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D0351" w14:textId="7C6E554F" w:rsidR="007066D7" w:rsidRDefault="002B2B28" w:rsidP="00EB533A">
      <w:pPr>
        <w:pStyle w:val="Heading1"/>
        <w:jc w:val="center"/>
      </w:pPr>
      <w:bookmarkStart w:id="0" w:name="_Toc281135569"/>
      <w:bookmarkStart w:id="1" w:name="_Toc86521179"/>
      <w:r>
        <w:t>20</w:t>
      </w:r>
      <w:r w:rsidR="00415BDB">
        <w:t>2</w:t>
      </w:r>
      <w:r w:rsidR="00D20563">
        <w:t>1</w:t>
      </w:r>
      <w:r>
        <w:t xml:space="preserve"> </w:t>
      </w:r>
      <w:r w:rsidR="00A81EB4">
        <w:t>Observing Notes</w:t>
      </w:r>
      <w:bookmarkEnd w:id="0"/>
      <w:bookmarkEnd w:id="1"/>
    </w:p>
    <w:p w14:paraId="32A586E4" w14:textId="7943F406" w:rsidR="00CB381E" w:rsidRDefault="00CB381E" w:rsidP="00CB381E"/>
    <w:p w14:paraId="67276242" w14:textId="74F49193" w:rsidR="00CB381E" w:rsidRPr="00CB381E" w:rsidRDefault="00CB381E" w:rsidP="00CB381E"/>
    <w:p w14:paraId="433515EA" w14:textId="472006A4" w:rsidR="00423C4B" w:rsidRPr="00423C4B" w:rsidRDefault="00423C4B" w:rsidP="00423C4B"/>
    <w:p w14:paraId="66968387" w14:textId="0B7986C2" w:rsidR="002B2B28" w:rsidRPr="002B2B28" w:rsidRDefault="002B2B28" w:rsidP="002B2B28">
      <w:r>
        <w:br w:type="page"/>
      </w:r>
    </w:p>
    <w:p w14:paraId="065F905A" w14:textId="3DCFE1CF" w:rsidR="00885ED1"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86521179" w:history="1">
        <w:r w:rsidR="00885ED1" w:rsidRPr="00D174C7">
          <w:rPr>
            <w:rStyle w:val="Hyperlink"/>
            <w:noProof/>
          </w:rPr>
          <w:t>2021 Observing Notes</w:t>
        </w:r>
        <w:r w:rsidR="00885ED1">
          <w:rPr>
            <w:noProof/>
            <w:webHidden/>
          </w:rPr>
          <w:tab/>
        </w:r>
        <w:r w:rsidR="00885ED1">
          <w:rPr>
            <w:noProof/>
            <w:webHidden/>
          </w:rPr>
          <w:fldChar w:fldCharType="begin"/>
        </w:r>
        <w:r w:rsidR="00885ED1">
          <w:rPr>
            <w:noProof/>
            <w:webHidden/>
          </w:rPr>
          <w:instrText xml:space="preserve"> PAGEREF _Toc86521179 \h </w:instrText>
        </w:r>
        <w:r w:rsidR="00885ED1">
          <w:rPr>
            <w:noProof/>
            <w:webHidden/>
          </w:rPr>
        </w:r>
        <w:r w:rsidR="00885ED1">
          <w:rPr>
            <w:noProof/>
            <w:webHidden/>
          </w:rPr>
          <w:fldChar w:fldCharType="separate"/>
        </w:r>
        <w:r w:rsidR="00885ED1">
          <w:rPr>
            <w:noProof/>
            <w:webHidden/>
          </w:rPr>
          <w:t>1</w:t>
        </w:r>
        <w:r w:rsidR="00885ED1">
          <w:rPr>
            <w:noProof/>
            <w:webHidden/>
          </w:rPr>
          <w:fldChar w:fldCharType="end"/>
        </w:r>
      </w:hyperlink>
    </w:p>
    <w:p w14:paraId="1B317B4E" w14:textId="5F9E4223"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80" w:history="1">
        <w:r w:rsidR="00885ED1" w:rsidRPr="00D174C7">
          <w:rPr>
            <w:rStyle w:val="Hyperlink"/>
            <w:noProof/>
          </w:rPr>
          <w:t>Highlights Year in Review</w:t>
        </w:r>
        <w:r w:rsidR="00885ED1">
          <w:rPr>
            <w:noProof/>
            <w:webHidden/>
          </w:rPr>
          <w:tab/>
        </w:r>
        <w:r w:rsidR="00885ED1">
          <w:rPr>
            <w:noProof/>
            <w:webHidden/>
          </w:rPr>
          <w:fldChar w:fldCharType="begin"/>
        </w:r>
        <w:r w:rsidR="00885ED1">
          <w:rPr>
            <w:noProof/>
            <w:webHidden/>
          </w:rPr>
          <w:instrText xml:space="preserve"> PAGEREF _Toc86521180 \h </w:instrText>
        </w:r>
        <w:r w:rsidR="00885ED1">
          <w:rPr>
            <w:noProof/>
            <w:webHidden/>
          </w:rPr>
        </w:r>
        <w:r w:rsidR="00885ED1">
          <w:rPr>
            <w:noProof/>
            <w:webHidden/>
          </w:rPr>
          <w:fldChar w:fldCharType="separate"/>
        </w:r>
        <w:r w:rsidR="00885ED1">
          <w:rPr>
            <w:noProof/>
            <w:webHidden/>
          </w:rPr>
          <w:t>4</w:t>
        </w:r>
        <w:r w:rsidR="00885ED1">
          <w:rPr>
            <w:noProof/>
            <w:webHidden/>
          </w:rPr>
          <w:fldChar w:fldCharType="end"/>
        </w:r>
      </w:hyperlink>
    </w:p>
    <w:p w14:paraId="54541210" w14:textId="6BBE010E"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81" w:history="1">
        <w:r w:rsidR="00885ED1" w:rsidRPr="00D174C7">
          <w:rPr>
            <w:rStyle w:val="Hyperlink"/>
            <w:noProof/>
          </w:rPr>
          <w:t>January</w:t>
        </w:r>
        <w:r w:rsidR="00885ED1">
          <w:rPr>
            <w:noProof/>
            <w:webHidden/>
          </w:rPr>
          <w:tab/>
        </w:r>
        <w:r w:rsidR="00885ED1">
          <w:rPr>
            <w:noProof/>
            <w:webHidden/>
          </w:rPr>
          <w:fldChar w:fldCharType="begin"/>
        </w:r>
        <w:r w:rsidR="00885ED1">
          <w:rPr>
            <w:noProof/>
            <w:webHidden/>
          </w:rPr>
          <w:instrText xml:space="preserve"> PAGEREF _Toc86521181 \h </w:instrText>
        </w:r>
        <w:r w:rsidR="00885ED1">
          <w:rPr>
            <w:noProof/>
            <w:webHidden/>
          </w:rPr>
        </w:r>
        <w:r w:rsidR="00885ED1">
          <w:rPr>
            <w:noProof/>
            <w:webHidden/>
          </w:rPr>
          <w:fldChar w:fldCharType="separate"/>
        </w:r>
        <w:r w:rsidR="00885ED1">
          <w:rPr>
            <w:noProof/>
            <w:webHidden/>
          </w:rPr>
          <w:t>5</w:t>
        </w:r>
        <w:r w:rsidR="00885ED1">
          <w:rPr>
            <w:noProof/>
            <w:webHidden/>
          </w:rPr>
          <w:fldChar w:fldCharType="end"/>
        </w:r>
      </w:hyperlink>
    </w:p>
    <w:p w14:paraId="3845C887" w14:textId="3A620F9A"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2" w:history="1">
        <w:r w:rsidR="00885ED1" w:rsidRPr="00D174C7">
          <w:rPr>
            <w:rStyle w:val="Hyperlink"/>
            <w:noProof/>
          </w:rPr>
          <w:t>2021-Jan-06 (Jan-07 UT):  M42 Wide Angle, Narrowband Blue Regime</w:t>
        </w:r>
        <w:r w:rsidR="00885ED1">
          <w:rPr>
            <w:noProof/>
            <w:webHidden/>
          </w:rPr>
          <w:tab/>
        </w:r>
        <w:r w:rsidR="00885ED1">
          <w:rPr>
            <w:noProof/>
            <w:webHidden/>
          </w:rPr>
          <w:fldChar w:fldCharType="begin"/>
        </w:r>
        <w:r w:rsidR="00885ED1">
          <w:rPr>
            <w:noProof/>
            <w:webHidden/>
          </w:rPr>
          <w:instrText xml:space="preserve"> PAGEREF _Toc86521182 \h </w:instrText>
        </w:r>
        <w:r w:rsidR="00885ED1">
          <w:rPr>
            <w:noProof/>
            <w:webHidden/>
          </w:rPr>
        </w:r>
        <w:r w:rsidR="00885ED1">
          <w:rPr>
            <w:noProof/>
            <w:webHidden/>
          </w:rPr>
          <w:fldChar w:fldCharType="separate"/>
        </w:r>
        <w:r w:rsidR="00885ED1">
          <w:rPr>
            <w:noProof/>
            <w:webHidden/>
          </w:rPr>
          <w:t>5</w:t>
        </w:r>
        <w:r w:rsidR="00885ED1">
          <w:rPr>
            <w:noProof/>
            <w:webHidden/>
          </w:rPr>
          <w:fldChar w:fldCharType="end"/>
        </w:r>
      </w:hyperlink>
    </w:p>
    <w:p w14:paraId="682ABF47" w14:textId="1CD31465"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3" w:history="1">
        <w:r w:rsidR="00885ED1" w:rsidRPr="00D174C7">
          <w:rPr>
            <w:rStyle w:val="Hyperlink"/>
            <w:noProof/>
          </w:rPr>
          <w:t>2021-Jan-10 (Jan-11 UT):  M42 Huygens Region Video – 730OIII</w:t>
        </w:r>
        <w:r w:rsidR="00885ED1">
          <w:rPr>
            <w:noProof/>
            <w:webHidden/>
          </w:rPr>
          <w:tab/>
        </w:r>
        <w:r w:rsidR="00885ED1">
          <w:rPr>
            <w:noProof/>
            <w:webHidden/>
          </w:rPr>
          <w:fldChar w:fldCharType="begin"/>
        </w:r>
        <w:r w:rsidR="00885ED1">
          <w:rPr>
            <w:noProof/>
            <w:webHidden/>
          </w:rPr>
          <w:instrText xml:space="preserve"> PAGEREF _Toc86521183 \h </w:instrText>
        </w:r>
        <w:r w:rsidR="00885ED1">
          <w:rPr>
            <w:noProof/>
            <w:webHidden/>
          </w:rPr>
        </w:r>
        <w:r w:rsidR="00885ED1">
          <w:rPr>
            <w:noProof/>
            <w:webHidden/>
          </w:rPr>
          <w:fldChar w:fldCharType="separate"/>
        </w:r>
        <w:r w:rsidR="00885ED1">
          <w:rPr>
            <w:noProof/>
            <w:webHidden/>
          </w:rPr>
          <w:t>7</w:t>
        </w:r>
        <w:r w:rsidR="00885ED1">
          <w:rPr>
            <w:noProof/>
            <w:webHidden/>
          </w:rPr>
          <w:fldChar w:fldCharType="end"/>
        </w:r>
      </w:hyperlink>
    </w:p>
    <w:p w14:paraId="4AF8F7A2" w14:textId="30591E3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4" w:history="1">
        <w:r w:rsidR="00885ED1" w:rsidRPr="00D174C7">
          <w:rPr>
            <w:rStyle w:val="Hyperlink"/>
            <w:noProof/>
          </w:rPr>
          <w:t>2021-Jan-11 (Jan-12 UT):  M42 Huygens Region Video – 550GRN, 380NUV, 1000NIR</w:t>
        </w:r>
        <w:r w:rsidR="00885ED1">
          <w:rPr>
            <w:noProof/>
            <w:webHidden/>
          </w:rPr>
          <w:tab/>
        </w:r>
        <w:r w:rsidR="00885ED1">
          <w:rPr>
            <w:noProof/>
            <w:webHidden/>
          </w:rPr>
          <w:fldChar w:fldCharType="begin"/>
        </w:r>
        <w:r w:rsidR="00885ED1">
          <w:rPr>
            <w:noProof/>
            <w:webHidden/>
          </w:rPr>
          <w:instrText xml:space="preserve"> PAGEREF _Toc86521184 \h </w:instrText>
        </w:r>
        <w:r w:rsidR="00885ED1">
          <w:rPr>
            <w:noProof/>
            <w:webHidden/>
          </w:rPr>
        </w:r>
        <w:r w:rsidR="00885ED1">
          <w:rPr>
            <w:noProof/>
            <w:webHidden/>
          </w:rPr>
          <w:fldChar w:fldCharType="separate"/>
        </w:r>
        <w:r w:rsidR="00885ED1">
          <w:rPr>
            <w:noProof/>
            <w:webHidden/>
          </w:rPr>
          <w:t>8</w:t>
        </w:r>
        <w:r w:rsidR="00885ED1">
          <w:rPr>
            <w:noProof/>
            <w:webHidden/>
          </w:rPr>
          <w:fldChar w:fldCharType="end"/>
        </w:r>
      </w:hyperlink>
    </w:p>
    <w:p w14:paraId="4C40F0D2" w14:textId="69ECA413"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5" w:history="1">
        <w:r w:rsidR="00885ED1" w:rsidRPr="00D174C7">
          <w:rPr>
            <w:rStyle w:val="Hyperlink"/>
            <w:noProof/>
          </w:rPr>
          <w:t>2021-Jan-19 (Jan-20 UT):  M42 Wide Angle Spectrum</w:t>
        </w:r>
        <w:r w:rsidR="00885ED1">
          <w:rPr>
            <w:noProof/>
            <w:webHidden/>
          </w:rPr>
          <w:tab/>
        </w:r>
        <w:r w:rsidR="00885ED1">
          <w:rPr>
            <w:noProof/>
            <w:webHidden/>
          </w:rPr>
          <w:fldChar w:fldCharType="begin"/>
        </w:r>
        <w:r w:rsidR="00885ED1">
          <w:rPr>
            <w:noProof/>
            <w:webHidden/>
          </w:rPr>
          <w:instrText xml:space="preserve"> PAGEREF _Toc86521185 \h </w:instrText>
        </w:r>
        <w:r w:rsidR="00885ED1">
          <w:rPr>
            <w:noProof/>
            <w:webHidden/>
          </w:rPr>
        </w:r>
        <w:r w:rsidR="00885ED1">
          <w:rPr>
            <w:noProof/>
            <w:webHidden/>
          </w:rPr>
          <w:fldChar w:fldCharType="separate"/>
        </w:r>
        <w:r w:rsidR="00885ED1">
          <w:rPr>
            <w:noProof/>
            <w:webHidden/>
          </w:rPr>
          <w:t>11</w:t>
        </w:r>
        <w:r w:rsidR="00885ED1">
          <w:rPr>
            <w:noProof/>
            <w:webHidden/>
          </w:rPr>
          <w:fldChar w:fldCharType="end"/>
        </w:r>
      </w:hyperlink>
    </w:p>
    <w:p w14:paraId="72638280" w14:textId="4CE1D29C"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86" w:history="1">
        <w:r w:rsidR="00885ED1" w:rsidRPr="00D174C7">
          <w:rPr>
            <w:rStyle w:val="Hyperlink"/>
            <w:noProof/>
          </w:rPr>
          <w:t>February</w:t>
        </w:r>
        <w:r w:rsidR="00885ED1">
          <w:rPr>
            <w:noProof/>
            <w:webHidden/>
          </w:rPr>
          <w:tab/>
        </w:r>
        <w:r w:rsidR="00885ED1">
          <w:rPr>
            <w:noProof/>
            <w:webHidden/>
          </w:rPr>
          <w:fldChar w:fldCharType="begin"/>
        </w:r>
        <w:r w:rsidR="00885ED1">
          <w:rPr>
            <w:noProof/>
            <w:webHidden/>
          </w:rPr>
          <w:instrText xml:space="preserve"> PAGEREF _Toc86521186 \h </w:instrText>
        </w:r>
        <w:r w:rsidR="00885ED1">
          <w:rPr>
            <w:noProof/>
            <w:webHidden/>
          </w:rPr>
        </w:r>
        <w:r w:rsidR="00885ED1">
          <w:rPr>
            <w:noProof/>
            <w:webHidden/>
          </w:rPr>
          <w:fldChar w:fldCharType="separate"/>
        </w:r>
        <w:r w:rsidR="00885ED1">
          <w:rPr>
            <w:noProof/>
            <w:webHidden/>
          </w:rPr>
          <w:t>12</w:t>
        </w:r>
        <w:r w:rsidR="00885ED1">
          <w:rPr>
            <w:noProof/>
            <w:webHidden/>
          </w:rPr>
          <w:fldChar w:fldCharType="end"/>
        </w:r>
      </w:hyperlink>
    </w:p>
    <w:p w14:paraId="6E925D03" w14:textId="4D88500D"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7" w:history="1">
        <w:r w:rsidR="00885ED1" w:rsidRPr="00D174C7">
          <w:rPr>
            <w:rStyle w:val="Hyperlink"/>
            <w:noProof/>
          </w:rPr>
          <w:t>2021-Feb-24 (Feb-23 UT):  M42 Video</w:t>
        </w:r>
        <w:r w:rsidR="00885ED1">
          <w:rPr>
            <w:noProof/>
            <w:webHidden/>
          </w:rPr>
          <w:tab/>
        </w:r>
        <w:r w:rsidR="00885ED1">
          <w:rPr>
            <w:noProof/>
            <w:webHidden/>
          </w:rPr>
          <w:fldChar w:fldCharType="begin"/>
        </w:r>
        <w:r w:rsidR="00885ED1">
          <w:rPr>
            <w:noProof/>
            <w:webHidden/>
          </w:rPr>
          <w:instrText xml:space="preserve"> PAGEREF _Toc86521187 \h </w:instrText>
        </w:r>
        <w:r w:rsidR="00885ED1">
          <w:rPr>
            <w:noProof/>
            <w:webHidden/>
          </w:rPr>
        </w:r>
        <w:r w:rsidR="00885ED1">
          <w:rPr>
            <w:noProof/>
            <w:webHidden/>
          </w:rPr>
          <w:fldChar w:fldCharType="separate"/>
        </w:r>
        <w:r w:rsidR="00885ED1">
          <w:rPr>
            <w:noProof/>
            <w:webHidden/>
          </w:rPr>
          <w:t>12</w:t>
        </w:r>
        <w:r w:rsidR="00885ED1">
          <w:rPr>
            <w:noProof/>
            <w:webHidden/>
          </w:rPr>
          <w:fldChar w:fldCharType="end"/>
        </w:r>
      </w:hyperlink>
    </w:p>
    <w:p w14:paraId="00072751" w14:textId="68754D54"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88" w:history="1">
        <w:r w:rsidR="00885ED1" w:rsidRPr="00D174C7">
          <w:rPr>
            <w:rStyle w:val="Hyperlink"/>
            <w:noProof/>
          </w:rPr>
          <w:t>March</w:t>
        </w:r>
        <w:r w:rsidR="00885ED1">
          <w:rPr>
            <w:noProof/>
            <w:webHidden/>
          </w:rPr>
          <w:tab/>
        </w:r>
        <w:r w:rsidR="00885ED1">
          <w:rPr>
            <w:noProof/>
            <w:webHidden/>
          </w:rPr>
          <w:fldChar w:fldCharType="begin"/>
        </w:r>
        <w:r w:rsidR="00885ED1">
          <w:rPr>
            <w:noProof/>
            <w:webHidden/>
          </w:rPr>
          <w:instrText xml:space="preserve"> PAGEREF _Toc86521188 \h </w:instrText>
        </w:r>
        <w:r w:rsidR="00885ED1">
          <w:rPr>
            <w:noProof/>
            <w:webHidden/>
          </w:rPr>
        </w:r>
        <w:r w:rsidR="00885ED1">
          <w:rPr>
            <w:noProof/>
            <w:webHidden/>
          </w:rPr>
          <w:fldChar w:fldCharType="separate"/>
        </w:r>
        <w:r w:rsidR="00885ED1">
          <w:rPr>
            <w:noProof/>
            <w:webHidden/>
          </w:rPr>
          <w:t>15</w:t>
        </w:r>
        <w:r w:rsidR="00885ED1">
          <w:rPr>
            <w:noProof/>
            <w:webHidden/>
          </w:rPr>
          <w:fldChar w:fldCharType="end"/>
        </w:r>
      </w:hyperlink>
    </w:p>
    <w:p w14:paraId="2D7BFF35" w14:textId="6D655DCF"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89" w:history="1">
        <w:r w:rsidR="00885ED1" w:rsidRPr="00D174C7">
          <w:rPr>
            <w:rStyle w:val="Hyperlink"/>
            <w:noProof/>
          </w:rPr>
          <w:t>2021-Mar-01 (Mar-02 UT):  M42 Video</w:t>
        </w:r>
        <w:r w:rsidR="00885ED1">
          <w:rPr>
            <w:noProof/>
            <w:webHidden/>
          </w:rPr>
          <w:tab/>
        </w:r>
        <w:r w:rsidR="00885ED1">
          <w:rPr>
            <w:noProof/>
            <w:webHidden/>
          </w:rPr>
          <w:fldChar w:fldCharType="begin"/>
        </w:r>
        <w:r w:rsidR="00885ED1">
          <w:rPr>
            <w:noProof/>
            <w:webHidden/>
          </w:rPr>
          <w:instrText xml:space="preserve"> PAGEREF _Toc86521189 \h </w:instrText>
        </w:r>
        <w:r w:rsidR="00885ED1">
          <w:rPr>
            <w:noProof/>
            <w:webHidden/>
          </w:rPr>
        </w:r>
        <w:r w:rsidR="00885ED1">
          <w:rPr>
            <w:noProof/>
            <w:webHidden/>
          </w:rPr>
          <w:fldChar w:fldCharType="separate"/>
        </w:r>
        <w:r w:rsidR="00885ED1">
          <w:rPr>
            <w:noProof/>
            <w:webHidden/>
          </w:rPr>
          <w:t>15</w:t>
        </w:r>
        <w:r w:rsidR="00885ED1">
          <w:rPr>
            <w:noProof/>
            <w:webHidden/>
          </w:rPr>
          <w:fldChar w:fldCharType="end"/>
        </w:r>
      </w:hyperlink>
    </w:p>
    <w:p w14:paraId="08FA5140" w14:textId="471BF405"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0" w:history="1">
        <w:r w:rsidR="00885ED1" w:rsidRPr="00D174C7">
          <w:rPr>
            <w:rStyle w:val="Hyperlink"/>
            <w:noProof/>
          </w:rPr>
          <w:t>2021-Mar-02 (Mar-03 UT):  M42 Video</w:t>
        </w:r>
        <w:r w:rsidR="00885ED1">
          <w:rPr>
            <w:noProof/>
            <w:webHidden/>
          </w:rPr>
          <w:tab/>
        </w:r>
        <w:r w:rsidR="00885ED1">
          <w:rPr>
            <w:noProof/>
            <w:webHidden/>
          </w:rPr>
          <w:fldChar w:fldCharType="begin"/>
        </w:r>
        <w:r w:rsidR="00885ED1">
          <w:rPr>
            <w:noProof/>
            <w:webHidden/>
          </w:rPr>
          <w:instrText xml:space="preserve"> PAGEREF _Toc86521190 \h </w:instrText>
        </w:r>
        <w:r w:rsidR="00885ED1">
          <w:rPr>
            <w:noProof/>
            <w:webHidden/>
          </w:rPr>
        </w:r>
        <w:r w:rsidR="00885ED1">
          <w:rPr>
            <w:noProof/>
            <w:webHidden/>
          </w:rPr>
          <w:fldChar w:fldCharType="separate"/>
        </w:r>
        <w:r w:rsidR="00885ED1">
          <w:rPr>
            <w:noProof/>
            <w:webHidden/>
          </w:rPr>
          <w:t>19</w:t>
        </w:r>
        <w:r w:rsidR="00885ED1">
          <w:rPr>
            <w:noProof/>
            <w:webHidden/>
          </w:rPr>
          <w:fldChar w:fldCharType="end"/>
        </w:r>
      </w:hyperlink>
    </w:p>
    <w:p w14:paraId="060BBFD2" w14:textId="1394ECDC"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1" w:history="1">
        <w:r w:rsidR="00885ED1" w:rsidRPr="00D174C7">
          <w:rPr>
            <w:rStyle w:val="Hyperlink"/>
            <w:noProof/>
          </w:rPr>
          <w:t>2021-Mar-03 (Mar-04 UT):  Flame and Horsehead Imaging</w:t>
        </w:r>
        <w:r w:rsidR="00885ED1">
          <w:rPr>
            <w:noProof/>
            <w:webHidden/>
          </w:rPr>
          <w:tab/>
        </w:r>
        <w:r w:rsidR="00885ED1">
          <w:rPr>
            <w:noProof/>
            <w:webHidden/>
          </w:rPr>
          <w:fldChar w:fldCharType="begin"/>
        </w:r>
        <w:r w:rsidR="00885ED1">
          <w:rPr>
            <w:noProof/>
            <w:webHidden/>
          </w:rPr>
          <w:instrText xml:space="preserve"> PAGEREF _Toc86521191 \h </w:instrText>
        </w:r>
        <w:r w:rsidR="00885ED1">
          <w:rPr>
            <w:noProof/>
            <w:webHidden/>
          </w:rPr>
        </w:r>
        <w:r w:rsidR="00885ED1">
          <w:rPr>
            <w:noProof/>
            <w:webHidden/>
          </w:rPr>
          <w:fldChar w:fldCharType="separate"/>
        </w:r>
        <w:r w:rsidR="00885ED1">
          <w:rPr>
            <w:noProof/>
            <w:webHidden/>
          </w:rPr>
          <w:t>24</w:t>
        </w:r>
        <w:r w:rsidR="00885ED1">
          <w:rPr>
            <w:noProof/>
            <w:webHidden/>
          </w:rPr>
          <w:fldChar w:fldCharType="end"/>
        </w:r>
      </w:hyperlink>
    </w:p>
    <w:p w14:paraId="0BCA9E47" w14:textId="35200C42"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92" w:history="1">
        <w:r w:rsidR="00885ED1" w:rsidRPr="00D174C7">
          <w:rPr>
            <w:rStyle w:val="Hyperlink"/>
            <w:noProof/>
          </w:rPr>
          <w:t>April</w:t>
        </w:r>
        <w:r w:rsidR="00885ED1">
          <w:rPr>
            <w:noProof/>
            <w:webHidden/>
          </w:rPr>
          <w:tab/>
        </w:r>
        <w:r w:rsidR="00885ED1">
          <w:rPr>
            <w:noProof/>
            <w:webHidden/>
          </w:rPr>
          <w:fldChar w:fldCharType="begin"/>
        </w:r>
        <w:r w:rsidR="00885ED1">
          <w:rPr>
            <w:noProof/>
            <w:webHidden/>
          </w:rPr>
          <w:instrText xml:space="preserve"> PAGEREF _Toc86521192 \h </w:instrText>
        </w:r>
        <w:r w:rsidR="00885ED1">
          <w:rPr>
            <w:noProof/>
            <w:webHidden/>
          </w:rPr>
        </w:r>
        <w:r w:rsidR="00885ED1">
          <w:rPr>
            <w:noProof/>
            <w:webHidden/>
          </w:rPr>
          <w:fldChar w:fldCharType="separate"/>
        </w:r>
        <w:r w:rsidR="00885ED1">
          <w:rPr>
            <w:noProof/>
            <w:webHidden/>
          </w:rPr>
          <w:t>25</w:t>
        </w:r>
        <w:r w:rsidR="00885ED1">
          <w:rPr>
            <w:noProof/>
            <w:webHidden/>
          </w:rPr>
          <w:fldChar w:fldCharType="end"/>
        </w:r>
      </w:hyperlink>
    </w:p>
    <w:p w14:paraId="7726CC1A" w14:textId="46B3F9F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3" w:history="1">
        <w:r w:rsidR="00885ED1" w:rsidRPr="00D174C7">
          <w:rPr>
            <w:rStyle w:val="Hyperlink"/>
            <w:noProof/>
          </w:rPr>
          <w:t>2021-Mar-31 (Apr -01 UT):  M97 Imaging</w:t>
        </w:r>
        <w:r w:rsidR="00885ED1">
          <w:rPr>
            <w:noProof/>
            <w:webHidden/>
          </w:rPr>
          <w:tab/>
        </w:r>
        <w:r w:rsidR="00885ED1">
          <w:rPr>
            <w:noProof/>
            <w:webHidden/>
          </w:rPr>
          <w:fldChar w:fldCharType="begin"/>
        </w:r>
        <w:r w:rsidR="00885ED1">
          <w:rPr>
            <w:noProof/>
            <w:webHidden/>
          </w:rPr>
          <w:instrText xml:space="preserve"> PAGEREF _Toc86521193 \h </w:instrText>
        </w:r>
        <w:r w:rsidR="00885ED1">
          <w:rPr>
            <w:noProof/>
            <w:webHidden/>
          </w:rPr>
        </w:r>
        <w:r w:rsidR="00885ED1">
          <w:rPr>
            <w:noProof/>
            <w:webHidden/>
          </w:rPr>
          <w:fldChar w:fldCharType="separate"/>
        </w:r>
        <w:r w:rsidR="00885ED1">
          <w:rPr>
            <w:noProof/>
            <w:webHidden/>
          </w:rPr>
          <w:t>25</w:t>
        </w:r>
        <w:r w:rsidR="00885ED1">
          <w:rPr>
            <w:noProof/>
            <w:webHidden/>
          </w:rPr>
          <w:fldChar w:fldCharType="end"/>
        </w:r>
      </w:hyperlink>
    </w:p>
    <w:p w14:paraId="2670F822" w14:textId="7041EAAA"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4" w:history="1">
        <w:r w:rsidR="00885ED1" w:rsidRPr="00D174C7">
          <w:rPr>
            <w:rStyle w:val="Hyperlink"/>
            <w:noProof/>
          </w:rPr>
          <w:t>2021- Apr -01 (Apr -02 UT):  M108 Imaging – 467HeII, 550OPN, 658NII, 730OIII</w:t>
        </w:r>
        <w:r w:rsidR="00885ED1">
          <w:rPr>
            <w:noProof/>
            <w:webHidden/>
          </w:rPr>
          <w:tab/>
        </w:r>
        <w:r w:rsidR="00885ED1">
          <w:rPr>
            <w:noProof/>
            <w:webHidden/>
          </w:rPr>
          <w:fldChar w:fldCharType="begin"/>
        </w:r>
        <w:r w:rsidR="00885ED1">
          <w:rPr>
            <w:noProof/>
            <w:webHidden/>
          </w:rPr>
          <w:instrText xml:space="preserve"> PAGEREF _Toc86521194 \h </w:instrText>
        </w:r>
        <w:r w:rsidR="00885ED1">
          <w:rPr>
            <w:noProof/>
            <w:webHidden/>
          </w:rPr>
        </w:r>
        <w:r w:rsidR="00885ED1">
          <w:rPr>
            <w:noProof/>
            <w:webHidden/>
          </w:rPr>
          <w:fldChar w:fldCharType="separate"/>
        </w:r>
        <w:r w:rsidR="00885ED1">
          <w:rPr>
            <w:noProof/>
            <w:webHidden/>
          </w:rPr>
          <w:t>26</w:t>
        </w:r>
        <w:r w:rsidR="00885ED1">
          <w:rPr>
            <w:noProof/>
            <w:webHidden/>
          </w:rPr>
          <w:fldChar w:fldCharType="end"/>
        </w:r>
      </w:hyperlink>
    </w:p>
    <w:p w14:paraId="56EBFF66" w14:textId="1E4C7EBA"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5" w:history="1">
        <w:r w:rsidR="00885ED1" w:rsidRPr="00D174C7">
          <w:rPr>
            <w:rStyle w:val="Hyperlink"/>
            <w:noProof/>
          </w:rPr>
          <w:t>2021- Apr -07 (Apr-08 UT):  M108 Imaging – 467HeII</w:t>
        </w:r>
        <w:r w:rsidR="00885ED1">
          <w:rPr>
            <w:noProof/>
            <w:webHidden/>
          </w:rPr>
          <w:tab/>
        </w:r>
        <w:r w:rsidR="00885ED1">
          <w:rPr>
            <w:noProof/>
            <w:webHidden/>
          </w:rPr>
          <w:fldChar w:fldCharType="begin"/>
        </w:r>
        <w:r w:rsidR="00885ED1">
          <w:rPr>
            <w:noProof/>
            <w:webHidden/>
          </w:rPr>
          <w:instrText xml:space="preserve"> PAGEREF _Toc86521195 \h </w:instrText>
        </w:r>
        <w:r w:rsidR="00885ED1">
          <w:rPr>
            <w:noProof/>
            <w:webHidden/>
          </w:rPr>
        </w:r>
        <w:r w:rsidR="00885ED1">
          <w:rPr>
            <w:noProof/>
            <w:webHidden/>
          </w:rPr>
          <w:fldChar w:fldCharType="separate"/>
        </w:r>
        <w:r w:rsidR="00885ED1">
          <w:rPr>
            <w:noProof/>
            <w:webHidden/>
          </w:rPr>
          <w:t>27</w:t>
        </w:r>
        <w:r w:rsidR="00885ED1">
          <w:rPr>
            <w:noProof/>
            <w:webHidden/>
          </w:rPr>
          <w:fldChar w:fldCharType="end"/>
        </w:r>
      </w:hyperlink>
    </w:p>
    <w:p w14:paraId="36B1DE19" w14:textId="0E0947CF"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6" w:history="1">
        <w:r w:rsidR="00885ED1" w:rsidRPr="00D174C7">
          <w:rPr>
            <w:rStyle w:val="Hyperlink"/>
            <w:noProof/>
          </w:rPr>
          <w:t>2021- Apr -08 (Apr-09 UT):  M108 Imaging – 672SII</w:t>
        </w:r>
        <w:r w:rsidR="00885ED1">
          <w:rPr>
            <w:noProof/>
            <w:webHidden/>
          </w:rPr>
          <w:tab/>
        </w:r>
        <w:r w:rsidR="00885ED1">
          <w:rPr>
            <w:noProof/>
            <w:webHidden/>
          </w:rPr>
          <w:fldChar w:fldCharType="begin"/>
        </w:r>
        <w:r w:rsidR="00885ED1">
          <w:rPr>
            <w:noProof/>
            <w:webHidden/>
          </w:rPr>
          <w:instrText xml:space="preserve"> PAGEREF _Toc86521196 \h </w:instrText>
        </w:r>
        <w:r w:rsidR="00885ED1">
          <w:rPr>
            <w:noProof/>
            <w:webHidden/>
          </w:rPr>
        </w:r>
        <w:r w:rsidR="00885ED1">
          <w:rPr>
            <w:noProof/>
            <w:webHidden/>
          </w:rPr>
          <w:fldChar w:fldCharType="separate"/>
        </w:r>
        <w:r w:rsidR="00885ED1">
          <w:rPr>
            <w:noProof/>
            <w:webHidden/>
          </w:rPr>
          <w:t>28</w:t>
        </w:r>
        <w:r w:rsidR="00885ED1">
          <w:rPr>
            <w:noProof/>
            <w:webHidden/>
          </w:rPr>
          <w:fldChar w:fldCharType="end"/>
        </w:r>
      </w:hyperlink>
    </w:p>
    <w:p w14:paraId="60A22A17" w14:textId="72ABBBEF"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97" w:history="1">
        <w:r w:rsidR="00885ED1" w:rsidRPr="00D174C7">
          <w:rPr>
            <w:rStyle w:val="Hyperlink"/>
            <w:noProof/>
          </w:rPr>
          <w:t>May</w:t>
        </w:r>
        <w:r w:rsidR="00885ED1">
          <w:rPr>
            <w:noProof/>
            <w:webHidden/>
          </w:rPr>
          <w:tab/>
        </w:r>
        <w:r w:rsidR="00885ED1">
          <w:rPr>
            <w:noProof/>
            <w:webHidden/>
          </w:rPr>
          <w:fldChar w:fldCharType="begin"/>
        </w:r>
        <w:r w:rsidR="00885ED1">
          <w:rPr>
            <w:noProof/>
            <w:webHidden/>
          </w:rPr>
          <w:instrText xml:space="preserve"> PAGEREF _Toc86521197 \h </w:instrText>
        </w:r>
        <w:r w:rsidR="00885ED1">
          <w:rPr>
            <w:noProof/>
            <w:webHidden/>
          </w:rPr>
        </w:r>
        <w:r w:rsidR="00885ED1">
          <w:rPr>
            <w:noProof/>
            <w:webHidden/>
          </w:rPr>
          <w:fldChar w:fldCharType="separate"/>
        </w:r>
        <w:r w:rsidR="00885ED1">
          <w:rPr>
            <w:noProof/>
            <w:webHidden/>
          </w:rPr>
          <w:t>29</w:t>
        </w:r>
        <w:r w:rsidR="00885ED1">
          <w:rPr>
            <w:noProof/>
            <w:webHidden/>
          </w:rPr>
          <w:fldChar w:fldCharType="end"/>
        </w:r>
      </w:hyperlink>
    </w:p>
    <w:p w14:paraId="4835995C" w14:textId="4B5B0541"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198" w:history="1">
        <w:r w:rsidR="00885ED1" w:rsidRPr="00D174C7">
          <w:rPr>
            <w:rStyle w:val="Hyperlink"/>
            <w:noProof/>
          </w:rPr>
          <w:t>Summer 2021 Planning</w:t>
        </w:r>
        <w:r w:rsidR="00885ED1">
          <w:rPr>
            <w:noProof/>
            <w:webHidden/>
          </w:rPr>
          <w:tab/>
        </w:r>
        <w:r w:rsidR="00885ED1">
          <w:rPr>
            <w:noProof/>
            <w:webHidden/>
          </w:rPr>
          <w:fldChar w:fldCharType="begin"/>
        </w:r>
        <w:r w:rsidR="00885ED1">
          <w:rPr>
            <w:noProof/>
            <w:webHidden/>
          </w:rPr>
          <w:instrText xml:space="preserve"> PAGEREF _Toc86521198 \h </w:instrText>
        </w:r>
        <w:r w:rsidR="00885ED1">
          <w:rPr>
            <w:noProof/>
            <w:webHidden/>
          </w:rPr>
        </w:r>
        <w:r w:rsidR="00885ED1">
          <w:rPr>
            <w:noProof/>
            <w:webHidden/>
          </w:rPr>
          <w:fldChar w:fldCharType="separate"/>
        </w:r>
        <w:r w:rsidR="00885ED1">
          <w:rPr>
            <w:noProof/>
            <w:webHidden/>
          </w:rPr>
          <w:t>29</w:t>
        </w:r>
        <w:r w:rsidR="00885ED1">
          <w:rPr>
            <w:noProof/>
            <w:webHidden/>
          </w:rPr>
          <w:fldChar w:fldCharType="end"/>
        </w:r>
      </w:hyperlink>
    </w:p>
    <w:p w14:paraId="4B493291" w14:textId="1F4D20E8"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199" w:history="1">
        <w:r w:rsidR="00885ED1" w:rsidRPr="00D174C7">
          <w:rPr>
            <w:rStyle w:val="Hyperlink"/>
            <w:noProof/>
          </w:rPr>
          <w:t>June</w:t>
        </w:r>
        <w:r w:rsidR="00885ED1">
          <w:rPr>
            <w:noProof/>
            <w:webHidden/>
          </w:rPr>
          <w:tab/>
        </w:r>
        <w:r w:rsidR="00885ED1">
          <w:rPr>
            <w:noProof/>
            <w:webHidden/>
          </w:rPr>
          <w:fldChar w:fldCharType="begin"/>
        </w:r>
        <w:r w:rsidR="00885ED1">
          <w:rPr>
            <w:noProof/>
            <w:webHidden/>
          </w:rPr>
          <w:instrText xml:space="preserve"> PAGEREF _Toc86521199 \h </w:instrText>
        </w:r>
        <w:r w:rsidR="00885ED1">
          <w:rPr>
            <w:noProof/>
            <w:webHidden/>
          </w:rPr>
        </w:r>
        <w:r w:rsidR="00885ED1">
          <w:rPr>
            <w:noProof/>
            <w:webHidden/>
          </w:rPr>
          <w:fldChar w:fldCharType="separate"/>
        </w:r>
        <w:r w:rsidR="00885ED1">
          <w:rPr>
            <w:noProof/>
            <w:webHidden/>
          </w:rPr>
          <w:t>30</w:t>
        </w:r>
        <w:r w:rsidR="00885ED1">
          <w:rPr>
            <w:noProof/>
            <w:webHidden/>
          </w:rPr>
          <w:fldChar w:fldCharType="end"/>
        </w:r>
      </w:hyperlink>
    </w:p>
    <w:p w14:paraId="5225BDD7" w14:textId="2BE94BF2"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0" w:history="1">
        <w:r w:rsidR="00885ED1" w:rsidRPr="00D174C7">
          <w:rPr>
            <w:rStyle w:val="Hyperlink"/>
            <w:noProof/>
          </w:rPr>
          <w:t>2021-Jun-21 (Jun-22 UT):  Moon and Flat Fields</w:t>
        </w:r>
        <w:r w:rsidR="00885ED1">
          <w:rPr>
            <w:noProof/>
            <w:webHidden/>
          </w:rPr>
          <w:tab/>
        </w:r>
        <w:r w:rsidR="00885ED1">
          <w:rPr>
            <w:noProof/>
            <w:webHidden/>
          </w:rPr>
          <w:fldChar w:fldCharType="begin"/>
        </w:r>
        <w:r w:rsidR="00885ED1">
          <w:rPr>
            <w:noProof/>
            <w:webHidden/>
          </w:rPr>
          <w:instrText xml:space="preserve"> PAGEREF _Toc86521200 \h </w:instrText>
        </w:r>
        <w:r w:rsidR="00885ED1">
          <w:rPr>
            <w:noProof/>
            <w:webHidden/>
          </w:rPr>
        </w:r>
        <w:r w:rsidR="00885ED1">
          <w:rPr>
            <w:noProof/>
            <w:webHidden/>
          </w:rPr>
          <w:fldChar w:fldCharType="separate"/>
        </w:r>
        <w:r w:rsidR="00885ED1">
          <w:rPr>
            <w:noProof/>
            <w:webHidden/>
          </w:rPr>
          <w:t>30</w:t>
        </w:r>
        <w:r w:rsidR="00885ED1">
          <w:rPr>
            <w:noProof/>
            <w:webHidden/>
          </w:rPr>
          <w:fldChar w:fldCharType="end"/>
        </w:r>
      </w:hyperlink>
    </w:p>
    <w:p w14:paraId="0CF0C0CB" w14:textId="1B9292E1"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1" w:history="1">
        <w:r w:rsidR="00885ED1" w:rsidRPr="00D174C7">
          <w:rPr>
            <w:rStyle w:val="Hyperlink"/>
            <w:noProof/>
          </w:rPr>
          <w:t>2021-Jun-22 (Jun-22 UT):  Jupiter with NH3 Video</w:t>
        </w:r>
        <w:r w:rsidR="00885ED1">
          <w:rPr>
            <w:noProof/>
            <w:webHidden/>
          </w:rPr>
          <w:tab/>
        </w:r>
        <w:r w:rsidR="00885ED1">
          <w:rPr>
            <w:noProof/>
            <w:webHidden/>
          </w:rPr>
          <w:fldChar w:fldCharType="begin"/>
        </w:r>
        <w:r w:rsidR="00885ED1">
          <w:rPr>
            <w:noProof/>
            <w:webHidden/>
          </w:rPr>
          <w:instrText xml:space="preserve"> PAGEREF _Toc86521201 \h </w:instrText>
        </w:r>
        <w:r w:rsidR="00885ED1">
          <w:rPr>
            <w:noProof/>
            <w:webHidden/>
          </w:rPr>
        </w:r>
        <w:r w:rsidR="00885ED1">
          <w:rPr>
            <w:noProof/>
            <w:webHidden/>
          </w:rPr>
          <w:fldChar w:fldCharType="separate"/>
        </w:r>
        <w:r w:rsidR="00885ED1">
          <w:rPr>
            <w:noProof/>
            <w:webHidden/>
          </w:rPr>
          <w:t>31</w:t>
        </w:r>
        <w:r w:rsidR="00885ED1">
          <w:rPr>
            <w:noProof/>
            <w:webHidden/>
          </w:rPr>
          <w:fldChar w:fldCharType="end"/>
        </w:r>
      </w:hyperlink>
    </w:p>
    <w:p w14:paraId="0B20DD81" w14:textId="2B5D7816"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202" w:history="1">
        <w:r w:rsidR="00885ED1" w:rsidRPr="00D174C7">
          <w:rPr>
            <w:rStyle w:val="Hyperlink"/>
            <w:noProof/>
          </w:rPr>
          <w:t>July</w:t>
        </w:r>
        <w:r w:rsidR="00885ED1">
          <w:rPr>
            <w:noProof/>
            <w:webHidden/>
          </w:rPr>
          <w:tab/>
        </w:r>
        <w:r w:rsidR="00885ED1">
          <w:rPr>
            <w:noProof/>
            <w:webHidden/>
          </w:rPr>
          <w:fldChar w:fldCharType="begin"/>
        </w:r>
        <w:r w:rsidR="00885ED1">
          <w:rPr>
            <w:noProof/>
            <w:webHidden/>
          </w:rPr>
          <w:instrText xml:space="preserve"> PAGEREF _Toc86521202 \h </w:instrText>
        </w:r>
        <w:r w:rsidR="00885ED1">
          <w:rPr>
            <w:noProof/>
            <w:webHidden/>
          </w:rPr>
        </w:r>
        <w:r w:rsidR="00885ED1">
          <w:rPr>
            <w:noProof/>
            <w:webHidden/>
          </w:rPr>
          <w:fldChar w:fldCharType="separate"/>
        </w:r>
        <w:r w:rsidR="00885ED1">
          <w:rPr>
            <w:noProof/>
            <w:webHidden/>
          </w:rPr>
          <w:t>34</w:t>
        </w:r>
        <w:r w:rsidR="00885ED1">
          <w:rPr>
            <w:noProof/>
            <w:webHidden/>
          </w:rPr>
          <w:fldChar w:fldCharType="end"/>
        </w:r>
      </w:hyperlink>
    </w:p>
    <w:p w14:paraId="06DE425B" w14:textId="152F0C4E"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3" w:history="1">
        <w:r w:rsidR="00885ED1" w:rsidRPr="00D174C7">
          <w:rPr>
            <w:rStyle w:val="Hyperlink"/>
            <w:noProof/>
          </w:rPr>
          <w:t>2021-Jul-08 (Jul-08 UT):  Jupiter with NH3 Video</w:t>
        </w:r>
        <w:r w:rsidR="00885ED1">
          <w:rPr>
            <w:noProof/>
            <w:webHidden/>
          </w:rPr>
          <w:tab/>
        </w:r>
        <w:r w:rsidR="00885ED1">
          <w:rPr>
            <w:noProof/>
            <w:webHidden/>
          </w:rPr>
          <w:fldChar w:fldCharType="begin"/>
        </w:r>
        <w:r w:rsidR="00885ED1">
          <w:rPr>
            <w:noProof/>
            <w:webHidden/>
          </w:rPr>
          <w:instrText xml:space="preserve"> PAGEREF _Toc86521203 \h </w:instrText>
        </w:r>
        <w:r w:rsidR="00885ED1">
          <w:rPr>
            <w:noProof/>
            <w:webHidden/>
          </w:rPr>
        </w:r>
        <w:r w:rsidR="00885ED1">
          <w:rPr>
            <w:noProof/>
            <w:webHidden/>
          </w:rPr>
          <w:fldChar w:fldCharType="separate"/>
        </w:r>
        <w:r w:rsidR="00885ED1">
          <w:rPr>
            <w:noProof/>
            <w:webHidden/>
          </w:rPr>
          <w:t>34</w:t>
        </w:r>
        <w:r w:rsidR="00885ED1">
          <w:rPr>
            <w:noProof/>
            <w:webHidden/>
          </w:rPr>
          <w:fldChar w:fldCharType="end"/>
        </w:r>
      </w:hyperlink>
    </w:p>
    <w:p w14:paraId="17A46225" w14:textId="32447799"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4" w:history="1">
        <w:r w:rsidR="00885ED1" w:rsidRPr="00D174C7">
          <w:rPr>
            <w:rStyle w:val="Hyperlink"/>
            <w:noProof/>
          </w:rPr>
          <w:t>2021-Jul-19 (Jul-19 UT):  Jupiter with NH3 Video; CEM70 First Light!</w:t>
        </w:r>
        <w:r w:rsidR="00885ED1">
          <w:rPr>
            <w:noProof/>
            <w:webHidden/>
          </w:rPr>
          <w:tab/>
        </w:r>
        <w:r w:rsidR="00885ED1">
          <w:rPr>
            <w:noProof/>
            <w:webHidden/>
          </w:rPr>
          <w:fldChar w:fldCharType="begin"/>
        </w:r>
        <w:r w:rsidR="00885ED1">
          <w:rPr>
            <w:noProof/>
            <w:webHidden/>
          </w:rPr>
          <w:instrText xml:space="preserve"> PAGEREF _Toc86521204 \h </w:instrText>
        </w:r>
        <w:r w:rsidR="00885ED1">
          <w:rPr>
            <w:noProof/>
            <w:webHidden/>
          </w:rPr>
        </w:r>
        <w:r w:rsidR="00885ED1">
          <w:rPr>
            <w:noProof/>
            <w:webHidden/>
          </w:rPr>
          <w:fldChar w:fldCharType="separate"/>
        </w:r>
        <w:r w:rsidR="00885ED1">
          <w:rPr>
            <w:noProof/>
            <w:webHidden/>
          </w:rPr>
          <w:t>36</w:t>
        </w:r>
        <w:r w:rsidR="00885ED1">
          <w:rPr>
            <w:noProof/>
            <w:webHidden/>
          </w:rPr>
          <w:fldChar w:fldCharType="end"/>
        </w:r>
      </w:hyperlink>
    </w:p>
    <w:p w14:paraId="1855EB0D" w14:textId="1D6BE581"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5" w:history="1">
        <w:r w:rsidR="00885ED1" w:rsidRPr="00D174C7">
          <w:rPr>
            <w:rStyle w:val="Hyperlink"/>
            <w:noProof/>
          </w:rPr>
          <w:t>2021-Jul-20 (Jul-20 UT):  Jupiter with NH3 Video</w:t>
        </w:r>
        <w:r w:rsidR="00885ED1">
          <w:rPr>
            <w:noProof/>
            <w:webHidden/>
          </w:rPr>
          <w:tab/>
        </w:r>
        <w:r w:rsidR="00885ED1">
          <w:rPr>
            <w:noProof/>
            <w:webHidden/>
          </w:rPr>
          <w:fldChar w:fldCharType="begin"/>
        </w:r>
        <w:r w:rsidR="00885ED1">
          <w:rPr>
            <w:noProof/>
            <w:webHidden/>
          </w:rPr>
          <w:instrText xml:space="preserve"> PAGEREF _Toc86521205 \h </w:instrText>
        </w:r>
        <w:r w:rsidR="00885ED1">
          <w:rPr>
            <w:noProof/>
            <w:webHidden/>
          </w:rPr>
        </w:r>
        <w:r w:rsidR="00885ED1">
          <w:rPr>
            <w:noProof/>
            <w:webHidden/>
          </w:rPr>
          <w:fldChar w:fldCharType="separate"/>
        </w:r>
        <w:r w:rsidR="00885ED1">
          <w:rPr>
            <w:noProof/>
            <w:webHidden/>
          </w:rPr>
          <w:t>38</w:t>
        </w:r>
        <w:r w:rsidR="00885ED1">
          <w:rPr>
            <w:noProof/>
            <w:webHidden/>
          </w:rPr>
          <w:fldChar w:fldCharType="end"/>
        </w:r>
      </w:hyperlink>
    </w:p>
    <w:p w14:paraId="332721BF" w14:textId="7AD0D6EE"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6" w:history="1">
        <w:r w:rsidR="00885ED1" w:rsidRPr="00D174C7">
          <w:rPr>
            <w:rStyle w:val="Hyperlink"/>
            <w:noProof/>
          </w:rPr>
          <w:t>2021-Jul-26 (Jul-27 UT):  Vega Spectra for 632nm Filter Calibration</w:t>
        </w:r>
        <w:r w:rsidR="00885ED1">
          <w:rPr>
            <w:noProof/>
            <w:webHidden/>
          </w:rPr>
          <w:tab/>
        </w:r>
        <w:r w:rsidR="00885ED1">
          <w:rPr>
            <w:noProof/>
            <w:webHidden/>
          </w:rPr>
          <w:fldChar w:fldCharType="begin"/>
        </w:r>
        <w:r w:rsidR="00885ED1">
          <w:rPr>
            <w:noProof/>
            <w:webHidden/>
          </w:rPr>
          <w:instrText xml:space="preserve"> PAGEREF _Toc86521206 \h </w:instrText>
        </w:r>
        <w:r w:rsidR="00885ED1">
          <w:rPr>
            <w:noProof/>
            <w:webHidden/>
          </w:rPr>
        </w:r>
        <w:r w:rsidR="00885ED1">
          <w:rPr>
            <w:noProof/>
            <w:webHidden/>
          </w:rPr>
          <w:fldChar w:fldCharType="separate"/>
        </w:r>
        <w:r w:rsidR="00885ED1">
          <w:rPr>
            <w:noProof/>
            <w:webHidden/>
          </w:rPr>
          <w:t>40</w:t>
        </w:r>
        <w:r w:rsidR="00885ED1">
          <w:rPr>
            <w:noProof/>
            <w:webHidden/>
          </w:rPr>
          <w:fldChar w:fldCharType="end"/>
        </w:r>
      </w:hyperlink>
    </w:p>
    <w:p w14:paraId="7F4675EC" w14:textId="7C9E9EAE"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7" w:history="1">
        <w:r w:rsidR="00885ED1" w:rsidRPr="00D174C7">
          <w:rPr>
            <w:rStyle w:val="Hyperlink"/>
            <w:noProof/>
          </w:rPr>
          <w:t>2021-Jul-27 (Jul-28 UT):  Double Star Videos</w:t>
        </w:r>
        <w:r w:rsidR="00885ED1">
          <w:rPr>
            <w:noProof/>
            <w:webHidden/>
          </w:rPr>
          <w:tab/>
        </w:r>
        <w:r w:rsidR="00885ED1">
          <w:rPr>
            <w:noProof/>
            <w:webHidden/>
          </w:rPr>
          <w:fldChar w:fldCharType="begin"/>
        </w:r>
        <w:r w:rsidR="00885ED1">
          <w:rPr>
            <w:noProof/>
            <w:webHidden/>
          </w:rPr>
          <w:instrText xml:space="preserve"> PAGEREF _Toc86521207 \h </w:instrText>
        </w:r>
        <w:r w:rsidR="00885ED1">
          <w:rPr>
            <w:noProof/>
            <w:webHidden/>
          </w:rPr>
        </w:r>
        <w:r w:rsidR="00885ED1">
          <w:rPr>
            <w:noProof/>
            <w:webHidden/>
          </w:rPr>
          <w:fldChar w:fldCharType="separate"/>
        </w:r>
        <w:r w:rsidR="00885ED1">
          <w:rPr>
            <w:noProof/>
            <w:webHidden/>
          </w:rPr>
          <w:t>41</w:t>
        </w:r>
        <w:r w:rsidR="00885ED1">
          <w:rPr>
            <w:noProof/>
            <w:webHidden/>
          </w:rPr>
          <w:fldChar w:fldCharType="end"/>
        </w:r>
      </w:hyperlink>
    </w:p>
    <w:p w14:paraId="4D26E142" w14:textId="09E7CED4"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08" w:history="1">
        <w:r w:rsidR="00885ED1" w:rsidRPr="00D174C7">
          <w:rPr>
            <w:rStyle w:val="Hyperlink"/>
            <w:noProof/>
          </w:rPr>
          <w:t>2021-Jul-28 (Jul-29 UT):  Double Star Videos</w:t>
        </w:r>
        <w:r w:rsidR="00885ED1">
          <w:rPr>
            <w:noProof/>
            <w:webHidden/>
          </w:rPr>
          <w:tab/>
        </w:r>
        <w:r w:rsidR="00885ED1">
          <w:rPr>
            <w:noProof/>
            <w:webHidden/>
          </w:rPr>
          <w:fldChar w:fldCharType="begin"/>
        </w:r>
        <w:r w:rsidR="00885ED1">
          <w:rPr>
            <w:noProof/>
            <w:webHidden/>
          </w:rPr>
          <w:instrText xml:space="preserve"> PAGEREF _Toc86521208 \h </w:instrText>
        </w:r>
        <w:r w:rsidR="00885ED1">
          <w:rPr>
            <w:noProof/>
            <w:webHidden/>
          </w:rPr>
        </w:r>
        <w:r w:rsidR="00885ED1">
          <w:rPr>
            <w:noProof/>
            <w:webHidden/>
          </w:rPr>
          <w:fldChar w:fldCharType="separate"/>
        </w:r>
        <w:r w:rsidR="00885ED1">
          <w:rPr>
            <w:noProof/>
            <w:webHidden/>
          </w:rPr>
          <w:t>42</w:t>
        </w:r>
        <w:r w:rsidR="00885ED1">
          <w:rPr>
            <w:noProof/>
            <w:webHidden/>
          </w:rPr>
          <w:fldChar w:fldCharType="end"/>
        </w:r>
      </w:hyperlink>
    </w:p>
    <w:p w14:paraId="679C8AFF" w14:textId="296BC40F"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209" w:history="1">
        <w:r w:rsidR="00885ED1" w:rsidRPr="00D174C7">
          <w:rPr>
            <w:rStyle w:val="Hyperlink"/>
            <w:noProof/>
          </w:rPr>
          <w:t>August</w:t>
        </w:r>
        <w:r w:rsidR="00885ED1">
          <w:rPr>
            <w:noProof/>
            <w:webHidden/>
          </w:rPr>
          <w:tab/>
        </w:r>
        <w:r w:rsidR="00885ED1">
          <w:rPr>
            <w:noProof/>
            <w:webHidden/>
          </w:rPr>
          <w:fldChar w:fldCharType="begin"/>
        </w:r>
        <w:r w:rsidR="00885ED1">
          <w:rPr>
            <w:noProof/>
            <w:webHidden/>
          </w:rPr>
          <w:instrText xml:space="preserve"> PAGEREF _Toc86521209 \h </w:instrText>
        </w:r>
        <w:r w:rsidR="00885ED1">
          <w:rPr>
            <w:noProof/>
            <w:webHidden/>
          </w:rPr>
        </w:r>
        <w:r w:rsidR="00885ED1">
          <w:rPr>
            <w:noProof/>
            <w:webHidden/>
          </w:rPr>
          <w:fldChar w:fldCharType="separate"/>
        </w:r>
        <w:r w:rsidR="00885ED1">
          <w:rPr>
            <w:noProof/>
            <w:webHidden/>
          </w:rPr>
          <w:t>43</w:t>
        </w:r>
        <w:r w:rsidR="00885ED1">
          <w:rPr>
            <w:noProof/>
            <w:webHidden/>
          </w:rPr>
          <w:fldChar w:fldCharType="end"/>
        </w:r>
      </w:hyperlink>
    </w:p>
    <w:p w14:paraId="7B8D59A9" w14:textId="518A9F12"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0" w:history="1">
        <w:r w:rsidR="00885ED1" w:rsidRPr="00D174C7">
          <w:rPr>
            <w:rStyle w:val="Hyperlink"/>
            <w:noProof/>
          </w:rPr>
          <w:t>2021-Aug-11 (Aug-12 UT):  Jupiter ST2000XM NH3 Imaging</w:t>
        </w:r>
        <w:r w:rsidR="00885ED1">
          <w:rPr>
            <w:noProof/>
            <w:webHidden/>
          </w:rPr>
          <w:tab/>
        </w:r>
        <w:r w:rsidR="00885ED1">
          <w:rPr>
            <w:noProof/>
            <w:webHidden/>
          </w:rPr>
          <w:fldChar w:fldCharType="begin"/>
        </w:r>
        <w:r w:rsidR="00885ED1">
          <w:rPr>
            <w:noProof/>
            <w:webHidden/>
          </w:rPr>
          <w:instrText xml:space="preserve"> PAGEREF _Toc86521210 \h </w:instrText>
        </w:r>
        <w:r w:rsidR="00885ED1">
          <w:rPr>
            <w:noProof/>
            <w:webHidden/>
          </w:rPr>
        </w:r>
        <w:r w:rsidR="00885ED1">
          <w:rPr>
            <w:noProof/>
            <w:webHidden/>
          </w:rPr>
          <w:fldChar w:fldCharType="separate"/>
        </w:r>
        <w:r w:rsidR="00885ED1">
          <w:rPr>
            <w:noProof/>
            <w:webHidden/>
          </w:rPr>
          <w:t>43</w:t>
        </w:r>
        <w:r w:rsidR="00885ED1">
          <w:rPr>
            <w:noProof/>
            <w:webHidden/>
          </w:rPr>
          <w:fldChar w:fldCharType="end"/>
        </w:r>
      </w:hyperlink>
    </w:p>
    <w:p w14:paraId="78B5A05A" w14:textId="29C9587D"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1" w:history="1">
        <w:r w:rsidR="00885ED1" w:rsidRPr="00D174C7">
          <w:rPr>
            <w:rStyle w:val="Hyperlink"/>
            <w:noProof/>
          </w:rPr>
          <w:t>2021-Aug-16 (Aug-17 UT):  Jupiter ST2000XM NH3 Imaging</w:t>
        </w:r>
        <w:r w:rsidR="00885ED1">
          <w:rPr>
            <w:noProof/>
            <w:webHidden/>
          </w:rPr>
          <w:tab/>
        </w:r>
        <w:r w:rsidR="00885ED1">
          <w:rPr>
            <w:noProof/>
            <w:webHidden/>
          </w:rPr>
          <w:fldChar w:fldCharType="begin"/>
        </w:r>
        <w:r w:rsidR="00885ED1">
          <w:rPr>
            <w:noProof/>
            <w:webHidden/>
          </w:rPr>
          <w:instrText xml:space="preserve"> PAGEREF _Toc86521211 \h </w:instrText>
        </w:r>
        <w:r w:rsidR="00885ED1">
          <w:rPr>
            <w:noProof/>
            <w:webHidden/>
          </w:rPr>
        </w:r>
        <w:r w:rsidR="00885ED1">
          <w:rPr>
            <w:noProof/>
            <w:webHidden/>
          </w:rPr>
          <w:fldChar w:fldCharType="separate"/>
        </w:r>
        <w:r w:rsidR="00885ED1">
          <w:rPr>
            <w:noProof/>
            <w:webHidden/>
          </w:rPr>
          <w:t>44</w:t>
        </w:r>
        <w:r w:rsidR="00885ED1">
          <w:rPr>
            <w:noProof/>
            <w:webHidden/>
          </w:rPr>
          <w:fldChar w:fldCharType="end"/>
        </w:r>
      </w:hyperlink>
    </w:p>
    <w:p w14:paraId="6AD5958D" w14:textId="58F65B7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2" w:history="1">
        <w:r w:rsidR="00885ED1" w:rsidRPr="00D174C7">
          <w:rPr>
            <w:rStyle w:val="Hyperlink"/>
            <w:noProof/>
          </w:rPr>
          <w:t>2021-Aug-29 (Aug-30 UT):  Jupiter ST2000XM NH3 Imaging</w:t>
        </w:r>
        <w:r w:rsidR="00885ED1">
          <w:rPr>
            <w:noProof/>
            <w:webHidden/>
          </w:rPr>
          <w:tab/>
        </w:r>
        <w:r w:rsidR="00885ED1">
          <w:rPr>
            <w:noProof/>
            <w:webHidden/>
          </w:rPr>
          <w:fldChar w:fldCharType="begin"/>
        </w:r>
        <w:r w:rsidR="00885ED1">
          <w:rPr>
            <w:noProof/>
            <w:webHidden/>
          </w:rPr>
          <w:instrText xml:space="preserve"> PAGEREF _Toc86521212 \h </w:instrText>
        </w:r>
        <w:r w:rsidR="00885ED1">
          <w:rPr>
            <w:noProof/>
            <w:webHidden/>
          </w:rPr>
        </w:r>
        <w:r w:rsidR="00885ED1">
          <w:rPr>
            <w:noProof/>
            <w:webHidden/>
          </w:rPr>
          <w:fldChar w:fldCharType="separate"/>
        </w:r>
        <w:r w:rsidR="00885ED1">
          <w:rPr>
            <w:noProof/>
            <w:webHidden/>
          </w:rPr>
          <w:t>45</w:t>
        </w:r>
        <w:r w:rsidR="00885ED1">
          <w:rPr>
            <w:noProof/>
            <w:webHidden/>
          </w:rPr>
          <w:fldChar w:fldCharType="end"/>
        </w:r>
      </w:hyperlink>
    </w:p>
    <w:p w14:paraId="1ED741FA" w14:textId="28B3A9D7"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213" w:history="1">
        <w:r w:rsidR="00885ED1" w:rsidRPr="00D174C7">
          <w:rPr>
            <w:rStyle w:val="Hyperlink"/>
            <w:noProof/>
          </w:rPr>
          <w:t>September</w:t>
        </w:r>
        <w:r w:rsidR="00885ED1">
          <w:rPr>
            <w:noProof/>
            <w:webHidden/>
          </w:rPr>
          <w:tab/>
        </w:r>
        <w:r w:rsidR="00885ED1">
          <w:rPr>
            <w:noProof/>
            <w:webHidden/>
          </w:rPr>
          <w:fldChar w:fldCharType="begin"/>
        </w:r>
        <w:r w:rsidR="00885ED1">
          <w:rPr>
            <w:noProof/>
            <w:webHidden/>
          </w:rPr>
          <w:instrText xml:space="preserve"> PAGEREF _Toc86521213 \h </w:instrText>
        </w:r>
        <w:r w:rsidR="00885ED1">
          <w:rPr>
            <w:noProof/>
            <w:webHidden/>
          </w:rPr>
        </w:r>
        <w:r w:rsidR="00885ED1">
          <w:rPr>
            <w:noProof/>
            <w:webHidden/>
          </w:rPr>
          <w:fldChar w:fldCharType="separate"/>
        </w:r>
        <w:r w:rsidR="00885ED1">
          <w:rPr>
            <w:noProof/>
            <w:webHidden/>
          </w:rPr>
          <w:t>46</w:t>
        </w:r>
        <w:r w:rsidR="00885ED1">
          <w:rPr>
            <w:noProof/>
            <w:webHidden/>
          </w:rPr>
          <w:fldChar w:fldCharType="end"/>
        </w:r>
      </w:hyperlink>
    </w:p>
    <w:p w14:paraId="430AE21F" w14:textId="44F2E7EF"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4" w:history="1">
        <w:r w:rsidR="00885ED1" w:rsidRPr="00D174C7">
          <w:rPr>
            <w:rStyle w:val="Hyperlink"/>
            <w:noProof/>
          </w:rPr>
          <w:t>Fall 2021 Planning</w:t>
        </w:r>
        <w:r w:rsidR="00885ED1">
          <w:rPr>
            <w:noProof/>
            <w:webHidden/>
          </w:rPr>
          <w:tab/>
        </w:r>
        <w:r w:rsidR="00885ED1">
          <w:rPr>
            <w:noProof/>
            <w:webHidden/>
          </w:rPr>
          <w:fldChar w:fldCharType="begin"/>
        </w:r>
        <w:r w:rsidR="00885ED1">
          <w:rPr>
            <w:noProof/>
            <w:webHidden/>
          </w:rPr>
          <w:instrText xml:space="preserve"> PAGEREF _Toc86521214 \h </w:instrText>
        </w:r>
        <w:r w:rsidR="00885ED1">
          <w:rPr>
            <w:noProof/>
            <w:webHidden/>
          </w:rPr>
        </w:r>
        <w:r w:rsidR="00885ED1">
          <w:rPr>
            <w:noProof/>
            <w:webHidden/>
          </w:rPr>
          <w:fldChar w:fldCharType="separate"/>
        </w:r>
        <w:r w:rsidR="00885ED1">
          <w:rPr>
            <w:noProof/>
            <w:webHidden/>
          </w:rPr>
          <w:t>46</w:t>
        </w:r>
        <w:r w:rsidR="00885ED1">
          <w:rPr>
            <w:noProof/>
            <w:webHidden/>
          </w:rPr>
          <w:fldChar w:fldCharType="end"/>
        </w:r>
      </w:hyperlink>
    </w:p>
    <w:p w14:paraId="139191FC" w14:textId="48305EA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5" w:history="1">
        <w:r w:rsidR="00885ED1" w:rsidRPr="00D174C7">
          <w:rPr>
            <w:rStyle w:val="Hyperlink"/>
            <w:noProof/>
          </w:rPr>
          <w:t>2021-Sep-04 (Sep-05 UT):  Jupiter, Saturn, NGC7009, and NGC 6543 Imaging</w:t>
        </w:r>
        <w:r w:rsidR="00885ED1">
          <w:rPr>
            <w:noProof/>
            <w:webHidden/>
          </w:rPr>
          <w:tab/>
        </w:r>
        <w:r w:rsidR="00885ED1">
          <w:rPr>
            <w:noProof/>
            <w:webHidden/>
          </w:rPr>
          <w:fldChar w:fldCharType="begin"/>
        </w:r>
        <w:r w:rsidR="00885ED1">
          <w:rPr>
            <w:noProof/>
            <w:webHidden/>
          </w:rPr>
          <w:instrText xml:space="preserve"> PAGEREF _Toc86521215 \h </w:instrText>
        </w:r>
        <w:r w:rsidR="00885ED1">
          <w:rPr>
            <w:noProof/>
            <w:webHidden/>
          </w:rPr>
        </w:r>
        <w:r w:rsidR="00885ED1">
          <w:rPr>
            <w:noProof/>
            <w:webHidden/>
          </w:rPr>
          <w:fldChar w:fldCharType="separate"/>
        </w:r>
        <w:r w:rsidR="00885ED1">
          <w:rPr>
            <w:noProof/>
            <w:webHidden/>
          </w:rPr>
          <w:t>48</w:t>
        </w:r>
        <w:r w:rsidR="00885ED1">
          <w:rPr>
            <w:noProof/>
            <w:webHidden/>
          </w:rPr>
          <w:fldChar w:fldCharType="end"/>
        </w:r>
      </w:hyperlink>
    </w:p>
    <w:p w14:paraId="529A3867" w14:textId="74E39D5F"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6" w:history="1">
        <w:r w:rsidR="00885ED1" w:rsidRPr="00D174C7">
          <w:rPr>
            <w:rStyle w:val="Hyperlink"/>
            <w:noProof/>
          </w:rPr>
          <w:t>2021-Sep-05 (Sep-06 UT):  Jupiter, Saturn, NGC7009, and NGC 6543 Imaging</w:t>
        </w:r>
        <w:r w:rsidR="00885ED1">
          <w:rPr>
            <w:noProof/>
            <w:webHidden/>
          </w:rPr>
          <w:tab/>
        </w:r>
        <w:r w:rsidR="00885ED1">
          <w:rPr>
            <w:noProof/>
            <w:webHidden/>
          </w:rPr>
          <w:fldChar w:fldCharType="begin"/>
        </w:r>
        <w:r w:rsidR="00885ED1">
          <w:rPr>
            <w:noProof/>
            <w:webHidden/>
          </w:rPr>
          <w:instrText xml:space="preserve"> PAGEREF _Toc86521216 \h </w:instrText>
        </w:r>
        <w:r w:rsidR="00885ED1">
          <w:rPr>
            <w:noProof/>
            <w:webHidden/>
          </w:rPr>
        </w:r>
        <w:r w:rsidR="00885ED1">
          <w:rPr>
            <w:noProof/>
            <w:webHidden/>
          </w:rPr>
          <w:fldChar w:fldCharType="separate"/>
        </w:r>
        <w:r w:rsidR="00885ED1">
          <w:rPr>
            <w:noProof/>
            <w:webHidden/>
          </w:rPr>
          <w:t>49</w:t>
        </w:r>
        <w:r w:rsidR="00885ED1">
          <w:rPr>
            <w:noProof/>
            <w:webHidden/>
          </w:rPr>
          <w:fldChar w:fldCharType="end"/>
        </w:r>
      </w:hyperlink>
    </w:p>
    <w:p w14:paraId="0172A8AE" w14:textId="5C4F125E"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7" w:history="1">
        <w:r w:rsidR="00885ED1" w:rsidRPr="00D174C7">
          <w:rPr>
            <w:rStyle w:val="Hyperlink"/>
            <w:noProof/>
          </w:rPr>
          <w:t>2021-Sep-09 (Sep-10 UT):  Jupiter, Saturn, and NGC7009 Video</w:t>
        </w:r>
        <w:r w:rsidR="00885ED1">
          <w:rPr>
            <w:noProof/>
            <w:webHidden/>
          </w:rPr>
          <w:tab/>
        </w:r>
        <w:r w:rsidR="00885ED1">
          <w:rPr>
            <w:noProof/>
            <w:webHidden/>
          </w:rPr>
          <w:fldChar w:fldCharType="begin"/>
        </w:r>
        <w:r w:rsidR="00885ED1">
          <w:rPr>
            <w:noProof/>
            <w:webHidden/>
          </w:rPr>
          <w:instrText xml:space="preserve"> PAGEREF _Toc86521217 \h </w:instrText>
        </w:r>
        <w:r w:rsidR="00885ED1">
          <w:rPr>
            <w:noProof/>
            <w:webHidden/>
          </w:rPr>
        </w:r>
        <w:r w:rsidR="00885ED1">
          <w:rPr>
            <w:noProof/>
            <w:webHidden/>
          </w:rPr>
          <w:fldChar w:fldCharType="separate"/>
        </w:r>
        <w:r w:rsidR="00885ED1">
          <w:rPr>
            <w:noProof/>
            <w:webHidden/>
          </w:rPr>
          <w:t>50</w:t>
        </w:r>
        <w:r w:rsidR="00885ED1">
          <w:rPr>
            <w:noProof/>
            <w:webHidden/>
          </w:rPr>
          <w:fldChar w:fldCharType="end"/>
        </w:r>
      </w:hyperlink>
    </w:p>
    <w:p w14:paraId="26BDC5D9" w14:textId="4234FB0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8" w:history="1">
        <w:r w:rsidR="00885ED1" w:rsidRPr="00D174C7">
          <w:rPr>
            <w:rStyle w:val="Hyperlink"/>
            <w:noProof/>
          </w:rPr>
          <w:t>2021-Sep-12 (Sep-13 UT):  Jupiter Video</w:t>
        </w:r>
        <w:r w:rsidR="00885ED1">
          <w:rPr>
            <w:noProof/>
            <w:webHidden/>
          </w:rPr>
          <w:tab/>
        </w:r>
        <w:r w:rsidR="00885ED1">
          <w:rPr>
            <w:noProof/>
            <w:webHidden/>
          </w:rPr>
          <w:fldChar w:fldCharType="begin"/>
        </w:r>
        <w:r w:rsidR="00885ED1">
          <w:rPr>
            <w:noProof/>
            <w:webHidden/>
          </w:rPr>
          <w:instrText xml:space="preserve"> PAGEREF _Toc86521218 \h </w:instrText>
        </w:r>
        <w:r w:rsidR="00885ED1">
          <w:rPr>
            <w:noProof/>
            <w:webHidden/>
          </w:rPr>
        </w:r>
        <w:r w:rsidR="00885ED1">
          <w:rPr>
            <w:noProof/>
            <w:webHidden/>
          </w:rPr>
          <w:fldChar w:fldCharType="separate"/>
        </w:r>
        <w:r w:rsidR="00885ED1">
          <w:rPr>
            <w:noProof/>
            <w:webHidden/>
          </w:rPr>
          <w:t>54</w:t>
        </w:r>
        <w:r w:rsidR="00885ED1">
          <w:rPr>
            <w:noProof/>
            <w:webHidden/>
          </w:rPr>
          <w:fldChar w:fldCharType="end"/>
        </w:r>
      </w:hyperlink>
    </w:p>
    <w:p w14:paraId="595BD6DF" w14:textId="56FE824D"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19" w:history="1">
        <w:r w:rsidR="00885ED1" w:rsidRPr="00D174C7">
          <w:rPr>
            <w:rStyle w:val="Hyperlink"/>
            <w:noProof/>
          </w:rPr>
          <w:t>2021-Sep-14 (Sep-15 UT):  Jupiter Video</w:t>
        </w:r>
        <w:r w:rsidR="00885ED1">
          <w:rPr>
            <w:noProof/>
            <w:webHidden/>
          </w:rPr>
          <w:tab/>
        </w:r>
        <w:r w:rsidR="00885ED1">
          <w:rPr>
            <w:noProof/>
            <w:webHidden/>
          </w:rPr>
          <w:fldChar w:fldCharType="begin"/>
        </w:r>
        <w:r w:rsidR="00885ED1">
          <w:rPr>
            <w:noProof/>
            <w:webHidden/>
          </w:rPr>
          <w:instrText xml:space="preserve"> PAGEREF _Toc86521219 \h </w:instrText>
        </w:r>
        <w:r w:rsidR="00885ED1">
          <w:rPr>
            <w:noProof/>
            <w:webHidden/>
          </w:rPr>
        </w:r>
        <w:r w:rsidR="00885ED1">
          <w:rPr>
            <w:noProof/>
            <w:webHidden/>
          </w:rPr>
          <w:fldChar w:fldCharType="separate"/>
        </w:r>
        <w:r w:rsidR="00885ED1">
          <w:rPr>
            <w:noProof/>
            <w:webHidden/>
          </w:rPr>
          <w:t>57</w:t>
        </w:r>
        <w:r w:rsidR="00885ED1">
          <w:rPr>
            <w:noProof/>
            <w:webHidden/>
          </w:rPr>
          <w:fldChar w:fldCharType="end"/>
        </w:r>
      </w:hyperlink>
    </w:p>
    <w:p w14:paraId="334F0177" w14:textId="2E6D810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0" w:history="1">
        <w:r w:rsidR="00885ED1" w:rsidRPr="00D174C7">
          <w:rPr>
            <w:rStyle w:val="Hyperlink"/>
            <w:noProof/>
          </w:rPr>
          <w:t>2021-Sep-18 (Sep-19 UT):  Jupiter Video</w:t>
        </w:r>
        <w:r w:rsidR="00885ED1">
          <w:rPr>
            <w:noProof/>
            <w:webHidden/>
          </w:rPr>
          <w:tab/>
        </w:r>
        <w:r w:rsidR="00885ED1">
          <w:rPr>
            <w:noProof/>
            <w:webHidden/>
          </w:rPr>
          <w:fldChar w:fldCharType="begin"/>
        </w:r>
        <w:r w:rsidR="00885ED1">
          <w:rPr>
            <w:noProof/>
            <w:webHidden/>
          </w:rPr>
          <w:instrText xml:space="preserve"> PAGEREF _Toc86521220 \h </w:instrText>
        </w:r>
        <w:r w:rsidR="00885ED1">
          <w:rPr>
            <w:noProof/>
            <w:webHidden/>
          </w:rPr>
        </w:r>
        <w:r w:rsidR="00885ED1">
          <w:rPr>
            <w:noProof/>
            <w:webHidden/>
          </w:rPr>
          <w:fldChar w:fldCharType="separate"/>
        </w:r>
        <w:r w:rsidR="00885ED1">
          <w:rPr>
            <w:noProof/>
            <w:webHidden/>
          </w:rPr>
          <w:t>60</w:t>
        </w:r>
        <w:r w:rsidR="00885ED1">
          <w:rPr>
            <w:noProof/>
            <w:webHidden/>
          </w:rPr>
          <w:fldChar w:fldCharType="end"/>
        </w:r>
      </w:hyperlink>
    </w:p>
    <w:p w14:paraId="78F8094B" w14:textId="38519F13"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1" w:history="1">
        <w:r w:rsidR="00885ED1" w:rsidRPr="00D174C7">
          <w:rPr>
            <w:rStyle w:val="Hyperlink"/>
            <w:noProof/>
          </w:rPr>
          <w:t>2021-Sep-19 (Sep-20 UT):  Jupiter and Saturn Video</w:t>
        </w:r>
        <w:r w:rsidR="00885ED1">
          <w:rPr>
            <w:noProof/>
            <w:webHidden/>
          </w:rPr>
          <w:tab/>
        </w:r>
        <w:r w:rsidR="00885ED1">
          <w:rPr>
            <w:noProof/>
            <w:webHidden/>
          </w:rPr>
          <w:fldChar w:fldCharType="begin"/>
        </w:r>
        <w:r w:rsidR="00885ED1">
          <w:rPr>
            <w:noProof/>
            <w:webHidden/>
          </w:rPr>
          <w:instrText xml:space="preserve"> PAGEREF _Toc86521221 \h </w:instrText>
        </w:r>
        <w:r w:rsidR="00885ED1">
          <w:rPr>
            <w:noProof/>
            <w:webHidden/>
          </w:rPr>
        </w:r>
        <w:r w:rsidR="00885ED1">
          <w:rPr>
            <w:noProof/>
            <w:webHidden/>
          </w:rPr>
          <w:fldChar w:fldCharType="separate"/>
        </w:r>
        <w:r w:rsidR="00885ED1">
          <w:rPr>
            <w:noProof/>
            <w:webHidden/>
          </w:rPr>
          <w:t>61</w:t>
        </w:r>
        <w:r w:rsidR="00885ED1">
          <w:rPr>
            <w:noProof/>
            <w:webHidden/>
          </w:rPr>
          <w:fldChar w:fldCharType="end"/>
        </w:r>
      </w:hyperlink>
    </w:p>
    <w:p w14:paraId="5E8984FF" w14:textId="24C22A1A"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2" w:history="1">
        <w:r w:rsidR="00885ED1" w:rsidRPr="00D174C7">
          <w:rPr>
            <w:rStyle w:val="Hyperlink"/>
            <w:noProof/>
          </w:rPr>
          <w:t>2021-Sep-22 (Sep-23 UT):  Jupiter Video</w:t>
        </w:r>
        <w:r w:rsidR="00885ED1">
          <w:rPr>
            <w:noProof/>
            <w:webHidden/>
          </w:rPr>
          <w:tab/>
        </w:r>
        <w:r w:rsidR="00885ED1">
          <w:rPr>
            <w:noProof/>
            <w:webHidden/>
          </w:rPr>
          <w:fldChar w:fldCharType="begin"/>
        </w:r>
        <w:r w:rsidR="00885ED1">
          <w:rPr>
            <w:noProof/>
            <w:webHidden/>
          </w:rPr>
          <w:instrText xml:space="preserve"> PAGEREF _Toc86521222 \h </w:instrText>
        </w:r>
        <w:r w:rsidR="00885ED1">
          <w:rPr>
            <w:noProof/>
            <w:webHidden/>
          </w:rPr>
        </w:r>
        <w:r w:rsidR="00885ED1">
          <w:rPr>
            <w:noProof/>
            <w:webHidden/>
          </w:rPr>
          <w:fldChar w:fldCharType="separate"/>
        </w:r>
        <w:r w:rsidR="00885ED1">
          <w:rPr>
            <w:noProof/>
            <w:webHidden/>
          </w:rPr>
          <w:t>64</w:t>
        </w:r>
        <w:r w:rsidR="00885ED1">
          <w:rPr>
            <w:noProof/>
            <w:webHidden/>
          </w:rPr>
          <w:fldChar w:fldCharType="end"/>
        </w:r>
      </w:hyperlink>
    </w:p>
    <w:p w14:paraId="5CC00320" w14:textId="47E3639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3" w:history="1">
        <w:r w:rsidR="00885ED1" w:rsidRPr="00D174C7">
          <w:rPr>
            <w:rStyle w:val="Hyperlink"/>
            <w:noProof/>
          </w:rPr>
          <w:t>2021-Sep-25 (Sep-26 UT):  Jupiter and Neptune Video and NGC7009 spectra</w:t>
        </w:r>
        <w:r w:rsidR="00885ED1">
          <w:rPr>
            <w:noProof/>
            <w:webHidden/>
          </w:rPr>
          <w:tab/>
        </w:r>
        <w:r w:rsidR="00885ED1">
          <w:rPr>
            <w:noProof/>
            <w:webHidden/>
          </w:rPr>
          <w:fldChar w:fldCharType="begin"/>
        </w:r>
        <w:r w:rsidR="00885ED1">
          <w:rPr>
            <w:noProof/>
            <w:webHidden/>
          </w:rPr>
          <w:instrText xml:space="preserve"> PAGEREF _Toc86521223 \h </w:instrText>
        </w:r>
        <w:r w:rsidR="00885ED1">
          <w:rPr>
            <w:noProof/>
            <w:webHidden/>
          </w:rPr>
        </w:r>
        <w:r w:rsidR="00885ED1">
          <w:rPr>
            <w:noProof/>
            <w:webHidden/>
          </w:rPr>
          <w:fldChar w:fldCharType="separate"/>
        </w:r>
        <w:r w:rsidR="00885ED1">
          <w:rPr>
            <w:noProof/>
            <w:webHidden/>
          </w:rPr>
          <w:t>65</w:t>
        </w:r>
        <w:r w:rsidR="00885ED1">
          <w:rPr>
            <w:noProof/>
            <w:webHidden/>
          </w:rPr>
          <w:fldChar w:fldCharType="end"/>
        </w:r>
      </w:hyperlink>
    </w:p>
    <w:p w14:paraId="4D44D052" w14:textId="16BF27C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4" w:history="1">
        <w:r w:rsidR="00885ED1" w:rsidRPr="00D174C7">
          <w:rPr>
            <w:rStyle w:val="Hyperlink"/>
            <w:noProof/>
          </w:rPr>
          <w:t>2021-Sep-26 (Sep-27 UT):  Jupiter Video</w:t>
        </w:r>
        <w:r w:rsidR="00885ED1">
          <w:rPr>
            <w:noProof/>
            <w:webHidden/>
          </w:rPr>
          <w:tab/>
        </w:r>
        <w:r w:rsidR="00885ED1">
          <w:rPr>
            <w:noProof/>
            <w:webHidden/>
          </w:rPr>
          <w:fldChar w:fldCharType="begin"/>
        </w:r>
        <w:r w:rsidR="00885ED1">
          <w:rPr>
            <w:noProof/>
            <w:webHidden/>
          </w:rPr>
          <w:instrText xml:space="preserve"> PAGEREF _Toc86521224 \h </w:instrText>
        </w:r>
        <w:r w:rsidR="00885ED1">
          <w:rPr>
            <w:noProof/>
            <w:webHidden/>
          </w:rPr>
        </w:r>
        <w:r w:rsidR="00885ED1">
          <w:rPr>
            <w:noProof/>
            <w:webHidden/>
          </w:rPr>
          <w:fldChar w:fldCharType="separate"/>
        </w:r>
        <w:r w:rsidR="00885ED1">
          <w:rPr>
            <w:noProof/>
            <w:webHidden/>
          </w:rPr>
          <w:t>66</w:t>
        </w:r>
        <w:r w:rsidR="00885ED1">
          <w:rPr>
            <w:noProof/>
            <w:webHidden/>
          </w:rPr>
          <w:fldChar w:fldCharType="end"/>
        </w:r>
      </w:hyperlink>
    </w:p>
    <w:p w14:paraId="63F8B0A1" w14:textId="55EC6408"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225" w:history="1">
        <w:r w:rsidR="00885ED1" w:rsidRPr="00D174C7">
          <w:rPr>
            <w:rStyle w:val="Hyperlink"/>
            <w:noProof/>
          </w:rPr>
          <w:t>October</w:t>
        </w:r>
        <w:r w:rsidR="00885ED1">
          <w:rPr>
            <w:noProof/>
            <w:webHidden/>
          </w:rPr>
          <w:tab/>
        </w:r>
        <w:r w:rsidR="00885ED1">
          <w:rPr>
            <w:noProof/>
            <w:webHidden/>
          </w:rPr>
          <w:fldChar w:fldCharType="begin"/>
        </w:r>
        <w:r w:rsidR="00885ED1">
          <w:rPr>
            <w:noProof/>
            <w:webHidden/>
          </w:rPr>
          <w:instrText xml:space="preserve"> PAGEREF _Toc86521225 \h </w:instrText>
        </w:r>
        <w:r w:rsidR="00885ED1">
          <w:rPr>
            <w:noProof/>
            <w:webHidden/>
          </w:rPr>
        </w:r>
        <w:r w:rsidR="00885ED1">
          <w:rPr>
            <w:noProof/>
            <w:webHidden/>
          </w:rPr>
          <w:fldChar w:fldCharType="separate"/>
        </w:r>
        <w:r w:rsidR="00885ED1">
          <w:rPr>
            <w:noProof/>
            <w:webHidden/>
          </w:rPr>
          <w:t>67</w:t>
        </w:r>
        <w:r w:rsidR="00885ED1">
          <w:rPr>
            <w:noProof/>
            <w:webHidden/>
          </w:rPr>
          <w:fldChar w:fldCharType="end"/>
        </w:r>
      </w:hyperlink>
    </w:p>
    <w:p w14:paraId="569CFE55" w14:textId="1B3F54D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6" w:history="1">
        <w:r w:rsidR="00885ED1" w:rsidRPr="00D174C7">
          <w:rPr>
            <w:rStyle w:val="Hyperlink"/>
            <w:noProof/>
          </w:rPr>
          <w:t>2021-Oct-03 (Oct-04 UT):  PNe Imaging (M57, M27, NGC6826)</w:t>
        </w:r>
        <w:r w:rsidR="00885ED1">
          <w:rPr>
            <w:noProof/>
            <w:webHidden/>
          </w:rPr>
          <w:tab/>
        </w:r>
        <w:r w:rsidR="00885ED1">
          <w:rPr>
            <w:noProof/>
            <w:webHidden/>
          </w:rPr>
          <w:fldChar w:fldCharType="begin"/>
        </w:r>
        <w:r w:rsidR="00885ED1">
          <w:rPr>
            <w:noProof/>
            <w:webHidden/>
          </w:rPr>
          <w:instrText xml:space="preserve"> PAGEREF _Toc86521226 \h </w:instrText>
        </w:r>
        <w:r w:rsidR="00885ED1">
          <w:rPr>
            <w:noProof/>
            <w:webHidden/>
          </w:rPr>
        </w:r>
        <w:r w:rsidR="00885ED1">
          <w:rPr>
            <w:noProof/>
            <w:webHidden/>
          </w:rPr>
          <w:fldChar w:fldCharType="separate"/>
        </w:r>
        <w:r w:rsidR="00885ED1">
          <w:rPr>
            <w:noProof/>
            <w:webHidden/>
          </w:rPr>
          <w:t>67</w:t>
        </w:r>
        <w:r w:rsidR="00885ED1">
          <w:rPr>
            <w:noProof/>
            <w:webHidden/>
          </w:rPr>
          <w:fldChar w:fldCharType="end"/>
        </w:r>
      </w:hyperlink>
    </w:p>
    <w:p w14:paraId="5FD5E7A8" w14:textId="56FABA34"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7" w:history="1">
        <w:r w:rsidR="00885ED1" w:rsidRPr="00D174C7">
          <w:rPr>
            <w:rStyle w:val="Hyperlink"/>
            <w:noProof/>
          </w:rPr>
          <w:t>2021-Oct-04 (Oct-05 UT):  PNe Imaging (NGC6543, M27, NGC7009)</w:t>
        </w:r>
        <w:r w:rsidR="00885ED1">
          <w:rPr>
            <w:noProof/>
            <w:webHidden/>
          </w:rPr>
          <w:tab/>
        </w:r>
        <w:r w:rsidR="00885ED1">
          <w:rPr>
            <w:noProof/>
            <w:webHidden/>
          </w:rPr>
          <w:fldChar w:fldCharType="begin"/>
        </w:r>
        <w:r w:rsidR="00885ED1">
          <w:rPr>
            <w:noProof/>
            <w:webHidden/>
          </w:rPr>
          <w:instrText xml:space="preserve"> PAGEREF _Toc86521227 \h </w:instrText>
        </w:r>
        <w:r w:rsidR="00885ED1">
          <w:rPr>
            <w:noProof/>
            <w:webHidden/>
          </w:rPr>
        </w:r>
        <w:r w:rsidR="00885ED1">
          <w:rPr>
            <w:noProof/>
            <w:webHidden/>
          </w:rPr>
          <w:fldChar w:fldCharType="separate"/>
        </w:r>
        <w:r w:rsidR="00885ED1">
          <w:rPr>
            <w:noProof/>
            <w:webHidden/>
          </w:rPr>
          <w:t>68</w:t>
        </w:r>
        <w:r w:rsidR="00885ED1">
          <w:rPr>
            <w:noProof/>
            <w:webHidden/>
          </w:rPr>
          <w:fldChar w:fldCharType="end"/>
        </w:r>
      </w:hyperlink>
    </w:p>
    <w:p w14:paraId="2C24FDA3" w14:textId="54F62AE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8" w:history="1">
        <w:r w:rsidR="00885ED1" w:rsidRPr="00D174C7">
          <w:rPr>
            <w:rStyle w:val="Hyperlink"/>
            <w:noProof/>
          </w:rPr>
          <w:t>2021-Oct-05 (Oct-06 UT):  PNe Imaging (NGC6543, M57, M27, NGC7009)</w:t>
        </w:r>
        <w:r w:rsidR="00885ED1">
          <w:rPr>
            <w:noProof/>
            <w:webHidden/>
          </w:rPr>
          <w:tab/>
        </w:r>
        <w:r w:rsidR="00885ED1">
          <w:rPr>
            <w:noProof/>
            <w:webHidden/>
          </w:rPr>
          <w:fldChar w:fldCharType="begin"/>
        </w:r>
        <w:r w:rsidR="00885ED1">
          <w:rPr>
            <w:noProof/>
            <w:webHidden/>
          </w:rPr>
          <w:instrText xml:space="preserve"> PAGEREF _Toc86521228 \h </w:instrText>
        </w:r>
        <w:r w:rsidR="00885ED1">
          <w:rPr>
            <w:noProof/>
            <w:webHidden/>
          </w:rPr>
        </w:r>
        <w:r w:rsidR="00885ED1">
          <w:rPr>
            <w:noProof/>
            <w:webHidden/>
          </w:rPr>
          <w:fldChar w:fldCharType="separate"/>
        </w:r>
        <w:r w:rsidR="00885ED1">
          <w:rPr>
            <w:noProof/>
            <w:webHidden/>
          </w:rPr>
          <w:t>69</w:t>
        </w:r>
        <w:r w:rsidR="00885ED1">
          <w:rPr>
            <w:noProof/>
            <w:webHidden/>
          </w:rPr>
          <w:fldChar w:fldCharType="end"/>
        </w:r>
      </w:hyperlink>
    </w:p>
    <w:p w14:paraId="22231562" w14:textId="5690E650"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29" w:history="1">
        <w:r w:rsidR="00885ED1" w:rsidRPr="00D174C7">
          <w:rPr>
            <w:rStyle w:val="Hyperlink"/>
            <w:noProof/>
          </w:rPr>
          <w:t>2021-Oct-09 (Oct-10 UT):  PNe (M27) and Galaxy (NGC6946) Imaging</w:t>
        </w:r>
        <w:r w:rsidR="00885ED1">
          <w:rPr>
            <w:noProof/>
            <w:webHidden/>
          </w:rPr>
          <w:tab/>
        </w:r>
        <w:r w:rsidR="00885ED1">
          <w:rPr>
            <w:noProof/>
            <w:webHidden/>
          </w:rPr>
          <w:fldChar w:fldCharType="begin"/>
        </w:r>
        <w:r w:rsidR="00885ED1">
          <w:rPr>
            <w:noProof/>
            <w:webHidden/>
          </w:rPr>
          <w:instrText xml:space="preserve"> PAGEREF _Toc86521229 \h </w:instrText>
        </w:r>
        <w:r w:rsidR="00885ED1">
          <w:rPr>
            <w:noProof/>
            <w:webHidden/>
          </w:rPr>
        </w:r>
        <w:r w:rsidR="00885ED1">
          <w:rPr>
            <w:noProof/>
            <w:webHidden/>
          </w:rPr>
          <w:fldChar w:fldCharType="separate"/>
        </w:r>
        <w:r w:rsidR="00885ED1">
          <w:rPr>
            <w:noProof/>
            <w:webHidden/>
          </w:rPr>
          <w:t>70</w:t>
        </w:r>
        <w:r w:rsidR="00885ED1">
          <w:rPr>
            <w:noProof/>
            <w:webHidden/>
          </w:rPr>
          <w:fldChar w:fldCharType="end"/>
        </w:r>
      </w:hyperlink>
    </w:p>
    <w:p w14:paraId="36F808CC" w14:textId="12A1F687"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0" w:history="1">
        <w:r w:rsidR="00885ED1" w:rsidRPr="00D174C7">
          <w:rPr>
            <w:rStyle w:val="Hyperlink"/>
            <w:noProof/>
          </w:rPr>
          <w:t>2021-Oct-10 (Oct-11 UT):  PNe (M57, NGC6543) and Galaxy (NGC6946) Imaging</w:t>
        </w:r>
        <w:r w:rsidR="00885ED1">
          <w:rPr>
            <w:noProof/>
            <w:webHidden/>
          </w:rPr>
          <w:tab/>
        </w:r>
        <w:r w:rsidR="00885ED1">
          <w:rPr>
            <w:noProof/>
            <w:webHidden/>
          </w:rPr>
          <w:fldChar w:fldCharType="begin"/>
        </w:r>
        <w:r w:rsidR="00885ED1">
          <w:rPr>
            <w:noProof/>
            <w:webHidden/>
          </w:rPr>
          <w:instrText xml:space="preserve"> PAGEREF _Toc86521230 \h </w:instrText>
        </w:r>
        <w:r w:rsidR="00885ED1">
          <w:rPr>
            <w:noProof/>
            <w:webHidden/>
          </w:rPr>
        </w:r>
        <w:r w:rsidR="00885ED1">
          <w:rPr>
            <w:noProof/>
            <w:webHidden/>
          </w:rPr>
          <w:fldChar w:fldCharType="separate"/>
        </w:r>
        <w:r w:rsidR="00885ED1">
          <w:rPr>
            <w:noProof/>
            <w:webHidden/>
          </w:rPr>
          <w:t>72</w:t>
        </w:r>
        <w:r w:rsidR="00885ED1">
          <w:rPr>
            <w:noProof/>
            <w:webHidden/>
          </w:rPr>
          <w:fldChar w:fldCharType="end"/>
        </w:r>
      </w:hyperlink>
    </w:p>
    <w:p w14:paraId="64765CCA" w14:textId="055CF208"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1" w:history="1">
        <w:r w:rsidR="00885ED1" w:rsidRPr="00D174C7">
          <w:rPr>
            <w:rStyle w:val="Hyperlink"/>
            <w:noProof/>
          </w:rPr>
          <w:t>2021-Oct-11 (Oct-12 UT):  PNe (M57, M27) and Galaxy (NGC6946) Imaging</w:t>
        </w:r>
        <w:r w:rsidR="00885ED1">
          <w:rPr>
            <w:noProof/>
            <w:webHidden/>
          </w:rPr>
          <w:tab/>
        </w:r>
        <w:r w:rsidR="00885ED1">
          <w:rPr>
            <w:noProof/>
            <w:webHidden/>
          </w:rPr>
          <w:fldChar w:fldCharType="begin"/>
        </w:r>
        <w:r w:rsidR="00885ED1">
          <w:rPr>
            <w:noProof/>
            <w:webHidden/>
          </w:rPr>
          <w:instrText xml:space="preserve"> PAGEREF _Toc86521231 \h </w:instrText>
        </w:r>
        <w:r w:rsidR="00885ED1">
          <w:rPr>
            <w:noProof/>
            <w:webHidden/>
          </w:rPr>
        </w:r>
        <w:r w:rsidR="00885ED1">
          <w:rPr>
            <w:noProof/>
            <w:webHidden/>
          </w:rPr>
          <w:fldChar w:fldCharType="separate"/>
        </w:r>
        <w:r w:rsidR="00885ED1">
          <w:rPr>
            <w:noProof/>
            <w:webHidden/>
          </w:rPr>
          <w:t>73</w:t>
        </w:r>
        <w:r w:rsidR="00885ED1">
          <w:rPr>
            <w:noProof/>
            <w:webHidden/>
          </w:rPr>
          <w:fldChar w:fldCharType="end"/>
        </w:r>
      </w:hyperlink>
    </w:p>
    <w:p w14:paraId="2BD293B1" w14:textId="12EDE471"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2" w:history="1">
        <w:r w:rsidR="00885ED1" w:rsidRPr="00D174C7">
          <w:rPr>
            <w:rStyle w:val="Hyperlink"/>
            <w:noProof/>
          </w:rPr>
          <w:t>2021-Oct-13 (Oct-14 UT):  PNe (M57) and Galaxy (NGC6946) Imaging</w:t>
        </w:r>
        <w:r w:rsidR="00885ED1">
          <w:rPr>
            <w:noProof/>
            <w:webHidden/>
          </w:rPr>
          <w:tab/>
        </w:r>
        <w:r w:rsidR="00885ED1">
          <w:rPr>
            <w:noProof/>
            <w:webHidden/>
          </w:rPr>
          <w:fldChar w:fldCharType="begin"/>
        </w:r>
        <w:r w:rsidR="00885ED1">
          <w:rPr>
            <w:noProof/>
            <w:webHidden/>
          </w:rPr>
          <w:instrText xml:space="preserve"> PAGEREF _Toc86521232 \h </w:instrText>
        </w:r>
        <w:r w:rsidR="00885ED1">
          <w:rPr>
            <w:noProof/>
            <w:webHidden/>
          </w:rPr>
        </w:r>
        <w:r w:rsidR="00885ED1">
          <w:rPr>
            <w:noProof/>
            <w:webHidden/>
          </w:rPr>
          <w:fldChar w:fldCharType="separate"/>
        </w:r>
        <w:r w:rsidR="00885ED1">
          <w:rPr>
            <w:noProof/>
            <w:webHidden/>
          </w:rPr>
          <w:t>74</w:t>
        </w:r>
        <w:r w:rsidR="00885ED1">
          <w:rPr>
            <w:noProof/>
            <w:webHidden/>
          </w:rPr>
          <w:fldChar w:fldCharType="end"/>
        </w:r>
      </w:hyperlink>
    </w:p>
    <w:p w14:paraId="4878ACC4" w14:textId="2ACA2732"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3" w:history="1">
        <w:r w:rsidR="00885ED1" w:rsidRPr="00D174C7">
          <w:rPr>
            <w:rStyle w:val="Hyperlink"/>
            <w:noProof/>
          </w:rPr>
          <w:t>2021-Oct-16 (Oct-17 UT):  Saturn, Jupiter, Neptune, and 96 Aqr Video</w:t>
        </w:r>
        <w:r w:rsidR="00885ED1">
          <w:rPr>
            <w:noProof/>
            <w:webHidden/>
          </w:rPr>
          <w:tab/>
        </w:r>
        <w:r w:rsidR="00885ED1">
          <w:rPr>
            <w:noProof/>
            <w:webHidden/>
          </w:rPr>
          <w:fldChar w:fldCharType="begin"/>
        </w:r>
        <w:r w:rsidR="00885ED1">
          <w:rPr>
            <w:noProof/>
            <w:webHidden/>
          </w:rPr>
          <w:instrText xml:space="preserve"> PAGEREF _Toc86521233 \h </w:instrText>
        </w:r>
        <w:r w:rsidR="00885ED1">
          <w:rPr>
            <w:noProof/>
            <w:webHidden/>
          </w:rPr>
        </w:r>
        <w:r w:rsidR="00885ED1">
          <w:rPr>
            <w:noProof/>
            <w:webHidden/>
          </w:rPr>
          <w:fldChar w:fldCharType="separate"/>
        </w:r>
        <w:r w:rsidR="00885ED1">
          <w:rPr>
            <w:noProof/>
            <w:webHidden/>
          </w:rPr>
          <w:t>75</w:t>
        </w:r>
        <w:r w:rsidR="00885ED1">
          <w:rPr>
            <w:noProof/>
            <w:webHidden/>
          </w:rPr>
          <w:fldChar w:fldCharType="end"/>
        </w:r>
      </w:hyperlink>
    </w:p>
    <w:p w14:paraId="5888AF46" w14:textId="5288A508"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4" w:history="1">
        <w:r w:rsidR="00885ED1" w:rsidRPr="00D174C7">
          <w:rPr>
            <w:rStyle w:val="Hyperlink"/>
            <w:noProof/>
          </w:rPr>
          <w:t>2021-Oct-18 (Oct-19 UT):  Jupiter, Neptune, and 96 Aqr Video</w:t>
        </w:r>
        <w:r w:rsidR="00885ED1">
          <w:rPr>
            <w:noProof/>
            <w:webHidden/>
          </w:rPr>
          <w:tab/>
        </w:r>
        <w:r w:rsidR="00885ED1">
          <w:rPr>
            <w:noProof/>
            <w:webHidden/>
          </w:rPr>
          <w:fldChar w:fldCharType="begin"/>
        </w:r>
        <w:r w:rsidR="00885ED1">
          <w:rPr>
            <w:noProof/>
            <w:webHidden/>
          </w:rPr>
          <w:instrText xml:space="preserve"> PAGEREF _Toc86521234 \h </w:instrText>
        </w:r>
        <w:r w:rsidR="00885ED1">
          <w:rPr>
            <w:noProof/>
            <w:webHidden/>
          </w:rPr>
        </w:r>
        <w:r w:rsidR="00885ED1">
          <w:rPr>
            <w:noProof/>
            <w:webHidden/>
          </w:rPr>
          <w:fldChar w:fldCharType="separate"/>
        </w:r>
        <w:r w:rsidR="00885ED1">
          <w:rPr>
            <w:noProof/>
            <w:webHidden/>
          </w:rPr>
          <w:t>77</w:t>
        </w:r>
        <w:r w:rsidR="00885ED1">
          <w:rPr>
            <w:noProof/>
            <w:webHidden/>
          </w:rPr>
          <w:fldChar w:fldCharType="end"/>
        </w:r>
      </w:hyperlink>
    </w:p>
    <w:p w14:paraId="0EB8E2A1" w14:textId="18296D4C"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5" w:history="1">
        <w:r w:rsidR="00885ED1" w:rsidRPr="00D174C7">
          <w:rPr>
            <w:rStyle w:val="Hyperlink"/>
            <w:noProof/>
          </w:rPr>
          <w:t>2021-Oct-21 (Oct-22 UT):  Jupiter Video</w:t>
        </w:r>
        <w:r w:rsidR="00885ED1">
          <w:rPr>
            <w:noProof/>
            <w:webHidden/>
          </w:rPr>
          <w:tab/>
        </w:r>
        <w:r w:rsidR="00885ED1">
          <w:rPr>
            <w:noProof/>
            <w:webHidden/>
          </w:rPr>
          <w:fldChar w:fldCharType="begin"/>
        </w:r>
        <w:r w:rsidR="00885ED1">
          <w:rPr>
            <w:noProof/>
            <w:webHidden/>
          </w:rPr>
          <w:instrText xml:space="preserve"> PAGEREF _Toc86521235 \h </w:instrText>
        </w:r>
        <w:r w:rsidR="00885ED1">
          <w:rPr>
            <w:noProof/>
            <w:webHidden/>
          </w:rPr>
        </w:r>
        <w:r w:rsidR="00885ED1">
          <w:rPr>
            <w:noProof/>
            <w:webHidden/>
          </w:rPr>
          <w:fldChar w:fldCharType="separate"/>
        </w:r>
        <w:r w:rsidR="00885ED1">
          <w:rPr>
            <w:noProof/>
            <w:webHidden/>
          </w:rPr>
          <w:t>78</w:t>
        </w:r>
        <w:r w:rsidR="00885ED1">
          <w:rPr>
            <w:noProof/>
            <w:webHidden/>
          </w:rPr>
          <w:fldChar w:fldCharType="end"/>
        </w:r>
      </w:hyperlink>
    </w:p>
    <w:p w14:paraId="65DAF7ED" w14:textId="770104BF"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6" w:history="1">
        <w:r w:rsidR="00885ED1" w:rsidRPr="00D174C7">
          <w:rPr>
            <w:rStyle w:val="Hyperlink"/>
            <w:noProof/>
          </w:rPr>
          <w:t>2021-Oct-25 (Oct-26 UT):  PNe and other Nebulae Narrow Band Imaging</w:t>
        </w:r>
        <w:r w:rsidR="00885ED1">
          <w:rPr>
            <w:noProof/>
            <w:webHidden/>
          </w:rPr>
          <w:tab/>
        </w:r>
        <w:r w:rsidR="00885ED1">
          <w:rPr>
            <w:noProof/>
            <w:webHidden/>
          </w:rPr>
          <w:fldChar w:fldCharType="begin"/>
        </w:r>
        <w:r w:rsidR="00885ED1">
          <w:rPr>
            <w:noProof/>
            <w:webHidden/>
          </w:rPr>
          <w:instrText xml:space="preserve"> PAGEREF _Toc86521236 \h </w:instrText>
        </w:r>
        <w:r w:rsidR="00885ED1">
          <w:rPr>
            <w:noProof/>
            <w:webHidden/>
          </w:rPr>
        </w:r>
        <w:r w:rsidR="00885ED1">
          <w:rPr>
            <w:noProof/>
            <w:webHidden/>
          </w:rPr>
          <w:fldChar w:fldCharType="separate"/>
        </w:r>
        <w:r w:rsidR="00885ED1">
          <w:rPr>
            <w:noProof/>
            <w:webHidden/>
          </w:rPr>
          <w:t>78</w:t>
        </w:r>
        <w:r w:rsidR="00885ED1">
          <w:rPr>
            <w:noProof/>
            <w:webHidden/>
          </w:rPr>
          <w:fldChar w:fldCharType="end"/>
        </w:r>
      </w:hyperlink>
    </w:p>
    <w:p w14:paraId="1C663D34" w14:textId="64F0100B"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7" w:history="1">
        <w:r w:rsidR="00885ED1" w:rsidRPr="00D174C7">
          <w:rPr>
            <w:rStyle w:val="Hyperlink"/>
            <w:noProof/>
          </w:rPr>
          <w:t>2021-Oct-27 (Oct-28 UT):  PNe and other Nebulae Narrow Band Imaging</w:t>
        </w:r>
        <w:r w:rsidR="00885ED1">
          <w:rPr>
            <w:noProof/>
            <w:webHidden/>
          </w:rPr>
          <w:tab/>
        </w:r>
        <w:r w:rsidR="00885ED1">
          <w:rPr>
            <w:noProof/>
            <w:webHidden/>
          </w:rPr>
          <w:fldChar w:fldCharType="begin"/>
        </w:r>
        <w:r w:rsidR="00885ED1">
          <w:rPr>
            <w:noProof/>
            <w:webHidden/>
          </w:rPr>
          <w:instrText xml:space="preserve"> PAGEREF _Toc86521237 \h </w:instrText>
        </w:r>
        <w:r w:rsidR="00885ED1">
          <w:rPr>
            <w:noProof/>
            <w:webHidden/>
          </w:rPr>
        </w:r>
        <w:r w:rsidR="00885ED1">
          <w:rPr>
            <w:noProof/>
            <w:webHidden/>
          </w:rPr>
          <w:fldChar w:fldCharType="separate"/>
        </w:r>
        <w:r w:rsidR="00885ED1">
          <w:rPr>
            <w:noProof/>
            <w:webHidden/>
          </w:rPr>
          <w:t>79</w:t>
        </w:r>
        <w:r w:rsidR="00885ED1">
          <w:rPr>
            <w:noProof/>
            <w:webHidden/>
          </w:rPr>
          <w:fldChar w:fldCharType="end"/>
        </w:r>
      </w:hyperlink>
    </w:p>
    <w:p w14:paraId="1946C245" w14:textId="75790E09" w:rsidR="00885ED1" w:rsidRDefault="009D508E">
      <w:pPr>
        <w:pStyle w:val="TOC3"/>
        <w:tabs>
          <w:tab w:val="right" w:leader="dot" w:pos="9350"/>
        </w:tabs>
        <w:rPr>
          <w:rFonts w:asciiTheme="minorHAnsi" w:eastAsiaTheme="minorEastAsia" w:hAnsiTheme="minorHAnsi" w:cstheme="minorBidi"/>
          <w:i w:val="0"/>
          <w:iCs w:val="0"/>
          <w:noProof/>
          <w:sz w:val="22"/>
          <w:szCs w:val="22"/>
        </w:rPr>
      </w:pPr>
      <w:hyperlink w:anchor="_Toc86521238" w:history="1">
        <w:r w:rsidR="00885ED1" w:rsidRPr="00D174C7">
          <w:rPr>
            <w:rStyle w:val="Hyperlink"/>
            <w:noProof/>
          </w:rPr>
          <w:t>2021-Oct-28 (Oct-29 UT):  M27, NGC7331, and M33 (NGC604 region) Imaging</w:t>
        </w:r>
        <w:r w:rsidR="00885ED1">
          <w:rPr>
            <w:noProof/>
            <w:webHidden/>
          </w:rPr>
          <w:tab/>
        </w:r>
        <w:r w:rsidR="00885ED1">
          <w:rPr>
            <w:noProof/>
            <w:webHidden/>
          </w:rPr>
          <w:fldChar w:fldCharType="begin"/>
        </w:r>
        <w:r w:rsidR="00885ED1">
          <w:rPr>
            <w:noProof/>
            <w:webHidden/>
          </w:rPr>
          <w:instrText xml:space="preserve"> PAGEREF _Toc86521238 \h </w:instrText>
        </w:r>
        <w:r w:rsidR="00885ED1">
          <w:rPr>
            <w:noProof/>
            <w:webHidden/>
          </w:rPr>
        </w:r>
        <w:r w:rsidR="00885ED1">
          <w:rPr>
            <w:noProof/>
            <w:webHidden/>
          </w:rPr>
          <w:fldChar w:fldCharType="separate"/>
        </w:r>
        <w:r w:rsidR="00885ED1">
          <w:rPr>
            <w:noProof/>
            <w:webHidden/>
          </w:rPr>
          <w:t>79</w:t>
        </w:r>
        <w:r w:rsidR="00885ED1">
          <w:rPr>
            <w:noProof/>
            <w:webHidden/>
          </w:rPr>
          <w:fldChar w:fldCharType="end"/>
        </w:r>
      </w:hyperlink>
    </w:p>
    <w:p w14:paraId="4A978464" w14:textId="511EB5A2" w:rsidR="00885ED1" w:rsidRDefault="009D508E">
      <w:pPr>
        <w:pStyle w:val="TOC2"/>
        <w:tabs>
          <w:tab w:val="right" w:leader="dot" w:pos="9350"/>
        </w:tabs>
        <w:rPr>
          <w:rFonts w:asciiTheme="minorHAnsi" w:eastAsiaTheme="minorEastAsia" w:hAnsiTheme="minorHAnsi" w:cstheme="minorBidi"/>
          <w:smallCaps w:val="0"/>
          <w:noProof/>
          <w:sz w:val="22"/>
          <w:szCs w:val="22"/>
        </w:rPr>
      </w:pPr>
      <w:hyperlink w:anchor="_Toc86521239" w:history="1">
        <w:r w:rsidR="00885ED1" w:rsidRPr="00D174C7">
          <w:rPr>
            <w:rStyle w:val="Hyperlink"/>
            <w:noProof/>
            <w:lang w:bidi="ar-SA"/>
          </w:rPr>
          <w:t>References</w:t>
        </w:r>
        <w:r w:rsidR="00885ED1">
          <w:rPr>
            <w:noProof/>
            <w:webHidden/>
          </w:rPr>
          <w:tab/>
        </w:r>
        <w:r w:rsidR="00885ED1">
          <w:rPr>
            <w:noProof/>
            <w:webHidden/>
          </w:rPr>
          <w:fldChar w:fldCharType="begin"/>
        </w:r>
        <w:r w:rsidR="00885ED1">
          <w:rPr>
            <w:noProof/>
            <w:webHidden/>
          </w:rPr>
          <w:instrText xml:space="preserve"> PAGEREF _Toc86521239 \h </w:instrText>
        </w:r>
        <w:r w:rsidR="00885ED1">
          <w:rPr>
            <w:noProof/>
            <w:webHidden/>
          </w:rPr>
        </w:r>
        <w:r w:rsidR="00885ED1">
          <w:rPr>
            <w:noProof/>
            <w:webHidden/>
          </w:rPr>
          <w:fldChar w:fldCharType="separate"/>
        </w:r>
        <w:r w:rsidR="00885ED1">
          <w:rPr>
            <w:noProof/>
            <w:webHidden/>
          </w:rPr>
          <w:t>80</w:t>
        </w:r>
        <w:r w:rsidR="00885ED1">
          <w:rPr>
            <w:noProof/>
            <w:webHidden/>
          </w:rPr>
          <w:fldChar w:fldCharType="end"/>
        </w:r>
      </w:hyperlink>
    </w:p>
    <w:p w14:paraId="37E4AF4B" w14:textId="31BEDA6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BC9C115" w:rsidR="0089486A" w:rsidRDefault="005B368A" w:rsidP="003349EC">
      <w:pPr>
        <w:pStyle w:val="Heading2"/>
        <w:tabs>
          <w:tab w:val="right" w:pos="9360"/>
        </w:tabs>
      </w:pPr>
      <w:bookmarkStart w:id="2" w:name="_Toc86521180"/>
      <w:r>
        <w:lastRenderedPageBreak/>
        <w:t xml:space="preserve">Highlights </w:t>
      </w:r>
      <w:r w:rsidR="0089486A">
        <w:t>Year in Review</w:t>
      </w:r>
      <w:bookmarkEnd w:id="2"/>
      <w:r w:rsidR="003349EC">
        <w:tab/>
      </w:r>
    </w:p>
    <w:p w14:paraId="65A5A33C" w14:textId="680AEE88" w:rsidR="00700E69" w:rsidRPr="00700E69" w:rsidRDefault="00700E69" w:rsidP="00700E69">
      <w:pPr>
        <w:rPr>
          <w:color w:val="000000" w:themeColor="text1"/>
        </w:rPr>
      </w:pPr>
      <w:r>
        <w:rPr>
          <w:color w:val="000000" w:themeColor="text1"/>
        </w:rPr>
        <w:t>Main efforts so far</w:t>
      </w:r>
    </w:p>
    <w:p w14:paraId="34BBDC99" w14:textId="5B333346" w:rsidR="00F82F39" w:rsidRDefault="00700E69" w:rsidP="000A1403">
      <w:pPr>
        <w:pStyle w:val="ListParagraph"/>
        <w:numPr>
          <w:ilvl w:val="0"/>
          <w:numId w:val="1"/>
        </w:numPr>
        <w:rPr>
          <w:color w:val="000000" w:themeColor="text1"/>
        </w:rPr>
      </w:pPr>
      <w:r>
        <w:rPr>
          <w:color w:val="000000" w:themeColor="text1"/>
        </w:rPr>
        <w:t>Emission line data gathering for nebulae and galaxy analysis with continuum subtraction</w:t>
      </w:r>
    </w:p>
    <w:p w14:paraId="5642F5B8" w14:textId="4023A290" w:rsidR="00700E69" w:rsidRDefault="00700E69" w:rsidP="00700E69">
      <w:pPr>
        <w:pStyle w:val="ListParagraph"/>
        <w:numPr>
          <w:ilvl w:val="1"/>
          <w:numId w:val="1"/>
        </w:numPr>
        <w:rPr>
          <w:color w:val="000000" w:themeColor="text1"/>
        </w:rPr>
      </w:pPr>
      <w:r>
        <w:rPr>
          <w:color w:val="000000" w:themeColor="text1"/>
        </w:rPr>
        <w:t>M33</w:t>
      </w:r>
    </w:p>
    <w:p w14:paraId="32204DEC" w14:textId="611A8FF2" w:rsidR="00700E69" w:rsidRDefault="00700E69" w:rsidP="00700E69">
      <w:pPr>
        <w:pStyle w:val="ListParagraph"/>
        <w:numPr>
          <w:ilvl w:val="1"/>
          <w:numId w:val="1"/>
        </w:numPr>
        <w:rPr>
          <w:color w:val="000000" w:themeColor="text1"/>
        </w:rPr>
      </w:pPr>
      <w:r>
        <w:rPr>
          <w:color w:val="000000" w:themeColor="text1"/>
        </w:rPr>
        <w:t>M42</w:t>
      </w:r>
    </w:p>
    <w:p w14:paraId="531124AF" w14:textId="6AE5CFCB" w:rsidR="00700E69" w:rsidRDefault="00700E69" w:rsidP="00700E69">
      <w:pPr>
        <w:pStyle w:val="ListParagraph"/>
        <w:numPr>
          <w:ilvl w:val="1"/>
          <w:numId w:val="1"/>
        </w:numPr>
        <w:rPr>
          <w:color w:val="000000" w:themeColor="text1"/>
        </w:rPr>
      </w:pPr>
      <w:r>
        <w:rPr>
          <w:color w:val="000000" w:themeColor="text1"/>
        </w:rPr>
        <w:t>M109</w:t>
      </w:r>
    </w:p>
    <w:p w14:paraId="0D619C7B" w14:textId="3342AB96" w:rsidR="00700E69" w:rsidRDefault="00700E69" w:rsidP="00700E69">
      <w:pPr>
        <w:pStyle w:val="ListParagraph"/>
        <w:numPr>
          <w:ilvl w:val="1"/>
          <w:numId w:val="1"/>
        </w:numPr>
        <w:rPr>
          <w:color w:val="000000" w:themeColor="text1"/>
        </w:rPr>
      </w:pPr>
      <w:r>
        <w:rPr>
          <w:color w:val="000000" w:themeColor="text1"/>
        </w:rPr>
        <w:t>M51</w:t>
      </w:r>
    </w:p>
    <w:p w14:paraId="4F5B0061" w14:textId="77777777" w:rsidR="007A5F77" w:rsidRDefault="007A5F77" w:rsidP="000A1403">
      <w:pPr>
        <w:pStyle w:val="ListParagraph"/>
        <w:numPr>
          <w:ilvl w:val="0"/>
          <w:numId w:val="1"/>
        </w:numPr>
        <w:rPr>
          <w:color w:val="000000" w:themeColor="text1"/>
        </w:rPr>
      </w:pPr>
      <w:r>
        <w:rPr>
          <w:color w:val="000000" w:themeColor="text1"/>
        </w:rPr>
        <w:t>Planetary observations</w:t>
      </w:r>
    </w:p>
    <w:p w14:paraId="3D60BF80" w14:textId="7B866E4B" w:rsidR="007A5F77" w:rsidRDefault="007A5F77" w:rsidP="007A5F77">
      <w:pPr>
        <w:pStyle w:val="ListParagraph"/>
        <w:numPr>
          <w:ilvl w:val="1"/>
          <w:numId w:val="1"/>
        </w:numPr>
        <w:rPr>
          <w:color w:val="000000" w:themeColor="text1"/>
        </w:rPr>
      </w:pPr>
    </w:p>
    <w:p w14:paraId="2420F418" w14:textId="13387088" w:rsidR="005B368A" w:rsidRDefault="005B368A" w:rsidP="005B368A">
      <w:pPr>
        <w:rPr>
          <w:color w:val="000000" w:themeColor="text1"/>
        </w:rPr>
      </w:pPr>
    </w:p>
    <w:p w14:paraId="37670FD7" w14:textId="77777777" w:rsidR="00FD20FF" w:rsidRDefault="00FD20FF">
      <w:pPr>
        <w:rPr>
          <w:rFonts w:cs="Arial"/>
          <w:b/>
          <w:bCs/>
          <w:sz w:val="26"/>
          <w:szCs w:val="26"/>
        </w:rPr>
      </w:pPr>
      <w:r>
        <w:br w:type="page"/>
      </w:r>
    </w:p>
    <w:p w14:paraId="61F0F69D" w14:textId="77777777" w:rsidR="00A714D3" w:rsidRDefault="003B33B4" w:rsidP="00A714D3">
      <w:pPr>
        <w:pStyle w:val="Heading2"/>
      </w:pPr>
      <w:bookmarkStart w:id="3" w:name="_Toc86521181"/>
      <w:r>
        <w:lastRenderedPageBreak/>
        <w:t>January</w:t>
      </w:r>
      <w:bookmarkEnd w:id="3"/>
    </w:p>
    <w:p w14:paraId="1DB96389" w14:textId="5CAEC76B" w:rsidR="005264ED" w:rsidRPr="00D4326C" w:rsidRDefault="005264ED" w:rsidP="005264ED">
      <w:pPr>
        <w:pStyle w:val="Heading3"/>
      </w:pPr>
      <w:bookmarkStart w:id="4" w:name="_Toc13547399"/>
      <w:bookmarkStart w:id="5" w:name="_Toc86521182"/>
      <w:r>
        <w:t>202</w:t>
      </w:r>
      <w:r w:rsidR="000D0A4B">
        <w:t>1</w:t>
      </w:r>
      <w:r>
        <w:t>-Jan-0</w:t>
      </w:r>
      <w:r w:rsidR="000D0A4B">
        <w:t>6</w:t>
      </w:r>
      <w:r>
        <w:t xml:space="preserve"> (Jan-0</w:t>
      </w:r>
      <w:r w:rsidR="000D0A4B">
        <w:t>7</w:t>
      </w:r>
      <w:r>
        <w:t xml:space="preserve"> UT): </w:t>
      </w:r>
      <w:r w:rsidRPr="002B2B28">
        <w:t xml:space="preserve"> </w:t>
      </w:r>
      <w:bookmarkEnd w:id="4"/>
      <w:r>
        <w:t xml:space="preserve">M42 </w:t>
      </w:r>
      <w:r w:rsidR="000D0A4B">
        <w:t>Wide Angle, Narrowband Blue Regime</w:t>
      </w:r>
      <w:bookmarkEnd w:id="5"/>
    </w:p>
    <w:p w14:paraId="6C2C4F9D" w14:textId="2583920C" w:rsidR="005264ED" w:rsidRDefault="005264ED" w:rsidP="005264ED">
      <w:pPr>
        <w:rPr>
          <w:color w:val="808080" w:themeColor="background1" w:themeShade="80"/>
          <w:sz w:val="20"/>
        </w:rPr>
      </w:pPr>
      <w:r>
        <w:rPr>
          <w:color w:val="808080" w:themeColor="background1" w:themeShade="80"/>
          <w:sz w:val="20"/>
        </w:rPr>
        <w:t>Last Updated 1/</w:t>
      </w:r>
      <w:r w:rsidR="000D0A4B">
        <w:rPr>
          <w:color w:val="808080" w:themeColor="background1" w:themeShade="80"/>
          <w:sz w:val="20"/>
        </w:rPr>
        <w:t>9</w:t>
      </w:r>
      <w:r>
        <w:rPr>
          <w:color w:val="808080" w:themeColor="background1" w:themeShade="80"/>
          <w:sz w:val="20"/>
        </w:rPr>
        <w:t>/202</w:t>
      </w:r>
      <w:r w:rsidR="000D0A4B">
        <w:rPr>
          <w:color w:val="808080" w:themeColor="background1" w:themeShade="80"/>
          <w:sz w:val="20"/>
        </w:rPr>
        <w:t>1</w:t>
      </w:r>
    </w:p>
    <w:p w14:paraId="41754170" w14:textId="1F31B755" w:rsidR="005264ED" w:rsidRDefault="005264ED"/>
    <w:p w14:paraId="51530581" w14:textId="351746E5" w:rsidR="00F26562" w:rsidRDefault="00F26562">
      <w:r>
        <w:t xml:space="preserve">Transparency was excellent (4/5) and seeing was good (3/5).  </w:t>
      </w:r>
    </w:p>
    <w:p w14:paraId="1D94E22B" w14:textId="77777777" w:rsidR="00F26562" w:rsidRDefault="00F2656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64592" w:rsidRPr="004174E0" w14:paraId="72B00C24" w14:textId="77777777" w:rsidTr="00AB6F47">
        <w:trPr>
          <w:jc w:val="center"/>
        </w:trPr>
        <w:tc>
          <w:tcPr>
            <w:tcW w:w="4680" w:type="dxa"/>
            <w:shd w:val="clear" w:color="auto" w:fill="000000"/>
            <w:vAlign w:val="center"/>
          </w:tcPr>
          <w:p w14:paraId="38780CA4" w14:textId="2FE04F37" w:rsidR="00364592" w:rsidRDefault="00D25CC1" w:rsidP="00364592">
            <w:pPr>
              <w:jc w:val="center"/>
              <w:rPr>
                <w:noProof/>
                <w:color w:val="808080" w:themeColor="background1" w:themeShade="80"/>
                <w:sz w:val="20"/>
              </w:rPr>
            </w:pPr>
            <w:r>
              <w:rPr>
                <w:noProof/>
              </w:rPr>
              <w:drawing>
                <wp:inline distT="0" distB="0" distL="0" distR="0" wp14:anchorId="7AD28984" wp14:editId="49F3FA90">
                  <wp:extent cx="2965450" cy="2224405"/>
                  <wp:effectExtent l="0" t="0" r="6350" b="4445"/>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7089D4A7" w14:textId="09D890C0" w:rsidR="00364592" w:rsidRPr="004174E0" w:rsidRDefault="00D25CC1" w:rsidP="00364592">
            <w:pPr>
              <w:jc w:val="center"/>
              <w:rPr>
                <w:sz w:val="20"/>
              </w:rPr>
            </w:pPr>
            <w:r>
              <w:rPr>
                <w:noProof/>
              </w:rPr>
              <w:drawing>
                <wp:inline distT="0" distB="0" distL="0" distR="0" wp14:anchorId="1AB9A6C3" wp14:editId="5D0E54D0">
                  <wp:extent cx="2965450" cy="2224405"/>
                  <wp:effectExtent l="0" t="0" r="6350" b="4445"/>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364592" w:rsidRPr="00EE3E4F" w14:paraId="3DFCDD46" w14:textId="77777777" w:rsidTr="00AB6F47">
        <w:trPr>
          <w:jc w:val="center"/>
        </w:trPr>
        <w:tc>
          <w:tcPr>
            <w:tcW w:w="4680" w:type="dxa"/>
            <w:shd w:val="clear" w:color="auto" w:fill="000000"/>
          </w:tcPr>
          <w:p w14:paraId="66CEBC7C" w14:textId="1866DB1A" w:rsidR="00364592" w:rsidRPr="00EE3E4F" w:rsidRDefault="00D25CC1" w:rsidP="00364592">
            <w:pPr>
              <w:jc w:val="center"/>
              <w:rPr>
                <w:sz w:val="20"/>
              </w:rPr>
            </w:pPr>
            <w:r w:rsidRPr="00D25CC1">
              <w:rPr>
                <w:sz w:val="20"/>
              </w:rPr>
              <w:t>M42-20210107UT-486HIB-sum29m45s-Flattened-Log.png</w:t>
            </w:r>
          </w:p>
        </w:tc>
        <w:tc>
          <w:tcPr>
            <w:tcW w:w="4680" w:type="dxa"/>
            <w:shd w:val="clear" w:color="auto" w:fill="000000"/>
          </w:tcPr>
          <w:p w14:paraId="2421C12F" w14:textId="5B575EF3" w:rsidR="00364592" w:rsidRPr="00EE3E4F" w:rsidRDefault="00D25CC1" w:rsidP="00364592">
            <w:pPr>
              <w:jc w:val="center"/>
              <w:rPr>
                <w:sz w:val="20"/>
              </w:rPr>
            </w:pPr>
            <w:r w:rsidRPr="00D25CC1">
              <w:rPr>
                <w:sz w:val="20"/>
              </w:rPr>
              <w:t>M42-20210107UT-501OIII-sum30m00s-Flattened-Log.png</w:t>
            </w:r>
          </w:p>
        </w:tc>
      </w:tr>
      <w:tr w:rsidR="00D25CC1" w:rsidRPr="004174E0" w14:paraId="2BE279F4" w14:textId="77777777" w:rsidTr="00C21499">
        <w:trPr>
          <w:jc w:val="center"/>
        </w:trPr>
        <w:tc>
          <w:tcPr>
            <w:tcW w:w="4680" w:type="dxa"/>
            <w:shd w:val="clear" w:color="auto" w:fill="000000"/>
            <w:vAlign w:val="center"/>
          </w:tcPr>
          <w:p w14:paraId="462C1501" w14:textId="77777777" w:rsidR="00D25CC1" w:rsidRDefault="00D25CC1" w:rsidP="00C21499">
            <w:pPr>
              <w:jc w:val="center"/>
              <w:rPr>
                <w:noProof/>
                <w:color w:val="808080" w:themeColor="background1" w:themeShade="80"/>
                <w:sz w:val="20"/>
              </w:rPr>
            </w:pPr>
            <w:r>
              <w:rPr>
                <w:noProof/>
              </w:rPr>
              <w:drawing>
                <wp:inline distT="0" distB="0" distL="0" distR="0" wp14:anchorId="070E996E" wp14:editId="5620C5EF">
                  <wp:extent cx="2965450" cy="2224405"/>
                  <wp:effectExtent l="0" t="0" r="6350" b="4445"/>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242EA0FB" w14:textId="77777777" w:rsidR="00D25CC1" w:rsidRPr="004174E0" w:rsidRDefault="00D25CC1" w:rsidP="00C21499">
            <w:pPr>
              <w:jc w:val="center"/>
              <w:rPr>
                <w:sz w:val="20"/>
              </w:rPr>
            </w:pPr>
            <w:r>
              <w:rPr>
                <w:noProof/>
              </w:rPr>
              <w:drawing>
                <wp:inline distT="0" distB="0" distL="0" distR="0" wp14:anchorId="42564BC6" wp14:editId="03A5BEA1">
                  <wp:extent cx="2965450" cy="2224405"/>
                  <wp:effectExtent l="0" t="0" r="6350" b="4445"/>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D25CC1" w:rsidRPr="00EE3E4F" w14:paraId="79DF500A" w14:textId="77777777" w:rsidTr="00C21499">
        <w:trPr>
          <w:jc w:val="center"/>
        </w:trPr>
        <w:tc>
          <w:tcPr>
            <w:tcW w:w="4680" w:type="dxa"/>
            <w:shd w:val="clear" w:color="auto" w:fill="000000"/>
          </w:tcPr>
          <w:p w14:paraId="2A6D4508" w14:textId="77777777" w:rsidR="00D25CC1" w:rsidRPr="00EE3E4F" w:rsidRDefault="00D25CC1" w:rsidP="00C21499">
            <w:pPr>
              <w:jc w:val="center"/>
              <w:rPr>
                <w:sz w:val="20"/>
              </w:rPr>
            </w:pPr>
            <w:r w:rsidRPr="00D25CC1">
              <w:rPr>
                <w:sz w:val="20"/>
              </w:rPr>
              <w:t>M42-20210107UT-467HeII-sum29m45s-Flattened-Log.png</w:t>
            </w:r>
          </w:p>
        </w:tc>
        <w:tc>
          <w:tcPr>
            <w:tcW w:w="4680" w:type="dxa"/>
            <w:shd w:val="clear" w:color="auto" w:fill="000000"/>
          </w:tcPr>
          <w:p w14:paraId="3CFE1102" w14:textId="77777777" w:rsidR="00D25CC1" w:rsidRPr="00EE3E4F" w:rsidRDefault="00D25CC1" w:rsidP="00C21499">
            <w:pPr>
              <w:jc w:val="center"/>
              <w:rPr>
                <w:sz w:val="20"/>
              </w:rPr>
            </w:pPr>
            <w:r w:rsidRPr="00D25CC1">
              <w:rPr>
                <w:sz w:val="20"/>
              </w:rPr>
              <w:t>M42-20210107UT-540CNT-sum29m30s-Flattened-Log.png</w:t>
            </w:r>
          </w:p>
        </w:tc>
      </w:tr>
      <w:tr w:rsidR="00364592" w:rsidRPr="004174E0" w14:paraId="51A86434" w14:textId="77777777" w:rsidTr="00AB6F47">
        <w:trPr>
          <w:jc w:val="center"/>
        </w:trPr>
        <w:tc>
          <w:tcPr>
            <w:tcW w:w="4680" w:type="dxa"/>
            <w:shd w:val="clear" w:color="auto" w:fill="000000"/>
            <w:vAlign w:val="center"/>
          </w:tcPr>
          <w:p w14:paraId="1B9BA10D" w14:textId="7025C81D" w:rsidR="00364592" w:rsidRDefault="00D25CC1" w:rsidP="00364592">
            <w:pPr>
              <w:jc w:val="center"/>
              <w:rPr>
                <w:noProof/>
                <w:color w:val="808080" w:themeColor="background1" w:themeShade="80"/>
                <w:sz w:val="20"/>
              </w:rPr>
            </w:pPr>
            <w:r>
              <w:rPr>
                <w:noProof/>
              </w:rPr>
              <w:lastRenderedPageBreak/>
              <w:drawing>
                <wp:inline distT="0" distB="0" distL="0" distR="0" wp14:anchorId="0096C2D3" wp14:editId="000237DD">
                  <wp:extent cx="2965450" cy="2224405"/>
                  <wp:effectExtent l="0" t="0" r="6350" b="4445"/>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3C7E3AF4" w14:textId="4A68589B" w:rsidR="00364592" w:rsidRPr="004174E0" w:rsidRDefault="00D25CC1" w:rsidP="00364592">
            <w:pPr>
              <w:jc w:val="center"/>
              <w:rPr>
                <w:sz w:val="20"/>
              </w:rPr>
            </w:pPr>
            <w:r>
              <w:rPr>
                <w:noProof/>
              </w:rPr>
              <w:drawing>
                <wp:inline distT="0" distB="0" distL="0" distR="0" wp14:anchorId="6D9887B2" wp14:editId="08E1683B">
                  <wp:extent cx="2965450" cy="2224405"/>
                  <wp:effectExtent l="0" t="0" r="6350" b="4445"/>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364592" w:rsidRPr="00EE3E4F" w14:paraId="4083404E" w14:textId="77777777" w:rsidTr="00AB6F47">
        <w:trPr>
          <w:jc w:val="center"/>
        </w:trPr>
        <w:tc>
          <w:tcPr>
            <w:tcW w:w="4680" w:type="dxa"/>
            <w:shd w:val="clear" w:color="auto" w:fill="000000"/>
          </w:tcPr>
          <w:p w14:paraId="4418F642" w14:textId="2053B88D" w:rsidR="00364592" w:rsidRPr="00EE3E4F" w:rsidRDefault="00D25CC1" w:rsidP="00364592">
            <w:pPr>
              <w:jc w:val="center"/>
              <w:rPr>
                <w:sz w:val="20"/>
              </w:rPr>
            </w:pPr>
            <w:r w:rsidRPr="00D25CC1">
              <w:rPr>
                <w:sz w:val="20"/>
              </w:rPr>
              <w:t>M42-20210107UT-540CNT-sum5m30s-Saturated-Flattened-Log.png</w:t>
            </w:r>
          </w:p>
        </w:tc>
        <w:tc>
          <w:tcPr>
            <w:tcW w:w="4680" w:type="dxa"/>
            <w:shd w:val="clear" w:color="auto" w:fill="000000"/>
          </w:tcPr>
          <w:p w14:paraId="0CAC13E0" w14:textId="7A3BADF6" w:rsidR="00364592" w:rsidRPr="00EE3E4F" w:rsidRDefault="00D25CC1" w:rsidP="00364592">
            <w:pPr>
              <w:jc w:val="center"/>
              <w:rPr>
                <w:sz w:val="20"/>
              </w:rPr>
            </w:pPr>
            <w:r w:rsidRPr="00D25CC1">
              <w:rPr>
                <w:sz w:val="20"/>
              </w:rPr>
              <w:t>M42-20210107UT-XXX-R(486)G(467)B(501).png</w:t>
            </w:r>
          </w:p>
        </w:tc>
      </w:tr>
    </w:tbl>
    <w:p w14:paraId="512EA201" w14:textId="77777777" w:rsidR="005264ED" w:rsidRDefault="005264ED"/>
    <w:p w14:paraId="02875A51" w14:textId="77777777" w:rsidR="008D7F37" w:rsidRPr="008D7F37" w:rsidRDefault="002923E8" w:rsidP="002923E8">
      <w:pPr>
        <w:rPr>
          <w:b/>
          <w:bCs/>
          <w:color w:val="0070C0"/>
        </w:rPr>
      </w:pPr>
      <w:r w:rsidRPr="008D7F37">
        <w:rPr>
          <w:b/>
          <w:bCs/>
          <w:color w:val="0070C0"/>
        </w:rPr>
        <w:t xml:space="preserve">Data Disposition: </w:t>
      </w:r>
    </w:p>
    <w:p w14:paraId="3188C4EA" w14:textId="775E0692" w:rsidR="008D7F37" w:rsidRPr="008D7F37" w:rsidRDefault="002923E8" w:rsidP="009E247F">
      <w:pPr>
        <w:pStyle w:val="ListParagraph"/>
        <w:numPr>
          <w:ilvl w:val="0"/>
          <w:numId w:val="3"/>
        </w:numPr>
        <w:rPr>
          <w:color w:val="0070C0"/>
        </w:rPr>
      </w:pPr>
      <w:r w:rsidRPr="008D7F37">
        <w:rPr>
          <w:color w:val="0070C0"/>
        </w:rPr>
        <w:t xml:space="preserve">Raw data is zipped </w:t>
      </w:r>
      <w:r w:rsidR="00D25CC1">
        <w:rPr>
          <w:color w:val="0070C0"/>
        </w:rPr>
        <w:t>and</w:t>
      </w:r>
      <w:r w:rsidRPr="008D7F37">
        <w:rPr>
          <w:color w:val="0070C0"/>
        </w:rPr>
        <w:t xml:space="preserve"> archived on the 4TB drive. </w:t>
      </w:r>
    </w:p>
    <w:p w14:paraId="22A640B0" w14:textId="1DA08130" w:rsidR="002923E8" w:rsidRPr="008D7F37" w:rsidRDefault="002923E8" w:rsidP="009E247F">
      <w:pPr>
        <w:pStyle w:val="ListParagraph"/>
        <w:numPr>
          <w:ilvl w:val="0"/>
          <w:numId w:val="2"/>
        </w:numPr>
        <w:rPr>
          <w:color w:val="0070C0"/>
        </w:rPr>
      </w:pPr>
      <w:r w:rsidRPr="008D7F37">
        <w:rPr>
          <w:color w:val="0070C0"/>
        </w:rPr>
        <w:t>Processed data is in appropriate project directories on the Astronomy SD card.</w:t>
      </w:r>
    </w:p>
    <w:p w14:paraId="017E66A1" w14:textId="4E61CBD0" w:rsidR="003704DE" w:rsidRDefault="003704DE" w:rsidP="00E87115"/>
    <w:p w14:paraId="2600A720" w14:textId="77777777" w:rsidR="005C7430" w:rsidRDefault="005C7430">
      <w:pPr>
        <w:rPr>
          <w:rFonts w:cs="Arial"/>
          <w:b/>
          <w:bCs/>
          <w:sz w:val="26"/>
          <w:szCs w:val="26"/>
        </w:rPr>
      </w:pPr>
      <w:r>
        <w:br w:type="page"/>
      </w:r>
    </w:p>
    <w:p w14:paraId="0D5C1F2D" w14:textId="79C4C9B1" w:rsidR="005C7430" w:rsidRPr="00D4326C" w:rsidRDefault="005C7430" w:rsidP="005C7430">
      <w:pPr>
        <w:pStyle w:val="Heading3"/>
      </w:pPr>
      <w:bookmarkStart w:id="6" w:name="_Toc86521183"/>
      <w:r>
        <w:lastRenderedPageBreak/>
        <w:t xml:space="preserve">2021-Jan-10 (Jan-11 UT): </w:t>
      </w:r>
      <w:r w:rsidRPr="002B2B28">
        <w:t xml:space="preserve"> </w:t>
      </w:r>
      <w:r>
        <w:t>M42 Huygens Region Video – 730OIII</w:t>
      </w:r>
      <w:bookmarkEnd w:id="6"/>
    </w:p>
    <w:p w14:paraId="2224AAEF" w14:textId="2EA726B0" w:rsidR="005C7430" w:rsidRDefault="005C7430" w:rsidP="005C7430">
      <w:pPr>
        <w:rPr>
          <w:color w:val="808080" w:themeColor="background1" w:themeShade="80"/>
          <w:sz w:val="20"/>
        </w:rPr>
      </w:pPr>
      <w:r>
        <w:rPr>
          <w:color w:val="808080" w:themeColor="background1" w:themeShade="80"/>
          <w:sz w:val="20"/>
        </w:rPr>
        <w:t>Last Updated 1/</w:t>
      </w:r>
      <w:r w:rsidR="007D512E">
        <w:rPr>
          <w:color w:val="808080" w:themeColor="background1" w:themeShade="80"/>
          <w:sz w:val="20"/>
        </w:rPr>
        <w:t>12</w:t>
      </w:r>
      <w:r>
        <w:rPr>
          <w:color w:val="808080" w:themeColor="background1" w:themeShade="80"/>
          <w:sz w:val="20"/>
        </w:rPr>
        <w:t>/2021</w:t>
      </w:r>
    </w:p>
    <w:p w14:paraId="73BE6564" w14:textId="77777777" w:rsidR="005C7430" w:rsidRDefault="005C7430" w:rsidP="005C7430"/>
    <w:p w14:paraId="6A44B3F9" w14:textId="101BAC49" w:rsidR="005C7430" w:rsidRDefault="005C7430" w:rsidP="005C7430">
      <w:r>
        <w:t xml:space="preserve">Transparency was good (3/5) and seeing was very good (4/5).  </w:t>
      </w:r>
    </w:p>
    <w:p w14:paraId="10AD355A" w14:textId="5FE48673" w:rsidR="001209B8" w:rsidRDefault="001209B8" w:rsidP="005C7430"/>
    <w:p w14:paraId="5D06D1ED" w14:textId="609E97D9" w:rsidR="001209B8" w:rsidRDefault="001209B8" w:rsidP="005C7430">
      <w:r>
        <w:t>~30% top images (300 per avi file)</w:t>
      </w:r>
    </w:p>
    <w:p w14:paraId="3F3443DA" w14:textId="4A069ABF" w:rsidR="001209B8" w:rsidRDefault="001209B8" w:rsidP="005C7430">
      <w:r>
        <w:t>Dark frame multiplied by 0.5 (50%) worked superbly to remove artifacts</w:t>
      </w:r>
    </w:p>
    <w:p w14:paraId="18D4DB7B" w14:textId="387B0811" w:rsidR="005C7430" w:rsidRDefault="005C7430" w:rsidP="00E87115"/>
    <w:tbl>
      <w:tblPr>
        <w:tblW w:w="9360" w:type="dxa"/>
        <w:tblLayout w:type="fixed"/>
        <w:tblCellMar>
          <w:left w:w="0" w:type="dxa"/>
          <w:right w:w="0" w:type="dxa"/>
        </w:tblCellMar>
        <w:tblLook w:val="04A0" w:firstRow="1" w:lastRow="0" w:firstColumn="1" w:lastColumn="0" w:noHBand="0" w:noVBand="1"/>
      </w:tblPr>
      <w:tblGrid>
        <w:gridCol w:w="3840"/>
        <w:gridCol w:w="1104"/>
        <w:gridCol w:w="1104"/>
        <w:gridCol w:w="1104"/>
        <w:gridCol w:w="858"/>
        <w:gridCol w:w="1350"/>
      </w:tblGrid>
      <w:tr w:rsidR="005C7430" w14:paraId="34B868A9" w14:textId="77777777" w:rsidTr="00B44A29">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69D858C0" w14:textId="20A4ED8C" w:rsidR="005C7430" w:rsidRPr="00B44A29" w:rsidRDefault="005C7430">
            <w:pPr>
              <w:rPr>
                <w:rFonts w:ascii="Calibri" w:hAnsi="Calibri" w:cs="Calibri"/>
                <w:b/>
                <w:bCs/>
                <w:color w:val="000000"/>
                <w:sz w:val="22"/>
                <w:szCs w:val="22"/>
              </w:rPr>
            </w:pPr>
            <w:r w:rsidRPr="00B44A29">
              <w:rPr>
                <w:rFonts w:ascii="Calibri" w:hAnsi="Calibri" w:cs="Calibri"/>
                <w:b/>
                <w:bCs/>
                <w:color w:val="000000"/>
                <w:sz w:val="22"/>
                <w:szCs w:val="22"/>
              </w:rPr>
              <w:t>Video File</w:t>
            </w:r>
          </w:p>
        </w:tc>
        <w:tc>
          <w:tcPr>
            <w:tcW w:w="1104" w:type="dxa"/>
            <w:tcBorders>
              <w:top w:val="single" w:sz="4" w:space="0" w:color="auto"/>
              <w:left w:val="nil"/>
              <w:bottom w:val="single" w:sz="4" w:space="0" w:color="auto"/>
              <w:right w:val="nil"/>
            </w:tcBorders>
            <w:shd w:val="clear" w:color="auto" w:fill="auto"/>
            <w:noWrap/>
            <w:vAlign w:val="bottom"/>
            <w:hideMark/>
          </w:tcPr>
          <w:p w14:paraId="2BD1B93C"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Exposure</w:t>
            </w:r>
          </w:p>
        </w:tc>
        <w:tc>
          <w:tcPr>
            <w:tcW w:w="1104" w:type="dxa"/>
            <w:tcBorders>
              <w:top w:val="single" w:sz="4" w:space="0" w:color="auto"/>
              <w:left w:val="nil"/>
              <w:bottom w:val="single" w:sz="4" w:space="0" w:color="auto"/>
              <w:right w:val="nil"/>
            </w:tcBorders>
            <w:shd w:val="clear" w:color="auto" w:fill="auto"/>
            <w:noWrap/>
            <w:vAlign w:val="bottom"/>
            <w:hideMark/>
          </w:tcPr>
          <w:p w14:paraId="27BBF376"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Gain</w:t>
            </w:r>
          </w:p>
        </w:tc>
        <w:tc>
          <w:tcPr>
            <w:tcW w:w="1104" w:type="dxa"/>
            <w:tcBorders>
              <w:top w:val="single" w:sz="4" w:space="0" w:color="auto"/>
              <w:left w:val="nil"/>
              <w:bottom w:val="single" w:sz="4" w:space="0" w:color="auto"/>
              <w:right w:val="nil"/>
            </w:tcBorders>
            <w:shd w:val="clear" w:color="auto" w:fill="auto"/>
            <w:noWrap/>
            <w:vAlign w:val="bottom"/>
            <w:hideMark/>
          </w:tcPr>
          <w:p w14:paraId="7077C656"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Gamma</w:t>
            </w:r>
          </w:p>
        </w:tc>
        <w:tc>
          <w:tcPr>
            <w:tcW w:w="858" w:type="dxa"/>
            <w:tcBorders>
              <w:top w:val="single" w:sz="4" w:space="0" w:color="auto"/>
              <w:left w:val="nil"/>
              <w:bottom w:val="single" w:sz="4" w:space="0" w:color="auto"/>
              <w:right w:val="nil"/>
            </w:tcBorders>
            <w:shd w:val="clear" w:color="auto" w:fill="auto"/>
            <w:noWrap/>
            <w:vAlign w:val="bottom"/>
            <w:hideMark/>
          </w:tcPr>
          <w:p w14:paraId="3E00D498"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40E88EBB"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Capture Area</w:t>
            </w:r>
          </w:p>
        </w:tc>
      </w:tr>
      <w:tr w:rsidR="005C7430" w14:paraId="62B2BB41" w14:textId="77777777" w:rsidTr="00B44A29">
        <w:trPr>
          <w:trHeight w:val="290"/>
        </w:trPr>
        <w:tc>
          <w:tcPr>
            <w:tcW w:w="3840" w:type="dxa"/>
            <w:tcBorders>
              <w:top w:val="single" w:sz="4" w:space="0" w:color="auto"/>
              <w:left w:val="nil"/>
              <w:bottom w:val="nil"/>
              <w:right w:val="nil"/>
            </w:tcBorders>
            <w:shd w:val="clear" w:color="auto" w:fill="auto"/>
            <w:noWrap/>
            <w:vAlign w:val="bottom"/>
            <w:hideMark/>
          </w:tcPr>
          <w:p w14:paraId="2193F53C" w14:textId="77777777" w:rsidR="005C7430" w:rsidRDefault="005C7430">
            <w:pPr>
              <w:rPr>
                <w:rFonts w:ascii="Calibri" w:hAnsi="Calibri" w:cs="Calibri"/>
                <w:color w:val="000000"/>
                <w:sz w:val="22"/>
                <w:szCs w:val="22"/>
              </w:rPr>
            </w:pPr>
            <w:r>
              <w:rPr>
                <w:rFonts w:ascii="Calibri" w:hAnsi="Calibri" w:cs="Calibri"/>
                <w:color w:val="000000"/>
                <w:sz w:val="22"/>
                <w:szCs w:val="22"/>
              </w:rPr>
              <w:t>2021-01-11-0241_9-M42_730OIII.avi</w:t>
            </w:r>
          </w:p>
        </w:tc>
        <w:tc>
          <w:tcPr>
            <w:tcW w:w="1104" w:type="dxa"/>
            <w:tcBorders>
              <w:top w:val="single" w:sz="4" w:space="0" w:color="auto"/>
              <w:left w:val="nil"/>
              <w:bottom w:val="nil"/>
              <w:right w:val="nil"/>
            </w:tcBorders>
            <w:shd w:val="clear" w:color="auto" w:fill="auto"/>
            <w:noWrap/>
            <w:vAlign w:val="bottom"/>
            <w:hideMark/>
          </w:tcPr>
          <w:p w14:paraId="4433D078"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single" w:sz="4" w:space="0" w:color="auto"/>
              <w:left w:val="nil"/>
              <w:bottom w:val="nil"/>
              <w:right w:val="nil"/>
            </w:tcBorders>
            <w:shd w:val="clear" w:color="auto" w:fill="auto"/>
            <w:noWrap/>
            <w:vAlign w:val="bottom"/>
            <w:hideMark/>
          </w:tcPr>
          <w:p w14:paraId="12D164FC"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single" w:sz="4" w:space="0" w:color="auto"/>
              <w:left w:val="nil"/>
              <w:bottom w:val="nil"/>
              <w:right w:val="nil"/>
            </w:tcBorders>
            <w:shd w:val="clear" w:color="auto" w:fill="auto"/>
            <w:noWrap/>
            <w:vAlign w:val="bottom"/>
            <w:hideMark/>
          </w:tcPr>
          <w:p w14:paraId="061BE5C7"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774AA8AE"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single" w:sz="4" w:space="0" w:color="auto"/>
              <w:left w:val="nil"/>
              <w:bottom w:val="nil"/>
              <w:right w:val="nil"/>
            </w:tcBorders>
            <w:shd w:val="clear" w:color="auto" w:fill="auto"/>
            <w:noWrap/>
            <w:vAlign w:val="bottom"/>
            <w:hideMark/>
          </w:tcPr>
          <w:p w14:paraId="06360D8E"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r w:rsidR="005C7430" w14:paraId="5CAB92B4" w14:textId="77777777" w:rsidTr="00B44A29">
        <w:trPr>
          <w:trHeight w:val="290"/>
        </w:trPr>
        <w:tc>
          <w:tcPr>
            <w:tcW w:w="3840" w:type="dxa"/>
            <w:tcBorders>
              <w:top w:val="nil"/>
              <w:left w:val="nil"/>
              <w:right w:val="nil"/>
            </w:tcBorders>
            <w:shd w:val="clear" w:color="auto" w:fill="auto"/>
            <w:noWrap/>
            <w:vAlign w:val="bottom"/>
            <w:hideMark/>
          </w:tcPr>
          <w:p w14:paraId="7DC68F11" w14:textId="77777777" w:rsidR="005C7430" w:rsidRDefault="005C7430">
            <w:pPr>
              <w:rPr>
                <w:rFonts w:ascii="Calibri" w:hAnsi="Calibri" w:cs="Calibri"/>
                <w:color w:val="000000"/>
                <w:sz w:val="22"/>
                <w:szCs w:val="22"/>
              </w:rPr>
            </w:pPr>
            <w:r>
              <w:rPr>
                <w:rFonts w:ascii="Calibri" w:hAnsi="Calibri" w:cs="Calibri"/>
                <w:color w:val="000000"/>
                <w:sz w:val="22"/>
                <w:szCs w:val="22"/>
              </w:rPr>
              <w:t>2021-01-11-0354_1-M42_730OIII.avi</w:t>
            </w:r>
          </w:p>
        </w:tc>
        <w:tc>
          <w:tcPr>
            <w:tcW w:w="1104" w:type="dxa"/>
            <w:tcBorders>
              <w:top w:val="nil"/>
              <w:left w:val="nil"/>
              <w:right w:val="nil"/>
            </w:tcBorders>
            <w:shd w:val="clear" w:color="auto" w:fill="auto"/>
            <w:noWrap/>
            <w:vAlign w:val="bottom"/>
            <w:hideMark/>
          </w:tcPr>
          <w:p w14:paraId="456B72F1"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nil"/>
              <w:left w:val="nil"/>
              <w:right w:val="nil"/>
            </w:tcBorders>
            <w:shd w:val="clear" w:color="auto" w:fill="auto"/>
            <w:noWrap/>
            <w:vAlign w:val="bottom"/>
            <w:hideMark/>
          </w:tcPr>
          <w:p w14:paraId="46255374"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nil"/>
              <w:left w:val="nil"/>
              <w:right w:val="nil"/>
            </w:tcBorders>
            <w:shd w:val="clear" w:color="auto" w:fill="auto"/>
            <w:noWrap/>
            <w:vAlign w:val="bottom"/>
            <w:hideMark/>
          </w:tcPr>
          <w:p w14:paraId="20FF630F"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right w:val="nil"/>
            </w:tcBorders>
            <w:shd w:val="clear" w:color="auto" w:fill="auto"/>
            <w:noWrap/>
            <w:vAlign w:val="bottom"/>
            <w:hideMark/>
          </w:tcPr>
          <w:p w14:paraId="0087E8BB"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right w:val="nil"/>
            </w:tcBorders>
            <w:shd w:val="clear" w:color="auto" w:fill="auto"/>
            <w:noWrap/>
            <w:vAlign w:val="bottom"/>
            <w:hideMark/>
          </w:tcPr>
          <w:p w14:paraId="78F7FCD6"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r w:rsidR="005C7430" w14:paraId="2F22D5BC" w14:textId="77777777" w:rsidTr="00B44A29">
        <w:trPr>
          <w:trHeight w:val="290"/>
        </w:trPr>
        <w:tc>
          <w:tcPr>
            <w:tcW w:w="3840" w:type="dxa"/>
            <w:tcBorders>
              <w:top w:val="nil"/>
              <w:left w:val="nil"/>
              <w:bottom w:val="single" w:sz="4" w:space="0" w:color="auto"/>
              <w:right w:val="nil"/>
            </w:tcBorders>
            <w:shd w:val="clear" w:color="auto" w:fill="auto"/>
            <w:noWrap/>
            <w:vAlign w:val="bottom"/>
            <w:hideMark/>
          </w:tcPr>
          <w:p w14:paraId="3D27FD99" w14:textId="77777777" w:rsidR="005C7430" w:rsidRDefault="005C7430">
            <w:pPr>
              <w:rPr>
                <w:rFonts w:ascii="Calibri" w:hAnsi="Calibri" w:cs="Calibri"/>
                <w:color w:val="000000"/>
                <w:sz w:val="22"/>
                <w:szCs w:val="22"/>
              </w:rPr>
            </w:pPr>
            <w:r>
              <w:rPr>
                <w:rFonts w:ascii="Calibri" w:hAnsi="Calibri" w:cs="Calibri"/>
                <w:color w:val="000000"/>
                <w:sz w:val="22"/>
                <w:szCs w:val="22"/>
              </w:rPr>
              <w:t>2021-01-11-0430_4-M42_Dark.avi</w:t>
            </w:r>
          </w:p>
        </w:tc>
        <w:tc>
          <w:tcPr>
            <w:tcW w:w="1104" w:type="dxa"/>
            <w:tcBorders>
              <w:top w:val="nil"/>
              <w:left w:val="nil"/>
              <w:bottom w:val="single" w:sz="4" w:space="0" w:color="auto"/>
              <w:right w:val="nil"/>
            </w:tcBorders>
            <w:shd w:val="clear" w:color="auto" w:fill="auto"/>
            <w:noWrap/>
            <w:vAlign w:val="bottom"/>
            <w:hideMark/>
          </w:tcPr>
          <w:p w14:paraId="4238BA3D"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nil"/>
              <w:left w:val="nil"/>
              <w:bottom w:val="single" w:sz="4" w:space="0" w:color="auto"/>
              <w:right w:val="nil"/>
            </w:tcBorders>
            <w:shd w:val="clear" w:color="auto" w:fill="auto"/>
            <w:noWrap/>
            <w:vAlign w:val="bottom"/>
            <w:hideMark/>
          </w:tcPr>
          <w:p w14:paraId="154D7FF8"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nil"/>
              <w:left w:val="nil"/>
              <w:bottom w:val="single" w:sz="4" w:space="0" w:color="auto"/>
              <w:right w:val="nil"/>
            </w:tcBorders>
            <w:shd w:val="clear" w:color="auto" w:fill="auto"/>
            <w:noWrap/>
            <w:vAlign w:val="bottom"/>
            <w:hideMark/>
          </w:tcPr>
          <w:p w14:paraId="5932FD59"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single" w:sz="4" w:space="0" w:color="auto"/>
              <w:right w:val="nil"/>
            </w:tcBorders>
            <w:shd w:val="clear" w:color="auto" w:fill="auto"/>
            <w:noWrap/>
            <w:vAlign w:val="bottom"/>
            <w:hideMark/>
          </w:tcPr>
          <w:p w14:paraId="142E1846"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single" w:sz="4" w:space="0" w:color="auto"/>
              <w:right w:val="nil"/>
            </w:tcBorders>
            <w:shd w:val="clear" w:color="auto" w:fill="auto"/>
            <w:noWrap/>
            <w:vAlign w:val="bottom"/>
            <w:hideMark/>
          </w:tcPr>
          <w:p w14:paraId="47660035"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bl>
    <w:p w14:paraId="62F13570" w14:textId="49A26FDD" w:rsidR="005C7430" w:rsidRDefault="005C7430" w:rsidP="00E8711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D512E" w:rsidRPr="004174E0" w14:paraId="3C50D6F5" w14:textId="77777777" w:rsidTr="00C21499">
        <w:trPr>
          <w:jc w:val="center"/>
        </w:trPr>
        <w:tc>
          <w:tcPr>
            <w:tcW w:w="4680" w:type="dxa"/>
            <w:shd w:val="clear" w:color="auto" w:fill="000000"/>
            <w:vAlign w:val="center"/>
          </w:tcPr>
          <w:p w14:paraId="2F8F2017" w14:textId="1BC7C21E" w:rsidR="007D512E" w:rsidRDefault="007D512E" w:rsidP="00C21499">
            <w:pPr>
              <w:jc w:val="center"/>
              <w:rPr>
                <w:noProof/>
                <w:color w:val="808080" w:themeColor="background1" w:themeShade="80"/>
                <w:sz w:val="20"/>
              </w:rPr>
            </w:pPr>
            <w:r>
              <w:rPr>
                <w:noProof/>
              </w:rPr>
              <w:drawing>
                <wp:inline distT="0" distB="0" distL="0" distR="0" wp14:anchorId="596ECCD1" wp14:editId="0AB4588D">
                  <wp:extent cx="2965450" cy="2223135"/>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20CEE5C1" w14:textId="1A341B74" w:rsidR="007D512E" w:rsidRPr="004174E0" w:rsidRDefault="007D512E" w:rsidP="00C21499">
            <w:pPr>
              <w:jc w:val="center"/>
              <w:rPr>
                <w:sz w:val="20"/>
              </w:rPr>
            </w:pPr>
            <w:r>
              <w:rPr>
                <w:noProof/>
              </w:rPr>
              <w:drawing>
                <wp:inline distT="0" distB="0" distL="0" distR="0" wp14:anchorId="71B6F1D9" wp14:editId="592449A9">
                  <wp:extent cx="2965450" cy="222313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7D512E" w:rsidRPr="00EE3E4F" w14:paraId="3F82E7C9" w14:textId="77777777" w:rsidTr="00C21499">
        <w:trPr>
          <w:jc w:val="center"/>
        </w:trPr>
        <w:tc>
          <w:tcPr>
            <w:tcW w:w="4680" w:type="dxa"/>
            <w:shd w:val="clear" w:color="auto" w:fill="000000"/>
          </w:tcPr>
          <w:p w14:paraId="0453578A" w14:textId="3FAA0D4D" w:rsidR="007D512E" w:rsidRPr="00EE3E4F" w:rsidRDefault="007D512E" w:rsidP="00C21499">
            <w:pPr>
              <w:jc w:val="center"/>
              <w:rPr>
                <w:sz w:val="20"/>
              </w:rPr>
            </w:pPr>
            <w:r w:rsidRPr="007D512E">
              <w:rPr>
                <w:sz w:val="20"/>
              </w:rPr>
              <w:t>2021-01-11-0XXX_X-M42-730OIII-Stack1800Dark50pct-Lin.png</w:t>
            </w:r>
          </w:p>
        </w:tc>
        <w:tc>
          <w:tcPr>
            <w:tcW w:w="4680" w:type="dxa"/>
            <w:shd w:val="clear" w:color="auto" w:fill="000000"/>
          </w:tcPr>
          <w:p w14:paraId="0C51F724" w14:textId="754D5CEA" w:rsidR="007D512E" w:rsidRPr="00EE3E4F" w:rsidRDefault="007D512E" w:rsidP="00C21499">
            <w:pPr>
              <w:jc w:val="center"/>
              <w:rPr>
                <w:sz w:val="20"/>
              </w:rPr>
            </w:pPr>
            <w:r w:rsidRPr="007D512E">
              <w:rPr>
                <w:sz w:val="20"/>
              </w:rPr>
              <w:t>2021-01-11-0XXX_X-M42-730OIII-Stack1800Dark50pct-Log.png</w:t>
            </w:r>
          </w:p>
        </w:tc>
      </w:tr>
    </w:tbl>
    <w:p w14:paraId="77AA3BB0" w14:textId="7134A834" w:rsidR="005C7430" w:rsidRDefault="005C7430" w:rsidP="00E87115"/>
    <w:p w14:paraId="2660D984" w14:textId="77777777" w:rsidR="007D512E" w:rsidRPr="008D7F37" w:rsidRDefault="007D512E" w:rsidP="007D512E">
      <w:pPr>
        <w:rPr>
          <w:b/>
          <w:bCs/>
          <w:color w:val="0070C0"/>
        </w:rPr>
      </w:pPr>
      <w:r w:rsidRPr="008D7F37">
        <w:rPr>
          <w:b/>
          <w:bCs/>
          <w:color w:val="0070C0"/>
        </w:rPr>
        <w:t xml:space="preserve">Data Disposition: </w:t>
      </w:r>
    </w:p>
    <w:p w14:paraId="6C855200" w14:textId="77777777" w:rsidR="007D512E" w:rsidRPr="008D7F37" w:rsidRDefault="007D512E"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1A7BAEB" w14:textId="77777777" w:rsidR="007D512E" w:rsidRPr="008D7F37" w:rsidRDefault="007D512E" w:rsidP="009E247F">
      <w:pPr>
        <w:pStyle w:val="ListParagraph"/>
        <w:numPr>
          <w:ilvl w:val="0"/>
          <w:numId w:val="2"/>
        </w:numPr>
        <w:rPr>
          <w:color w:val="0070C0"/>
        </w:rPr>
      </w:pPr>
      <w:r w:rsidRPr="008D7F37">
        <w:rPr>
          <w:color w:val="0070C0"/>
        </w:rPr>
        <w:t>Processed data is in appropriate project directories on the Astronomy SD card.</w:t>
      </w:r>
    </w:p>
    <w:p w14:paraId="0C25BAD2" w14:textId="77777777" w:rsidR="007D512E" w:rsidRDefault="007D512E" w:rsidP="00E87115"/>
    <w:p w14:paraId="7436F385" w14:textId="77777777" w:rsidR="005C7430" w:rsidRDefault="005C7430" w:rsidP="00E87115"/>
    <w:p w14:paraId="0634D903" w14:textId="77777777" w:rsidR="007D512E" w:rsidRDefault="007D512E">
      <w:pPr>
        <w:rPr>
          <w:rFonts w:cs="Arial"/>
          <w:b/>
          <w:bCs/>
          <w:sz w:val="26"/>
          <w:szCs w:val="26"/>
        </w:rPr>
      </w:pPr>
      <w:r>
        <w:br w:type="page"/>
      </w:r>
    </w:p>
    <w:p w14:paraId="26ABDD9A" w14:textId="17A85228" w:rsidR="007D512E" w:rsidRPr="00D4326C" w:rsidRDefault="007D512E" w:rsidP="007D512E">
      <w:pPr>
        <w:pStyle w:val="Heading3"/>
      </w:pPr>
      <w:bookmarkStart w:id="7" w:name="_Toc86521184"/>
      <w:r>
        <w:lastRenderedPageBreak/>
        <w:t xml:space="preserve">2021-Jan-11 (Jan-12 UT): </w:t>
      </w:r>
      <w:r w:rsidRPr="002B2B28">
        <w:t xml:space="preserve"> </w:t>
      </w:r>
      <w:r>
        <w:t>M42 Huygens Region Video – 550GRN, 380NUV, 1000NIR</w:t>
      </w:r>
      <w:bookmarkEnd w:id="7"/>
    </w:p>
    <w:p w14:paraId="2A612AB9" w14:textId="58B1326D" w:rsidR="007D512E" w:rsidRDefault="007D512E" w:rsidP="007D512E">
      <w:pPr>
        <w:rPr>
          <w:color w:val="808080" w:themeColor="background1" w:themeShade="80"/>
          <w:sz w:val="20"/>
        </w:rPr>
      </w:pPr>
      <w:r>
        <w:rPr>
          <w:color w:val="808080" w:themeColor="background1" w:themeShade="80"/>
          <w:sz w:val="20"/>
        </w:rPr>
        <w:t>Last Updated 1/12/2021</w:t>
      </w:r>
    </w:p>
    <w:p w14:paraId="6CB0C383" w14:textId="77777777" w:rsidR="007D512E" w:rsidRDefault="007D512E" w:rsidP="007D512E"/>
    <w:p w14:paraId="54495D4B" w14:textId="77777777" w:rsidR="007D512E" w:rsidRDefault="007D512E" w:rsidP="007D512E">
      <w:r>
        <w:t xml:space="preserve">Transparency was good (3/5) and seeing was very good (4/5).  </w:t>
      </w:r>
    </w:p>
    <w:p w14:paraId="41357563" w14:textId="77777777" w:rsidR="007D512E" w:rsidRDefault="007D512E">
      <w:pPr>
        <w:rPr>
          <w:lang w:bidi="ar-SA"/>
        </w:rPr>
      </w:pPr>
    </w:p>
    <w:tbl>
      <w:tblPr>
        <w:tblW w:w="9360" w:type="dxa"/>
        <w:tblLayout w:type="fixed"/>
        <w:tblCellMar>
          <w:left w:w="0" w:type="dxa"/>
          <w:right w:w="0" w:type="dxa"/>
        </w:tblCellMar>
        <w:tblLook w:val="04A0" w:firstRow="1" w:lastRow="0" w:firstColumn="1" w:lastColumn="0" w:noHBand="0" w:noVBand="1"/>
      </w:tblPr>
      <w:tblGrid>
        <w:gridCol w:w="4500"/>
        <w:gridCol w:w="1140"/>
        <w:gridCol w:w="660"/>
        <w:gridCol w:w="900"/>
        <w:gridCol w:w="900"/>
        <w:gridCol w:w="1260"/>
      </w:tblGrid>
      <w:tr w:rsidR="00C21499" w:rsidRPr="00C21499" w14:paraId="4E86644B" w14:textId="77777777" w:rsidTr="005B683F">
        <w:trPr>
          <w:trHeight w:val="290"/>
        </w:trPr>
        <w:tc>
          <w:tcPr>
            <w:tcW w:w="4500" w:type="dxa"/>
            <w:tcBorders>
              <w:top w:val="single" w:sz="4" w:space="0" w:color="auto"/>
              <w:left w:val="nil"/>
              <w:bottom w:val="single" w:sz="4" w:space="0" w:color="auto"/>
              <w:right w:val="nil"/>
            </w:tcBorders>
            <w:shd w:val="clear" w:color="auto" w:fill="auto"/>
            <w:noWrap/>
            <w:vAlign w:val="bottom"/>
            <w:hideMark/>
          </w:tcPr>
          <w:p w14:paraId="4C277C61" w14:textId="77777777" w:rsidR="00C21499" w:rsidRPr="00C21499" w:rsidRDefault="00C21499">
            <w:pPr>
              <w:rPr>
                <w:rFonts w:ascii="Calibri" w:hAnsi="Calibri" w:cs="Calibri"/>
                <w:b/>
                <w:bCs/>
                <w:color w:val="000000"/>
                <w:sz w:val="22"/>
                <w:szCs w:val="22"/>
              </w:rPr>
            </w:pPr>
            <w:r w:rsidRPr="00C21499">
              <w:rPr>
                <w:rFonts w:ascii="Calibri" w:hAnsi="Calibri" w:cs="Calibri"/>
                <w:b/>
                <w:bCs/>
                <w:color w:val="000000"/>
                <w:sz w:val="22"/>
                <w:szCs w:val="22"/>
              </w:rPr>
              <w:t>Video File</w:t>
            </w:r>
          </w:p>
        </w:tc>
        <w:tc>
          <w:tcPr>
            <w:tcW w:w="1140" w:type="dxa"/>
            <w:tcBorders>
              <w:top w:val="single" w:sz="4" w:space="0" w:color="auto"/>
              <w:left w:val="nil"/>
              <w:bottom w:val="single" w:sz="4" w:space="0" w:color="auto"/>
              <w:right w:val="nil"/>
            </w:tcBorders>
            <w:shd w:val="clear" w:color="auto" w:fill="auto"/>
            <w:noWrap/>
            <w:vAlign w:val="bottom"/>
            <w:hideMark/>
          </w:tcPr>
          <w:p w14:paraId="21DB7260"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Exposure</w:t>
            </w:r>
          </w:p>
        </w:tc>
        <w:tc>
          <w:tcPr>
            <w:tcW w:w="660" w:type="dxa"/>
            <w:tcBorders>
              <w:top w:val="single" w:sz="4" w:space="0" w:color="auto"/>
              <w:left w:val="nil"/>
              <w:bottom w:val="single" w:sz="4" w:space="0" w:color="auto"/>
              <w:right w:val="nil"/>
            </w:tcBorders>
            <w:shd w:val="clear" w:color="auto" w:fill="auto"/>
            <w:noWrap/>
            <w:vAlign w:val="bottom"/>
            <w:hideMark/>
          </w:tcPr>
          <w:p w14:paraId="7ABF9E3E"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Gain</w:t>
            </w:r>
          </w:p>
        </w:tc>
        <w:tc>
          <w:tcPr>
            <w:tcW w:w="900" w:type="dxa"/>
            <w:tcBorders>
              <w:top w:val="single" w:sz="4" w:space="0" w:color="auto"/>
              <w:left w:val="nil"/>
              <w:bottom w:val="single" w:sz="4" w:space="0" w:color="auto"/>
              <w:right w:val="nil"/>
            </w:tcBorders>
            <w:shd w:val="clear" w:color="auto" w:fill="auto"/>
            <w:noWrap/>
            <w:vAlign w:val="bottom"/>
            <w:hideMark/>
          </w:tcPr>
          <w:p w14:paraId="2426BAC5"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Gamma</w:t>
            </w:r>
          </w:p>
        </w:tc>
        <w:tc>
          <w:tcPr>
            <w:tcW w:w="900" w:type="dxa"/>
            <w:tcBorders>
              <w:top w:val="single" w:sz="4" w:space="0" w:color="auto"/>
              <w:left w:val="nil"/>
              <w:bottom w:val="single" w:sz="4" w:space="0" w:color="auto"/>
              <w:right w:val="nil"/>
            </w:tcBorders>
            <w:shd w:val="clear" w:color="auto" w:fill="auto"/>
            <w:noWrap/>
            <w:vAlign w:val="bottom"/>
            <w:hideMark/>
          </w:tcPr>
          <w:p w14:paraId="7CD7CFFC"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E52EE21"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Capture Area</w:t>
            </w:r>
          </w:p>
        </w:tc>
      </w:tr>
      <w:tr w:rsidR="00C21499" w14:paraId="72837893" w14:textId="77777777" w:rsidTr="005B683F">
        <w:trPr>
          <w:trHeight w:val="290"/>
        </w:trPr>
        <w:tc>
          <w:tcPr>
            <w:tcW w:w="4500" w:type="dxa"/>
            <w:tcBorders>
              <w:top w:val="single" w:sz="4" w:space="0" w:color="auto"/>
              <w:left w:val="nil"/>
              <w:bottom w:val="nil"/>
              <w:right w:val="nil"/>
            </w:tcBorders>
            <w:shd w:val="clear" w:color="auto" w:fill="auto"/>
            <w:noWrap/>
            <w:vAlign w:val="bottom"/>
            <w:hideMark/>
          </w:tcPr>
          <w:p w14:paraId="14C27847" w14:textId="77777777" w:rsidR="00C21499" w:rsidRDefault="00C21499">
            <w:pPr>
              <w:rPr>
                <w:rFonts w:ascii="Calibri" w:hAnsi="Calibri" w:cs="Calibri"/>
                <w:color w:val="000000"/>
                <w:sz w:val="22"/>
                <w:szCs w:val="22"/>
              </w:rPr>
            </w:pPr>
            <w:r>
              <w:rPr>
                <w:rFonts w:ascii="Calibri" w:hAnsi="Calibri" w:cs="Calibri"/>
                <w:color w:val="000000"/>
                <w:sz w:val="22"/>
                <w:szCs w:val="22"/>
              </w:rPr>
              <w:t>2021-01-12-0249_0-M42_550GRN.avi</w:t>
            </w:r>
          </w:p>
        </w:tc>
        <w:tc>
          <w:tcPr>
            <w:tcW w:w="1140" w:type="dxa"/>
            <w:tcBorders>
              <w:top w:val="single" w:sz="4" w:space="0" w:color="auto"/>
              <w:left w:val="nil"/>
              <w:bottom w:val="nil"/>
              <w:right w:val="nil"/>
            </w:tcBorders>
            <w:shd w:val="clear" w:color="auto" w:fill="auto"/>
            <w:noWrap/>
            <w:vAlign w:val="bottom"/>
            <w:hideMark/>
          </w:tcPr>
          <w:p w14:paraId="038CE5E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single" w:sz="4" w:space="0" w:color="auto"/>
              <w:left w:val="nil"/>
              <w:bottom w:val="nil"/>
              <w:right w:val="nil"/>
            </w:tcBorders>
            <w:shd w:val="clear" w:color="auto" w:fill="auto"/>
            <w:noWrap/>
            <w:vAlign w:val="bottom"/>
            <w:hideMark/>
          </w:tcPr>
          <w:p w14:paraId="4F5CABE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single" w:sz="4" w:space="0" w:color="auto"/>
              <w:left w:val="nil"/>
              <w:bottom w:val="nil"/>
              <w:right w:val="nil"/>
            </w:tcBorders>
            <w:shd w:val="clear" w:color="auto" w:fill="auto"/>
            <w:noWrap/>
            <w:vAlign w:val="bottom"/>
            <w:hideMark/>
          </w:tcPr>
          <w:p w14:paraId="313BA6B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single" w:sz="4" w:space="0" w:color="auto"/>
              <w:left w:val="nil"/>
              <w:bottom w:val="nil"/>
              <w:right w:val="nil"/>
            </w:tcBorders>
            <w:shd w:val="clear" w:color="auto" w:fill="auto"/>
            <w:noWrap/>
            <w:vAlign w:val="bottom"/>
            <w:hideMark/>
          </w:tcPr>
          <w:p w14:paraId="5877A69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3F3FE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7A9B944E" w14:textId="77777777" w:rsidTr="005B683F">
        <w:trPr>
          <w:trHeight w:val="290"/>
        </w:trPr>
        <w:tc>
          <w:tcPr>
            <w:tcW w:w="4500" w:type="dxa"/>
            <w:tcBorders>
              <w:top w:val="nil"/>
              <w:left w:val="nil"/>
              <w:bottom w:val="nil"/>
              <w:right w:val="nil"/>
            </w:tcBorders>
            <w:shd w:val="clear" w:color="auto" w:fill="auto"/>
            <w:noWrap/>
            <w:vAlign w:val="bottom"/>
            <w:hideMark/>
          </w:tcPr>
          <w:p w14:paraId="38B5A2AE"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1_2-M42_550GRN.avi</w:t>
            </w:r>
          </w:p>
        </w:tc>
        <w:tc>
          <w:tcPr>
            <w:tcW w:w="1140" w:type="dxa"/>
            <w:tcBorders>
              <w:top w:val="nil"/>
              <w:left w:val="nil"/>
              <w:bottom w:val="nil"/>
              <w:right w:val="nil"/>
            </w:tcBorders>
            <w:shd w:val="clear" w:color="auto" w:fill="auto"/>
            <w:noWrap/>
            <w:vAlign w:val="bottom"/>
            <w:hideMark/>
          </w:tcPr>
          <w:p w14:paraId="2B2EB53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39EAEE2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4BFFD1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45DB69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A32D17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380BAA08" w14:textId="77777777" w:rsidTr="005B683F">
        <w:trPr>
          <w:trHeight w:val="290"/>
        </w:trPr>
        <w:tc>
          <w:tcPr>
            <w:tcW w:w="4500" w:type="dxa"/>
            <w:tcBorders>
              <w:top w:val="nil"/>
              <w:left w:val="nil"/>
              <w:bottom w:val="nil"/>
              <w:right w:val="nil"/>
            </w:tcBorders>
            <w:shd w:val="clear" w:color="auto" w:fill="auto"/>
            <w:noWrap/>
            <w:vAlign w:val="bottom"/>
            <w:hideMark/>
          </w:tcPr>
          <w:p w14:paraId="3D9563C1"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3_3-M42_550GRN.avi</w:t>
            </w:r>
          </w:p>
        </w:tc>
        <w:tc>
          <w:tcPr>
            <w:tcW w:w="1140" w:type="dxa"/>
            <w:tcBorders>
              <w:top w:val="nil"/>
              <w:left w:val="nil"/>
              <w:bottom w:val="nil"/>
              <w:right w:val="nil"/>
            </w:tcBorders>
            <w:shd w:val="clear" w:color="auto" w:fill="auto"/>
            <w:noWrap/>
            <w:vAlign w:val="bottom"/>
            <w:hideMark/>
          </w:tcPr>
          <w:p w14:paraId="2720C0D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2E93279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E628EC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60BD6E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F407D1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7DFD232A" w14:textId="77777777" w:rsidTr="005B683F">
        <w:trPr>
          <w:trHeight w:val="290"/>
        </w:trPr>
        <w:tc>
          <w:tcPr>
            <w:tcW w:w="4500" w:type="dxa"/>
            <w:tcBorders>
              <w:top w:val="nil"/>
              <w:left w:val="nil"/>
              <w:bottom w:val="nil"/>
              <w:right w:val="nil"/>
            </w:tcBorders>
            <w:shd w:val="clear" w:color="auto" w:fill="auto"/>
            <w:noWrap/>
            <w:vAlign w:val="bottom"/>
            <w:hideMark/>
          </w:tcPr>
          <w:p w14:paraId="3286C41B"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5_6-M42_550GRN.avi</w:t>
            </w:r>
          </w:p>
        </w:tc>
        <w:tc>
          <w:tcPr>
            <w:tcW w:w="1140" w:type="dxa"/>
            <w:tcBorders>
              <w:top w:val="nil"/>
              <w:left w:val="nil"/>
              <w:bottom w:val="nil"/>
              <w:right w:val="nil"/>
            </w:tcBorders>
            <w:shd w:val="clear" w:color="auto" w:fill="auto"/>
            <w:noWrap/>
            <w:vAlign w:val="bottom"/>
            <w:hideMark/>
          </w:tcPr>
          <w:p w14:paraId="771E196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58C2275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B6D009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FBD5B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E5CED0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3330F80" w14:textId="77777777" w:rsidTr="005B683F">
        <w:trPr>
          <w:trHeight w:val="290"/>
        </w:trPr>
        <w:tc>
          <w:tcPr>
            <w:tcW w:w="4500" w:type="dxa"/>
            <w:tcBorders>
              <w:top w:val="nil"/>
              <w:left w:val="nil"/>
              <w:bottom w:val="nil"/>
              <w:right w:val="nil"/>
            </w:tcBorders>
            <w:shd w:val="clear" w:color="auto" w:fill="auto"/>
            <w:noWrap/>
            <w:vAlign w:val="bottom"/>
            <w:hideMark/>
          </w:tcPr>
          <w:p w14:paraId="733B005C" w14:textId="77777777" w:rsidR="00C21499" w:rsidRDefault="00C21499">
            <w:pPr>
              <w:rPr>
                <w:rFonts w:ascii="Calibri" w:hAnsi="Calibri" w:cs="Calibri"/>
                <w:color w:val="000000"/>
                <w:sz w:val="22"/>
                <w:szCs w:val="22"/>
              </w:rPr>
            </w:pPr>
            <w:r>
              <w:rPr>
                <w:rFonts w:ascii="Calibri" w:hAnsi="Calibri" w:cs="Calibri"/>
                <w:color w:val="000000"/>
                <w:sz w:val="22"/>
                <w:szCs w:val="22"/>
              </w:rPr>
              <w:t>2021-01-12-0301_8-M42_550GRN.avi</w:t>
            </w:r>
          </w:p>
        </w:tc>
        <w:tc>
          <w:tcPr>
            <w:tcW w:w="1140" w:type="dxa"/>
            <w:tcBorders>
              <w:top w:val="nil"/>
              <w:left w:val="nil"/>
              <w:bottom w:val="nil"/>
              <w:right w:val="nil"/>
            </w:tcBorders>
            <w:shd w:val="clear" w:color="auto" w:fill="auto"/>
            <w:noWrap/>
            <w:vAlign w:val="bottom"/>
            <w:hideMark/>
          </w:tcPr>
          <w:p w14:paraId="3989BE3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7453E48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172FBF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339F6F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C37A2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6793775" w14:textId="77777777" w:rsidTr="005B683F">
        <w:trPr>
          <w:trHeight w:val="290"/>
        </w:trPr>
        <w:tc>
          <w:tcPr>
            <w:tcW w:w="4500" w:type="dxa"/>
            <w:tcBorders>
              <w:top w:val="nil"/>
              <w:left w:val="nil"/>
              <w:bottom w:val="nil"/>
              <w:right w:val="nil"/>
            </w:tcBorders>
            <w:shd w:val="clear" w:color="auto" w:fill="auto"/>
            <w:noWrap/>
            <w:vAlign w:val="bottom"/>
            <w:hideMark/>
          </w:tcPr>
          <w:p w14:paraId="38E684B5" w14:textId="77777777" w:rsidR="00C21499" w:rsidRDefault="00C21499">
            <w:pPr>
              <w:rPr>
                <w:rFonts w:ascii="Calibri" w:hAnsi="Calibri" w:cs="Calibri"/>
                <w:color w:val="000000"/>
                <w:sz w:val="22"/>
                <w:szCs w:val="22"/>
              </w:rPr>
            </w:pPr>
            <w:r>
              <w:rPr>
                <w:rFonts w:ascii="Calibri" w:hAnsi="Calibri" w:cs="Calibri"/>
                <w:color w:val="000000"/>
                <w:sz w:val="22"/>
                <w:szCs w:val="22"/>
              </w:rPr>
              <w:t>2021-01-12-0315_3-M42_380NUV.avi</w:t>
            </w:r>
          </w:p>
        </w:tc>
        <w:tc>
          <w:tcPr>
            <w:tcW w:w="1140" w:type="dxa"/>
            <w:tcBorders>
              <w:top w:val="nil"/>
              <w:left w:val="nil"/>
              <w:bottom w:val="nil"/>
              <w:right w:val="nil"/>
            </w:tcBorders>
            <w:shd w:val="clear" w:color="auto" w:fill="auto"/>
            <w:noWrap/>
            <w:vAlign w:val="bottom"/>
            <w:hideMark/>
          </w:tcPr>
          <w:p w14:paraId="7E7DDA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D25538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C01C5C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B0DEA9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ED87A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A47F15F" w14:textId="77777777" w:rsidTr="005B683F">
        <w:trPr>
          <w:trHeight w:val="290"/>
        </w:trPr>
        <w:tc>
          <w:tcPr>
            <w:tcW w:w="4500" w:type="dxa"/>
            <w:tcBorders>
              <w:top w:val="nil"/>
              <w:left w:val="nil"/>
              <w:bottom w:val="nil"/>
              <w:right w:val="nil"/>
            </w:tcBorders>
            <w:shd w:val="clear" w:color="auto" w:fill="auto"/>
            <w:noWrap/>
            <w:vAlign w:val="bottom"/>
            <w:hideMark/>
          </w:tcPr>
          <w:p w14:paraId="735142AA" w14:textId="77777777" w:rsidR="00C21499" w:rsidRDefault="00C21499">
            <w:pPr>
              <w:rPr>
                <w:rFonts w:ascii="Calibri" w:hAnsi="Calibri" w:cs="Calibri"/>
                <w:color w:val="000000"/>
                <w:sz w:val="22"/>
                <w:szCs w:val="22"/>
              </w:rPr>
            </w:pPr>
            <w:r>
              <w:rPr>
                <w:rFonts w:ascii="Calibri" w:hAnsi="Calibri" w:cs="Calibri"/>
                <w:color w:val="000000"/>
                <w:sz w:val="22"/>
                <w:szCs w:val="22"/>
              </w:rPr>
              <w:t>2021-01-12-0336_1-M42_380NUV.avi</w:t>
            </w:r>
          </w:p>
        </w:tc>
        <w:tc>
          <w:tcPr>
            <w:tcW w:w="1140" w:type="dxa"/>
            <w:tcBorders>
              <w:top w:val="nil"/>
              <w:left w:val="nil"/>
              <w:bottom w:val="nil"/>
              <w:right w:val="nil"/>
            </w:tcBorders>
            <w:shd w:val="clear" w:color="auto" w:fill="auto"/>
            <w:noWrap/>
            <w:vAlign w:val="bottom"/>
            <w:hideMark/>
          </w:tcPr>
          <w:p w14:paraId="0F7778A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755D8E0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11F05E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3E3140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7554E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1CE2887" w14:textId="77777777" w:rsidTr="005B683F">
        <w:trPr>
          <w:trHeight w:val="290"/>
        </w:trPr>
        <w:tc>
          <w:tcPr>
            <w:tcW w:w="4500" w:type="dxa"/>
            <w:tcBorders>
              <w:top w:val="nil"/>
              <w:left w:val="nil"/>
              <w:bottom w:val="nil"/>
              <w:right w:val="nil"/>
            </w:tcBorders>
            <w:shd w:val="clear" w:color="auto" w:fill="auto"/>
            <w:noWrap/>
            <w:vAlign w:val="bottom"/>
            <w:hideMark/>
          </w:tcPr>
          <w:p w14:paraId="6503AB38" w14:textId="77777777" w:rsidR="00C21499" w:rsidRDefault="00C21499">
            <w:pPr>
              <w:rPr>
                <w:rFonts w:ascii="Calibri" w:hAnsi="Calibri" w:cs="Calibri"/>
                <w:color w:val="000000"/>
                <w:sz w:val="22"/>
                <w:szCs w:val="22"/>
              </w:rPr>
            </w:pPr>
            <w:r>
              <w:rPr>
                <w:rFonts w:ascii="Calibri" w:hAnsi="Calibri" w:cs="Calibri"/>
                <w:color w:val="000000"/>
                <w:sz w:val="22"/>
                <w:szCs w:val="22"/>
              </w:rPr>
              <w:t>2021-01-12-0356_4-M42_380NUV.avi</w:t>
            </w:r>
          </w:p>
        </w:tc>
        <w:tc>
          <w:tcPr>
            <w:tcW w:w="1140" w:type="dxa"/>
            <w:tcBorders>
              <w:top w:val="nil"/>
              <w:left w:val="nil"/>
              <w:bottom w:val="nil"/>
              <w:right w:val="nil"/>
            </w:tcBorders>
            <w:shd w:val="clear" w:color="auto" w:fill="auto"/>
            <w:noWrap/>
            <w:vAlign w:val="bottom"/>
            <w:hideMark/>
          </w:tcPr>
          <w:p w14:paraId="58CC6EC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5C3275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1AC99E1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3C2652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AFFEC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4F01EE5E" w14:textId="77777777" w:rsidTr="005B683F">
        <w:trPr>
          <w:trHeight w:val="290"/>
        </w:trPr>
        <w:tc>
          <w:tcPr>
            <w:tcW w:w="4500" w:type="dxa"/>
            <w:tcBorders>
              <w:top w:val="nil"/>
              <w:left w:val="nil"/>
              <w:bottom w:val="nil"/>
              <w:right w:val="nil"/>
            </w:tcBorders>
            <w:shd w:val="clear" w:color="auto" w:fill="auto"/>
            <w:noWrap/>
            <w:vAlign w:val="bottom"/>
            <w:hideMark/>
          </w:tcPr>
          <w:p w14:paraId="3CF5B622" w14:textId="77777777" w:rsidR="00C21499" w:rsidRDefault="00C21499">
            <w:pPr>
              <w:rPr>
                <w:rFonts w:ascii="Calibri" w:hAnsi="Calibri" w:cs="Calibri"/>
                <w:color w:val="000000"/>
                <w:sz w:val="22"/>
                <w:szCs w:val="22"/>
              </w:rPr>
            </w:pPr>
            <w:r>
              <w:rPr>
                <w:rFonts w:ascii="Calibri" w:hAnsi="Calibri" w:cs="Calibri"/>
                <w:color w:val="000000"/>
                <w:sz w:val="22"/>
                <w:szCs w:val="22"/>
              </w:rPr>
              <w:t>2021-01-12-0421_0-M42_380NUV.avi</w:t>
            </w:r>
          </w:p>
        </w:tc>
        <w:tc>
          <w:tcPr>
            <w:tcW w:w="1140" w:type="dxa"/>
            <w:tcBorders>
              <w:top w:val="nil"/>
              <w:left w:val="nil"/>
              <w:bottom w:val="nil"/>
              <w:right w:val="nil"/>
            </w:tcBorders>
            <w:shd w:val="clear" w:color="auto" w:fill="auto"/>
            <w:noWrap/>
            <w:vAlign w:val="bottom"/>
            <w:hideMark/>
          </w:tcPr>
          <w:p w14:paraId="3959103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28CEF97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745705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2DF3D48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2E3DB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3D91ECFC" w14:textId="77777777" w:rsidTr="005B683F">
        <w:trPr>
          <w:trHeight w:val="290"/>
        </w:trPr>
        <w:tc>
          <w:tcPr>
            <w:tcW w:w="4500" w:type="dxa"/>
            <w:tcBorders>
              <w:top w:val="nil"/>
              <w:left w:val="nil"/>
              <w:bottom w:val="nil"/>
              <w:right w:val="nil"/>
            </w:tcBorders>
            <w:shd w:val="clear" w:color="auto" w:fill="auto"/>
            <w:noWrap/>
            <w:vAlign w:val="bottom"/>
            <w:hideMark/>
          </w:tcPr>
          <w:p w14:paraId="18226D2F" w14:textId="77777777" w:rsidR="00C21499" w:rsidRDefault="00C21499">
            <w:pPr>
              <w:rPr>
                <w:rFonts w:ascii="Calibri" w:hAnsi="Calibri" w:cs="Calibri"/>
                <w:color w:val="000000"/>
                <w:sz w:val="22"/>
                <w:szCs w:val="22"/>
              </w:rPr>
            </w:pPr>
            <w:r>
              <w:rPr>
                <w:rFonts w:ascii="Calibri" w:hAnsi="Calibri" w:cs="Calibri"/>
                <w:color w:val="000000"/>
                <w:sz w:val="22"/>
                <w:szCs w:val="22"/>
              </w:rPr>
              <w:t>2021-01-12-0450_2-M42_1000NIR.avi</w:t>
            </w:r>
          </w:p>
        </w:tc>
        <w:tc>
          <w:tcPr>
            <w:tcW w:w="1140" w:type="dxa"/>
            <w:tcBorders>
              <w:top w:val="nil"/>
              <w:left w:val="nil"/>
              <w:bottom w:val="nil"/>
              <w:right w:val="nil"/>
            </w:tcBorders>
            <w:shd w:val="clear" w:color="auto" w:fill="auto"/>
            <w:noWrap/>
            <w:vAlign w:val="bottom"/>
            <w:hideMark/>
          </w:tcPr>
          <w:p w14:paraId="7BC3602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114D1F0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6ABF515"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DE6008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BAFAD2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12B79BC0" w14:textId="77777777" w:rsidTr="005B683F">
        <w:trPr>
          <w:trHeight w:val="290"/>
        </w:trPr>
        <w:tc>
          <w:tcPr>
            <w:tcW w:w="4500" w:type="dxa"/>
            <w:tcBorders>
              <w:top w:val="nil"/>
              <w:left w:val="nil"/>
              <w:bottom w:val="nil"/>
              <w:right w:val="nil"/>
            </w:tcBorders>
            <w:shd w:val="clear" w:color="auto" w:fill="auto"/>
            <w:noWrap/>
            <w:vAlign w:val="bottom"/>
            <w:hideMark/>
          </w:tcPr>
          <w:p w14:paraId="223D4E26" w14:textId="77777777" w:rsidR="00C21499" w:rsidRDefault="00C21499">
            <w:pPr>
              <w:rPr>
                <w:rFonts w:ascii="Calibri" w:hAnsi="Calibri" w:cs="Calibri"/>
                <w:color w:val="000000"/>
                <w:sz w:val="22"/>
                <w:szCs w:val="22"/>
              </w:rPr>
            </w:pPr>
            <w:r>
              <w:rPr>
                <w:rFonts w:ascii="Calibri" w:hAnsi="Calibri" w:cs="Calibri"/>
                <w:color w:val="000000"/>
                <w:sz w:val="22"/>
                <w:szCs w:val="22"/>
              </w:rPr>
              <w:t>2021-01-12-0513_0-M42_1000NIR.avi</w:t>
            </w:r>
          </w:p>
        </w:tc>
        <w:tc>
          <w:tcPr>
            <w:tcW w:w="1140" w:type="dxa"/>
            <w:tcBorders>
              <w:top w:val="nil"/>
              <w:left w:val="nil"/>
              <w:bottom w:val="nil"/>
              <w:right w:val="nil"/>
            </w:tcBorders>
            <w:shd w:val="clear" w:color="auto" w:fill="auto"/>
            <w:noWrap/>
            <w:vAlign w:val="bottom"/>
            <w:hideMark/>
          </w:tcPr>
          <w:p w14:paraId="24EBD00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0598C70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117541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702EC2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2B35B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4751DEE5" w14:textId="77777777" w:rsidTr="005B683F">
        <w:trPr>
          <w:trHeight w:val="290"/>
        </w:trPr>
        <w:tc>
          <w:tcPr>
            <w:tcW w:w="4500" w:type="dxa"/>
            <w:tcBorders>
              <w:top w:val="nil"/>
              <w:left w:val="nil"/>
              <w:bottom w:val="nil"/>
              <w:right w:val="nil"/>
            </w:tcBorders>
            <w:shd w:val="clear" w:color="auto" w:fill="auto"/>
            <w:noWrap/>
            <w:vAlign w:val="bottom"/>
            <w:hideMark/>
          </w:tcPr>
          <w:p w14:paraId="28DEBD10" w14:textId="77777777" w:rsidR="00C21499" w:rsidRDefault="00C21499">
            <w:pPr>
              <w:rPr>
                <w:rFonts w:ascii="Calibri" w:hAnsi="Calibri" w:cs="Calibri"/>
                <w:color w:val="000000"/>
                <w:sz w:val="22"/>
                <w:szCs w:val="22"/>
              </w:rPr>
            </w:pPr>
            <w:r>
              <w:rPr>
                <w:rFonts w:ascii="Calibri" w:hAnsi="Calibri" w:cs="Calibri"/>
                <w:color w:val="000000"/>
                <w:sz w:val="22"/>
                <w:szCs w:val="22"/>
              </w:rPr>
              <w:t>2021-01-12-0534_1-M42_1000NIR.avi</w:t>
            </w:r>
          </w:p>
        </w:tc>
        <w:tc>
          <w:tcPr>
            <w:tcW w:w="1140" w:type="dxa"/>
            <w:tcBorders>
              <w:top w:val="nil"/>
              <w:left w:val="nil"/>
              <w:bottom w:val="nil"/>
              <w:right w:val="nil"/>
            </w:tcBorders>
            <w:shd w:val="clear" w:color="auto" w:fill="auto"/>
            <w:noWrap/>
            <w:vAlign w:val="bottom"/>
            <w:hideMark/>
          </w:tcPr>
          <w:p w14:paraId="0407DE0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CDCF2B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357C68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967C21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8CF9A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92605CD" w14:textId="77777777" w:rsidTr="005B683F">
        <w:trPr>
          <w:trHeight w:val="290"/>
        </w:trPr>
        <w:tc>
          <w:tcPr>
            <w:tcW w:w="4500" w:type="dxa"/>
            <w:tcBorders>
              <w:top w:val="nil"/>
              <w:left w:val="nil"/>
              <w:right w:val="nil"/>
            </w:tcBorders>
            <w:shd w:val="clear" w:color="auto" w:fill="auto"/>
            <w:noWrap/>
            <w:vAlign w:val="bottom"/>
            <w:hideMark/>
          </w:tcPr>
          <w:p w14:paraId="2AE0DA9F" w14:textId="77777777" w:rsidR="00C21499" w:rsidRDefault="00C21499">
            <w:pPr>
              <w:rPr>
                <w:rFonts w:ascii="Calibri" w:hAnsi="Calibri" w:cs="Calibri"/>
                <w:color w:val="000000"/>
                <w:sz w:val="22"/>
                <w:szCs w:val="22"/>
              </w:rPr>
            </w:pPr>
            <w:r>
              <w:rPr>
                <w:rFonts w:ascii="Calibri" w:hAnsi="Calibri" w:cs="Calibri"/>
                <w:color w:val="000000"/>
                <w:sz w:val="22"/>
                <w:szCs w:val="22"/>
              </w:rPr>
              <w:t>2021-01-12-0643_8-Dark_999ms.avi</w:t>
            </w:r>
          </w:p>
        </w:tc>
        <w:tc>
          <w:tcPr>
            <w:tcW w:w="1140" w:type="dxa"/>
            <w:tcBorders>
              <w:top w:val="nil"/>
              <w:left w:val="nil"/>
              <w:right w:val="nil"/>
            </w:tcBorders>
            <w:shd w:val="clear" w:color="auto" w:fill="auto"/>
            <w:noWrap/>
            <w:vAlign w:val="bottom"/>
            <w:hideMark/>
          </w:tcPr>
          <w:p w14:paraId="0F2FE10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right w:val="nil"/>
            </w:tcBorders>
            <w:shd w:val="clear" w:color="auto" w:fill="auto"/>
            <w:noWrap/>
            <w:vAlign w:val="bottom"/>
            <w:hideMark/>
          </w:tcPr>
          <w:p w14:paraId="3AD8862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right w:val="nil"/>
            </w:tcBorders>
            <w:shd w:val="clear" w:color="auto" w:fill="auto"/>
            <w:noWrap/>
            <w:vAlign w:val="bottom"/>
            <w:hideMark/>
          </w:tcPr>
          <w:p w14:paraId="1F9FAAB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vAlign w:val="bottom"/>
            <w:hideMark/>
          </w:tcPr>
          <w:p w14:paraId="4B64DD7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7790CD6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EEEC8B8" w14:textId="77777777" w:rsidTr="005B683F">
        <w:trPr>
          <w:trHeight w:val="290"/>
        </w:trPr>
        <w:tc>
          <w:tcPr>
            <w:tcW w:w="4500" w:type="dxa"/>
            <w:tcBorders>
              <w:top w:val="nil"/>
              <w:left w:val="nil"/>
              <w:bottom w:val="single" w:sz="4" w:space="0" w:color="auto"/>
              <w:right w:val="nil"/>
            </w:tcBorders>
            <w:shd w:val="clear" w:color="auto" w:fill="auto"/>
            <w:noWrap/>
            <w:vAlign w:val="bottom"/>
            <w:hideMark/>
          </w:tcPr>
          <w:p w14:paraId="12B9414C" w14:textId="77777777" w:rsidR="00C21499" w:rsidRDefault="00C21499">
            <w:pPr>
              <w:rPr>
                <w:rFonts w:ascii="Calibri" w:hAnsi="Calibri" w:cs="Calibri"/>
                <w:color w:val="000000"/>
                <w:sz w:val="22"/>
                <w:szCs w:val="22"/>
              </w:rPr>
            </w:pPr>
            <w:r>
              <w:rPr>
                <w:rFonts w:ascii="Calibri" w:hAnsi="Calibri" w:cs="Calibri"/>
                <w:color w:val="000000"/>
                <w:sz w:val="22"/>
                <w:szCs w:val="22"/>
              </w:rPr>
              <w:t>2021-01-12-0646_2-Dark_200ms.avi</w:t>
            </w:r>
          </w:p>
        </w:tc>
        <w:tc>
          <w:tcPr>
            <w:tcW w:w="1140" w:type="dxa"/>
            <w:tcBorders>
              <w:top w:val="nil"/>
              <w:left w:val="nil"/>
              <w:bottom w:val="single" w:sz="4" w:space="0" w:color="auto"/>
              <w:right w:val="nil"/>
            </w:tcBorders>
            <w:shd w:val="clear" w:color="auto" w:fill="auto"/>
            <w:noWrap/>
            <w:vAlign w:val="bottom"/>
            <w:hideMark/>
          </w:tcPr>
          <w:p w14:paraId="680AC07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single" w:sz="4" w:space="0" w:color="auto"/>
              <w:right w:val="nil"/>
            </w:tcBorders>
            <w:shd w:val="clear" w:color="auto" w:fill="auto"/>
            <w:noWrap/>
            <w:vAlign w:val="bottom"/>
            <w:hideMark/>
          </w:tcPr>
          <w:p w14:paraId="7F85CC5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single" w:sz="4" w:space="0" w:color="auto"/>
              <w:right w:val="nil"/>
            </w:tcBorders>
            <w:shd w:val="clear" w:color="auto" w:fill="auto"/>
            <w:noWrap/>
            <w:vAlign w:val="bottom"/>
            <w:hideMark/>
          </w:tcPr>
          <w:p w14:paraId="4AFC701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vAlign w:val="bottom"/>
            <w:hideMark/>
          </w:tcPr>
          <w:p w14:paraId="5165A1A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2F6BE4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bl>
    <w:p w14:paraId="554BCC72" w14:textId="1961BBC6" w:rsidR="00F95325" w:rsidRDefault="00F95325">
      <w:pPr>
        <w:rPr>
          <w:lang w:bidi="ar-SA"/>
        </w:rPr>
      </w:pPr>
    </w:p>
    <w:p w14:paraId="556D499C" w14:textId="5CADC5BB" w:rsidR="008E74CA" w:rsidRDefault="008E74CA">
      <w:pPr>
        <w:rPr>
          <w:lang w:bidi="ar-SA"/>
        </w:rPr>
      </w:pPr>
    </w:p>
    <w:p w14:paraId="11876B88" w14:textId="1334F6A8" w:rsidR="008E74CA" w:rsidRDefault="008E74CA">
      <w:pPr>
        <w:rPr>
          <w:lang w:bidi="ar-SA"/>
        </w:rPr>
      </w:pPr>
    </w:p>
    <w:p w14:paraId="71E751FC" w14:textId="52413146" w:rsidR="008E74CA" w:rsidRDefault="008E74CA">
      <w:pPr>
        <w:rPr>
          <w:lang w:bidi="ar-SA"/>
        </w:rPr>
      </w:pPr>
    </w:p>
    <w:p w14:paraId="2A0C26AB" w14:textId="2F34389A" w:rsidR="008E74CA" w:rsidRDefault="008E74CA">
      <w:pPr>
        <w:rPr>
          <w:lang w:bidi="ar-SA"/>
        </w:rPr>
      </w:pPr>
    </w:p>
    <w:p w14:paraId="016C348E" w14:textId="2F28DF70" w:rsidR="008E74CA" w:rsidRDefault="008E74C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64BB" w:rsidRPr="004174E0" w14:paraId="691BE723" w14:textId="77777777" w:rsidTr="00D2386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A026FD" w14:textId="46D279EB" w:rsidR="002164BB" w:rsidRPr="00F95325" w:rsidRDefault="00363963" w:rsidP="00D23863">
            <w:pPr>
              <w:jc w:val="center"/>
              <w:rPr>
                <w:sz w:val="20"/>
              </w:rPr>
            </w:pPr>
            <w:r>
              <w:rPr>
                <w:noProof/>
              </w:rPr>
              <w:drawing>
                <wp:inline distT="0" distB="0" distL="0" distR="0" wp14:anchorId="52FC182B" wp14:editId="75C2A21F">
                  <wp:extent cx="2965450" cy="2224405"/>
                  <wp:effectExtent l="0" t="0" r="635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B04902D" w14:textId="707C8CC0" w:rsidR="002164BB" w:rsidRPr="004174E0" w:rsidRDefault="00363963" w:rsidP="00D23863">
            <w:pPr>
              <w:jc w:val="center"/>
              <w:rPr>
                <w:sz w:val="20"/>
              </w:rPr>
            </w:pPr>
            <w:r>
              <w:rPr>
                <w:noProof/>
              </w:rPr>
              <w:drawing>
                <wp:inline distT="0" distB="0" distL="0" distR="0" wp14:anchorId="613E71A2" wp14:editId="1B0A2D67">
                  <wp:extent cx="2965450" cy="2223135"/>
                  <wp:effectExtent l="0" t="0" r="635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164BB" w:rsidRPr="00EE3E4F" w14:paraId="2281E1C7" w14:textId="77777777" w:rsidTr="00D2386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E7F0CEB" w14:textId="4D71D2F4" w:rsidR="002164BB" w:rsidRPr="00EE3E4F" w:rsidRDefault="00363963" w:rsidP="00D23863">
            <w:pPr>
              <w:jc w:val="center"/>
              <w:rPr>
                <w:sz w:val="20"/>
              </w:rPr>
            </w:pPr>
            <w:r w:rsidRPr="00363963">
              <w:rPr>
                <w:sz w:val="20"/>
              </w:rPr>
              <w:t>2021-01-12-0XXX_R(1000)G(550)B(38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B1F8018" w14:textId="34952B71" w:rsidR="002164BB" w:rsidRPr="00EE3E4F" w:rsidRDefault="00363963" w:rsidP="00D23863">
            <w:pPr>
              <w:jc w:val="center"/>
              <w:rPr>
                <w:sz w:val="20"/>
              </w:rPr>
            </w:pPr>
            <w:r w:rsidRPr="00363963">
              <w:rPr>
                <w:sz w:val="20"/>
              </w:rPr>
              <w:t>2021-01-12-0XXX_R(1000)G(550)B(380)-Log-ClrBal.png</w:t>
            </w:r>
          </w:p>
        </w:tc>
      </w:tr>
    </w:tbl>
    <w:p w14:paraId="4E1099D7" w14:textId="6DEA9D63" w:rsidR="008E74CA" w:rsidRDefault="008E74CA">
      <w:pPr>
        <w:rPr>
          <w:lang w:bidi="ar-SA"/>
        </w:rPr>
      </w:pPr>
    </w:p>
    <w:p w14:paraId="5CA4E409" w14:textId="3CCD1DE3" w:rsidR="008E74CA" w:rsidRDefault="008E74CA">
      <w:pPr>
        <w:rPr>
          <w:lang w:bidi="ar-SA"/>
        </w:rPr>
      </w:pPr>
    </w:p>
    <w:p w14:paraId="24006788" w14:textId="3E908C9F" w:rsidR="008E74CA" w:rsidRDefault="008E74CA">
      <w:pPr>
        <w:rPr>
          <w:lang w:bidi="ar-SA"/>
        </w:rPr>
      </w:pPr>
    </w:p>
    <w:p w14:paraId="4A6F7CCA" w14:textId="321320BC" w:rsidR="008E74CA" w:rsidRDefault="008E74CA">
      <w:pPr>
        <w:rPr>
          <w:lang w:bidi="ar-SA"/>
        </w:rPr>
      </w:pPr>
    </w:p>
    <w:p w14:paraId="22DB8D7D" w14:textId="5BCFA8EF" w:rsidR="008E74CA" w:rsidRDefault="008E74CA">
      <w:pPr>
        <w:rPr>
          <w:lang w:bidi="ar-SA"/>
        </w:rPr>
      </w:pPr>
    </w:p>
    <w:p w14:paraId="4890BF53" w14:textId="7408BF92" w:rsidR="008E74CA" w:rsidRDefault="008E74CA">
      <w:pPr>
        <w:rPr>
          <w:lang w:bidi="ar-SA"/>
        </w:rPr>
      </w:pPr>
    </w:p>
    <w:p w14:paraId="0EAA3DE0" w14:textId="77777777" w:rsidR="008E74CA" w:rsidRDefault="008E74C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95325" w:rsidRPr="004174E0" w14:paraId="0786292F" w14:textId="77777777" w:rsidTr="00D23863">
        <w:trPr>
          <w:jc w:val="center"/>
        </w:trPr>
        <w:tc>
          <w:tcPr>
            <w:tcW w:w="4680" w:type="dxa"/>
            <w:shd w:val="clear" w:color="auto" w:fill="000000"/>
            <w:vAlign w:val="center"/>
          </w:tcPr>
          <w:p w14:paraId="5683D19C" w14:textId="2890B99F" w:rsidR="00F95325" w:rsidRDefault="00F95325" w:rsidP="00D23863">
            <w:pPr>
              <w:jc w:val="center"/>
              <w:rPr>
                <w:noProof/>
                <w:color w:val="808080" w:themeColor="background1" w:themeShade="80"/>
                <w:sz w:val="20"/>
              </w:rPr>
            </w:pPr>
            <w:r>
              <w:rPr>
                <w:noProof/>
              </w:rPr>
              <w:drawing>
                <wp:inline distT="0" distB="0" distL="0" distR="0" wp14:anchorId="2B95E9FA" wp14:editId="5694E136">
                  <wp:extent cx="2965450" cy="2224405"/>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1A0D33BA" w14:textId="4E1B2182" w:rsidR="00F95325" w:rsidRPr="004174E0" w:rsidRDefault="00F95325" w:rsidP="00D23863">
            <w:pPr>
              <w:jc w:val="center"/>
              <w:rPr>
                <w:sz w:val="20"/>
              </w:rPr>
            </w:pPr>
            <w:r>
              <w:rPr>
                <w:noProof/>
              </w:rPr>
              <w:drawing>
                <wp:inline distT="0" distB="0" distL="0" distR="0" wp14:anchorId="072E5D3E" wp14:editId="4BA9D9F3">
                  <wp:extent cx="2965450" cy="2224405"/>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5114E" w:rsidRPr="00EE3E4F" w14:paraId="624066CB" w14:textId="77777777" w:rsidTr="00D23863">
        <w:trPr>
          <w:jc w:val="center"/>
        </w:trPr>
        <w:tc>
          <w:tcPr>
            <w:tcW w:w="4680" w:type="dxa"/>
            <w:shd w:val="clear" w:color="auto" w:fill="000000"/>
          </w:tcPr>
          <w:p w14:paraId="40E6B5E8" w14:textId="51612932" w:rsidR="00F5114E" w:rsidRPr="00EE3E4F" w:rsidRDefault="00F5114E" w:rsidP="00F5114E">
            <w:pPr>
              <w:jc w:val="center"/>
              <w:rPr>
                <w:sz w:val="20"/>
              </w:rPr>
            </w:pPr>
            <w:r w:rsidRPr="00F95325">
              <w:rPr>
                <w:sz w:val="20"/>
              </w:rPr>
              <w:t>2021-01-12-0XXX_0-M42_1000NIR-Stack900Dark50%-Lin.png</w:t>
            </w:r>
          </w:p>
        </w:tc>
        <w:tc>
          <w:tcPr>
            <w:tcW w:w="4680" w:type="dxa"/>
            <w:shd w:val="clear" w:color="auto" w:fill="000000"/>
          </w:tcPr>
          <w:p w14:paraId="6DDD6A35" w14:textId="01D48640" w:rsidR="00F5114E" w:rsidRPr="00EE3E4F" w:rsidRDefault="00F5114E" w:rsidP="00F5114E">
            <w:pPr>
              <w:jc w:val="center"/>
              <w:rPr>
                <w:sz w:val="20"/>
              </w:rPr>
            </w:pPr>
            <w:r w:rsidRPr="00E2405B">
              <w:rPr>
                <w:color w:val="FFFFFF" w:themeColor="background1"/>
                <w:sz w:val="20"/>
              </w:rPr>
              <w:t>2021-01-12-0XXX_0-M42_1000NIR-Stack900Dark999ms50%-Log.png</w:t>
            </w:r>
          </w:p>
        </w:tc>
      </w:tr>
      <w:tr w:rsidR="00F95325" w:rsidRPr="004174E0" w14:paraId="0B8AFC0F"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D2B194F" w14:textId="6BD65FE3" w:rsidR="00F95325" w:rsidRPr="00F95325" w:rsidRDefault="00B61C84" w:rsidP="00D23863">
            <w:pPr>
              <w:jc w:val="center"/>
              <w:rPr>
                <w:sz w:val="20"/>
              </w:rPr>
            </w:pPr>
            <w:r>
              <w:rPr>
                <w:noProof/>
              </w:rPr>
              <w:drawing>
                <wp:inline distT="0" distB="0" distL="0" distR="0" wp14:anchorId="50186544" wp14:editId="2688DEC1">
                  <wp:extent cx="2965450" cy="2224405"/>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976BF04" w14:textId="0AC3129F" w:rsidR="00F95325" w:rsidRPr="004174E0" w:rsidRDefault="00B61C84" w:rsidP="00D23863">
            <w:pPr>
              <w:jc w:val="center"/>
              <w:rPr>
                <w:sz w:val="20"/>
              </w:rPr>
            </w:pPr>
            <w:r>
              <w:rPr>
                <w:noProof/>
              </w:rPr>
              <w:drawing>
                <wp:inline distT="0" distB="0" distL="0" distR="0" wp14:anchorId="40806917" wp14:editId="4465A6F6">
                  <wp:extent cx="2965450" cy="2224405"/>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95325" w:rsidRPr="00EE3E4F" w14:paraId="295CE956"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DF48BBC" w14:textId="0B709463" w:rsidR="00F95325" w:rsidRPr="00EE3E4F" w:rsidRDefault="00B61C84" w:rsidP="00D23863">
            <w:pPr>
              <w:jc w:val="center"/>
              <w:rPr>
                <w:sz w:val="20"/>
              </w:rPr>
            </w:pPr>
            <w:r w:rsidRPr="00B61C84">
              <w:rPr>
                <w:sz w:val="20"/>
              </w:rPr>
              <w:t>2021-01-12-0XXX_X-M42_550GRN-Stack1000Dark999ms5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9A1A5A7" w14:textId="3C3A7905" w:rsidR="00F95325" w:rsidRPr="00EE3E4F" w:rsidRDefault="00B61C84" w:rsidP="00D23863">
            <w:pPr>
              <w:jc w:val="center"/>
              <w:rPr>
                <w:sz w:val="20"/>
              </w:rPr>
            </w:pPr>
            <w:r w:rsidRPr="00B61C84">
              <w:rPr>
                <w:sz w:val="20"/>
              </w:rPr>
              <w:t>2021-01-12-0XXX_X-M42_550GRN-Stack1000Dark999ms50%-Log.png</w:t>
            </w:r>
          </w:p>
        </w:tc>
      </w:tr>
      <w:tr w:rsidR="00F95325" w:rsidRPr="004174E0" w14:paraId="3A4E1FFD"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7CEE87F" w14:textId="63B85879" w:rsidR="00F95325" w:rsidRPr="00F95325" w:rsidRDefault="00B61C84" w:rsidP="00D23863">
            <w:pPr>
              <w:jc w:val="center"/>
              <w:rPr>
                <w:sz w:val="20"/>
              </w:rPr>
            </w:pPr>
            <w:r>
              <w:rPr>
                <w:noProof/>
              </w:rPr>
              <w:drawing>
                <wp:inline distT="0" distB="0" distL="0" distR="0" wp14:anchorId="4867FF64" wp14:editId="22DF186A">
                  <wp:extent cx="2965450" cy="2224405"/>
                  <wp:effectExtent l="0" t="0" r="635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BA1F42" w14:textId="441225DE" w:rsidR="00F95325" w:rsidRPr="004174E0" w:rsidRDefault="00B61C84" w:rsidP="00D23863">
            <w:pPr>
              <w:jc w:val="center"/>
              <w:rPr>
                <w:sz w:val="20"/>
              </w:rPr>
            </w:pPr>
            <w:r>
              <w:rPr>
                <w:noProof/>
              </w:rPr>
              <w:drawing>
                <wp:inline distT="0" distB="0" distL="0" distR="0" wp14:anchorId="5C71DB47" wp14:editId="773EECDF">
                  <wp:extent cx="2965450" cy="2224405"/>
                  <wp:effectExtent l="0" t="0" r="635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95325" w:rsidRPr="00EE3E4F" w14:paraId="2CE245ED"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22DEDDF" w14:textId="2EA22518" w:rsidR="00F95325" w:rsidRPr="00EE3E4F" w:rsidRDefault="00B61C84" w:rsidP="00D23863">
            <w:pPr>
              <w:jc w:val="center"/>
              <w:rPr>
                <w:sz w:val="20"/>
              </w:rPr>
            </w:pPr>
            <w:r w:rsidRPr="00B61C84">
              <w:rPr>
                <w:sz w:val="20"/>
              </w:rPr>
              <w:t>2021-01-12-0XXX_X-M42_380NUV-Stack1200Dark5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70B705C" w14:textId="47818265" w:rsidR="008E74CA" w:rsidRPr="00EE3E4F" w:rsidRDefault="00B61C84" w:rsidP="002164BB">
            <w:pPr>
              <w:jc w:val="center"/>
              <w:rPr>
                <w:sz w:val="20"/>
              </w:rPr>
            </w:pPr>
            <w:r w:rsidRPr="00B61C84">
              <w:rPr>
                <w:sz w:val="20"/>
              </w:rPr>
              <w:t>2021-01-12-0XXX_X-M42_380NUV-Stack1200Dark50%-Log.png</w:t>
            </w:r>
          </w:p>
        </w:tc>
      </w:tr>
    </w:tbl>
    <w:p w14:paraId="300D682E" w14:textId="77777777" w:rsidR="00363963" w:rsidRPr="008D7F37" w:rsidRDefault="00363963" w:rsidP="00363963">
      <w:pPr>
        <w:rPr>
          <w:b/>
          <w:bCs/>
          <w:color w:val="0070C0"/>
        </w:rPr>
      </w:pPr>
      <w:r w:rsidRPr="008D7F37">
        <w:rPr>
          <w:b/>
          <w:bCs/>
          <w:color w:val="0070C0"/>
        </w:rPr>
        <w:lastRenderedPageBreak/>
        <w:t xml:space="preserve">Data Disposition: </w:t>
      </w:r>
    </w:p>
    <w:p w14:paraId="0D626FA0" w14:textId="77777777" w:rsidR="00363963" w:rsidRPr="008D7F37" w:rsidRDefault="00363963"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4610879" w14:textId="77777777" w:rsidR="00363963" w:rsidRPr="008D7F37" w:rsidRDefault="00363963" w:rsidP="009E247F">
      <w:pPr>
        <w:pStyle w:val="ListParagraph"/>
        <w:numPr>
          <w:ilvl w:val="0"/>
          <w:numId w:val="2"/>
        </w:numPr>
        <w:rPr>
          <w:color w:val="0070C0"/>
        </w:rPr>
      </w:pPr>
      <w:r w:rsidRPr="008D7F37">
        <w:rPr>
          <w:color w:val="0070C0"/>
        </w:rPr>
        <w:t>Processed data is in appropriate project directories on the Astronomy SD card.</w:t>
      </w:r>
    </w:p>
    <w:p w14:paraId="0830BE05" w14:textId="181647E0" w:rsidR="00F95325" w:rsidRDefault="00F95325">
      <w:pPr>
        <w:rPr>
          <w:lang w:bidi="ar-SA"/>
        </w:rPr>
      </w:pPr>
    </w:p>
    <w:p w14:paraId="6E5A3113" w14:textId="77777777" w:rsidR="00CB0203" w:rsidRDefault="00CB0203">
      <w:pPr>
        <w:rPr>
          <w:rFonts w:cs="Arial"/>
          <w:b/>
          <w:bCs/>
          <w:sz w:val="26"/>
          <w:szCs w:val="26"/>
        </w:rPr>
      </w:pPr>
      <w:r>
        <w:br w:type="page"/>
      </w:r>
    </w:p>
    <w:p w14:paraId="6B6C418B" w14:textId="5F367905" w:rsidR="00CB0203" w:rsidRPr="00D4326C" w:rsidRDefault="00CB0203" w:rsidP="00CB0203">
      <w:pPr>
        <w:pStyle w:val="Heading3"/>
      </w:pPr>
      <w:bookmarkStart w:id="8" w:name="_Toc86521185"/>
      <w:r>
        <w:lastRenderedPageBreak/>
        <w:t xml:space="preserve">2021-Jan-19 (Jan-20 UT): </w:t>
      </w:r>
      <w:r w:rsidRPr="002B2B28">
        <w:t xml:space="preserve"> </w:t>
      </w:r>
      <w:r>
        <w:t>M42</w:t>
      </w:r>
      <w:r w:rsidR="00BE7957">
        <w:t xml:space="preserve"> Wide Angle Spectrum</w:t>
      </w:r>
      <w:bookmarkEnd w:id="8"/>
    </w:p>
    <w:p w14:paraId="331B5F6B" w14:textId="77777777" w:rsidR="00CB0203" w:rsidRDefault="00CB0203" w:rsidP="00CB0203">
      <w:pPr>
        <w:rPr>
          <w:color w:val="808080" w:themeColor="background1" w:themeShade="80"/>
          <w:sz w:val="20"/>
        </w:rPr>
      </w:pPr>
      <w:r>
        <w:rPr>
          <w:color w:val="808080" w:themeColor="background1" w:themeShade="80"/>
          <w:sz w:val="20"/>
        </w:rPr>
        <w:t>Last Updated 1/12/2021</w:t>
      </w:r>
    </w:p>
    <w:p w14:paraId="3C285155" w14:textId="77777777" w:rsidR="00CB0203" w:rsidRDefault="00CB0203" w:rsidP="00CB0203"/>
    <w:p w14:paraId="71C4EBF7" w14:textId="77777777" w:rsidR="00CB0203" w:rsidRDefault="00CB0203" w:rsidP="00CB0203">
      <w:r>
        <w:t xml:space="preserve">Transparency was good (3/5) and seeing was very good (4/5).  </w:t>
      </w:r>
    </w:p>
    <w:p w14:paraId="15D24472" w14:textId="77777777" w:rsidR="00EA623C" w:rsidRDefault="00EA623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9360"/>
      </w:tblGrid>
      <w:tr w:rsidR="00EA623C" w:rsidRPr="004C6A49" w14:paraId="7D4C2DDB" w14:textId="77777777" w:rsidTr="00D23863">
        <w:trPr>
          <w:jc w:val="center"/>
        </w:trPr>
        <w:tc>
          <w:tcPr>
            <w:tcW w:w="9360" w:type="dxa"/>
            <w:shd w:val="clear" w:color="auto" w:fill="000000"/>
          </w:tcPr>
          <w:p w14:paraId="3E988C53" w14:textId="2D7E12E0" w:rsidR="00EA623C" w:rsidRDefault="00EA623C" w:rsidP="00D23863">
            <w:pPr>
              <w:jc w:val="center"/>
              <w:rPr>
                <w:noProof/>
              </w:rPr>
            </w:pPr>
            <w:r>
              <w:rPr>
                <w:noProof/>
              </w:rPr>
              <w:drawing>
                <wp:inline distT="0" distB="0" distL="0" distR="0" wp14:anchorId="694564B9" wp14:editId="0579D21B">
                  <wp:extent cx="5937250" cy="2284730"/>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2284730"/>
                          </a:xfrm>
                          <a:prstGeom prst="rect">
                            <a:avLst/>
                          </a:prstGeom>
                          <a:noFill/>
                          <a:ln>
                            <a:noFill/>
                          </a:ln>
                        </pic:spPr>
                      </pic:pic>
                    </a:graphicData>
                  </a:graphic>
                </wp:inline>
              </w:drawing>
            </w:r>
          </w:p>
        </w:tc>
      </w:tr>
      <w:tr w:rsidR="00EA623C" w:rsidRPr="004C6A49" w14:paraId="780E55E5" w14:textId="77777777" w:rsidTr="00D23863">
        <w:trPr>
          <w:jc w:val="center"/>
        </w:trPr>
        <w:tc>
          <w:tcPr>
            <w:tcW w:w="9360" w:type="dxa"/>
            <w:shd w:val="clear" w:color="auto" w:fill="000000"/>
          </w:tcPr>
          <w:p w14:paraId="6E88255D" w14:textId="24847E6E" w:rsidR="00EA623C" w:rsidRPr="0045745F" w:rsidRDefault="00EA623C" w:rsidP="00D23863">
            <w:pPr>
              <w:jc w:val="center"/>
              <w:rPr>
                <w:color w:val="FFFFFF" w:themeColor="background1"/>
                <w:sz w:val="20"/>
              </w:rPr>
            </w:pPr>
            <w:r>
              <w:rPr>
                <w:noProof/>
              </w:rPr>
              <w:drawing>
                <wp:inline distT="0" distB="0" distL="0" distR="0" wp14:anchorId="159B9D9D" wp14:editId="095532A4">
                  <wp:extent cx="5937250" cy="93027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930275"/>
                          </a:xfrm>
                          <a:prstGeom prst="rect">
                            <a:avLst/>
                          </a:prstGeom>
                          <a:noFill/>
                          <a:ln>
                            <a:noFill/>
                          </a:ln>
                        </pic:spPr>
                      </pic:pic>
                    </a:graphicData>
                  </a:graphic>
                </wp:inline>
              </w:drawing>
            </w:r>
          </w:p>
        </w:tc>
      </w:tr>
      <w:tr w:rsidR="00EA623C" w:rsidRPr="004C6A49" w14:paraId="43CA24A5" w14:textId="77777777" w:rsidTr="00D23863">
        <w:trPr>
          <w:jc w:val="center"/>
        </w:trPr>
        <w:tc>
          <w:tcPr>
            <w:tcW w:w="9360" w:type="dxa"/>
            <w:shd w:val="clear" w:color="auto" w:fill="000000"/>
          </w:tcPr>
          <w:p w14:paraId="59022ECC" w14:textId="51D76888" w:rsidR="00EA623C" w:rsidRPr="0045745F" w:rsidRDefault="00EA623C" w:rsidP="00D23863">
            <w:pPr>
              <w:jc w:val="center"/>
              <w:rPr>
                <w:color w:val="FFFFFF" w:themeColor="background1"/>
                <w:sz w:val="20"/>
              </w:rPr>
            </w:pPr>
            <w:r w:rsidRPr="00EA623C">
              <w:rPr>
                <w:color w:val="FFFFFF" w:themeColor="background1"/>
                <w:sz w:val="20"/>
              </w:rPr>
              <w:t>M42-Spectrum-20210120UT-685NIR-sum1h55m30s-Cropped-HalfSize.jpg</w:t>
            </w:r>
          </w:p>
        </w:tc>
      </w:tr>
    </w:tbl>
    <w:p w14:paraId="7658992A" w14:textId="77777777" w:rsidR="00D23863" w:rsidRDefault="00D23863">
      <w:pPr>
        <w:rPr>
          <w:lang w:bidi="ar-SA"/>
        </w:rPr>
      </w:pPr>
    </w:p>
    <w:p w14:paraId="4686461E" w14:textId="71107ACA" w:rsidR="00D23863" w:rsidRDefault="00D23863">
      <w:pPr>
        <w:rPr>
          <w:lang w:bidi="ar-SA"/>
        </w:rPr>
      </w:pPr>
    </w:p>
    <w:p w14:paraId="20438C33" w14:textId="77777777" w:rsidR="00BE7957" w:rsidRDefault="00BE7957">
      <w:pPr>
        <w:rPr>
          <w:lang w:bidi="ar-SA"/>
        </w:rPr>
      </w:pPr>
    </w:p>
    <w:p w14:paraId="2E57ADB8" w14:textId="77777777" w:rsidR="00BE7957" w:rsidRDefault="00BE7957">
      <w:pPr>
        <w:rPr>
          <w:rFonts w:ascii="Arial" w:hAnsi="Arial" w:cs="Arial"/>
          <w:b/>
          <w:bCs/>
          <w:i/>
          <w:iCs/>
          <w:sz w:val="28"/>
          <w:szCs w:val="28"/>
        </w:rPr>
      </w:pPr>
      <w:r>
        <w:br w:type="page"/>
      </w:r>
    </w:p>
    <w:p w14:paraId="21B369E3" w14:textId="76943239" w:rsidR="00D23863" w:rsidRDefault="00D23863" w:rsidP="00D23863">
      <w:pPr>
        <w:pStyle w:val="Heading2"/>
      </w:pPr>
      <w:bookmarkStart w:id="9" w:name="_Toc86521186"/>
      <w:r>
        <w:lastRenderedPageBreak/>
        <w:t>February</w:t>
      </w:r>
      <w:bookmarkEnd w:id="9"/>
    </w:p>
    <w:p w14:paraId="7AF1DD89" w14:textId="53CB7EF7" w:rsidR="00D23863" w:rsidRPr="00D4326C" w:rsidRDefault="00D23863" w:rsidP="00D23863">
      <w:pPr>
        <w:pStyle w:val="Heading3"/>
      </w:pPr>
      <w:bookmarkStart w:id="10" w:name="_Toc86521187"/>
      <w:r>
        <w:t>2021-</w:t>
      </w:r>
      <w:r w:rsidR="00BE7957">
        <w:t>Feb</w:t>
      </w:r>
      <w:r>
        <w:t>-</w:t>
      </w:r>
      <w:r w:rsidR="00BE7957">
        <w:t>24</w:t>
      </w:r>
      <w:r>
        <w:t xml:space="preserve"> (</w:t>
      </w:r>
      <w:r w:rsidR="00BE7957">
        <w:t>Feb</w:t>
      </w:r>
      <w:r>
        <w:t>-</w:t>
      </w:r>
      <w:r w:rsidR="00BE7957">
        <w:t>23</w:t>
      </w:r>
      <w:r>
        <w:t xml:space="preserve"> UT): </w:t>
      </w:r>
      <w:r w:rsidRPr="002B2B28">
        <w:t xml:space="preserve"> </w:t>
      </w:r>
      <w:r>
        <w:t xml:space="preserve">M42 </w:t>
      </w:r>
      <w:r w:rsidR="00BE7957">
        <w:t>Video</w:t>
      </w:r>
      <w:bookmarkEnd w:id="10"/>
    </w:p>
    <w:p w14:paraId="2BCCDA31" w14:textId="61DC2E27" w:rsidR="00D23863" w:rsidRDefault="00D23863" w:rsidP="00D23863">
      <w:pPr>
        <w:rPr>
          <w:color w:val="808080" w:themeColor="background1" w:themeShade="80"/>
          <w:sz w:val="20"/>
        </w:rPr>
      </w:pPr>
      <w:r>
        <w:rPr>
          <w:color w:val="808080" w:themeColor="background1" w:themeShade="80"/>
          <w:sz w:val="20"/>
        </w:rPr>
        <w:t xml:space="preserve">Last Updated </w:t>
      </w:r>
      <w:r w:rsidR="00BE7957">
        <w:rPr>
          <w:color w:val="808080" w:themeColor="background1" w:themeShade="80"/>
          <w:sz w:val="20"/>
        </w:rPr>
        <w:t>3</w:t>
      </w:r>
      <w:r>
        <w:rPr>
          <w:color w:val="808080" w:themeColor="background1" w:themeShade="80"/>
          <w:sz w:val="20"/>
        </w:rPr>
        <w:t>/</w:t>
      </w:r>
      <w:r w:rsidR="00BE7957">
        <w:rPr>
          <w:color w:val="808080" w:themeColor="background1" w:themeShade="80"/>
          <w:sz w:val="20"/>
        </w:rPr>
        <w:t>3</w:t>
      </w:r>
      <w:r>
        <w:rPr>
          <w:color w:val="808080" w:themeColor="background1" w:themeShade="80"/>
          <w:sz w:val="20"/>
        </w:rPr>
        <w:t>/2021</w:t>
      </w:r>
    </w:p>
    <w:p w14:paraId="6CDB425F" w14:textId="77777777" w:rsidR="00D23863" w:rsidRDefault="00D23863" w:rsidP="00D23863"/>
    <w:p w14:paraId="328E15AC" w14:textId="77777777" w:rsidR="00D23863" w:rsidRDefault="00D23863" w:rsidP="00D23863">
      <w:r>
        <w:t xml:space="preserve">Transparency was excellent (4/5) and seeing was good (3/5).  </w:t>
      </w:r>
    </w:p>
    <w:p w14:paraId="407B5CFE" w14:textId="77777777" w:rsidR="00D23863" w:rsidRDefault="00D23863">
      <w:pPr>
        <w:rPr>
          <w:lang w:bidi="ar-SA"/>
        </w:rPr>
      </w:pPr>
    </w:p>
    <w:tbl>
      <w:tblPr>
        <w:tblW w:w="9360" w:type="dxa"/>
        <w:tblLayout w:type="fixed"/>
        <w:tblCellMar>
          <w:left w:w="0" w:type="dxa"/>
          <w:right w:w="0" w:type="dxa"/>
        </w:tblCellMar>
        <w:tblLook w:val="04A0" w:firstRow="1" w:lastRow="0" w:firstColumn="1" w:lastColumn="0" w:noHBand="0" w:noVBand="1"/>
      </w:tblPr>
      <w:tblGrid>
        <w:gridCol w:w="4140"/>
        <w:gridCol w:w="1080"/>
        <w:gridCol w:w="1080"/>
        <w:gridCol w:w="810"/>
        <w:gridCol w:w="990"/>
        <w:gridCol w:w="1260"/>
      </w:tblGrid>
      <w:tr w:rsidR="00BE7957" w:rsidRPr="00141CAD" w14:paraId="2F43B681" w14:textId="77777777" w:rsidTr="00141CAD">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4C6E6472" w14:textId="77777777" w:rsidR="00BE7957" w:rsidRPr="00141CAD" w:rsidRDefault="00BE7957">
            <w:pPr>
              <w:rPr>
                <w:rFonts w:ascii="Calibri" w:hAnsi="Calibri" w:cs="Calibri"/>
                <w:b/>
                <w:bCs/>
                <w:color w:val="000000"/>
                <w:sz w:val="22"/>
                <w:szCs w:val="22"/>
              </w:rPr>
            </w:pPr>
            <w:r w:rsidRPr="00141CAD">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421053D0"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Exposure</w:t>
            </w:r>
          </w:p>
        </w:tc>
        <w:tc>
          <w:tcPr>
            <w:tcW w:w="1080" w:type="dxa"/>
            <w:tcBorders>
              <w:top w:val="single" w:sz="4" w:space="0" w:color="auto"/>
              <w:left w:val="nil"/>
              <w:bottom w:val="single" w:sz="4" w:space="0" w:color="auto"/>
              <w:right w:val="nil"/>
            </w:tcBorders>
            <w:shd w:val="clear" w:color="auto" w:fill="auto"/>
            <w:noWrap/>
            <w:vAlign w:val="bottom"/>
            <w:hideMark/>
          </w:tcPr>
          <w:p w14:paraId="076C29B5"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5B88C1B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287D90A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4244A4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Capture Area</w:t>
            </w:r>
          </w:p>
        </w:tc>
      </w:tr>
      <w:tr w:rsidR="00BE7957" w14:paraId="2C2CC3F9" w14:textId="77777777" w:rsidTr="00141CAD">
        <w:trPr>
          <w:trHeight w:val="290"/>
        </w:trPr>
        <w:tc>
          <w:tcPr>
            <w:tcW w:w="4140" w:type="dxa"/>
            <w:tcBorders>
              <w:top w:val="single" w:sz="4" w:space="0" w:color="auto"/>
              <w:left w:val="nil"/>
              <w:bottom w:val="nil"/>
              <w:right w:val="nil"/>
            </w:tcBorders>
            <w:shd w:val="clear" w:color="auto" w:fill="auto"/>
            <w:noWrap/>
            <w:vAlign w:val="bottom"/>
            <w:hideMark/>
          </w:tcPr>
          <w:p w14:paraId="53BD4BCD" w14:textId="77777777" w:rsidR="00BE7957" w:rsidRDefault="00BE7957">
            <w:pPr>
              <w:rPr>
                <w:rFonts w:ascii="Calibri" w:hAnsi="Calibri" w:cs="Calibri"/>
                <w:color w:val="000000"/>
                <w:sz w:val="22"/>
                <w:szCs w:val="22"/>
              </w:rPr>
            </w:pPr>
            <w:r>
              <w:rPr>
                <w:rFonts w:ascii="Calibri" w:hAnsi="Calibri" w:cs="Calibri"/>
                <w:color w:val="000000"/>
                <w:sz w:val="22"/>
                <w:szCs w:val="22"/>
              </w:rPr>
              <w:t>2021-02-23-0255_4-M42-656HIA.avi</w:t>
            </w:r>
          </w:p>
        </w:tc>
        <w:tc>
          <w:tcPr>
            <w:tcW w:w="1080" w:type="dxa"/>
            <w:tcBorders>
              <w:top w:val="single" w:sz="4" w:space="0" w:color="auto"/>
              <w:left w:val="nil"/>
              <w:bottom w:val="nil"/>
              <w:right w:val="nil"/>
            </w:tcBorders>
            <w:shd w:val="clear" w:color="auto" w:fill="auto"/>
            <w:noWrap/>
            <w:vAlign w:val="bottom"/>
            <w:hideMark/>
          </w:tcPr>
          <w:p w14:paraId="2011E89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single" w:sz="4" w:space="0" w:color="auto"/>
              <w:left w:val="nil"/>
              <w:bottom w:val="nil"/>
              <w:right w:val="nil"/>
            </w:tcBorders>
            <w:shd w:val="clear" w:color="auto" w:fill="auto"/>
            <w:noWrap/>
            <w:vAlign w:val="bottom"/>
            <w:hideMark/>
          </w:tcPr>
          <w:p w14:paraId="6A15B38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5D9498A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28B241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597D04C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43D76C7" w14:textId="77777777" w:rsidTr="00141CAD">
        <w:trPr>
          <w:trHeight w:val="290"/>
        </w:trPr>
        <w:tc>
          <w:tcPr>
            <w:tcW w:w="4140" w:type="dxa"/>
            <w:tcBorders>
              <w:top w:val="nil"/>
              <w:left w:val="nil"/>
              <w:bottom w:val="nil"/>
              <w:right w:val="nil"/>
            </w:tcBorders>
            <w:shd w:val="clear" w:color="auto" w:fill="auto"/>
            <w:noWrap/>
            <w:vAlign w:val="bottom"/>
            <w:hideMark/>
          </w:tcPr>
          <w:p w14:paraId="4C66E918" w14:textId="77777777" w:rsidR="00BE7957" w:rsidRDefault="00BE7957">
            <w:pPr>
              <w:rPr>
                <w:rFonts w:ascii="Calibri" w:hAnsi="Calibri" w:cs="Calibri"/>
                <w:color w:val="000000"/>
                <w:sz w:val="22"/>
                <w:szCs w:val="22"/>
              </w:rPr>
            </w:pPr>
            <w:r>
              <w:rPr>
                <w:rFonts w:ascii="Calibri" w:hAnsi="Calibri" w:cs="Calibri"/>
                <w:color w:val="000000"/>
                <w:sz w:val="22"/>
                <w:szCs w:val="22"/>
              </w:rPr>
              <w:t>2021-02-23-0257_6-M42_656HIA.avi</w:t>
            </w:r>
          </w:p>
        </w:tc>
        <w:tc>
          <w:tcPr>
            <w:tcW w:w="1080" w:type="dxa"/>
            <w:tcBorders>
              <w:top w:val="nil"/>
              <w:left w:val="nil"/>
              <w:bottom w:val="nil"/>
              <w:right w:val="nil"/>
            </w:tcBorders>
            <w:shd w:val="clear" w:color="auto" w:fill="auto"/>
            <w:noWrap/>
            <w:vAlign w:val="bottom"/>
            <w:hideMark/>
          </w:tcPr>
          <w:p w14:paraId="23091C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F8612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58E709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482359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4D8D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7ABAE85" w14:textId="77777777" w:rsidTr="00141CAD">
        <w:trPr>
          <w:trHeight w:val="290"/>
        </w:trPr>
        <w:tc>
          <w:tcPr>
            <w:tcW w:w="4140" w:type="dxa"/>
            <w:tcBorders>
              <w:top w:val="nil"/>
              <w:left w:val="nil"/>
              <w:bottom w:val="nil"/>
              <w:right w:val="nil"/>
            </w:tcBorders>
            <w:shd w:val="clear" w:color="auto" w:fill="auto"/>
            <w:noWrap/>
            <w:vAlign w:val="bottom"/>
            <w:hideMark/>
          </w:tcPr>
          <w:p w14:paraId="05028E7B"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4_3-M42_658NII.avi</w:t>
            </w:r>
          </w:p>
        </w:tc>
        <w:tc>
          <w:tcPr>
            <w:tcW w:w="1080" w:type="dxa"/>
            <w:tcBorders>
              <w:top w:val="nil"/>
              <w:left w:val="nil"/>
              <w:bottom w:val="nil"/>
              <w:right w:val="nil"/>
            </w:tcBorders>
            <w:shd w:val="clear" w:color="auto" w:fill="auto"/>
            <w:noWrap/>
            <w:vAlign w:val="bottom"/>
            <w:hideMark/>
          </w:tcPr>
          <w:p w14:paraId="4E20C48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A2019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74AA0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2AB8DD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A6DF7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A7B820B" w14:textId="77777777" w:rsidTr="00141CAD">
        <w:trPr>
          <w:trHeight w:val="290"/>
        </w:trPr>
        <w:tc>
          <w:tcPr>
            <w:tcW w:w="4140" w:type="dxa"/>
            <w:tcBorders>
              <w:top w:val="nil"/>
              <w:left w:val="nil"/>
              <w:bottom w:val="nil"/>
              <w:right w:val="nil"/>
            </w:tcBorders>
            <w:shd w:val="clear" w:color="auto" w:fill="auto"/>
            <w:noWrap/>
            <w:vAlign w:val="bottom"/>
            <w:hideMark/>
          </w:tcPr>
          <w:p w14:paraId="10532DB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6_7-M42_658NII.avi</w:t>
            </w:r>
          </w:p>
        </w:tc>
        <w:tc>
          <w:tcPr>
            <w:tcW w:w="1080" w:type="dxa"/>
            <w:tcBorders>
              <w:top w:val="nil"/>
              <w:left w:val="nil"/>
              <w:bottom w:val="nil"/>
              <w:right w:val="nil"/>
            </w:tcBorders>
            <w:shd w:val="clear" w:color="auto" w:fill="auto"/>
            <w:noWrap/>
            <w:vAlign w:val="bottom"/>
            <w:hideMark/>
          </w:tcPr>
          <w:p w14:paraId="620E643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280A9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642B36E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8E6BD1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6F0445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6EFA0C9" w14:textId="77777777" w:rsidTr="00141CAD">
        <w:trPr>
          <w:trHeight w:val="290"/>
        </w:trPr>
        <w:tc>
          <w:tcPr>
            <w:tcW w:w="4140" w:type="dxa"/>
            <w:tcBorders>
              <w:top w:val="nil"/>
              <w:left w:val="nil"/>
              <w:bottom w:val="nil"/>
              <w:right w:val="nil"/>
            </w:tcBorders>
            <w:shd w:val="clear" w:color="auto" w:fill="auto"/>
            <w:noWrap/>
            <w:vAlign w:val="bottom"/>
            <w:hideMark/>
          </w:tcPr>
          <w:p w14:paraId="6F38CD50"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9_1-M42_658NII.avi</w:t>
            </w:r>
          </w:p>
        </w:tc>
        <w:tc>
          <w:tcPr>
            <w:tcW w:w="1080" w:type="dxa"/>
            <w:tcBorders>
              <w:top w:val="nil"/>
              <w:left w:val="nil"/>
              <w:bottom w:val="nil"/>
              <w:right w:val="nil"/>
            </w:tcBorders>
            <w:shd w:val="clear" w:color="auto" w:fill="auto"/>
            <w:noWrap/>
            <w:vAlign w:val="bottom"/>
            <w:hideMark/>
          </w:tcPr>
          <w:p w14:paraId="712976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EC1DF6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EA4CB5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319765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CAD4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BC9C245" w14:textId="77777777" w:rsidTr="00141CAD">
        <w:trPr>
          <w:trHeight w:val="290"/>
        </w:trPr>
        <w:tc>
          <w:tcPr>
            <w:tcW w:w="4140" w:type="dxa"/>
            <w:tcBorders>
              <w:top w:val="nil"/>
              <w:left w:val="nil"/>
              <w:bottom w:val="nil"/>
              <w:right w:val="nil"/>
            </w:tcBorders>
            <w:shd w:val="clear" w:color="auto" w:fill="auto"/>
            <w:noWrap/>
            <w:vAlign w:val="bottom"/>
            <w:hideMark/>
          </w:tcPr>
          <w:p w14:paraId="31F7F066" w14:textId="77777777" w:rsidR="00BE7957" w:rsidRDefault="00BE7957">
            <w:pPr>
              <w:rPr>
                <w:rFonts w:ascii="Calibri" w:hAnsi="Calibri" w:cs="Calibri"/>
                <w:color w:val="000000"/>
                <w:sz w:val="22"/>
                <w:szCs w:val="22"/>
              </w:rPr>
            </w:pPr>
            <w:r>
              <w:rPr>
                <w:rFonts w:ascii="Calibri" w:hAnsi="Calibri" w:cs="Calibri"/>
                <w:color w:val="000000"/>
                <w:sz w:val="22"/>
                <w:szCs w:val="22"/>
              </w:rPr>
              <w:t>2021-02-23-0312_2-M42_658NII.avi</w:t>
            </w:r>
          </w:p>
        </w:tc>
        <w:tc>
          <w:tcPr>
            <w:tcW w:w="1080" w:type="dxa"/>
            <w:tcBorders>
              <w:top w:val="nil"/>
              <w:left w:val="nil"/>
              <w:bottom w:val="nil"/>
              <w:right w:val="nil"/>
            </w:tcBorders>
            <w:shd w:val="clear" w:color="auto" w:fill="auto"/>
            <w:noWrap/>
            <w:vAlign w:val="bottom"/>
            <w:hideMark/>
          </w:tcPr>
          <w:p w14:paraId="0FCE476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79720A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BCC6A6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C1AD30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C1F674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2236E058" w14:textId="77777777" w:rsidTr="00141CAD">
        <w:trPr>
          <w:trHeight w:val="290"/>
        </w:trPr>
        <w:tc>
          <w:tcPr>
            <w:tcW w:w="4140" w:type="dxa"/>
            <w:tcBorders>
              <w:top w:val="nil"/>
              <w:left w:val="nil"/>
              <w:bottom w:val="nil"/>
              <w:right w:val="nil"/>
            </w:tcBorders>
            <w:shd w:val="clear" w:color="auto" w:fill="auto"/>
            <w:noWrap/>
            <w:vAlign w:val="bottom"/>
            <w:hideMark/>
          </w:tcPr>
          <w:p w14:paraId="462EA2B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18_3-M42_672SII.avi</w:t>
            </w:r>
          </w:p>
        </w:tc>
        <w:tc>
          <w:tcPr>
            <w:tcW w:w="1080" w:type="dxa"/>
            <w:tcBorders>
              <w:top w:val="nil"/>
              <w:left w:val="nil"/>
              <w:bottom w:val="nil"/>
              <w:right w:val="nil"/>
            </w:tcBorders>
            <w:shd w:val="clear" w:color="auto" w:fill="auto"/>
            <w:noWrap/>
            <w:vAlign w:val="bottom"/>
            <w:hideMark/>
          </w:tcPr>
          <w:p w14:paraId="062606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BC2EEF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055AC0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1B57AF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3AF0D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92F3BB2" w14:textId="77777777" w:rsidTr="00141CAD">
        <w:trPr>
          <w:trHeight w:val="290"/>
        </w:trPr>
        <w:tc>
          <w:tcPr>
            <w:tcW w:w="4140" w:type="dxa"/>
            <w:tcBorders>
              <w:top w:val="nil"/>
              <w:left w:val="nil"/>
              <w:bottom w:val="nil"/>
              <w:right w:val="nil"/>
            </w:tcBorders>
            <w:shd w:val="clear" w:color="auto" w:fill="auto"/>
            <w:noWrap/>
            <w:vAlign w:val="bottom"/>
            <w:hideMark/>
          </w:tcPr>
          <w:p w14:paraId="2E496131"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2_4-M42_672SII.avi</w:t>
            </w:r>
          </w:p>
        </w:tc>
        <w:tc>
          <w:tcPr>
            <w:tcW w:w="1080" w:type="dxa"/>
            <w:tcBorders>
              <w:top w:val="nil"/>
              <w:left w:val="nil"/>
              <w:bottom w:val="nil"/>
              <w:right w:val="nil"/>
            </w:tcBorders>
            <w:shd w:val="clear" w:color="auto" w:fill="auto"/>
            <w:noWrap/>
            <w:vAlign w:val="bottom"/>
            <w:hideMark/>
          </w:tcPr>
          <w:p w14:paraId="50226AB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365E1F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69AFD5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2F53A4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4C8DF6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1FA5E1F" w14:textId="77777777" w:rsidTr="00141CAD">
        <w:trPr>
          <w:trHeight w:val="290"/>
        </w:trPr>
        <w:tc>
          <w:tcPr>
            <w:tcW w:w="4140" w:type="dxa"/>
            <w:tcBorders>
              <w:top w:val="nil"/>
              <w:left w:val="nil"/>
              <w:bottom w:val="nil"/>
              <w:right w:val="nil"/>
            </w:tcBorders>
            <w:shd w:val="clear" w:color="auto" w:fill="auto"/>
            <w:noWrap/>
            <w:vAlign w:val="bottom"/>
            <w:hideMark/>
          </w:tcPr>
          <w:p w14:paraId="2412253C"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5_3-M42_672SII.avi</w:t>
            </w:r>
          </w:p>
        </w:tc>
        <w:tc>
          <w:tcPr>
            <w:tcW w:w="1080" w:type="dxa"/>
            <w:tcBorders>
              <w:top w:val="nil"/>
              <w:left w:val="nil"/>
              <w:bottom w:val="nil"/>
              <w:right w:val="nil"/>
            </w:tcBorders>
            <w:shd w:val="clear" w:color="auto" w:fill="auto"/>
            <w:noWrap/>
            <w:vAlign w:val="bottom"/>
            <w:hideMark/>
          </w:tcPr>
          <w:p w14:paraId="672B352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FA3088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C8A604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539C8A2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6C54B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E86AF2B" w14:textId="77777777" w:rsidTr="00141CAD">
        <w:trPr>
          <w:trHeight w:val="290"/>
        </w:trPr>
        <w:tc>
          <w:tcPr>
            <w:tcW w:w="4140" w:type="dxa"/>
            <w:tcBorders>
              <w:top w:val="nil"/>
              <w:left w:val="nil"/>
              <w:bottom w:val="nil"/>
              <w:right w:val="nil"/>
            </w:tcBorders>
            <w:shd w:val="clear" w:color="auto" w:fill="auto"/>
            <w:noWrap/>
            <w:vAlign w:val="bottom"/>
            <w:hideMark/>
          </w:tcPr>
          <w:p w14:paraId="0CF9B836"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7_6-M42_672SII.avi</w:t>
            </w:r>
          </w:p>
        </w:tc>
        <w:tc>
          <w:tcPr>
            <w:tcW w:w="1080" w:type="dxa"/>
            <w:tcBorders>
              <w:top w:val="nil"/>
              <w:left w:val="nil"/>
              <w:bottom w:val="nil"/>
              <w:right w:val="nil"/>
            </w:tcBorders>
            <w:shd w:val="clear" w:color="auto" w:fill="auto"/>
            <w:noWrap/>
            <w:vAlign w:val="bottom"/>
            <w:hideMark/>
          </w:tcPr>
          <w:p w14:paraId="631CA72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44DA6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357BA8D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408160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5418B3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6AD9162" w14:textId="77777777" w:rsidTr="00141CAD">
        <w:trPr>
          <w:trHeight w:val="290"/>
        </w:trPr>
        <w:tc>
          <w:tcPr>
            <w:tcW w:w="4140" w:type="dxa"/>
            <w:tcBorders>
              <w:top w:val="nil"/>
              <w:left w:val="nil"/>
              <w:bottom w:val="nil"/>
              <w:right w:val="nil"/>
            </w:tcBorders>
            <w:shd w:val="clear" w:color="auto" w:fill="auto"/>
            <w:noWrap/>
            <w:vAlign w:val="bottom"/>
            <w:hideMark/>
          </w:tcPr>
          <w:p w14:paraId="6FFAFDE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9_8-M42_672SII.avi</w:t>
            </w:r>
          </w:p>
        </w:tc>
        <w:tc>
          <w:tcPr>
            <w:tcW w:w="1080" w:type="dxa"/>
            <w:tcBorders>
              <w:top w:val="nil"/>
              <w:left w:val="nil"/>
              <w:bottom w:val="nil"/>
              <w:right w:val="nil"/>
            </w:tcBorders>
            <w:shd w:val="clear" w:color="auto" w:fill="auto"/>
            <w:noWrap/>
            <w:vAlign w:val="bottom"/>
            <w:hideMark/>
          </w:tcPr>
          <w:p w14:paraId="0AEC70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B9A0FC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05B18C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51D391C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C8CF55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4F11B5A" w14:textId="77777777" w:rsidTr="00141CAD">
        <w:trPr>
          <w:trHeight w:val="290"/>
        </w:trPr>
        <w:tc>
          <w:tcPr>
            <w:tcW w:w="4140" w:type="dxa"/>
            <w:tcBorders>
              <w:top w:val="nil"/>
              <w:left w:val="nil"/>
              <w:bottom w:val="nil"/>
              <w:right w:val="nil"/>
            </w:tcBorders>
            <w:shd w:val="clear" w:color="auto" w:fill="auto"/>
            <w:noWrap/>
            <w:vAlign w:val="bottom"/>
            <w:hideMark/>
          </w:tcPr>
          <w:p w14:paraId="4BAF109A" w14:textId="77777777" w:rsidR="00BE7957" w:rsidRDefault="00BE7957">
            <w:pPr>
              <w:rPr>
                <w:rFonts w:ascii="Calibri" w:hAnsi="Calibri" w:cs="Calibri"/>
                <w:color w:val="000000"/>
                <w:sz w:val="22"/>
                <w:szCs w:val="22"/>
              </w:rPr>
            </w:pPr>
            <w:r>
              <w:rPr>
                <w:rFonts w:ascii="Calibri" w:hAnsi="Calibri" w:cs="Calibri"/>
                <w:color w:val="000000"/>
                <w:sz w:val="22"/>
                <w:szCs w:val="22"/>
              </w:rPr>
              <w:t>2021-02-23-0343_3-M42_647CNT.avi</w:t>
            </w:r>
          </w:p>
        </w:tc>
        <w:tc>
          <w:tcPr>
            <w:tcW w:w="1080" w:type="dxa"/>
            <w:tcBorders>
              <w:top w:val="nil"/>
              <w:left w:val="nil"/>
              <w:bottom w:val="nil"/>
              <w:right w:val="nil"/>
            </w:tcBorders>
            <w:shd w:val="clear" w:color="auto" w:fill="auto"/>
            <w:noWrap/>
            <w:vAlign w:val="bottom"/>
            <w:hideMark/>
          </w:tcPr>
          <w:p w14:paraId="161CC00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67FFD5C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CBA5D6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49E5E9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AA05B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0F1C725" w14:textId="77777777" w:rsidTr="00141CAD">
        <w:trPr>
          <w:trHeight w:val="290"/>
        </w:trPr>
        <w:tc>
          <w:tcPr>
            <w:tcW w:w="4140" w:type="dxa"/>
            <w:tcBorders>
              <w:top w:val="nil"/>
              <w:left w:val="nil"/>
              <w:bottom w:val="nil"/>
              <w:right w:val="nil"/>
            </w:tcBorders>
            <w:shd w:val="clear" w:color="auto" w:fill="auto"/>
            <w:noWrap/>
            <w:vAlign w:val="bottom"/>
            <w:hideMark/>
          </w:tcPr>
          <w:p w14:paraId="60B34574" w14:textId="77777777" w:rsidR="00BE7957" w:rsidRDefault="00BE7957">
            <w:pPr>
              <w:rPr>
                <w:rFonts w:ascii="Calibri" w:hAnsi="Calibri" w:cs="Calibri"/>
                <w:color w:val="000000"/>
                <w:sz w:val="22"/>
                <w:szCs w:val="22"/>
              </w:rPr>
            </w:pPr>
            <w:r>
              <w:rPr>
                <w:rFonts w:ascii="Calibri" w:hAnsi="Calibri" w:cs="Calibri"/>
                <w:color w:val="000000"/>
                <w:sz w:val="22"/>
                <w:szCs w:val="22"/>
              </w:rPr>
              <w:t>2021-02-23-0345_5-M42_647CNT.avi</w:t>
            </w:r>
          </w:p>
        </w:tc>
        <w:tc>
          <w:tcPr>
            <w:tcW w:w="1080" w:type="dxa"/>
            <w:tcBorders>
              <w:top w:val="nil"/>
              <w:left w:val="nil"/>
              <w:bottom w:val="nil"/>
              <w:right w:val="nil"/>
            </w:tcBorders>
            <w:shd w:val="clear" w:color="auto" w:fill="auto"/>
            <w:noWrap/>
            <w:vAlign w:val="bottom"/>
            <w:hideMark/>
          </w:tcPr>
          <w:p w14:paraId="587C536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34993FB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62EDF8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F42C5F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FB07E8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1DEA0BD" w14:textId="77777777" w:rsidTr="00141CAD">
        <w:trPr>
          <w:trHeight w:val="290"/>
        </w:trPr>
        <w:tc>
          <w:tcPr>
            <w:tcW w:w="4140" w:type="dxa"/>
            <w:tcBorders>
              <w:top w:val="nil"/>
              <w:left w:val="nil"/>
              <w:bottom w:val="nil"/>
              <w:right w:val="nil"/>
            </w:tcBorders>
            <w:shd w:val="clear" w:color="auto" w:fill="auto"/>
            <w:noWrap/>
            <w:vAlign w:val="bottom"/>
            <w:hideMark/>
          </w:tcPr>
          <w:p w14:paraId="0671BDB2"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1_3-M42_647CNT.avi</w:t>
            </w:r>
          </w:p>
        </w:tc>
        <w:tc>
          <w:tcPr>
            <w:tcW w:w="1080" w:type="dxa"/>
            <w:tcBorders>
              <w:top w:val="nil"/>
              <w:left w:val="nil"/>
              <w:bottom w:val="nil"/>
              <w:right w:val="nil"/>
            </w:tcBorders>
            <w:shd w:val="clear" w:color="auto" w:fill="auto"/>
            <w:noWrap/>
            <w:vAlign w:val="bottom"/>
            <w:hideMark/>
          </w:tcPr>
          <w:p w14:paraId="548714D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36E79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E5ED51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72168F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7C37EA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5DEF0FD" w14:textId="77777777" w:rsidTr="00141CAD">
        <w:trPr>
          <w:trHeight w:val="290"/>
        </w:trPr>
        <w:tc>
          <w:tcPr>
            <w:tcW w:w="4140" w:type="dxa"/>
            <w:tcBorders>
              <w:top w:val="nil"/>
              <w:left w:val="nil"/>
              <w:bottom w:val="nil"/>
              <w:right w:val="nil"/>
            </w:tcBorders>
            <w:shd w:val="clear" w:color="auto" w:fill="auto"/>
            <w:noWrap/>
            <w:vAlign w:val="bottom"/>
            <w:hideMark/>
          </w:tcPr>
          <w:p w14:paraId="14C944DC"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4_0-M42_647CNT.avi</w:t>
            </w:r>
          </w:p>
        </w:tc>
        <w:tc>
          <w:tcPr>
            <w:tcW w:w="1080" w:type="dxa"/>
            <w:tcBorders>
              <w:top w:val="nil"/>
              <w:left w:val="nil"/>
              <w:bottom w:val="nil"/>
              <w:right w:val="nil"/>
            </w:tcBorders>
            <w:shd w:val="clear" w:color="auto" w:fill="auto"/>
            <w:noWrap/>
            <w:vAlign w:val="bottom"/>
            <w:hideMark/>
          </w:tcPr>
          <w:p w14:paraId="0863695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68CDEC8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3EF7C56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25D738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271F0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22DAD168" w14:textId="77777777" w:rsidTr="00141CAD">
        <w:trPr>
          <w:trHeight w:val="290"/>
        </w:trPr>
        <w:tc>
          <w:tcPr>
            <w:tcW w:w="4140" w:type="dxa"/>
            <w:tcBorders>
              <w:top w:val="nil"/>
              <w:left w:val="nil"/>
              <w:bottom w:val="nil"/>
              <w:right w:val="nil"/>
            </w:tcBorders>
            <w:shd w:val="clear" w:color="auto" w:fill="auto"/>
            <w:noWrap/>
            <w:vAlign w:val="bottom"/>
            <w:hideMark/>
          </w:tcPr>
          <w:p w14:paraId="04D00DC1"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6_1-M42_647CNT.avi</w:t>
            </w:r>
          </w:p>
        </w:tc>
        <w:tc>
          <w:tcPr>
            <w:tcW w:w="1080" w:type="dxa"/>
            <w:tcBorders>
              <w:top w:val="nil"/>
              <w:left w:val="nil"/>
              <w:bottom w:val="nil"/>
              <w:right w:val="nil"/>
            </w:tcBorders>
            <w:shd w:val="clear" w:color="auto" w:fill="auto"/>
            <w:noWrap/>
            <w:vAlign w:val="bottom"/>
            <w:hideMark/>
          </w:tcPr>
          <w:p w14:paraId="3CAC51B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39C6F66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0E8887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3C91BE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53FFD0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989AB5F" w14:textId="77777777" w:rsidTr="00141CAD">
        <w:trPr>
          <w:trHeight w:val="290"/>
        </w:trPr>
        <w:tc>
          <w:tcPr>
            <w:tcW w:w="4140" w:type="dxa"/>
            <w:tcBorders>
              <w:top w:val="nil"/>
              <w:left w:val="nil"/>
              <w:bottom w:val="nil"/>
              <w:right w:val="nil"/>
            </w:tcBorders>
            <w:shd w:val="clear" w:color="auto" w:fill="auto"/>
            <w:noWrap/>
            <w:vAlign w:val="bottom"/>
            <w:hideMark/>
          </w:tcPr>
          <w:p w14:paraId="3FA050C8" w14:textId="77777777" w:rsidR="00BE7957" w:rsidRDefault="00BE7957">
            <w:pPr>
              <w:rPr>
                <w:rFonts w:ascii="Calibri" w:hAnsi="Calibri" w:cs="Calibri"/>
                <w:color w:val="000000"/>
                <w:sz w:val="22"/>
                <w:szCs w:val="22"/>
              </w:rPr>
            </w:pPr>
            <w:r>
              <w:rPr>
                <w:rFonts w:ascii="Calibri" w:hAnsi="Calibri" w:cs="Calibri"/>
                <w:color w:val="000000"/>
                <w:sz w:val="22"/>
                <w:szCs w:val="22"/>
              </w:rPr>
              <w:t>2021-02-23-0404_1-M42_656HIA.avi</w:t>
            </w:r>
          </w:p>
        </w:tc>
        <w:tc>
          <w:tcPr>
            <w:tcW w:w="1080" w:type="dxa"/>
            <w:tcBorders>
              <w:top w:val="nil"/>
              <w:left w:val="nil"/>
              <w:bottom w:val="nil"/>
              <w:right w:val="nil"/>
            </w:tcBorders>
            <w:shd w:val="clear" w:color="auto" w:fill="auto"/>
            <w:noWrap/>
            <w:vAlign w:val="bottom"/>
            <w:hideMark/>
          </w:tcPr>
          <w:p w14:paraId="0447E5D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54A4DF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E9EC2A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B9EF93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CCB2CF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E038432" w14:textId="77777777" w:rsidTr="00141CAD">
        <w:trPr>
          <w:trHeight w:val="290"/>
        </w:trPr>
        <w:tc>
          <w:tcPr>
            <w:tcW w:w="4140" w:type="dxa"/>
            <w:tcBorders>
              <w:top w:val="nil"/>
              <w:left w:val="nil"/>
              <w:bottom w:val="nil"/>
              <w:right w:val="nil"/>
            </w:tcBorders>
            <w:shd w:val="clear" w:color="auto" w:fill="auto"/>
            <w:noWrap/>
            <w:vAlign w:val="bottom"/>
            <w:hideMark/>
          </w:tcPr>
          <w:p w14:paraId="01801D9A" w14:textId="77777777" w:rsidR="00BE7957" w:rsidRDefault="00BE7957">
            <w:pPr>
              <w:rPr>
                <w:rFonts w:ascii="Calibri" w:hAnsi="Calibri" w:cs="Calibri"/>
                <w:color w:val="000000"/>
                <w:sz w:val="22"/>
                <w:szCs w:val="22"/>
              </w:rPr>
            </w:pPr>
            <w:r>
              <w:rPr>
                <w:rFonts w:ascii="Calibri" w:hAnsi="Calibri" w:cs="Calibri"/>
                <w:color w:val="000000"/>
                <w:sz w:val="22"/>
                <w:szCs w:val="22"/>
              </w:rPr>
              <w:t>2021-02-23-0406_8-M42_656HIA.avi</w:t>
            </w:r>
          </w:p>
        </w:tc>
        <w:tc>
          <w:tcPr>
            <w:tcW w:w="1080" w:type="dxa"/>
            <w:tcBorders>
              <w:top w:val="nil"/>
              <w:left w:val="nil"/>
              <w:bottom w:val="nil"/>
              <w:right w:val="nil"/>
            </w:tcBorders>
            <w:shd w:val="clear" w:color="auto" w:fill="auto"/>
            <w:noWrap/>
            <w:vAlign w:val="bottom"/>
            <w:hideMark/>
          </w:tcPr>
          <w:p w14:paraId="2AFC585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DD6C33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30B51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4459F5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FF163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E97AD71" w14:textId="77777777" w:rsidTr="00141CAD">
        <w:trPr>
          <w:trHeight w:val="290"/>
        </w:trPr>
        <w:tc>
          <w:tcPr>
            <w:tcW w:w="4140" w:type="dxa"/>
            <w:tcBorders>
              <w:top w:val="nil"/>
              <w:left w:val="nil"/>
              <w:bottom w:val="nil"/>
              <w:right w:val="nil"/>
            </w:tcBorders>
            <w:shd w:val="clear" w:color="auto" w:fill="auto"/>
            <w:noWrap/>
            <w:vAlign w:val="bottom"/>
            <w:hideMark/>
          </w:tcPr>
          <w:p w14:paraId="27F35658"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3_2-M42_656HIA.avi</w:t>
            </w:r>
          </w:p>
        </w:tc>
        <w:tc>
          <w:tcPr>
            <w:tcW w:w="1080" w:type="dxa"/>
            <w:tcBorders>
              <w:top w:val="nil"/>
              <w:left w:val="nil"/>
              <w:bottom w:val="nil"/>
              <w:right w:val="nil"/>
            </w:tcBorders>
            <w:shd w:val="clear" w:color="auto" w:fill="auto"/>
            <w:noWrap/>
            <w:vAlign w:val="bottom"/>
            <w:hideMark/>
          </w:tcPr>
          <w:p w14:paraId="3D44423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EAC0B9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944BB9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DDDB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63DDEC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FD24726" w14:textId="77777777" w:rsidTr="00141CAD">
        <w:trPr>
          <w:trHeight w:val="290"/>
        </w:trPr>
        <w:tc>
          <w:tcPr>
            <w:tcW w:w="4140" w:type="dxa"/>
            <w:tcBorders>
              <w:top w:val="nil"/>
              <w:left w:val="nil"/>
              <w:bottom w:val="nil"/>
              <w:right w:val="nil"/>
            </w:tcBorders>
            <w:shd w:val="clear" w:color="auto" w:fill="auto"/>
            <w:noWrap/>
            <w:vAlign w:val="bottom"/>
            <w:hideMark/>
          </w:tcPr>
          <w:p w14:paraId="5BE5905B"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5_8-M42_656HIA.avi</w:t>
            </w:r>
          </w:p>
        </w:tc>
        <w:tc>
          <w:tcPr>
            <w:tcW w:w="1080" w:type="dxa"/>
            <w:tcBorders>
              <w:top w:val="nil"/>
              <w:left w:val="nil"/>
              <w:bottom w:val="nil"/>
              <w:right w:val="nil"/>
            </w:tcBorders>
            <w:shd w:val="clear" w:color="auto" w:fill="auto"/>
            <w:noWrap/>
            <w:vAlign w:val="bottom"/>
            <w:hideMark/>
          </w:tcPr>
          <w:p w14:paraId="10DFD7C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665327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34E359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A6B59A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5ADCB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61BB64C1" w14:textId="77777777" w:rsidTr="00141CAD">
        <w:trPr>
          <w:trHeight w:val="290"/>
        </w:trPr>
        <w:tc>
          <w:tcPr>
            <w:tcW w:w="4140" w:type="dxa"/>
            <w:tcBorders>
              <w:top w:val="nil"/>
              <w:left w:val="nil"/>
              <w:bottom w:val="nil"/>
              <w:right w:val="nil"/>
            </w:tcBorders>
            <w:shd w:val="clear" w:color="auto" w:fill="auto"/>
            <w:noWrap/>
            <w:vAlign w:val="bottom"/>
            <w:hideMark/>
          </w:tcPr>
          <w:p w14:paraId="21006183"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8_0-M42_656HIA.avi</w:t>
            </w:r>
          </w:p>
        </w:tc>
        <w:tc>
          <w:tcPr>
            <w:tcW w:w="1080" w:type="dxa"/>
            <w:tcBorders>
              <w:top w:val="nil"/>
              <w:left w:val="nil"/>
              <w:bottom w:val="nil"/>
              <w:right w:val="nil"/>
            </w:tcBorders>
            <w:shd w:val="clear" w:color="auto" w:fill="auto"/>
            <w:noWrap/>
            <w:vAlign w:val="bottom"/>
            <w:hideMark/>
          </w:tcPr>
          <w:p w14:paraId="26A996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30D5F9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318423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4B16AE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55F3D3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DF69886" w14:textId="77777777" w:rsidTr="00141CAD">
        <w:trPr>
          <w:trHeight w:val="290"/>
        </w:trPr>
        <w:tc>
          <w:tcPr>
            <w:tcW w:w="4140" w:type="dxa"/>
            <w:tcBorders>
              <w:top w:val="nil"/>
              <w:left w:val="nil"/>
              <w:bottom w:val="nil"/>
              <w:right w:val="nil"/>
            </w:tcBorders>
            <w:shd w:val="clear" w:color="auto" w:fill="auto"/>
            <w:noWrap/>
            <w:vAlign w:val="bottom"/>
            <w:hideMark/>
          </w:tcPr>
          <w:p w14:paraId="6D1525F0" w14:textId="77777777" w:rsidR="00BE7957" w:rsidRDefault="00BE7957">
            <w:pPr>
              <w:rPr>
                <w:rFonts w:ascii="Calibri" w:hAnsi="Calibri" w:cs="Calibri"/>
                <w:color w:val="000000"/>
                <w:sz w:val="22"/>
                <w:szCs w:val="22"/>
              </w:rPr>
            </w:pPr>
            <w:r>
              <w:rPr>
                <w:rFonts w:ascii="Calibri" w:hAnsi="Calibri" w:cs="Calibri"/>
                <w:color w:val="000000"/>
                <w:sz w:val="22"/>
                <w:szCs w:val="22"/>
              </w:rPr>
              <w:t>2021-02-23-0429_1-Dark_200ms.avi</w:t>
            </w:r>
          </w:p>
        </w:tc>
        <w:tc>
          <w:tcPr>
            <w:tcW w:w="1080" w:type="dxa"/>
            <w:tcBorders>
              <w:top w:val="nil"/>
              <w:left w:val="nil"/>
              <w:bottom w:val="nil"/>
              <w:right w:val="nil"/>
            </w:tcBorders>
            <w:shd w:val="clear" w:color="auto" w:fill="auto"/>
            <w:noWrap/>
            <w:vAlign w:val="bottom"/>
            <w:hideMark/>
          </w:tcPr>
          <w:p w14:paraId="5F5D629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1C9D401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7B13D8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9319B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4E9D5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89436E1" w14:textId="77777777" w:rsidTr="00141CAD">
        <w:trPr>
          <w:trHeight w:val="290"/>
        </w:trPr>
        <w:tc>
          <w:tcPr>
            <w:tcW w:w="4140" w:type="dxa"/>
            <w:tcBorders>
              <w:top w:val="nil"/>
              <w:left w:val="nil"/>
              <w:bottom w:val="nil"/>
              <w:right w:val="nil"/>
            </w:tcBorders>
            <w:shd w:val="clear" w:color="auto" w:fill="auto"/>
            <w:noWrap/>
            <w:vAlign w:val="bottom"/>
            <w:hideMark/>
          </w:tcPr>
          <w:p w14:paraId="584633EE"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0_2-Dark_999ms.avi</w:t>
            </w:r>
          </w:p>
        </w:tc>
        <w:tc>
          <w:tcPr>
            <w:tcW w:w="1080" w:type="dxa"/>
            <w:tcBorders>
              <w:top w:val="nil"/>
              <w:left w:val="nil"/>
              <w:bottom w:val="nil"/>
              <w:right w:val="nil"/>
            </w:tcBorders>
            <w:shd w:val="clear" w:color="auto" w:fill="auto"/>
            <w:noWrap/>
            <w:vAlign w:val="bottom"/>
            <w:hideMark/>
          </w:tcPr>
          <w:p w14:paraId="184316D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60D006B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79EF87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AFDB5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D7E126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18C3C4E" w14:textId="77777777" w:rsidTr="00141CAD">
        <w:trPr>
          <w:trHeight w:val="290"/>
        </w:trPr>
        <w:tc>
          <w:tcPr>
            <w:tcW w:w="4140" w:type="dxa"/>
            <w:tcBorders>
              <w:top w:val="nil"/>
              <w:left w:val="nil"/>
              <w:bottom w:val="nil"/>
              <w:right w:val="nil"/>
            </w:tcBorders>
            <w:shd w:val="clear" w:color="auto" w:fill="auto"/>
            <w:noWrap/>
            <w:vAlign w:val="bottom"/>
            <w:hideMark/>
          </w:tcPr>
          <w:p w14:paraId="490A4A8D"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7_4-Flat_656HIA.avi</w:t>
            </w:r>
          </w:p>
        </w:tc>
        <w:tc>
          <w:tcPr>
            <w:tcW w:w="1080" w:type="dxa"/>
            <w:tcBorders>
              <w:top w:val="nil"/>
              <w:left w:val="nil"/>
              <w:bottom w:val="nil"/>
              <w:right w:val="nil"/>
            </w:tcBorders>
            <w:shd w:val="clear" w:color="auto" w:fill="auto"/>
            <w:noWrap/>
            <w:vAlign w:val="bottom"/>
            <w:hideMark/>
          </w:tcPr>
          <w:p w14:paraId="2ADAE3E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2A6514B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2D8927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9788F5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0C75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7ABDB9F" w14:textId="77777777" w:rsidTr="00141CAD">
        <w:trPr>
          <w:trHeight w:val="290"/>
        </w:trPr>
        <w:tc>
          <w:tcPr>
            <w:tcW w:w="4140" w:type="dxa"/>
            <w:tcBorders>
              <w:top w:val="nil"/>
              <w:left w:val="nil"/>
              <w:bottom w:val="nil"/>
              <w:right w:val="nil"/>
            </w:tcBorders>
            <w:shd w:val="clear" w:color="auto" w:fill="auto"/>
            <w:noWrap/>
            <w:vAlign w:val="bottom"/>
            <w:hideMark/>
          </w:tcPr>
          <w:p w14:paraId="0BF2652A"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8_7-Flat_647CNT.avi</w:t>
            </w:r>
          </w:p>
        </w:tc>
        <w:tc>
          <w:tcPr>
            <w:tcW w:w="1080" w:type="dxa"/>
            <w:tcBorders>
              <w:top w:val="nil"/>
              <w:left w:val="nil"/>
              <w:bottom w:val="nil"/>
              <w:right w:val="nil"/>
            </w:tcBorders>
            <w:shd w:val="clear" w:color="auto" w:fill="auto"/>
            <w:noWrap/>
            <w:vAlign w:val="bottom"/>
            <w:hideMark/>
          </w:tcPr>
          <w:p w14:paraId="6D1FB42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744F295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BF1BB1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3A3E62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C257B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8B726CA" w14:textId="77777777" w:rsidTr="00141CAD">
        <w:trPr>
          <w:trHeight w:val="290"/>
        </w:trPr>
        <w:tc>
          <w:tcPr>
            <w:tcW w:w="4140" w:type="dxa"/>
            <w:tcBorders>
              <w:top w:val="nil"/>
              <w:left w:val="nil"/>
              <w:right w:val="nil"/>
            </w:tcBorders>
            <w:shd w:val="clear" w:color="auto" w:fill="auto"/>
            <w:noWrap/>
            <w:vAlign w:val="bottom"/>
            <w:hideMark/>
          </w:tcPr>
          <w:p w14:paraId="1715624B" w14:textId="77777777" w:rsidR="00BE7957" w:rsidRDefault="00BE7957">
            <w:pPr>
              <w:rPr>
                <w:rFonts w:ascii="Calibri" w:hAnsi="Calibri" w:cs="Calibri"/>
                <w:color w:val="000000"/>
                <w:sz w:val="22"/>
                <w:szCs w:val="22"/>
              </w:rPr>
            </w:pPr>
            <w:r>
              <w:rPr>
                <w:rFonts w:ascii="Calibri" w:hAnsi="Calibri" w:cs="Calibri"/>
                <w:color w:val="000000"/>
                <w:sz w:val="22"/>
                <w:szCs w:val="22"/>
              </w:rPr>
              <w:t>2021-02-23-0441_4-Flat_672SII.avi</w:t>
            </w:r>
          </w:p>
        </w:tc>
        <w:tc>
          <w:tcPr>
            <w:tcW w:w="1080" w:type="dxa"/>
            <w:tcBorders>
              <w:top w:val="nil"/>
              <w:left w:val="nil"/>
              <w:right w:val="nil"/>
            </w:tcBorders>
            <w:shd w:val="clear" w:color="auto" w:fill="auto"/>
            <w:noWrap/>
            <w:vAlign w:val="bottom"/>
            <w:hideMark/>
          </w:tcPr>
          <w:p w14:paraId="2A6890B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right w:val="nil"/>
            </w:tcBorders>
            <w:shd w:val="clear" w:color="auto" w:fill="auto"/>
            <w:noWrap/>
            <w:vAlign w:val="bottom"/>
            <w:hideMark/>
          </w:tcPr>
          <w:p w14:paraId="0884A28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635C246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60EC896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D614C4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rsidRPr="00141CAD" w14:paraId="10A88A3B" w14:textId="77777777" w:rsidTr="00141CAD">
        <w:trPr>
          <w:trHeight w:val="290"/>
        </w:trPr>
        <w:tc>
          <w:tcPr>
            <w:tcW w:w="4140" w:type="dxa"/>
            <w:tcBorders>
              <w:top w:val="nil"/>
              <w:left w:val="nil"/>
              <w:bottom w:val="single" w:sz="4" w:space="0" w:color="auto"/>
              <w:right w:val="nil"/>
            </w:tcBorders>
            <w:shd w:val="clear" w:color="auto" w:fill="auto"/>
            <w:noWrap/>
            <w:vAlign w:val="bottom"/>
            <w:hideMark/>
          </w:tcPr>
          <w:p w14:paraId="3557F0D2" w14:textId="77777777" w:rsidR="00BE7957" w:rsidRPr="00141CAD" w:rsidRDefault="00BE7957">
            <w:pPr>
              <w:rPr>
                <w:rFonts w:ascii="Calibri" w:hAnsi="Calibri" w:cs="Calibri"/>
                <w:color w:val="000000"/>
                <w:sz w:val="22"/>
                <w:szCs w:val="22"/>
              </w:rPr>
            </w:pPr>
            <w:r w:rsidRPr="00141CAD">
              <w:rPr>
                <w:rFonts w:ascii="Calibri" w:hAnsi="Calibri" w:cs="Calibri"/>
                <w:color w:val="000000"/>
                <w:sz w:val="22"/>
                <w:szCs w:val="22"/>
              </w:rPr>
              <w:t>2021-02-23-0442_8-Flat_658NII.avi</w:t>
            </w:r>
          </w:p>
        </w:tc>
        <w:tc>
          <w:tcPr>
            <w:tcW w:w="1080" w:type="dxa"/>
            <w:tcBorders>
              <w:top w:val="nil"/>
              <w:left w:val="nil"/>
              <w:bottom w:val="single" w:sz="4" w:space="0" w:color="auto"/>
              <w:right w:val="nil"/>
            </w:tcBorders>
            <w:shd w:val="clear" w:color="auto" w:fill="auto"/>
            <w:noWrap/>
            <w:vAlign w:val="bottom"/>
            <w:hideMark/>
          </w:tcPr>
          <w:p w14:paraId="09BE6F2D"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0.999</w:t>
            </w:r>
          </w:p>
        </w:tc>
        <w:tc>
          <w:tcPr>
            <w:tcW w:w="1080" w:type="dxa"/>
            <w:tcBorders>
              <w:top w:val="nil"/>
              <w:left w:val="nil"/>
              <w:bottom w:val="single" w:sz="4" w:space="0" w:color="auto"/>
              <w:right w:val="nil"/>
            </w:tcBorders>
            <w:shd w:val="clear" w:color="auto" w:fill="auto"/>
            <w:noWrap/>
            <w:vAlign w:val="bottom"/>
            <w:hideMark/>
          </w:tcPr>
          <w:p w14:paraId="69BBBE61"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62836F72"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67574AF1"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1AE2FA49"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280x960</w:t>
            </w:r>
          </w:p>
        </w:tc>
      </w:tr>
    </w:tbl>
    <w:p w14:paraId="649776BF" w14:textId="77777777" w:rsidR="00D23863" w:rsidRDefault="00D2386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B177A" w:rsidRPr="004174E0" w14:paraId="0717C99C" w14:textId="77777777" w:rsidTr="00C201FF">
        <w:trPr>
          <w:jc w:val="center"/>
        </w:trPr>
        <w:tc>
          <w:tcPr>
            <w:tcW w:w="4680" w:type="dxa"/>
            <w:shd w:val="clear" w:color="auto" w:fill="000000"/>
            <w:vAlign w:val="center"/>
          </w:tcPr>
          <w:p w14:paraId="1DA50875" w14:textId="191322D6" w:rsidR="003B177A" w:rsidRDefault="003B177A" w:rsidP="00C201FF">
            <w:pPr>
              <w:jc w:val="center"/>
              <w:rPr>
                <w:noProof/>
                <w:color w:val="808080" w:themeColor="background1" w:themeShade="80"/>
                <w:sz w:val="20"/>
              </w:rPr>
            </w:pPr>
            <w:r>
              <w:rPr>
                <w:noProof/>
              </w:rPr>
              <w:lastRenderedPageBreak/>
              <w:drawing>
                <wp:inline distT="0" distB="0" distL="0" distR="0" wp14:anchorId="59F50701" wp14:editId="3464C62B">
                  <wp:extent cx="2965450" cy="2223135"/>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F4221CE" w14:textId="4B03367A" w:rsidR="003B177A" w:rsidRPr="004174E0" w:rsidRDefault="003B177A" w:rsidP="00C201FF">
            <w:pPr>
              <w:jc w:val="center"/>
              <w:rPr>
                <w:sz w:val="20"/>
              </w:rPr>
            </w:pPr>
            <w:r>
              <w:rPr>
                <w:noProof/>
              </w:rPr>
              <w:drawing>
                <wp:inline distT="0" distB="0" distL="0" distR="0" wp14:anchorId="5FEBFB89" wp14:editId="5321994E">
                  <wp:extent cx="2965450" cy="2223135"/>
                  <wp:effectExtent l="0" t="0" r="635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467545EA" w14:textId="77777777" w:rsidTr="00C201FF">
        <w:trPr>
          <w:jc w:val="center"/>
        </w:trPr>
        <w:tc>
          <w:tcPr>
            <w:tcW w:w="4680" w:type="dxa"/>
            <w:shd w:val="clear" w:color="auto" w:fill="000000"/>
          </w:tcPr>
          <w:p w14:paraId="369E1D1F" w14:textId="7D26A098" w:rsidR="003B177A" w:rsidRPr="00EE3E4F" w:rsidRDefault="003B177A" w:rsidP="003B177A">
            <w:pPr>
              <w:jc w:val="center"/>
              <w:rPr>
                <w:sz w:val="20"/>
              </w:rPr>
            </w:pPr>
            <w:r w:rsidRPr="003B177A">
              <w:rPr>
                <w:sz w:val="20"/>
              </w:rPr>
              <w:t>2021-02-23-0324_7-M42_672SII-200msDark50pctStack1000-Lin.jpg</w:t>
            </w:r>
          </w:p>
        </w:tc>
        <w:tc>
          <w:tcPr>
            <w:tcW w:w="4680" w:type="dxa"/>
            <w:shd w:val="clear" w:color="auto" w:fill="000000"/>
          </w:tcPr>
          <w:p w14:paraId="6ACFF19F" w14:textId="52206A72" w:rsidR="003B177A" w:rsidRPr="00EE3E4F" w:rsidRDefault="003B177A" w:rsidP="003B177A">
            <w:pPr>
              <w:jc w:val="center"/>
              <w:rPr>
                <w:sz w:val="20"/>
              </w:rPr>
            </w:pPr>
            <w:r w:rsidRPr="003B177A">
              <w:rPr>
                <w:sz w:val="20"/>
              </w:rPr>
              <w:t>2021-02-23-0324_7-M42_672SII-200msDark50pctStack1000-L</w:t>
            </w:r>
            <w:r>
              <w:rPr>
                <w:sz w:val="20"/>
              </w:rPr>
              <w:t>og</w:t>
            </w:r>
            <w:r w:rsidRPr="003B177A">
              <w:rPr>
                <w:sz w:val="20"/>
              </w:rPr>
              <w:t>.jpg</w:t>
            </w:r>
          </w:p>
        </w:tc>
      </w:tr>
      <w:tr w:rsidR="003B177A" w:rsidRPr="004174E0" w14:paraId="1FBDD302"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C08043E" w14:textId="64C489AC" w:rsidR="003B177A" w:rsidRPr="00F95325" w:rsidRDefault="008644E8" w:rsidP="00C201FF">
            <w:pPr>
              <w:jc w:val="center"/>
              <w:rPr>
                <w:sz w:val="20"/>
              </w:rPr>
            </w:pPr>
            <w:r>
              <w:rPr>
                <w:noProof/>
              </w:rPr>
              <w:drawing>
                <wp:inline distT="0" distB="0" distL="0" distR="0" wp14:anchorId="109CE44A" wp14:editId="51BD431D">
                  <wp:extent cx="2965450" cy="2223135"/>
                  <wp:effectExtent l="0" t="0" r="635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A977704" w14:textId="127D8997" w:rsidR="003B177A" w:rsidRPr="004174E0" w:rsidRDefault="008644E8" w:rsidP="00C201FF">
            <w:pPr>
              <w:jc w:val="center"/>
              <w:rPr>
                <w:sz w:val="20"/>
              </w:rPr>
            </w:pPr>
            <w:r>
              <w:rPr>
                <w:noProof/>
              </w:rPr>
              <w:drawing>
                <wp:inline distT="0" distB="0" distL="0" distR="0" wp14:anchorId="5D0AAE81" wp14:editId="4A3FF3EC">
                  <wp:extent cx="2965450" cy="2223135"/>
                  <wp:effectExtent l="0" t="0" r="635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0F352851"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54C59F" w14:textId="532864F4" w:rsidR="003B177A" w:rsidRPr="00EE3E4F" w:rsidRDefault="008644E8" w:rsidP="00C201FF">
            <w:pPr>
              <w:jc w:val="center"/>
              <w:rPr>
                <w:sz w:val="20"/>
              </w:rPr>
            </w:pPr>
            <w:r w:rsidRPr="008644E8">
              <w:rPr>
                <w:sz w:val="20"/>
              </w:rPr>
              <w:t>2021-02-23-0308_1-M42_658NII-200msDark50pctStack800-L</w:t>
            </w:r>
            <w:r>
              <w:rPr>
                <w:sz w:val="20"/>
              </w:rPr>
              <w:t>in</w:t>
            </w:r>
            <w:r w:rsidRPr="008644E8">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F2E530E" w14:textId="68F174F3" w:rsidR="003B177A" w:rsidRPr="00EE3E4F" w:rsidRDefault="008644E8" w:rsidP="00C201FF">
            <w:pPr>
              <w:jc w:val="center"/>
              <w:rPr>
                <w:sz w:val="20"/>
              </w:rPr>
            </w:pPr>
            <w:r w:rsidRPr="008644E8">
              <w:rPr>
                <w:sz w:val="20"/>
              </w:rPr>
              <w:t>2021-02-23-0308_1-M42_658NII-200msDark50pctStack800-Log.jpg</w:t>
            </w:r>
          </w:p>
        </w:tc>
      </w:tr>
      <w:tr w:rsidR="003B177A" w:rsidRPr="004174E0" w14:paraId="120B0C2A"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55851F1" w14:textId="3B48BDCC" w:rsidR="003B177A" w:rsidRPr="00F95325" w:rsidRDefault="008644E8" w:rsidP="00C201FF">
            <w:pPr>
              <w:jc w:val="center"/>
              <w:rPr>
                <w:sz w:val="20"/>
              </w:rPr>
            </w:pPr>
            <w:r>
              <w:rPr>
                <w:noProof/>
              </w:rPr>
              <w:drawing>
                <wp:inline distT="0" distB="0" distL="0" distR="0" wp14:anchorId="3BE26EAC" wp14:editId="4B0C8B4C">
                  <wp:extent cx="2965450" cy="22231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84C4BF7" w14:textId="0AE0E500" w:rsidR="003B177A" w:rsidRPr="004174E0" w:rsidRDefault="008644E8" w:rsidP="00C201FF">
            <w:pPr>
              <w:jc w:val="center"/>
              <w:rPr>
                <w:sz w:val="20"/>
              </w:rPr>
            </w:pPr>
            <w:r>
              <w:rPr>
                <w:noProof/>
              </w:rPr>
              <w:drawing>
                <wp:inline distT="0" distB="0" distL="0" distR="0" wp14:anchorId="78B7FDAC" wp14:editId="45A5F626">
                  <wp:extent cx="2965450" cy="2223135"/>
                  <wp:effectExtent l="0" t="0" r="635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70C43E0B"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CDE5B08" w14:textId="361BC5CE" w:rsidR="003B177A" w:rsidRPr="00EE3E4F" w:rsidRDefault="008644E8" w:rsidP="00C201FF">
            <w:pPr>
              <w:jc w:val="center"/>
              <w:rPr>
                <w:sz w:val="20"/>
              </w:rPr>
            </w:pPr>
            <w:r w:rsidRPr="008644E8">
              <w:rPr>
                <w:sz w:val="20"/>
              </w:rPr>
              <w:t>2021-02-23-0350_1-M42_656HIA-200msDark50pctStack1400-L</w:t>
            </w:r>
            <w:r>
              <w:rPr>
                <w:sz w:val="20"/>
              </w:rPr>
              <w:t>in</w:t>
            </w:r>
            <w:r w:rsidRPr="008644E8">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9572F74" w14:textId="64232865" w:rsidR="003B177A" w:rsidRPr="00EE3E4F" w:rsidRDefault="008644E8" w:rsidP="00C201FF">
            <w:pPr>
              <w:jc w:val="center"/>
              <w:rPr>
                <w:sz w:val="20"/>
              </w:rPr>
            </w:pPr>
            <w:r w:rsidRPr="008644E8">
              <w:rPr>
                <w:sz w:val="20"/>
              </w:rPr>
              <w:t>2021-02-23-0350_1-M42_656HIA-200msDark50pctStack1400-Log.jpg</w:t>
            </w:r>
          </w:p>
        </w:tc>
      </w:tr>
    </w:tbl>
    <w:p w14:paraId="37FA6FEF" w14:textId="0B68BE87" w:rsidR="003B177A" w:rsidRDefault="003B177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644E8" w:rsidRPr="004174E0" w14:paraId="599AAE37"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361B5D5" w14:textId="0BE87D09" w:rsidR="008644E8" w:rsidRPr="00F95325" w:rsidRDefault="004070BA" w:rsidP="00C201FF">
            <w:pPr>
              <w:jc w:val="center"/>
              <w:rPr>
                <w:sz w:val="20"/>
              </w:rPr>
            </w:pPr>
            <w:r>
              <w:rPr>
                <w:noProof/>
              </w:rPr>
              <w:lastRenderedPageBreak/>
              <w:drawing>
                <wp:inline distT="0" distB="0" distL="0" distR="0" wp14:anchorId="724DFD0F" wp14:editId="43937B28">
                  <wp:extent cx="2965450" cy="2223135"/>
                  <wp:effectExtent l="0" t="0" r="635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689A564" w14:textId="7B1A0C14" w:rsidR="008644E8" w:rsidRPr="004174E0" w:rsidRDefault="004070BA" w:rsidP="00C201FF">
            <w:pPr>
              <w:jc w:val="center"/>
              <w:rPr>
                <w:sz w:val="20"/>
              </w:rPr>
            </w:pPr>
            <w:r>
              <w:rPr>
                <w:noProof/>
              </w:rPr>
              <w:drawing>
                <wp:inline distT="0" distB="0" distL="0" distR="0" wp14:anchorId="2FC364E8" wp14:editId="6507E647">
                  <wp:extent cx="2965450" cy="22231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644E8" w:rsidRPr="00EE3E4F" w14:paraId="63F963EB"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E1A595C" w14:textId="583AAD24" w:rsidR="008644E8" w:rsidRPr="00EE3E4F" w:rsidRDefault="004070BA" w:rsidP="00C201FF">
            <w:pPr>
              <w:jc w:val="center"/>
              <w:rPr>
                <w:sz w:val="20"/>
              </w:rPr>
            </w:pPr>
            <w:r w:rsidRPr="004070BA">
              <w:rPr>
                <w:sz w:val="20"/>
              </w:rPr>
              <w:t>2021-02-23-0350_0-M42_647CNT-200msDark50pctStack1000-L</w:t>
            </w:r>
            <w:r>
              <w:rPr>
                <w:sz w:val="20"/>
              </w:rPr>
              <w:t>in</w:t>
            </w:r>
            <w:r w:rsidRPr="004070BA">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3E2EF0B" w14:textId="384B082C" w:rsidR="008644E8" w:rsidRPr="00EE3E4F" w:rsidRDefault="004070BA" w:rsidP="00C201FF">
            <w:pPr>
              <w:jc w:val="center"/>
              <w:rPr>
                <w:sz w:val="20"/>
              </w:rPr>
            </w:pPr>
            <w:r w:rsidRPr="004070BA">
              <w:rPr>
                <w:sz w:val="20"/>
              </w:rPr>
              <w:t>2021-02-23-0350_0-M42_647CNT-200msDark50pctStack1000-Log.jpg</w:t>
            </w:r>
          </w:p>
        </w:tc>
      </w:tr>
    </w:tbl>
    <w:p w14:paraId="4C61EA2E" w14:textId="77777777" w:rsidR="008644E8" w:rsidRDefault="008644E8"/>
    <w:p w14:paraId="0E2781B8" w14:textId="77777777" w:rsidR="0088619D" w:rsidRPr="008D7F37" w:rsidRDefault="0088619D" w:rsidP="0088619D">
      <w:pPr>
        <w:rPr>
          <w:b/>
          <w:bCs/>
          <w:color w:val="0070C0"/>
        </w:rPr>
      </w:pPr>
      <w:r w:rsidRPr="008D7F37">
        <w:rPr>
          <w:b/>
          <w:bCs/>
          <w:color w:val="0070C0"/>
        </w:rPr>
        <w:t xml:space="preserve">Data Disposition: </w:t>
      </w:r>
    </w:p>
    <w:p w14:paraId="1CA8353B" w14:textId="77777777" w:rsidR="0088619D" w:rsidRPr="008D7F37" w:rsidRDefault="0088619D"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49E2DCAA" w14:textId="77777777" w:rsidR="0088619D" w:rsidRPr="0088619D" w:rsidRDefault="0088619D" w:rsidP="009E247F">
      <w:pPr>
        <w:pStyle w:val="ListParagraph"/>
        <w:numPr>
          <w:ilvl w:val="0"/>
          <w:numId w:val="3"/>
        </w:numPr>
        <w:rPr>
          <w:color w:val="0070C0"/>
        </w:rPr>
      </w:pPr>
      <w:r w:rsidRPr="0088619D">
        <w:rPr>
          <w:color w:val="0070C0"/>
        </w:rPr>
        <w:t>Processed data is in appropriate project directories on the Astronomy SD card.</w:t>
      </w:r>
    </w:p>
    <w:p w14:paraId="6120827B" w14:textId="77777777" w:rsidR="0088619D" w:rsidRDefault="0088619D" w:rsidP="0088619D">
      <w:pPr>
        <w:rPr>
          <w:color w:val="0070C0"/>
        </w:rPr>
      </w:pPr>
    </w:p>
    <w:p w14:paraId="148A7DB9" w14:textId="3EE48DCB" w:rsidR="0092440F" w:rsidRDefault="0092440F" w:rsidP="0088619D">
      <w:pPr>
        <w:rPr>
          <w:rFonts w:ascii="Arial" w:hAnsi="Arial" w:cs="Arial"/>
          <w:b/>
          <w:bCs/>
          <w:i/>
          <w:iCs/>
          <w:sz w:val="28"/>
          <w:szCs w:val="28"/>
        </w:rPr>
      </w:pPr>
      <w:r>
        <w:br w:type="page"/>
      </w:r>
    </w:p>
    <w:p w14:paraId="2E50D1A3" w14:textId="46D5D649" w:rsidR="0092440F" w:rsidRDefault="0092440F" w:rsidP="0092440F">
      <w:pPr>
        <w:pStyle w:val="Heading2"/>
      </w:pPr>
      <w:bookmarkStart w:id="11" w:name="_Toc86521188"/>
      <w:r>
        <w:lastRenderedPageBreak/>
        <w:t>March</w:t>
      </w:r>
      <w:bookmarkEnd w:id="11"/>
    </w:p>
    <w:p w14:paraId="6D873720" w14:textId="126DA755" w:rsidR="0092440F" w:rsidRPr="00D4326C" w:rsidRDefault="0092440F" w:rsidP="0092440F">
      <w:pPr>
        <w:pStyle w:val="Heading3"/>
      </w:pPr>
      <w:bookmarkStart w:id="12" w:name="_Toc86521189"/>
      <w:r>
        <w:t>2021-Mar-0</w:t>
      </w:r>
      <w:r w:rsidR="00EF6801">
        <w:t>1</w:t>
      </w:r>
      <w:r>
        <w:t xml:space="preserve"> (Mar-0</w:t>
      </w:r>
      <w:r w:rsidR="00EF6801">
        <w:t>2</w:t>
      </w:r>
      <w:r>
        <w:t xml:space="preserve"> UT): </w:t>
      </w:r>
      <w:r w:rsidRPr="002B2B28">
        <w:t xml:space="preserve"> </w:t>
      </w:r>
      <w:r>
        <w:t>M42 Video</w:t>
      </w:r>
      <w:bookmarkEnd w:id="12"/>
    </w:p>
    <w:p w14:paraId="775AA974" w14:textId="77777777" w:rsidR="0092440F" w:rsidRDefault="0092440F" w:rsidP="0092440F">
      <w:pPr>
        <w:rPr>
          <w:color w:val="808080" w:themeColor="background1" w:themeShade="80"/>
          <w:sz w:val="20"/>
        </w:rPr>
      </w:pPr>
      <w:r>
        <w:rPr>
          <w:color w:val="808080" w:themeColor="background1" w:themeShade="80"/>
          <w:sz w:val="20"/>
        </w:rPr>
        <w:t>Last Updated 3/3/2021</w:t>
      </w:r>
    </w:p>
    <w:p w14:paraId="6C23B775" w14:textId="77777777" w:rsidR="0092440F" w:rsidRDefault="0092440F" w:rsidP="0092440F"/>
    <w:p w14:paraId="3141E822" w14:textId="3711F44C" w:rsidR="0092440F" w:rsidRDefault="0092440F" w:rsidP="0092440F">
      <w:r>
        <w:t xml:space="preserve">Transparency was excellent (4/5) and seeing was excellent (4.5/5).  </w:t>
      </w:r>
    </w:p>
    <w:p w14:paraId="1ADACCA3" w14:textId="7F8EA575" w:rsidR="0092440F" w:rsidRDefault="0092440F">
      <w:pPr>
        <w:rPr>
          <w:lang w:bidi="ar-SA"/>
        </w:rPr>
      </w:pPr>
    </w:p>
    <w:tbl>
      <w:tblPr>
        <w:tblW w:w="9360" w:type="dxa"/>
        <w:tblLayout w:type="fixed"/>
        <w:tblCellMar>
          <w:left w:w="0" w:type="dxa"/>
          <w:right w:w="0" w:type="dxa"/>
        </w:tblCellMar>
        <w:tblLook w:val="04A0" w:firstRow="1" w:lastRow="0" w:firstColumn="1" w:lastColumn="0" w:noHBand="0" w:noVBand="1"/>
      </w:tblPr>
      <w:tblGrid>
        <w:gridCol w:w="4145"/>
        <w:gridCol w:w="1043"/>
        <w:gridCol w:w="1043"/>
        <w:gridCol w:w="1043"/>
        <w:gridCol w:w="826"/>
        <w:gridCol w:w="1260"/>
      </w:tblGrid>
      <w:tr w:rsidR="0092440F" w:rsidRPr="0092440F" w14:paraId="10A066A0" w14:textId="77777777" w:rsidTr="0092440F">
        <w:trPr>
          <w:trHeight w:val="290"/>
        </w:trPr>
        <w:tc>
          <w:tcPr>
            <w:tcW w:w="4145" w:type="dxa"/>
            <w:tcBorders>
              <w:top w:val="single" w:sz="4" w:space="0" w:color="auto"/>
              <w:left w:val="nil"/>
              <w:bottom w:val="single" w:sz="4" w:space="0" w:color="auto"/>
              <w:right w:val="nil"/>
            </w:tcBorders>
            <w:shd w:val="clear" w:color="auto" w:fill="auto"/>
            <w:noWrap/>
            <w:vAlign w:val="bottom"/>
            <w:hideMark/>
          </w:tcPr>
          <w:p w14:paraId="6A9964C0" w14:textId="77777777" w:rsidR="0092440F" w:rsidRPr="0092440F" w:rsidRDefault="0092440F">
            <w:pPr>
              <w:rPr>
                <w:rFonts w:ascii="Calibri" w:hAnsi="Calibri" w:cs="Calibri"/>
                <w:b/>
                <w:bCs/>
                <w:color w:val="000000"/>
                <w:sz w:val="22"/>
                <w:szCs w:val="22"/>
              </w:rPr>
            </w:pPr>
            <w:r w:rsidRPr="0092440F">
              <w:rPr>
                <w:rFonts w:ascii="Calibri" w:hAnsi="Calibri" w:cs="Calibri"/>
                <w:b/>
                <w:bCs/>
                <w:color w:val="000000"/>
                <w:sz w:val="22"/>
                <w:szCs w:val="22"/>
              </w:rPr>
              <w:t>Video File</w:t>
            </w:r>
          </w:p>
        </w:tc>
        <w:tc>
          <w:tcPr>
            <w:tcW w:w="1043" w:type="dxa"/>
            <w:tcBorders>
              <w:top w:val="single" w:sz="4" w:space="0" w:color="auto"/>
              <w:left w:val="nil"/>
              <w:bottom w:val="single" w:sz="4" w:space="0" w:color="auto"/>
              <w:right w:val="nil"/>
            </w:tcBorders>
            <w:shd w:val="clear" w:color="auto" w:fill="auto"/>
            <w:noWrap/>
            <w:vAlign w:val="bottom"/>
            <w:hideMark/>
          </w:tcPr>
          <w:p w14:paraId="19BB06D9"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Exposure</w:t>
            </w:r>
          </w:p>
        </w:tc>
        <w:tc>
          <w:tcPr>
            <w:tcW w:w="1043" w:type="dxa"/>
            <w:tcBorders>
              <w:top w:val="single" w:sz="4" w:space="0" w:color="auto"/>
              <w:left w:val="nil"/>
              <w:bottom w:val="single" w:sz="4" w:space="0" w:color="auto"/>
              <w:right w:val="nil"/>
            </w:tcBorders>
            <w:shd w:val="clear" w:color="auto" w:fill="auto"/>
            <w:noWrap/>
            <w:vAlign w:val="bottom"/>
            <w:hideMark/>
          </w:tcPr>
          <w:p w14:paraId="3702784B"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Gain</w:t>
            </w:r>
          </w:p>
        </w:tc>
        <w:tc>
          <w:tcPr>
            <w:tcW w:w="1043" w:type="dxa"/>
            <w:tcBorders>
              <w:top w:val="single" w:sz="4" w:space="0" w:color="auto"/>
              <w:left w:val="nil"/>
              <w:bottom w:val="single" w:sz="4" w:space="0" w:color="auto"/>
              <w:right w:val="nil"/>
            </w:tcBorders>
            <w:shd w:val="clear" w:color="auto" w:fill="auto"/>
            <w:noWrap/>
            <w:vAlign w:val="bottom"/>
            <w:hideMark/>
          </w:tcPr>
          <w:p w14:paraId="74CD9754"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Gamma</w:t>
            </w:r>
          </w:p>
        </w:tc>
        <w:tc>
          <w:tcPr>
            <w:tcW w:w="826" w:type="dxa"/>
            <w:tcBorders>
              <w:top w:val="single" w:sz="4" w:space="0" w:color="auto"/>
              <w:left w:val="nil"/>
              <w:bottom w:val="single" w:sz="4" w:space="0" w:color="auto"/>
              <w:right w:val="nil"/>
            </w:tcBorders>
            <w:shd w:val="clear" w:color="auto" w:fill="auto"/>
            <w:noWrap/>
            <w:vAlign w:val="bottom"/>
            <w:hideMark/>
          </w:tcPr>
          <w:p w14:paraId="0E3379AA"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7CF23E1"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Capture Area</w:t>
            </w:r>
          </w:p>
        </w:tc>
      </w:tr>
      <w:tr w:rsidR="0092440F" w14:paraId="4F97AAA7" w14:textId="77777777" w:rsidTr="0092440F">
        <w:trPr>
          <w:trHeight w:val="290"/>
        </w:trPr>
        <w:tc>
          <w:tcPr>
            <w:tcW w:w="4145" w:type="dxa"/>
            <w:tcBorders>
              <w:top w:val="single" w:sz="4" w:space="0" w:color="auto"/>
              <w:left w:val="nil"/>
              <w:bottom w:val="nil"/>
              <w:right w:val="nil"/>
            </w:tcBorders>
            <w:shd w:val="clear" w:color="auto" w:fill="auto"/>
            <w:noWrap/>
            <w:vAlign w:val="bottom"/>
            <w:hideMark/>
          </w:tcPr>
          <w:p w14:paraId="748DD393"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3_7-M42_650RED.avi</w:t>
            </w:r>
          </w:p>
        </w:tc>
        <w:tc>
          <w:tcPr>
            <w:tcW w:w="1043" w:type="dxa"/>
            <w:tcBorders>
              <w:top w:val="single" w:sz="4" w:space="0" w:color="auto"/>
              <w:left w:val="nil"/>
              <w:bottom w:val="nil"/>
              <w:right w:val="nil"/>
            </w:tcBorders>
            <w:shd w:val="clear" w:color="auto" w:fill="auto"/>
            <w:noWrap/>
            <w:vAlign w:val="bottom"/>
            <w:hideMark/>
          </w:tcPr>
          <w:p w14:paraId="7FFAAB3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single" w:sz="4" w:space="0" w:color="auto"/>
              <w:left w:val="nil"/>
              <w:bottom w:val="nil"/>
              <w:right w:val="nil"/>
            </w:tcBorders>
            <w:shd w:val="clear" w:color="auto" w:fill="auto"/>
            <w:noWrap/>
            <w:vAlign w:val="bottom"/>
            <w:hideMark/>
          </w:tcPr>
          <w:p w14:paraId="4E87E7F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single" w:sz="4" w:space="0" w:color="auto"/>
              <w:left w:val="nil"/>
              <w:bottom w:val="nil"/>
              <w:right w:val="nil"/>
            </w:tcBorders>
            <w:shd w:val="clear" w:color="auto" w:fill="auto"/>
            <w:noWrap/>
            <w:vAlign w:val="bottom"/>
            <w:hideMark/>
          </w:tcPr>
          <w:p w14:paraId="4EDA364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single" w:sz="4" w:space="0" w:color="auto"/>
              <w:left w:val="nil"/>
              <w:bottom w:val="nil"/>
              <w:right w:val="nil"/>
            </w:tcBorders>
            <w:shd w:val="clear" w:color="auto" w:fill="auto"/>
            <w:noWrap/>
            <w:vAlign w:val="bottom"/>
            <w:hideMark/>
          </w:tcPr>
          <w:p w14:paraId="2462572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BB666E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DEB78BA" w14:textId="77777777" w:rsidTr="0092440F">
        <w:trPr>
          <w:trHeight w:val="290"/>
        </w:trPr>
        <w:tc>
          <w:tcPr>
            <w:tcW w:w="4145" w:type="dxa"/>
            <w:tcBorders>
              <w:top w:val="nil"/>
              <w:left w:val="nil"/>
              <w:bottom w:val="nil"/>
              <w:right w:val="nil"/>
            </w:tcBorders>
            <w:shd w:val="clear" w:color="auto" w:fill="auto"/>
            <w:noWrap/>
            <w:vAlign w:val="bottom"/>
            <w:hideMark/>
          </w:tcPr>
          <w:p w14:paraId="087A9B9E"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5_8-M42_650RED.avi</w:t>
            </w:r>
          </w:p>
        </w:tc>
        <w:tc>
          <w:tcPr>
            <w:tcW w:w="1043" w:type="dxa"/>
            <w:tcBorders>
              <w:top w:val="nil"/>
              <w:left w:val="nil"/>
              <w:bottom w:val="nil"/>
              <w:right w:val="nil"/>
            </w:tcBorders>
            <w:shd w:val="clear" w:color="auto" w:fill="auto"/>
            <w:noWrap/>
            <w:vAlign w:val="bottom"/>
            <w:hideMark/>
          </w:tcPr>
          <w:p w14:paraId="62B0B2C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2FC8110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941257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347E2E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D7D3F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A1F38E7" w14:textId="77777777" w:rsidTr="0092440F">
        <w:trPr>
          <w:trHeight w:val="290"/>
        </w:trPr>
        <w:tc>
          <w:tcPr>
            <w:tcW w:w="4145" w:type="dxa"/>
            <w:tcBorders>
              <w:top w:val="nil"/>
              <w:left w:val="nil"/>
              <w:bottom w:val="nil"/>
              <w:right w:val="nil"/>
            </w:tcBorders>
            <w:shd w:val="clear" w:color="auto" w:fill="auto"/>
            <w:noWrap/>
            <w:vAlign w:val="bottom"/>
            <w:hideMark/>
          </w:tcPr>
          <w:p w14:paraId="7D837B24"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7_8-M42_650RED.avi</w:t>
            </w:r>
          </w:p>
        </w:tc>
        <w:tc>
          <w:tcPr>
            <w:tcW w:w="1043" w:type="dxa"/>
            <w:tcBorders>
              <w:top w:val="nil"/>
              <w:left w:val="nil"/>
              <w:bottom w:val="nil"/>
              <w:right w:val="nil"/>
            </w:tcBorders>
            <w:shd w:val="clear" w:color="auto" w:fill="auto"/>
            <w:noWrap/>
            <w:vAlign w:val="bottom"/>
            <w:hideMark/>
          </w:tcPr>
          <w:p w14:paraId="381812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E95627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3F03B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22606D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E1524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A0B9666" w14:textId="77777777" w:rsidTr="0092440F">
        <w:trPr>
          <w:trHeight w:val="290"/>
        </w:trPr>
        <w:tc>
          <w:tcPr>
            <w:tcW w:w="4145" w:type="dxa"/>
            <w:tcBorders>
              <w:top w:val="nil"/>
              <w:left w:val="nil"/>
              <w:bottom w:val="nil"/>
              <w:right w:val="nil"/>
            </w:tcBorders>
            <w:shd w:val="clear" w:color="auto" w:fill="auto"/>
            <w:noWrap/>
            <w:vAlign w:val="bottom"/>
            <w:hideMark/>
          </w:tcPr>
          <w:p w14:paraId="4AD6DA16" w14:textId="77777777" w:rsidR="0092440F" w:rsidRDefault="0092440F">
            <w:pPr>
              <w:rPr>
                <w:rFonts w:ascii="Calibri" w:hAnsi="Calibri" w:cs="Calibri"/>
                <w:color w:val="000000"/>
                <w:sz w:val="22"/>
                <w:szCs w:val="22"/>
              </w:rPr>
            </w:pPr>
            <w:r>
              <w:rPr>
                <w:rFonts w:ascii="Calibri" w:hAnsi="Calibri" w:cs="Calibri"/>
                <w:color w:val="000000"/>
                <w:sz w:val="22"/>
                <w:szCs w:val="22"/>
              </w:rPr>
              <w:t>2021-03-02-0230_4-M42_650RED.avi</w:t>
            </w:r>
          </w:p>
        </w:tc>
        <w:tc>
          <w:tcPr>
            <w:tcW w:w="1043" w:type="dxa"/>
            <w:tcBorders>
              <w:top w:val="nil"/>
              <w:left w:val="nil"/>
              <w:bottom w:val="nil"/>
              <w:right w:val="nil"/>
            </w:tcBorders>
            <w:shd w:val="clear" w:color="auto" w:fill="auto"/>
            <w:noWrap/>
            <w:vAlign w:val="bottom"/>
            <w:hideMark/>
          </w:tcPr>
          <w:p w14:paraId="2F79694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FC919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0F424A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12E5A0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A3FBB9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3E5EBDB" w14:textId="77777777" w:rsidTr="0092440F">
        <w:trPr>
          <w:trHeight w:val="290"/>
        </w:trPr>
        <w:tc>
          <w:tcPr>
            <w:tcW w:w="4145" w:type="dxa"/>
            <w:tcBorders>
              <w:top w:val="nil"/>
              <w:left w:val="nil"/>
              <w:bottom w:val="nil"/>
              <w:right w:val="nil"/>
            </w:tcBorders>
            <w:shd w:val="clear" w:color="auto" w:fill="auto"/>
            <w:noWrap/>
            <w:vAlign w:val="bottom"/>
            <w:hideMark/>
          </w:tcPr>
          <w:p w14:paraId="49959009" w14:textId="77777777" w:rsidR="0092440F" w:rsidRDefault="0092440F">
            <w:pPr>
              <w:rPr>
                <w:rFonts w:ascii="Calibri" w:hAnsi="Calibri" w:cs="Calibri"/>
                <w:color w:val="000000"/>
                <w:sz w:val="22"/>
                <w:szCs w:val="22"/>
              </w:rPr>
            </w:pPr>
            <w:r>
              <w:rPr>
                <w:rFonts w:ascii="Calibri" w:hAnsi="Calibri" w:cs="Calibri"/>
                <w:color w:val="000000"/>
                <w:sz w:val="22"/>
                <w:szCs w:val="22"/>
              </w:rPr>
              <w:t>2021-03-02-0232_6-M42_650RED.avi</w:t>
            </w:r>
          </w:p>
        </w:tc>
        <w:tc>
          <w:tcPr>
            <w:tcW w:w="1043" w:type="dxa"/>
            <w:tcBorders>
              <w:top w:val="nil"/>
              <w:left w:val="nil"/>
              <w:bottom w:val="nil"/>
              <w:right w:val="nil"/>
            </w:tcBorders>
            <w:shd w:val="clear" w:color="auto" w:fill="auto"/>
            <w:noWrap/>
            <w:vAlign w:val="bottom"/>
            <w:hideMark/>
          </w:tcPr>
          <w:p w14:paraId="09C37FF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2C10E04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E78CA7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AFB82A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CF470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FD57D53" w14:textId="77777777" w:rsidTr="0092440F">
        <w:trPr>
          <w:trHeight w:val="290"/>
        </w:trPr>
        <w:tc>
          <w:tcPr>
            <w:tcW w:w="4145" w:type="dxa"/>
            <w:tcBorders>
              <w:top w:val="nil"/>
              <w:left w:val="nil"/>
              <w:bottom w:val="nil"/>
              <w:right w:val="nil"/>
            </w:tcBorders>
            <w:shd w:val="clear" w:color="auto" w:fill="auto"/>
            <w:noWrap/>
            <w:vAlign w:val="bottom"/>
            <w:hideMark/>
          </w:tcPr>
          <w:p w14:paraId="590F6CFA" w14:textId="3A04FF95" w:rsidR="0092440F" w:rsidRDefault="0092440F">
            <w:pPr>
              <w:rPr>
                <w:rFonts w:ascii="Calibri" w:hAnsi="Calibri" w:cs="Calibri"/>
                <w:color w:val="000000"/>
                <w:sz w:val="22"/>
                <w:szCs w:val="22"/>
              </w:rPr>
            </w:pPr>
            <w:r>
              <w:rPr>
                <w:rFonts w:ascii="Calibri" w:hAnsi="Calibri" w:cs="Calibri"/>
                <w:color w:val="000000"/>
                <w:sz w:val="22"/>
                <w:szCs w:val="22"/>
              </w:rPr>
              <w:t>2021-03-02-0240_0-M42_450BLU.avi</w:t>
            </w:r>
          </w:p>
        </w:tc>
        <w:tc>
          <w:tcPr>
            <w:tcW w:w="1043" w:type="dxa"/>
            <w:tcBorders>
              <w:top w:val="nil"/>
              <w:left w:val="nil"/>
              <w:bottom w:val="nil"/>
              <w:right w:val="nil"/>
            </w:tcBorders>
            <w:shd w:val="clear" w:color="auto" w:fill="auto"/>
            <w:noWrap/>
            <w:vAlign w:val="bottom"/>
            <w:hideMark/>
          </w:tcPr>
          <w:p w14:paraId="3FD4971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9B48F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EE2415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8F28F1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6814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64C8730" w14:textId="77777777" w:rsidTr="0092440F">
        <w:trPr>
          <w:trHeight w:val="290"/>
        </w:trPr>
        <w:tc>
          <w:tcPr>
            <w:tcW w:w="4145" w:type="dxa"/>
            <w:tcBorders>
              <w:top w:val="nil"/>
              <w:left w:val="nil"/>
              <w:bottom w:val="nil"/>
              <w:right w:val="nil"/>
            </w:tcBorders>
            <w:shd w:val="clear" w:color="auto" w:fill="auto"/>
            <w:noWrap/>
            <w:vAlign w:val="bottom"/>
            <w:hideMark/>
          </w:tcPr>
          <w:p w14:paraId="1C35D41D"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2_9-M42_450BLU.avi</w:t>
            </w:r>
          </w:p>
        </w:tc>
        <w:tc>
          <w:tcPr>
            <w:tcW w:w="1043" w:type="dxa"/>
            <w:tcBorders>
              <w:top w:val="nil"/>
              <w:left w:val="nil"/>
              <w:bottom w:val="nil"/>
              <w:right w:val="nil"/>
            </w:tcBorders>
            <w:shd w:val="clear" w:color="auto" w:fill="auto"/>
            <w:noWrap/>
            <w:vAlign w:val="bottom"/>
            <w:hideMark/>
          </w:tcPr>
          <w:p w14:paraId="581712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8386FF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82CA42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3A37B2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1B8B6E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B6F4544" w14:textId="77777777" w:rsidTr="0092440F">
        <w:trPr>
          <w:trHeight w:val="290"/>
        </w:trPr>
        <w:tc>
          <w:tcPr>
            <w:tcW w:w="4145" w:type="dxa"/>
            <w:tcBorders>
              <w:top w:val="nil"/>
              <w:left w:val="nil"/>
              <w:bottom w:val="nil"/>
              <w:right w:val="nil"/>
            </w:tcBorders>
            <w:shd w:val="clear" w:color="auto" w:fill="auto"/>
            <w:noWrap/>
            <w:vAlign w:val="bottom"/>
            <w:hideMark/>
          </w:tcPr>
          <w:p w14:paraId="70EB3824"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5_1-M42_450BLU.avi</w:t>
            </w:r>
          </w:p>
        </w:tc>
        <w:tc>
          <w:tcPr>
            <w:tcW w:w="1043" w:type="dxa"/>
            <w:tcBorders>
              <w:top w:val="nil"/>
              <w:left w:val="nil"/>
              <w:bottom w:val="nil"/>
              <w:right w:val="nil"/>
            </w:tcBorders>
            <w:shd w:val="clear" w:color="auto" w:fill="auto"/>
            <w:noWrap/>
            <w:vAlign w:val="bottom"/>
            <w:hideMark/>
          </w:tcPr>
          <w:p w14:paraId="0AD5B9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442A4C2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5B8086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0270C8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519020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FDADE56" w14:textId="77777777" w:rsidTr="0092440F">
        <w:trPr>
          <w:trHeight w:val="290"/>
        </w:trPr>
        <w:tc>
          <w:tcPr>
            <w:tcW w:w="4145" w:type="dxa"/>
            <w:tcBorders>
              <w:top w:val="nil"/>
              <w:left w:val="nil"/>
              <w:bottom w:val="nil"/>
              <w:right w:val="nil"/>
            </w:tcBorders>
            <w:shd w:val="clear" w:color="auto" w:fill="auto"/>
            <w:noWrap/>
            <w:vAlign w:val="bottom"/>
            <w:hideMark/>
          </w:tcPr>
          <w:p w14:paraId="76C13E88"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7_2-M42_450BLU.avi</w:t>
            </w:r>
          </w:p>
        </w:tc>
        <w:tc>
          <w:tcPr>
            <w:tcW w:w="1043" w:type="dxa"/>
            <w:tcBorders>
              <w:top w:val="nil"/>
              <w:left w:val="nil"/>
              <w:bottom w:val="nil"/>
              <w:right w:val="nil"/>
            </w:tcBorders>
            <w:shd w:val="clear" w:color="auto" w:fill="auto"/>
            <w:noWrap/>
            <w:vAlign w:val="bottom"/>
            <w:hideMark/>
          </w:tcPr>
          <w:p w14:paraId="6E88D8E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2F6B6C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DCE5FB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13B83A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36FED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1B0C410" w14:textId="77777777" w:rsidTr="0092440F">
        <w:trPr>
          <w:trHeight w:val="290"/>
        </w:trPr>
        <w:tc>
          <w:tcPr>
            <w:tcW w:w="4145" w:type="dxa"/>
            <w:tcBorders>
              <w:top w:val="nil"/>
              <w:left w:val="nil"/>
              <w:bottom w:val="nil"/>
              <w:right w:val="nil"/>
            </w:tcBorders>
            <w:shd w:val="clear" w:color="auto" w:fill="auto"/>
            <w:noWrap/>
            <w:vAlign w:val="bottom"/>
            <w:hideMark/>
          </w:tcPr>
          <w:p w14:paraId="6A90627B"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4_9-M42_380NUV.avi</w:t>
            </w:r>
          </w:p>
        </w:tc>
        <w:tc>
          <w:tcPr>
            <w:tcW w:w="1043" w:type="dxa"/>
            <w:tcBorders>
              <w:top w:val="nil"/>
              <w:left w:val="nil"/>
              <w:bottom w:val="nil"/>
              <w:right w:val="nil"/>
            </w:tcBorders>
            <w:shd w:val="clear" w:color="auto" w:fill="auto"/>
            <w:noWrap/>
            <w:vAlign w:val="bottom"/>
            <w:hideMark/>
          </w:tcPr>
          <w:p w14:paraId="401EEF5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DD08A3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454116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82BEA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DF043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2D8121B" w14:textId="77777777" w:rsidTr="0092440F">
        <w:trPr>
          <w:trHeight w:val="290"/>
        </w:trPr>
        <w:tc>
          <w:tcPr>
            <w:tcW w:w="4145" w:type="dxa"/>
            <w:tcBorders>
              <w:top w:val="nil"/>
              <w:left w:val="nil"/>
              <w:bottom w:val="nil"/>
              <w:right w:val="nil"/>
            </w:tcBorders>
            <w:shd w:val="clear" w:color="auto" w:fill="auto"/>
            <w:noWrap/>
            <w:vAlign w:val="bottom"/>
            <w:hideMark/>
          </w:tcPr>
          <w:p w14:paraId="355E61D2"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7_1-M42_380NUV.avi</w:t>
            </w:r>
          </w:p>
        </w:tc>
        <w:tc>
          <w:tcPr>
            <w:tcW w:w="1043" w:type="dxa"/>
            <w:tcBorders>
              <w:top w:val="nil"/>
              <w:left w:val="nil"/>
              <w:bottom w:val="nil"/>
              <w:right w:val="nil"/>
            </w:tcBorders>
            <w:shd w:val="clear" w:color="auto" w:fill="auto"/>
            <w:noWrap/>
            <w:vAlign w:val="bottom"/>
            <w:hideMark/>
          </w:tcPr>
          <w:p w14:paraId="00DB7E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F82340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11265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9D0BCC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E622F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D7B76B9" w14:textId="77777777" w:rsidTr="0092440F">
        <w:trPr>
          <w:trHeight w:val="290"/>
        </w:trPr>
        <w:tc>
          <w:tcPr>
            <w:tcW w:w="4145" w:type="dxa"/>
            <w:tcBorders>
              <w:top w:val="nil"/>
              <w:left w:val="nil"/>
              <w:bottom w:val="nil"/>
              <w:right w:val="nil"/>
            </w:tcBorders>
            <w:shd w:val="clear" w:color="auto" w:fill="auto"/>
            <w:noWrap/>
            <w:vAlign w:val="bottom"/>
            <w:hideMark/>
          </w:tcPr>
          <w:p w14:paraId="263B6E60"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9_2-M42_380NUV.avi</w:t>
            </w:r>
          </w:p>
        </w:tc>
        <w:tc>
          <w:tcPr>
            <w:tcW w:w="1043" w:type="dxa"/>
            <w:tcBorders>
              <w:top w:val="nil"/>
              <w:left w:val="nil"/>
              <w:bottom w:val="nil"/>
              <w:right w:val="nil"/>
            </w:tcBorders>
            <w:shd w:val="clear" w:color="auto" w:fill="auto"/>
            <w:noWrap/>
            <w:vAlign w:val="bottom"/>
            <w:hideMark/>
          </w:tcPr>
          <w:p w14:paraId="5106272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419BC1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A50C6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7D7F20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6CA82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0191908" w14:textId="77777777" w:rsidTr="0092440F">
        <w:trPr>
          <w:trHeight w:val="290"/>
        </w:trPr>
        <w:tc>
          <w:tcPr>
            <w:tcW w:w="4145" w:type="dxa"/>
            <w:tcBorders>
              <w:top w:val="nil"/>
              <w:left w:val="nil"/>
              <w:bottom w:val="nil"/>
              <w:right w:val="nil"/>
            </w:tcBorders>
            <w:shd w:val="clear" w:color="auto" w:fill="auto"/>
            <w:noWrap/>
            <w:vAlign w:val="bottom"/>
            <w:hideMark/>
          </w:tcPr>
          <w:p w14:paraId="44866488"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1_6-M42_380NUV.avi</w:t>
            </w:r>
          </w:p>
        </w:tc>
        <w:tc>
          <w:tcPr>
            <w:tcW w:w="1043" w:type="dxa"/>
            <w:tcBorders>
              <w:top w:val="nil"/>
              <w:left w:val="nil"/>
              <w:bottom w:val="nil"/>
              <w:right w:val="nil"/>
            </w:tcBorders>
            <w:shd w:val="clear" w:color="auto" w:fill="auto"/>
            <w:noWrap/>
            <w:vAlign w:val="bottom"/>
            <w:hideMark/>
          </w:tcPr>
          <w:p w14:paraId="72CBA0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08DE178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3A7F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E2BAE9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D69B8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7EDFD81" w14:textId="77777777" w:rsidTr="0092440F">
        <w:trPr>
          <w:trHeight w:val="290"/>
        </w:trPr>
        <w:tc>
          <w:tcPr>
            <w:tcW w:w="4145" w:type="dxa"/>
            <w:tcBorders>
              <w:top w:val="nil"/>
              <w:left w:val="nil"/>
              <w:bottom w:val="nil"/>
              <w:right w:val="nil"/>
            </w:tcBorders>
            <w:shd w:val="clear" w:color="auto" w:fill="auto"/>
            <w:noWrap/>
            <w:vAlign w:val="bottom"/>
            <w:hideMark/>
          </w:tcPr>
          <w:p w14:paraId="7DE207F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3_8-M42_380NUV.avi</w:t>
            </w:r>
          </w:p>
        </w:tc>
        <w:tc>
          <w:tcPr>
            <w:tcW w:w="1043" w:type="dxa"/>
            <w:tcBorders>
              <w:top w:val="nil"/>
              <w:left w:val="nil"/>
              <w:bottom w:val="nil"/>
              <w:right w:val="nil"/>
            </w:tcBorders>
            <w:shd w:val="clear" w:color="auto" w:fill="auto"/>
            <w:noWrap/>
            <w:vAlign w:val="bottom"/>
            <w:hideMark/>
          </w:tcPr>
          <w:p w14:paraId="63589A8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592DC49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DC165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551217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47E2F6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EA6BF57" w14:textId="77777777" w:rsidTr="0092440F">
        <w:trPr>
          <w:trHeight w:val="290"/>
        </w:trPr>
        <w:tc>
          <w:tcPr>
            <w:tcW w:w="4145" w:type="dxa"/>
            <w:tcBorders>
              <w:top w:val="nil"/>
              <w:left w:val="nil"/>
              <w:bottom w:val="nil"/>
              <w:right w:val="nil"/>
            </w:tcBorders>
            <w:shd w:val="clear" w:color="auto" w:fill="auto"/>
            <w:noWrap/>
            <w:vAlign w:val="bottom"/>
            <w:hideMark/>
          </w:tcPr>
          <w:p w14:paraId="20230B5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6_3-M42_380NUV.avi</w:t>
            </w:r>
          </w:p>
        </w:tc>
        <w:tc>
          <w:tcPr>
            <w:tcW w:w="1043" w:type="dxa"/>
            <w:tcBorders>
              <w:top w:val="nil"/>
              <w:left w:val="nil"/>
              <w:bottom w:val="nil"/>
              <w:right w:val="nil"/>
            </w:tcBorders>
            <w:shd w:val="clear" w:color="auto" w:fill="auto"/>
            <w:noWrap/>
            <w:vAlign w:val="bottom"/>
            <w:hideMark/>
          </w:tcPr>
          <w:p w14:paraId="7B76DB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19CBCD3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A8DA0A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65944C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AFF71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4236940" w14:textId="77777777" w:rsidTr="0092440F">
        <w:trPr>
          <w:trHeight w:val="290"/>
        </w:trPr>
        <w:tc>
          <w:tcPr>
            <w:tcW w:w="4145" w:type="dxa"/>
            <w:tcBorders>
              <w:top w:val="nil"/>
              <w:left w:val="nil"/>
              <w:bottom w:val="nil"/>
              <w:right w:val="nil"/>
            </w:tcBorders>
            <w:shd w:val="clear" w:color="auto" w:fill="auto"/>
            <w:noWrap/>
            <w:vAlign w:val="bottom"/>
            <w:hideMark/>
          </w:tcPr>
          <w:p w14:paraId="1E0736D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9_0-M42_380NUV.avi</w:t>
            </w:r>
          </w:p>
        </w:tc>
        <w:tc>
          <w:tcPr>
            <w:tcW w:w="1043" w:type="dxa"/>
            <w:tcBorders>
              <w:top w:val="nil"/>
              <w:left w:val="nil"/>
              <w:bottom w:val="nil"/>
              <w:right w:val="nil"/>
            </w:tcBorders>
            <w:shd w:val="clear" w:color="auto" w:fill="auto"/>
            <w:noWrap/>
            <w:vAlign w:val="bottom"/>
            <w:hideMark/>
          </w:tcPr>
          <w:p w14:paraId="15D06FF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864FD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54F81A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62DB3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39880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87C5A2E" w14:textId="77777777" w:rsidTr="0092440F">
        <w:trPr>
          <w:trHeight w:val="290"/>
        </w:trPr>
        <w:tc>
          <w:tcPr>
            <w:tcW w:w="4145" w:type="dxa"/>
            <w:tcBorders>
              <w:top w:val="nil"/>
              <w:left w:val="nil"/>
              <w:bottom w:val="nil"/>
              <w:right w:val="nil"/>
            </w:tcBorders>
            <w:shd w:val="clear" w:color="auto" w:fill="auto"/>
            <w:noWrap/>
            <w:vAlign w:val="bottom"/>
            <w:hideMark/>
          </w:tcPr>
          <w:p w14:paraId="0D89A2C2"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1_2-M42_380NUV.avi</w:t>
            </w:r>
          </w:p>
        </w:tc>
        <w:tc>
          <w:tcPr>
            <w:tcW w:w="1043" w:type="dxa"/>
            <w:tcBorders>
              <w:top w:val="nil"/>
              <w:left w:val="nil"/>
              <w:bottom w:val="nil"/>
              <w:right w:val="nil"/>
            </w:tcBorders>
            <w:shd w:val="clear" w:color="auto" w:fill="auto"/>
            <w:noWrap/>
            <w:vAlign w:val="bottom"/>
            <w:hideMark/>
          </w:tcPr>
          <w:p w14:paraId="7435A33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48C49F9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A2C7AC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76F840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C28E8E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B75D425" w14:textId="77777777" w:rsidTr="0092440F">
        <w:trPr>
          <w:trHeight w:val="290"/>
        </w:trPr>
        <w:tc>
          <w:tcPr>
            <w:tcW w:w="4145" w:type="dxa"/>
            <w:tcBorders>
              <w:top w:val="nil"/>
              <w:left w:val="nil"/>
              <w:bottom w:val="nil"/>
              <w:right w:val="nil"/>
            </w:tcBorders>
            <w:shd w:val="clear" w:color="auto" w:fill="auto"/>
            <w:noWrap/>
            <w:vAlign w:val="bottom"/>
            <w:hideMark/>
          </w:tcPr>
          <w:p w14:paraId="559C9C9B"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3_4-M42_380NUV.avi</w:t>
            </w:r>
          </w:p>
        </w:tc>
        <w:tc>
          <w:tcPr>
            <w:tcW w:w="1043" w:type="dxa"/>
            <w:tcBorders>
              <w:top w:val="nil"/>
              <w:left w:val="nil"/>
              <w:bottom w:val="nil"/>
              <w:right w:val="nil"/>
            </w:tcBorders>
            <w:shd w:val="clear" w:color="auto" w:fill="auto"/>
            <w:noWrap/>
            <w:vAlign w:val="bottom"/>
            <w:hideMark/>
          </w:tcPr>
          <w:p w14:paraId="7430D6E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10B21C2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BEF37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335A9B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BD0BA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D000110" w14:textId="77777777" w:rsidTr="0092440F">
        <w:trPr>
          <w:trHeight w:val="290"/>
        </w:trPr>
        <w:tc>
          <w:tcPr>
            <w:tcW w:w="4145" w:type="dxa"/>
            <w:tcBorders>
              <w:top w:val="nil"/>
              <w:left w:val="nil"/>
              <w:bottom w:val="nil"/>
              <w:right w:val="nil"/>
            </w:tcBorders>
            <w:shd w:val="clear" w:color="auto" w:fill="auto"/>
            <w:noWrap/>
            <w:vAlign w:val="bottom"/>
            <w:hideMark/>
          </w:tcPr>
          <w:p w14:paraId="725889A6"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5_6-M42_380NUV.avi</w:t>
            </w:r>
          </w:p>
        </w:tc>
        <w:tc>
          <w:tcPr>
            <w:tcW w:w="1043" w:type="dxa"/>
            <w:tcBorders>
              <w:top w:val="nil"/>
              <w:left w:val="nil"/>
              <w:bottom w:val="nil"/>
              <w:right w:val="nil"/>
            </w:tcBorders>
            <w:shd w:val="clear" w:color="auto" w:fill="auto"/>
            <w:noWrap/>
            <w:vAlign w:val="bottom"/>
            <w:hideMark/>
          </w:tcPr>
          <w:p w14:paraId="49A5890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6E86EF1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9902B5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ADC642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FA1B8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77EFF29" w14:textId="77777777" w:rsidTr="0092440F">
        <w:trPr>
          <w:trHeight w:val="290"/>
        </w:trPr>
        <w:tc>
          <w:tcPr>
            <w:tcW w:w="4145" w:type="dxa"/>
            <w:tcBorders>
              <w:top w:val="nil"/>
              <w:left w:val="nil"/>
              <w:bottom w:val="nil"/>
              <w:right w:val="nil"/>
            </w:tcBorders>
            <w:shd w:val="clear" w:color="auto" w:fill="auto"/>
            <w:noWrap/>
            <w:vAlign w:val="bottom"/>
            <w:hideMark/>
          </w:tcPr>
          <w:p w14:paraId="24357A90"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7_8-M42_380NUV.avi</w:t>
            </w:r>
          </w:p>
        </w:tc>
        <w:tc>
          <w:tcPr>
            <w:tcW w:w="1043" w:type="dxa"/>
            <w:tcBorders>
              <w:top w:val="nil"/>
              <w:left w:val="nil"/>
              <w:bottom w:val="nil"/>
              <w:right w:val="nil"/>
            </w:tcBorders>
            <w:shd w:val="clear" w:color="auto" w:fill="auto"/>
            <w:noWrap/>
            <w:vAlign w:val="bottom"/>
            <w:hideMark/>
          </w:tcPr>
          <w:p w14:paraId="32AB9F2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D06A2B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29E36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AA19B3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CC950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0AF79A7" w14:textId="77777777" w:rsidTr="0092440F">
        <w:trPr>
          <w:trHeight w:val="290"/>
        </w:trPr>
        <w:tc>
          <w:tcPr>
            <w:tcW w:w="4145" w:type="dxa"/>
            <w:tcBorders>
              <w:top w:val="nil"/>
              <w:left w:val="nil"/>
              <w:bottom w:val="nil"/>
              <w:right w:val="nil"/>
            </w:tcBorders>
            <w:shd w:val="clear" w:color="auto" w:fill="auto"/>
            <w:noWrap/>
            <w:vAlign w:val="bottom"/>
            <w:hideMark/>
          </w:tcPr>
          <w:p w14:paraId="0E0FA4BC"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0_0-M42_380NUV.avi</w:t>
            </w:r>
          </w:p>
        </w:tc>
        <w:tc>
          <w:tcPr>
            <w:tcW w:w="1043" w:type="dxa"/>
            <w:tcBorders>
              <w:top w:val="nil"/>
              <w:left w:val="nil"/>
              <w:bottom w:val="nil"/>
              <w:right w:val="nil"/>
            </w:tcBorders>
            <w:shd w:val="clear" w:color="auto" w:fill="auto"/>
            <w:noWrap/>
            <w:vAlign w:val="bottom"/>
            <w:hideMark/>
          </w:tcPr>
          <w:p w14:paraId="092F75C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CC6E11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4B6CC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3CBA3F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65D346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7952124" w14:textId="77777777" w:rsidTr="0092440F">
        <w:trPr>
          <w:trHeight w:val="290"/>
        </w:trPr>
        <w:tc>
          <w:tcPr>
            <w:tcW w:w="4145" w:type="dxa"/>
            <w:tcBorders>
              <w:top w:val="nil"/>
              <w:left w:val="nil"/>
              <w:bottom w:val="nil"/>
              <w:right w:val="nil"/>
            </w:tcBorders>
            <w:shd w:val="clear" w:color="auto" w:fill="auto"/>
            <w:noWrap/>
            <w:vAlign w:val="bottom"/>
            <w:hideMark/>
          </w:tcPr>
          <w:p w14:paraId="76DAE4A4"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4_3-M42_672SII.avi</w:t>
            </w:r>
          </w:p>
        </w:tc>
        <w:tc>
          <w:tcPr>
            <w:tcW w:w="1043" w:type="dxa"/>
            <w:tcBorders>
              <w:top w:val="nil"/>
              <w:left w:val="nil"/>
              <w:bottom w:val="nil"/>
              <w:right w:val="nil"/>
            </w:tcBorders>
            <w:shd w:val="clear" w:color="auto" w:fill="auto"/>
            <w:noWrap/>
            <w:vAlign w:val="bottom"/>
            <w:hideMark/>
          </w:tcPr>
          <w:p w14:paraId="468253C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0D4B7D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9E401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10DDC5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BCBE17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067B154" w14:textId="77777777" w:rsidTr="0092440F">
        <w:trPr>
          <w:trHeight w:val="290"/>
        </w:trPr>
        <w:tc>
          <w:tcPr>
            <w:tcW w:w="4145" w:type="dxa"/>
            <w:tcBorders>
              <w:top w:val="nil"/>
              <w:left w:val="nil"/>
              <w:bottom w:val="nil"/>
              <w:right w:val="nil"/>
            </w:tcBorders>
            <w:shd w:val="clear" w:color="auto" w:fill="auto"/>
            <w:noWrap/>
            <w:vAlign w:val="bottom"/>
            <w:hideMark/>
          </w:tcPr>
          <w:p w14:paraId="6F254189"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6_6-M42_672SII.avi</w:t>
            </w:r>
          </w:p>
        </w:tc>
        <w:tc>
          <w:tcPr>
            <w:tcW w:w="1043" w:type="dxa"/>
            <w:tcBorders>
              <w:top w:val="nil"/>
              <w:left w:val="nil"/>
              <w:bottom w:val="nil"/>
              <w:right w:val="nil"/>
            </w:tcBorders>
            <w:shd w:val="clear" w:color="auto" w:fill="auto"/>
            <w:noWrap/>
            <w:vAlign w:val="bottom"/>
            <w:hideMark/>
          </w:tcPr>
          <w:p w14:paraId="03500E5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1431D4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6C65E4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31B60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C43643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40014E0" w14:textId="77777777" w:rsidTr="0092440F">
        <w:trPr>
          <w:trHeight w:val="290"/>
        </w:trPr>
        <w:tc>
          <w:tcPr>
            <w:tcW w:w="4145" w:type="dxa"/>
            <w:tcBorders>
              <w:top w:val="nil"/>
              <w:left w:val="nil"/>
              <w:bottom w:val="nil"/>
              <w:right w:val="nil"/>
            </w:tcBorders>
            <w:shd w:val="clear" w:color="auto" w:fill="auto"/>
            <w:noWrap/>
            <w:vAlign w:val="bottom"/>
            <w:hideMark/>
          </w:tcPr>
          <w:p w14:paraId="250A8ADB"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8_9-M42_672SII.avi</w:t>
            </w:r>
          </w:p>
        </w:tc>
        <w:tc>
          <w:tcPr>
            <w:tcW w:w="1043" w:type="dxa"/>
            <w:tcBorders>
              <w:top w:val="nil"/>
              <w:left w:val="nil"/>
              <w:bottom w:val="nil"/>
              <w:right w:val="nil"/>
            </w:tcBorders>
            <w:shd w:val="clear" w:color="auto" w:fill="auto"/>
            <w:noWrap/>
            <w:vAlign w:val="bottom"/>
            <w:hideMark/>
          </w:tcPr>
          <w:p w14:paraId="207DB4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191AC6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C8FC4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280E74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36163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34E85C5" w14:textId="77777777" w:rsidTr="0092440F">
        <w:trPr>
          <w:trHeight w:val="290"/>
        </w:trPr>
        <w:tc>
          <w:tcPr>
            <w:tcW w:w="4145" w:type="dxa"/>
            <w:tcBorders>
              <w:top w:val="nil"/>
              <w:left w:val="nil"/>
              <w:bottom w:val="nil"/>
              <w:right w:val="nil"/>
            </w:tcBorders>
            <w:shd w:val="clear" w:color="auto" w:fill="auto"/>
            <w:noWrap/>
            <w:vAlign w:val="bottom"/>
            <w:hideMark/>
          </w:tcPr>
          <w:p w14:paraId="222DB2B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1_1-M42_672SII.avi</w:t>
            </w:r>
          </w:p>
        </w:tc>
        <w:tc>
          <w:tcPr>
            <w:tcW w:w="1043" w:type="dxa"/>
            <w:tcBorders>
              <w:top w:val="nil"/>
              <w:left w:val="nil"/>
              <w:bottom w:val="nil"/>
              <w:right w:val="nil"/>
            </w:tcBorders>
            <w:shd w:val="clear" w:color="auto" w:fill="auto"/>
            <w:noWrap/>
            <w:vAlign w:val="bottom"/>
            <w:hideMark/>
          </w:tcPr>
          <w:p w14:paraId="4E2EBC9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2052AE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4C593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B0706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77EB76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AC7913D" w14:textId="77777777" w:rsidTr="0092440F">
        <w:trPr>
          <w:trHeight w:val="290"/>
        </w:trPr>
        <w:tc>
          <w:tcPr>
            <w:tcW w:w="4145" w:type="dxa"/>
            <w:tcBorders>
              <w:top w:val="nil"/>
              <w:left w:val="nil"/>
              <w:bottom w:val="nil"/>
              <w:right w:val="nil"/>
            </w:tcBorders>
            <w:shd w:val="clear" w:color="auto" w:fill="auto"/>
            <w:noWrap/>
            <w:vAlign w:val="bottom"/>
            <w:hideMark/>
          </w:tcPr>
          <w:p w14:paraId="766E9581"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3_4-M42_672SII.avi</w:t>
            </w:r>
          </w:p>
        </w:tc>
        <w:tc>
          <w:tcPr>
            <w:tcW w:w="1043" w:type="dxa"/>
            <w:tcBorders>
              <w:top w:val="nil"/>
              <w:left w:val="nil"/>
              <w:bottom w:val="nil"/>
              <w:right w:val="nil"/>
            </w:tcBorders>
            <w:shd w:val="clear" w:color="auto" w:fill="auto"/>
            <w:noWrap/>
            <w:vAlign w:val="bottom"/>
            <w:hideMark/>
          </w:tcPr>
          <w:p w14:paraId="0B6A65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BD36E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94DED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D8F229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2E00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69E81D1" w14:textId="77777777" w:rsidTr="0092440F">
        <w:trPr>
          <w:trHeight w:val="290"/>
        </w:trPr>
        <w:tc>
          <w:tcPr>
            <w:tcW w:w="4145" w:type="dxa"/>
            <w:tcBorders>
              <w:top w:val="nil"/>
              <w:left w:val="nil"/>
              <w:bottom w:val="nil"/>
              <w:right w:val="nil"/>
            </w:tcBorders>
            <w:shd w:val="clear" w:color="auto" w:fill="auto"/>
            <w:noWrap/>
            <w:vAlign w:val="bottom"/>
            <w:hideMark/>
          </w:tcPr>
          <w:p w14:paraId="251B7AD2"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5_7-M42_672SII.avi</w:t>
            </w:r>
          </w:p>
        </w:tc>
        <w:tc>
          <w:tcPr>
            <w:tcW w:w="1043" w:type="dxa"/>
            <w:tcBorders>
              <w:top w:val="nil"/>
              <w:left w:val="nil"/>
              <w:bottom w:val="nil"/>
              <w:right w:val="nil"/>
            </w:tcBorders>
            <w:shd w:val="clear" w:color="auto" w:fill="auto"/>
            <w:noWrap/>
            <w:vAlign w:val="bottom"/>
            <w:hideMark/>
          </w:tcPr>
          <w:p w14:paraId="2A43A3D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FF0D82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5A2203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7BAF78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AB6170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6C1B251" w14:textId="77777777" w:rsidTr="0092440F">
        <w:trPr>
          <w:trHeight w:val="290"/>
        </w:trPr>
        <w:tc>
          <w:tcPr>
            <w:tcW w:w="4145" w:type="dxa"/>
            <w:tcBorders>
              <w:top w:val="nil"/>
              <w:left w:val="nil"/>
              <w:bottom w:val="nil"/>
              <w:right w:val="nil"/>
            </w:tcBorders>
            <w:shd w:val="clear" w:color="auto" w:fill="auto"/>
            <w:noWrap/>
            <w:vAlign w:val="bottom"/>
            <w:hideMark/>
          </w:tcPr>
          <w:p w14:paraId="69E72F0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8_0-M42_672SII.avi</w:t>
            </w:r>
          </w:p>
        </w:tc>
        <w:tc>
          <w:tcPr>
            <w:tcW w:w="1043" w:type="dxa"/>
            <w:tcBorders>
              <w:top w:val="nil"/>
              <w:left w:val="nil"/>
              <w:bottom w:val="nil"/>
              <w:right w:val="nil"/>
            </w:tcBorders>
            <w:shd w:val="clear" w:color="auto" w:fill="auto"/>
            <w:noWrap/>
            <w:vAlign w:val="bottom"/>
            <w:hideMark/>
          </w:tcPr>
          <w:p w14:paraId="6504F6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A7C80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65699F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007384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0068FA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43D16E0" w14:textId="77777777" w:rsidTr="0092440F">
        <w:trPr>
          <w:trHeight w:val="290"/>
        </w:trPr>
        <w:tc>
          <w:tcPr>
            <w:tcW w:w="4145" w:type="dxa"/>
            <w:tcBorders>
              <w:top w:val="nil"/>
              <w:left w:val="nil"/>
              <w:bottom w:val="nil"/>
              <w:right w:val="nil"/>
            </w:tcBorders>
            <w:shd w:val="clear" w:color="auto" w:fill="auto"/>
            <w:noWrap/>
            <w:vAlign w:val="bottom"/>
            <w:hideMark/>
          </w:tcPr>
          <w:p w14:paraId="6FE28D30"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0_1-M42_672SII.avi</w:t>
            </w:r>
          </w:p>
        </w:tc>
        <w:tc>
          <w:tcPr>
            <w:tcW w:w="1043" w:type="dxa"/>
            <w:tcBorders>
              <w:top w:val="nil"/>
              <w:left w:val="nil"/>
              <w:bottom w:val="nil"/>
              <w:right w:val="nil"/>
            </w:tcBorders>
            <w:shd w:val="clear" w:color="auto" w:fill="auto"/>
            <w:noWrap/>
            <w:vAlign w:val="bottom"/>
            <w:hideMark/>
          </w:tcPr>
          <w:p w14:paraId="614F5A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C4B23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99C591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E13489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D46B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8BDD84F" w14:textId="77777777" w:rsidTr="0092440F">
        <w:trPr>
          <w:trHeight w:val="290"/>
        </w:trPr>
        <w:tc>
          <w:tcPr>
            <w:tcW w:w="4145" w:type="dxa"/>
            <w:tcBorders>
              <w:top w:val="nil"/>
              <w:left w:val="nil"/>
              <w:bottom w:val="nil"/>
              <w:right w:val="nil"/>
            </w:tcBorders>
            <w:shd w:val="clear" w:color="auto" w:fill="auto"/>
            <w:noWrap/>
            <w:vAlign w:val="bottom"/>
            <w:hideMark/>
          </w:tcPr>
          <w:p w14:paraId="06A356A3"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4_7-M42_672SII.avi</w:t>
            </w:r>
          </w:p>
        </w:tc>
        <w:tc>
          <w:tcPr>
            <w:tcW w:w="1043" w:type="dxa"/>
            <w:tcBorders>
              <w:top w:val="nil"/>
              <w:left w:val="nil"/>
              <w:bottom w:val="nil"/>
              <w:right w:val="nil"/>
            </w:tcBorders>
            <w:shd w:val="clear" w:color="auto" w:fill="auto"/>
            <w:noWrap/>
            <w:vAlign w:val="bottom"/>
            <w:hideMark/>
          </w:tcPr>
          <w:p w14:paraId="433F54B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FA22F2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BF88F6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9A1B2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B39F0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5362B40" w14:textId="77777777" w:rsidTr="0092440F">
        <w:trPr>
          <w:trHeight w:val="290"/>
        </w:trPr>
        <w:tc>
          <w:tcPr>
            <w:tcW w:w="4145" w:type="dxa"/>
            <w:tcBorders>
              <w:top w:val="nil"/>
              <w:left w:val="nil"/>
              <w:bottom w:val="nil"/>
              <w:right w:val="nil"/>
            </w:tcBorders>
            <w:shd w:val="clear" w:color="auto" w:fill="auto"/>
            <w:noWrap/>
            <w:vAlign w:val="bottom"/>
            <w:hideMark/>
          </w:tcPr>
          <w:p w14:paraId="062042FE"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7_2-M42_672SII.avi</w:t>
            </w:r>
          </w:p>
        </w:tc>
        <w:tc>
          <w:tcPr>
            <w:tcW w:w="1043" w:type="dxa"/>
            <w:tcBorders>
              <w:top w:val="nil"/>
              <w:left w:val="nil"/>
              <w:bottom w:val="nil"/>
              <w:right w:val="nil"/>
            </w:tcBorders>
            <w:shd w:val="clear" w:color="auto" w:fill="auto"/>
            <w:noWrap/>
            <w:vAlign w:val="bottom"/>
            <w:hideMark/>
          </w:tcPr>
          <w:p w14:paraId="1EB6BA2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31046A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2726DE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AEDE69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B516B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D1BEB23" w14:textId="77777777" w:rsidTr="0092440F">
        <w:trPr>
          <w:trHeight w:val="290"/>
        </w:trPr>
        <w:tc>
          <w:tcPr>
            <w:tcW w:w="4145" w:type="dxa"/>
            <w:tcBorders>
              <w:top w:val="nil"/>
              <w:left w:val="nil"/>
              <w:bottom w:val="nil"/>
              <w:right w:val="nil"/>
            </w:tcBorders>
            <w:shd w:val="clear" w:color="auto" w:fill="auto"/>
            <w:noWrap/>
            <w:vAlign w:val="bottom"/>
            <w:hideMark/>
          </w:tcPr>
          <w:p w14:paraId="2A2600E1"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9_4-M42_672SII.avi</w:t>
            </w:r>
          </w:p>
        </w:tc>
        <w:tc>
          <w:tcPr>
            <w:tcW w:w="1043" w:type="dxa"/>
            <w:tcBorders>
              <w:top w:val="nil"/>
              <w:left w:val="nil"/>
              <w:bottom w:val="nil"/>
              <w:right w:val="nil"/>
            </w:tcBorders>
            <w:shd w:val="clear" w:color="auto" w:fill="auto"/>
            <w:noWrap/>
            <w:vAlign w:val="bottom"/>
            <w:hideMark/>
          </w:tcPr>
          <w:p w14:paraId="0EFC8E4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9EB322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EEEEAE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EB5EA9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F4B04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69597E6" w14:textId="77777777" w:rsidTr="0092440F">
        <w:trPr>
          <w:trHeight w:val="290"/>
        </w:trPr>
        <w:tc>
          <w:tcPr>
            <w:tcW w:w="4145" w:type="dxa"/>
            <w:tcBorders>
              <w:top w:val="nil"/>
              <w:left w:val="nil"/>
              <w:bottom w:val="nil"/>
              <w:right w:val="nil"/>
            </w:tcBorders>
            <w:shd w:val="clear" w:color="auto" w:fill="auto"/>
            <w:noWrap/>
            <w:vAlign w:val="bottom"/>
            <w:hideMark/>
          </w:tcPr>
          <w:p w14:paraId="431878E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52_0-M42_672SII.avi</w:t>
            </w:r>
          </w:p>
        </w:tc>
        <w:tc>
          <w:tcPr>
            <w:tcW w:w="1043" w:type="dxa"/>
            <w:tcBorders>
              <w:top w:val="nil"/>
              <w:left w:val="nil"/>
              <w:bottom w:val="nil"/>
              <w:right w:val="nil"/>
            </w:tcBorders>
            <w:shd w:val="clear" w:color="auto" w:fill="auto"/>
            <w:noWrap/>
            <w:vAlign w:val="bottom"/>
            <w:hideMark/>
          </w:tcPr>
          <w:p w14:paraId="1CE311E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4E33B3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076250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F77304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839F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5CD3F5E" w14:textId="77777777" w:rsidTr="0092440F">
        <w:trPr>
          <w:trHeight w:val="290"/>
        </w:trPr>
        <w:tc>
          <w:tcPr>
            <w:tcW w:w="4145" w:type="dxa"/>
            <w:tcBorders>
              <w:top w:val="nil"/>
              <w:left w:val="nil"/>
              <w:bottom w:val="nil"/>
              <w:right w:val="nil"/>
            </w:tcBorders>
            <w:shd w:val="clear" w:color="auto" w:fill="auto"/>
            <w:noWrap/>
            <w:vAlign w:val="bottom"/>
            <w:hideMark/>
          </w:tcPr>
          <w:p w14:paraId="33F0F6AC" w14:textId="77777777" w:rsidR="0092440F" w:rsidRDefault="0092440F">
            <w:pPr>
              <w:rPr>
                <w:rFonts w:ascii="Calibri" w:hAnsi="Calibri" w:cs="Calibri"/>
                <w:color w:val="000000"/>
                <w:sz w:val="22"/>
                <w:szCs w:val="22"/>
              </w:rPr>
            </w:pPr>
            <w:r>
              <w:rPr>
                <w:rFonts w:ascii="Calibri" w:hAnsi="Calibri" w:cs="Calibri"/>
                <w:color w:val="000000"/>
                <w:sz w:val="22"/>
                <w:szCs w:val="22"/>
              </w:rPr>
              <w:t>2021-03-02-0354_2-M42_672SII.avi</w:t>
            </w:r>
          </w:p>
        </w:tc>
        <w:tc>
          <w:tcPr>
            <w:tcW w:w="1043" w:type="dxa"/>
            <w:tcBorders>
              <w:top w:val="nil"/>
              <w:left w:val="nil"/>
              <w:bottom w:val="nil"/>
              <w:right w:val="nil"/>
            </w:tcBorders>
            <w:shd w:val="clear" w:color="auto" w:fill="auto"/>
            <w:noWrap/>
            <w:vAlign w:val="bottom"/>
            <w:hideMark/>
          </w:tcPr>
          <w:p w14:paraId="3E33ED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691B659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B14603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7BAFC9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B78D69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BB7E02B" w14:textId="77777777" w:rsidTr="0092440F">
        <w:trPr>
          <w:trHeight w:val="290"/>
        </w:trPr>
        <w:tc>
          <w:tcPr>
            <w:tcW w:w="4145" w:type="dxa"/>
            <w:tcBorders>
              <w:top w:val="nil"/>
              <w:left w:val="nil"/>
              <w:bottom w:val="nil"/>
              <w:right w:val="nil"/>
            </w:tcBorders>
            <w:shd w:val="clear" w:color="auto" w:fill="auto"/>
            <w:noWrap/>
            <w:vAlign w:val="bottom"/>
            <w:hideMark/>
          </w:tcPr>
          <w:p w14:paraId="2E04AAD4"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0_2-M42_658NII.avi</w:t>
            </w:r>
          </w:p>
        </w:tc>
        <w:tc>
          <w:tcPr>
            <w:tcW w:w="1043" w:type="dxa"/>
            <w:tcBorders>
              <w:top w:val="nil"/>
              <w:left w:val="nil"/>
              <w:bottom w:val="nil"/>
              <w:right w:val="nil"/>
            </w:tcBorders>
            <w:shd w:val="clear" w:color="auto" w:fill="auto"/>
            <w:noWrap/>
            <w:vAlign w:val="bottom"/>
            <w:hideMark/>
          </w:tcPr>
          <w:p w14:paraId="041A4AE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FB849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BDA15D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8856C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19EFF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4DA3587" w14:textId="77777777" w:rsidTr="0092440F">
        <w:trPr>
          <w:trHeight w:val="290"/>
        </w:trPr>
        <w:tc>
          <w:tcPr>
            <w:tcW w:w="4145" w:type="dxa"/>
            <w:tcBorders>
              <w:top w:val="nil"/>
              <w:left w:val="nil"/>
              <w:bottom w:val="nil"/>
              <w:right w:val="nil"/>
            </w:tcBorders>
            <w:shd w:val="clear" w:color="auto" w:fill="auto"/>
            <w:noWrap/>
            <w:vAlign w:val="bottom"/>
            <w:hideMark/>
          </w:tcPr>
          <w:p w14:paraId="781F8060"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2_5-M42_658NII.avi</w:t>
            </w:r>
          </w:p>
        </w:tc>
        <w:tc>
          <w:tcPr>
            <w:tcW w:w="1043" w:type="dxa"/>
            <w:tcBorders>
              <w:top w:val="nil"/>
              <w:left w:val="nil"/>
              <w:bottom w:val="nil"/>
              <w:right w:val="nil"/>
            </w:tcBorders>
            <w:shd w:val="clear" w:color="auto" w:fill="auto"/>
            <w:noWrap/>
            <w:vAlign w:val="bottom"/>
            <w:hideMark/>
          </w:tcPr>
          <w:p w14:paraId="6B8CC9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32A737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E9C804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4F150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AECC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ADA170D" w14:textId="77777777" w:rsidTr="0092440F">
        <w:trPr>
          <w:trHeight w:val="290"/>
        </w:trPr>
        <w:tc>
          <w:tcPr>
            <w:tcW w:w="4145" w:type="dxa"/>
            <w:tcBorders>
              <w:top w:val="nil"/>
              <w:left w:val="nil"/>
              <w:bottom w:val="nil"/>
              <w:right w:val="nil"/>
            </w:tcBorders>
            <w:shd w:val="clear" w:color="auto" w:fill="auto"/>
            <w:noWrap/>
            <w:vAlign w:val="bottom"/>
            <w:hideMark/>
          </w:tcPr>
          <w:p w14:paraId="52445B93" w14:textId="77777777" w:rsidR="0092440F" w:rsidRDefault="0092440F">
            <w:pPr>
              <w:rPr>
                <w:rFonts w:ascii="Calibri" w:hAnsi="Calibri" w:cs="Calibri"/>
                <w:color w:val="000000"/>
                <w:sz w:val="22"/>
                <w:szCs w:val="22"/>
              </w:rPr>
            </w:pPr>
            <w:r>
              <w:rPr>
                <w:rFonts w:ascii="Calibri" w:hAnsi="Calibri" w:cs="Calibri"/>
                <w:color w:val="000000"/>
                <w:sz w:val="22"/>
                <w:szCs w:val="22"/>
              </w:rPr>
              <w:lastRenderedPageBreak/>
              <w:t>2021-03-02-0404_7-M42_658NII.avi</w:t>
            </w:r>
          </w:p>
        </w:tc>
        <w:tc>
          <w:tcPr>
            <w:tcW w:w="1043" w:type="dxa"/>
            <w:tcBorders>
              <w:top w:val="nil"/>
              <w:left w:val="nil"/>
              <w:bottom w:val="nil"/>
              <w:right w:val="nil"/>
            </w:tcBorders>
            <w:shd w:val="clear" w:color="auto" w:fill="auto"/>
            <w:noWrap/>
            <w:vAlign w:val="bottom"/>
            <w:hideMark/>
          </w:tcPr>
          <w:p w14:paraId="237A06F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B69450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089486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DAC4A4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5A94C1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FA45FA4" w14:textId="77777777" w:rsidTr="0092440F">
        <w:trPr>
          <w:trHeight w:val="290"/>
        </w:trPr>
        <w:tc>
          <w:tcPr>
            <w:tcW w:w="4145" w:type="dxa"/>
            <w:tcBorders>
              <w:top w:val="nil"/>
              <w:left w:val="nil"/>
              <w:bottom w:val="nil"/>
              <w:right w:val="nil"/>
            </w:tcBorders>
            <w:shd w:val="clear" w:color="auto" w:fill="auto"/>
            <w:noWrap/>
            <w:vAlign w:val="bottom"/>
            <w:hideMark/>
          </w:tcPr>
          <w:p w14:paraId="1BB34D2E"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7_5-M42_658NII.avi</w:t>
            </w:r>
          </w:p>
        </w:tc>
        <w:tc>
          <w:tcPr>
            <w:tcW w:w="1043" w:type="dxa"/>
            <w:tcBorders>
              <w:top w:val="nil"/>
              <w:left w:val="nil"/>
              <w:bottom w:val="nil"/>
              <w:right w:val="nil"/>
            </w:tcBorders>
            <w:shd w:val="clear" w:color="auto" w:fill="auto"/>
            <w:noWrap/>
            <w:vAlign w:val="bottom"/>
            <w:hideMark/>
          </w:tcPr>
          <w:p w14:paraId="48A490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C3A71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931311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F352EC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503F9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C8E3261" w14:textId="77777777" w:rsidTr="0092440F">
        <w:trPr>
          <w:trHeight w:val="290"/>
        </w:trPr>
        <w:tc>
          <w:tcPr>
            <w:tcW w:w="4145" w:type="dxa"/>
            <w:tcBorders>
              <w:top w:val="nil"/>
              <w:left w:val="nil"/>
              <w:bottom w:val="nil"/>
              <w:right w:val="nil"/>
            </w:tcBorders>
            <w:shd w:val="clear" w:color="auto" w:fill="auto"/>
            <w:noWrap/>
            <w:vAlign w:val="bottom"/>
            <w:hideMark/>
          </w:tcPr>
          <w:p w14:paraId="6FF603F9"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9_7-M42_658NII.avi</w:t>
            </w:r>
          </w:p>
        </w:tc>
        <w:tc>
          <w:tcPr>
            <w:tcW w:w="1043" w:type="dxa"/>
            <w:tcBorders>
              <w:top w:val="nil"/>
              <w:left w:val="nil"/>
              <w:bottom w:val="nil"/>
              <w:right w:val="nil"/>
            </w:tcBorders>
            <w:shd w:val="clear" w:color="auto" w:fill="auto"/>
            <w:noWrap/>
            <w:vAlign w:val="bottom"/>
            <w:hideMark/>
          </w:tcPr>
          <w:p w14:paraId="4C0348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50C456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2D02A7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6FAA04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E2A2D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5F329F9" w14:textId="77777777" w:rsidTr="0092440F">
        <w:trPr>
          <w:trHeight w:val="290"/>
        </w:trPr>
        <w:tc>
          <w:tcPr>
            <w:tcW w:w="4145" w:type="dxa"/>
            <w:tcBorders>
              <w:top w:val="nil"/>
              <w:left w:val="nil"/>
              <w:bottom w:val="nil"/>
              <w:right w:val="nil"/>
            </w:tcBorders>
            <w:shd w:val="clear" w:color="auto" w:fill="auto"/>
            <w:noWrap/>
            <w:vAlign w:val="bottom"/>
            <w:hideMark/>
          </w:tcPr>
          <w:p w14:paraId="162F7B06"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1_9-M42_658NII.avi</w:t>
            </w:r>
          </w:p>
        </w:tc>
        <w:tc>
          <w:tcPr>
            <w:tcW w:w="1043" w:type="dxa"/>
            <w:tcBorders>
              <w:top w:val="nil"/>
              <w:left w:val="nil"/>
              <w:bottom w:val="nil"/>
              <w:right w:val="nil"/>
            </w:tcBorders>
            <w:shd w:val="clear" w:color="auto" w:fill="auto"/>
            <w:noWrap/>
            <w:vAlign w:val="bottom"/>
            <w:hideMark/>
          </w:tcPr>
          <w:p w14:paraId="368F491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1F465E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7F71C2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DFEC81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4F441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3351B19" w14:textId="77777777" w:rsidTr="0092440F">
        <w:trPr>
          <w:trHeight w:val="290"/>
        </w:trPr>
        <w:tc>
          <w:tcPr>
            <w:tcW w:w="4145" w:type="dxa"/>
            <w:tcBorders>
              <w:top w:val="nil"/>
              <w:left w:val="nil"/>
              <w:bottom w:val="nil"/>
              <w:right w:val="nil"/>
            </w:tcBorders>
            <w:shd w:val="clear" w:color="auto" w:fill="auto"/>
            <w:noWrap/>
            <w:vAlign w:val="bottom"/>
            <w:hideMark/>
          </w:tcPr>
          <w:p w14:paraId="6C9E2193"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5_0-M42_658NII.avi</w:t>
            </w:r>
          </w:p>
        </w:tc>
        <w:tc>
          <w:tcPr>
            <w:tcW w:w="1043" w:type="dxa"/>
            <w:tcBorders>
              <w:top w:val="nil"/>
              <w:left w:val="nil"/>
              <w:bottom w:val="nil"/>
              <w:right w:val="nil"/>
            </w:tcBorders>
            <w:shd w:val="clear" w:color="auto" w:fill="auto"/>
            <w:noWrap/>
            <w:vAlign w:val="bottom"/>
            <w:hideMark/>
          </w:tcPr>
          <w:p w14:paraId="097B08B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00A99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19D194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2E0799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8A453F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79BA65D" w14:textId="77777777" w:rsidTr="0092440F">
        <w:trPr>
          <w:trHeight w:val="290"/>
        </w:trPr>
        <w:tc>
          <w:tcPr>
            <w:tcW w:w="4145" w:type="dxa"/>
            <w:tcBorders>
              <w:top w:val="nil"/>
              <w:left w:val="nil"/>
              <w:bottom w:val="nil"/>
              <w:right w:val="nil"/>
            </w:tcBorders>
            <w:shd w:val="clear" w:color="auto" w:fill="auto"/>
            <w:noWrap/>
            <w:vAlign w:val="bottom"/>
            <w:hideMark/>
          </w:tcPr>
          <w:p w14:paraId="775D39B0"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7_2-M42_658NII.avi</w:t>
            </w:r>
          </w:p>
        </w:tc>
        <w:tc>
          <w:tcPr>
            <w:tcW w:w="1043" w:type="dxa"/>
            <w:tcBorders>
              <w:top w:val="nil"/>
              <w:left w:val="nil"/>
              <w:bottom w:val="nil"/>
              <w:right w:val="nil"/>
            </w:tcBorders>
            <w:shd w:val="clear" w:color="auto" w:fill="auto"/>
            <w:noWrap/>
            <w:vAlign w:val="bottom"/>
            <w:hideMark/>
          </w:tcPr>
          <w:p w14:paraId="4E7B0A3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1432AB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68CA35F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085719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A63896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C5BFC55" w14:textId="77777777" w:rsidTr="0092440F">
        <w:trPr>
          <w:trHeight w:val="290"/>
        </w:trPr>
        <w:tc>
          <w:tcPr>
            <w:tcW w:w="4145" w:type="dxa"/>
            <w:tcBorders>
              <w:top w:val="nil"/>
              <w:left w:val="nil"/>
              <w:bottom w:val="nil"/>
              <w:right w:val="nil"/>
            </w:tcBorders>
            <w:shd w:val="clear" w:color="auto" w:fill="auto"/>
            <w:noWrap/>
            <w:vAlign w:val="bottom"/>
            <w:hideMark/>
          </w:tcPr>
          <w:p w14:paraId="194A051F"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9_6-M42_658NII.avi</w:t>
            </w:r>
          </w:p>
        </w:tc>
        <w:tc>
          <w:tcPr>
            <w:tcW w:w="1043" w:type="dxa"/>
            <w:tcBorders>
              <w:top w:val="nil"/>
              <w:left w:val="nil"/>
              <w:bottom w:val="nil"/>
              <w:right w:val="nil"/>
            </w:tcBorders>
            <w:shd w:val="clear" w:color="auto" w:fill="auto"/>
            <w:noWrap/>
            <w:vAlign w:val="bottom"/>
            <w:hideMark/>
          </w:tcPr>
          <w:p w14:paraId="47B326B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EE20E8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1534FA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4232C2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62C63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6A7CAB8" w14:textId="77777777" w:rsidTr="0092440F">
        <w:trPr>
          <w:trHeight w:val="290"/>
        </w:trPr>
        <w:tc>
          <w:tcPr>
            <w:tcW w:w="4145" w:type="dxa"/>
            <w:tcBorders>
              <w:top w:val="nil"/>
              <w:left w:val="nil"/>
              <w:bottom w:val="nil"/>
              <w:right w:val="nil"/>
            </w:tcBorders>
            <w:shd w:val="clear" w:color="auto" w:fill="auto"/>
            <w:noWrap/>
            <w:vAlign w:val="bottom"/>
            <w:hideMark/>
          </w:tcPr>
          <w:p w14:paraId="4FEC317A" w14:textId="77777777" w:rsidR="0092440F" w:rsidRDefault="0092440F">
            <w:pPr>
              <w:rPr>
                <w:rFonts w:ascii="Calibri" w:hAnsi="Calibri" w:cs="Calibri"/>
                <w:color w:val="000000"/>
                <w:sz w:val="22"/>
                <w:szCs w:val="22"/>
              </w:rPr>
            </w:pPr>
            <w:r>
              <w:rPr>
                <w:rFonts w:ascii="Calibri" w:hAnsi="Calibri" w:cs="Calibri"/>
                <w:color w:val="000000"/>
                <w:sz w:val="22"/>
                <w:szCs w:val="22"/>
              </w:rPr>
              <w:t>2021-03-02-0422_2-M42_658NII.avi</w:t>
            </w:r>
          </w:p>
        </w:tc>
        <w:tc>
          <w:tcPr>
            <w:tcW w:w="1043" w:type="dxa"/>
            <w:tcBorders>
              <w:top w:val="nil"/>
              <w:left w:val="nil"/>
              <w:bottom w:val="nil"/>
              <w:right w:val="nil"/>
            </w:tcBorders>
            <w:shd w:val="clear" w:color="auto" w:fill="auto"/>
            <w:noWrap/>
            <w:vAlign w:val="bottom"/>
            <w:hideMark/>
          </w:tcPr>
          <w:p w14:paraId="333305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475523C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84B612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EDA6A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C38B5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E738987" w14:textId="77777777" w:rsidTr="0092440F">
        <w:trPr>
          <w:trHeight w:val="290"/>
        </w:trPr>
        <w:tc>
          <w:tcPr>
            <w:tcW w:w="4145" w:type="dxa"/>
            <w:tcBorders>
              <w:top w:val="nil"/>
              <w:left w:val="nil"/>
              <w:bottom w:val="nil"/>
              <w:right w:val="nil"/>
            </w:tcBorders>
            <w:shd w:val="clear" w:color="auto" w:fill="auto"/>
            <w:noWrap/>
            <w:vAlign w:val="bottom"/>
            <w:hideMark/>
          </w:tcPr>
          <w:p w14:paraId="5E18C038" w14:textId="77777777" w:rsidR="0092440F" w:rsidRDefault="0092440F">
            <w:pPr>
              <w:rPr>
                <w:rFonts w:ascii="Calibri" w:hAnsi="Calibri" w:cs="Calibri"/>
                <w:color w:val="000000"/>
                <w:sz w:val="22"/>
                <w:szCs w:val="22"/>
              </w:rPr>
            </w:pPr>
            <w:r>
              <w:rPr>
                <w:rFonts w:ascii="Calibri" w:hAnsi="Calibri" w:cs="Calibri"/>
                <w:color w:val="000000"/>
                <w:sz w:val="22"/>
                <w:szCs w:val="22"/>
              </w:rPr>
              <w:t>2021-03-02-0424_4-M42_658NII.avi</w:t>
            </w:r>
          </w:p>
        </w:tc>
        <w:tc>
          <w:tcPr>
            <w:tcW w:w="1043" w:type="dxa"/>
            <w:tcBorders>
              <w:top w:val="nil"/>
              <w:left w:val="nil"/>
              <w:bottom w:val="nil"/>
              <w:right w:val="nil"/>
            </w:tcBorders>
            <w:shd w:val="clear" w:color="auto" w:fill="auto"/>
            <w:noWrap/>
            <w:vAlign w:val="bottom"/>
            <w:hideMark/>
          </w:tcPr>
          <w:p w14:paraId="76931A3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461326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FD685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3DB165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F5601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8C7B279" w14:textId="77777777" w:rsidTr="0092440F">
        <w:trPr>
          <w:trHeight w:val="290"/>
        </w:trPr>
        <w:tc>
          <w:tcPr>
            <w:tcW w:w="4145" w:type="dxa"/>
            <w:tcBorders>
              <w:top w:val="nil"/>
              <w:left w:val="nil"/>
              <w:right w:val="nil"/>
            </w:tcBorders>
            <w:shd w:val="clear" w:color="auto" w:fill="auto"/>
            <w:noWrap/>
            <w:vAlign w:val="bottom"/>
            <w:hideMark/>
          </w:tcPr>
          <w:p w14:paraId="016FC49B" w14:textId="77777777" w:rsidR="0092440F" w:rsidRDefault="0092440F">
            <w:pPr>
              <w:rPr>
                <w:rFonts w:ascii="Calibri" w:hAnsi="Calibri" w:cs="Calibri"/>
                <w:color w:val="000000"/>
                <w:sz w:val="22"/>
                <w:szCs w:val="22"/>
              </w:rPr>
            </w:pPr>
            <w:r>
              <w:rPr>
                <w:rFonts w:ascii="Calibri" w:hAnsi="Calibri" w:cs="Calibri"/>
                <w:color w:val="000000"/>
                <w:sz w:val="22"/>
                <w:szCs w:val="22"/>
              </w:rPr>
              <w:t>2021-03-02-0436_0-M42_Dark_200ms.avi</w:t>
            </w:r>
          </w:p>
        </w:tc>
        <w:tc>
          <w:tcPr>
            <w:tcW w:w="1043" w:type="dxa"/>
            <w:tcBorders>
              <w:top w:val="nil"/>
              <w:left w:val="nil"/>
              <w:right w:val="nil"/>
            </w:tcBorders>
            <w:shd w:val="clear" w:color="auto" w:fill="auto"/>
            <w:noWrap/>
            <w:vAlign w:val="bottom"/>
            <w:hideMark/>
          </w:tcPr>
          <w:p w14:paraId="37D6298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right w:val="nil"/>
            </w:tcBorders>
            <w:shd w:val="clear" w:color="auto" w:fill="auto"/>
            <w:noWrap/>
            <w:vAlign w:val="bottom"/>
            <w:hideMark/>
          </w:tcPr>
          <w:p w14:paraId="2E03006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right w:val="nil"/>
            </w:tcBorders>
            <w:shd w:val="clear" w:color="auto" w:fill="auto"/>
            <w:noWrap/>
            <w:vAlign w:val="bottom"/>
            <w:hideMark/>
          </w:tcPr>
          <w:p w14:paraId="44321EE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right w:val="nil"/>
            </w:tcBorders>
            <w:shd w:val="clear" w:color="auto" w:fill="auto"/>
            <w:noWrap/>
            <w:vAlign w:val="bottom"/>
            <w:hideMark/>
          </w:tcPr>
          <w:p w14:paraId="51D7FD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629B31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0B66652" w14:textId="77777777" w:rsidTr="0092440F">
        <w:trPr>
          <w:trHeight w:val="290"/>
        </w:trPr>
        <w:tc>
          <w:tcPr>
            <w:tcW w:w="4145" w:type="dxa"/>
            <w:tcBorders>
              <w:top w:val="nil"/>
              <w:left w:val="nil"/>
              <w:bottom w:val="single" w:sz="4" w:space="0" w:color="auto"/>
              <w:right w:val="nil"/>
            </w:tcBorders>
            <w:shd w:val="clear" w:color="auto" w:fill="auto"/>
            <w:noWrap/>
            <w:vAlign w:val="bottom"/>
            <w:hideMark/>
          </w:tcPr>
          <w:p w14:paraId="5016AC3D" w14:textId="77777777" w:rsidR="0092440F" w:rsidRDefault="0092440F">
            <w:pPr>
              <w:rPr>
                <w:rFonts w:ascii="Calibri" w:hAnsi="Calibri" w:cs="Calibri"/>
                <w:color w:val="000000"/>
                <w:sz w:val="22"/>
                <w:szCs w:val="22"/>
              </w:rPr>
            </w:pPr>
            <w:r>
              <w:rPr>
                <w:rFonts w:ascii="Calibri" w:hAnsi="Calibri" w:cs="Calibri"/>
                <w:color w:val="000000"/>
                <w:sz w:val="22"/>
                <w:szCs w:val="22"/>
              </w:rPr>
              <w:t>2021-03-02-0437_6-M42_Dark_999ms.avi</w:t>
            </w:r>
          </w:p>
        </w:tc>
        <w:tc>
          <w:tcPr>
            <w:tcW w:w="1043" w:type="dxa"/>
            <w:tcBorders>
              <w:top w:val="nil"/>
              <w:left w:val="nil"/>
              <w:bottom w:val="single" w:sz="4" w:space="0" w:color="auto"/>
              <w:right w:val="nil"/>
            </w:tcBorders>
            <w:shd w:val="clear" w:color="auto" w:fill="auto"/>
            <w:noWrap/>
            <w:vAlign w:val="bottom"/>
            <w:hideMark/>
          </w:tcPr>
          <w:p w14:paraId="10DA89A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single" w:sz="4" w:space="0" w:color="auto"/>
              <w:right w:val="nil"/>
            </w:tcBorders>
            <w:shd w:val="clear" w:color="auto" w:fill="auto"/>
            <w:noWrap/>
            <w:vAlign w:val="bottom"/>
            <w:hideMark/>
          </w:tcPr>
          <w:p w14:paraId="2ADFE8A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single" w:sz="4" w:space="0" w:color="auto"/>
              <w:right w:val="nil"/>
            </w:tcBorders>
            <w:shd w:val="clear" w:color="auto" w:fill="auto"/>
            <w:noWrap/>
            <w:vAlign w:val="bottom"/>
            <w:hideMark/>
          </w:tcPr>
          <w:p w14:paraId="6AECCA0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single" w:sz="4" w:space="0" w:color="auto"/>
              <w:right w:val="nil"/>
            </w:tcBorders>
            <w:shd w:val="clear" w:color="auto" w:fill="auto"/>
            <w:noWrap/>
            <w:vAlign w:val="bottom"/>
            <w:hideMark/>
          </w:tcPr>
          <w:p w14:paraId="190F17F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7317BCE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bl>
    <w:p w14:paraId="1E6E834D" w14:textId="71A3B158" w:rsidR="0092440F" w:rsidRDefault="0092440F">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8619D" w:rsidRPr="004174E0" w14:paraId="6478A190" w14:textId="77777777" w:rsidTr="00C201FF">
        <w:trPr>
          <w:jc w:val="center"/>
        </w:trPr>
        <w:tc>
          <w:tcPr>
            <w:tcW w:w="4680" w:type="dxa"/>
            <w:shd w:val="clear" w:color="auto" w:fill="000000"/>
            <w:vAlign w:val="center"/>
          </w:tcPr>
          <w:p w14:paraId="6CB98DDE" w14:textId="4E19654F" w:rsidR="0088619D" w:rsidRDefault="000D202C" w:rsidP="00C201FF">
            <w:pPr>
              <w:jc w:val="center"/>
              <w:rPr>
                <w:noProof/>
                <w:color w:val="808080" w:themeColor="background1" w:themeShade="80"/>
                <w:sz w:val="20"/>
              </w:rPr>
            </w:pPr>
            <w:r>
              <w:rPr>
                <w:noProof/>
              </w:rPr>
              <w:drawing>
                <wp:inline distT="0" distB="0" distL="0" distR="0" wp14:anchorId="3556D304" wp14:editId="2FAAFF85">
                  <wp:extent cx="2965450" cy="2223135"/>
                  <wp:effectExtent l="0" t="0" r="6350" b="5715"/>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25846DE5" w14:textId="7CFF6F8C" w:rsidR="0088619D" w:rsidRPr="004174E0" w:rsidRDefault="000D202C" w:rsidP="00C201FF">
            <w:pPr>
              <w:jc w:val="center"/>
              <w:rPr>
                <w:sz w:val="20"/>
              </w:rPr>
            </w:pPr>
            <w:r>
              <w:rPr>
                <w:noProof/>
              </w:rPr>
              <w:drawing>
                <wp:inline distT="0" distB="0" distL="0" distR="0" wp14:anchorId="439D2655" wp14:editId="70D02A9B">
                  <wp:extent cx="2965450" cy="2223135"/>
                  <wp:effectExtent l="0" t="0" r="6350" b="5715"/>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8619D" w:rsidRPr="00EE3E4F" w14:paraId="2B27327D" w14:textId="77777777" w:rsidTr="00C201FF">
        <w:trPr>
          <w:jc w:val="center"/>
        </w:trPr>
        <w:tc>
          <w:tcPr>
            <w:tcW w:w="4680" w:type="dxa"/>
            <w:shd w:val="clear" w:color="auto" w:fill="000000"/>
          </w:tcPr>
          <w:p w14:paraId="02DAF412" w14:textId="3587EBDC" w:rsidR="0088619D" w:rsidRPr="00EE3E4F" w:rsidRDefault="000D202C" w:rsidP="00C201FF">
            <w:pPr>
              <w:jc w:val="center"/>
              <w:rPr>
                <w:sz w:val="20"/>
              </w:rPr>
            </w:pPr>
            <w:r w:rsidRPr="000D202C">
              <w:rPr>
                <w:sz w:val="20"/>
              </w:rPr>
              <w:t>2021-03-02-0353_1-M42_672SII-999msDark50pctStack80-L</w:t>
            </w:r>
            <w:r>
              <w:rPr>
                <w:sz w:val="20"/>
              </w:rPr>
              <w:t>in</w:t>
            </w:r>
            <w:r w:rsidRPr="000D202C">
              <w:rPr>
                <w:sz w:val="20"/>
              </w:rPr>
              <w:t>.jpg</w:t>
            </w:r>
          </w:p>
        </w:tc>
        <w:tc>
          <w:tcPr>
            <w:tcW w:w="4680" w:type="dxa"/>
            <w:shd w:val="clear" w:color="auto" w:fill="000000"/>
          </w:tcPr>
          <w:p w14:paraId="24D21974" w14:textId="0C1209FB" w:rsidR="0088619D" w:rsidRPr="00EE3E4F" w:rsidRDefault="000D202C" w:rsidP="00C201FF">
            <w:pPr>
              <w:jc w:val="center"/>
              <w:rPr>
                <w:sz w:val="20"/>
              </w:rPr>
            </w:pPr>
            <w:r w:rsidRPr="000D202C">
              <w:rPr>
                <w:sz w:val="20"/>
              </w:rPr>
              <w:t>2021-03-02-0353_1-M42_672SII-999msDark50pctStack80-Log.jpg</w:t>
            </w:r>
          </w:p>
        </w:tc>
      </w:tr>
      <w:tr w:rsidR="0088619D" w:rsidRPr="004174E0" w14:paraId="68346268"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9C8AA7F" w14:textId="2B58BF60" w:rsidR="0088619D" w:rsidRPr="00F95325" w:rsidRDefault="000D202C" w:rsidP="00C201FF">
            <w:pPr>
              <w:jc w:val="center"/>
              <w:rPr>
                <w:sz w:val="20"/>
              </w:rPr>
            </w:pPr>
            <w:r>
              <w:rPr>
                <w:noProof/>
              </w:rPr>
              <w:drawing>
                <wp:inline distT="0" distB="0" distL="0" distR="0" wp14:anchorId="4E00768A" wp14:editId="79181133">
                  <wp:extent cx="2965450" cy="2223135"/>
                  <wp:effectExtent l="0" t="0" r="6350" b="5715"/>
                  <wp:docPr id="966"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2418FBF" w14:textId="74072DE3" w:rsidR="0088619D" w:rsidRPr="004174E0" w:rsidRDefault="000D202C" w:rsidP="00C201FF">
            <w:pPr>
              <w:jc w:val="center"/>
              <w:rPr>
                <w:sz w:val="20"/>
              </w:rPr>
            </w:pPr>
            <w:r>
              <w:rPr>
                <w:noProof/>
              </w:rPr>
              <w:drawing>
                <wp:inline distT="0" distB="0" distL="0" distR="0" wp14:anchorId="041919CA" wp14:editId="69A4D834">
                  <wp:extent cx="2965450" cy="2223135"/>
                  <wp:effectExtent l="0" t="0" r="6350" b="5715"/>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8619D" w:rsidRPr="00EE3E4F" w14:paraId="0F819E2D"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CB02FAF" w14:textId="5C349CA0" w:rsidR="0088619D" w:rsidRPr="00EE3E4F" w:rsidRDefault="000D202C" w:rsidP="00C201FF">
            <w:pPr>
              <w:jc w:val="center"/>
              <w:rPr>
                <w:sz w:val="20"/>
              </w:rPr>
            </w:pPr>
            <w:r w:rsidRPr="000D202C">
              <w:rPr>
                <w:sz w:val="20"/>
              </w:rPr>
              <w:t>2021-03-02-0336_3-M42_672SII-200msDark50pctStack2200-Log.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E2228BC" w14:textId="0FB911E9" w:rsidR="0088619D" w:rsidRPr="00EE3E4F" w:rsidRDefault="000D202C" w:rsidP="00C201FF">
            <w:pPr>
              <w:jc w:val="center"/>
              <w:rPr>
                <w:sz w:val="20"/>
              </w:rPr>
            </w:pPr>
            <w:r w:rsidRPr="000D202C">
              <w:rPr>
                <w:sz w:val="20"/>
              </w:rPr>
              <w:t>2021-03-02-0336_3-M42_672SII-200msDark50pctStack2200-Log.jpg</w:t>
            </w:r>
          </w:p>
        </w:tc>
      </w:tr>
    </w:tbl>
    <w:p w14:paraId="2FD76439" w14:textId="752C9DDE" w:rsidR="0088619D" w:rsidRDefault="0088619D">
      <w:pPr>
        <w:rPr>
          <w:lang w:bidi="ar-SA"/>
        </w:rPr>
      </w:pPr>
    </w:p>
    <w:p w14:paraId="4BB15292" w14:textId="280872BB" w:rsidR="0088619D" w:rsidRDefault="0088619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D202C" w:rsidRPr="004174E0" w14:paraId="3FDAB567" w14:textId="77777777" w:rsidTr="00C201FF">
        <w:trPr>
          <w:jc w:val="center"/>
        </w:trPr>
        <w:tc>
          <w:tcPr>
            <w:tcW w:w="4680" w:type="dxa"/>
            <w:shd w:val="clear" w:color="auto" w:fill="000000"/>
            <w:vAlign w:val="center"/>
          </w:tcPr>
          <w:p w14:paraId="227B7998" w14:textId="11C07594" w:rsidR="000D202C" w:rsidRDefault="007329DB" w:rsidP="00C201FF">
            <w:pPr>
              <w:jc w:val="center"/>
              <w:rPr>
                <w:noProof/>
                <w:color w:val="808080" w:themeColor="background1" w:themeShade="80"/>
                <w:sz w:val="20"/>
              </w:rPr>
            </w:pPr>
            <w:r>
              <w:rPr>
                <w:noProof/>
              </w:rPr>
              <w:lastRenderedPageBreak/>
              <w:drawing>
                <wp:inline distT="0" distB="0" distL="0" distR="0" wp14:anchorId="70612516" wp14:editId="30B7AEFA">
                  <wp:extent cx="2965450" cy="2223135"/>
                  <wp:effectExtent l="0" t="0" r="6350" b="5715"/>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75F47FE0" w14:textId="13BC44E4" w:rsidR="000D202C" w:rsidRPr="004174E0" w:rsidRDefault="007329DB" w:rsidP="00C201FF">
            <w:pPr>
              <w:jc w:val="center"/>
              <w:rPr>
                <w:sz w:val="20"/>
              </w:rPr>
            </w:pPr>
            <w:r>
              <w:rPr>
                <w:noProof/>
              </w:rPr>
              <w:drawing>
                <wp:inline distT="0" distB="0" distL="0" distR="0" wp14:anchorId="0473BEE5" wp14:editId="69D461E4">
                  <wp:extent cx="2965450" cy="2223135"/>
                  <wp:effectExtent l="0" t="0" r="6350" b="5715"/>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D202C" w:rsidRPr="00EE3E4F" w14:paraId="3956A881" w14:textId="77777777" w:rsidTr="00C201FF">
        <w:trPr>
          <w:jc w:val="center"/>
        </w:trPr>
        <w:tc>
          <w:tcPr>
            <w:tcW w:w="4680" w:type="dxa"/>
            <w:shd w:val="clear" w:color="auto" w:fill="000000"/>
          </w:tcPr>
          <w:p w14:paraId="446E022A" w14:textId="1830EF8F" w:rsidR="000D202C" w:rsidRPr="00EE3E4F" w:rsidRDefault="007329DB" w:rsidP="00C201FF">
            <w:pPr>
              <w:jc w:val="center"/>
              <w:rPr>
                <w:sz w:val="20"/>
              </w:rPr>
            </w:pPr>
            <w:r w:rsidRPr="007329DB">
              <w:rPr>
                <w:sz w:val="20"/>
              </w:rPr>
              <w:t>2021-03-02-0412_3-M42_658NII-200msDark50pctStack2200-L</w:t>
            </w:r>
            <w:r>
              <w:rPr>
                <w:sz w:val="20"/>
              </w:rPr>
              <w:t>in</w:t>
            </w:r>
            <w:r w:rsidRPr="007329DB">
              <w:rPr>
                <w:sz w:val="20"/>
              </w:rPr>
              <w:t>.jpg</w:t>
            </w:r>
          </w:p>
        </w:tc>
        <w:tc>
          <w:tcPr>
            <w:tcW w:w="4680" w:type="dxa"/>
            <w:shd w:val="clear" w:color="auto" w:fill="000000"/>
          </w:tcPr>
          <w:p w14:paraId="4B55E59D" w14:textId="567E92AE" w:rsidR="000D202C" w:rsidRPr="00EE3E4F" w:rsidRDefault="007329DB" w:rsidP="00C201FF">
            <w:pPr>
              <w:jc w:val="center"/>
              <w:rPr>
                <w:sz w:val="20"/>
              </w:rPr>
            </w:pPr>
            <w:r w:rsidRPr="007329DB">
              <w:rPr>
                <w:sz w:val="20"/>
              </w:rPr>
              <w:t>2021-03-02-0412_3-M42_658NII-200msDark50pctStack2200-Log.jpg</w:t>
            </w:r>
          </w:p>
        </w:tc>
      </w:tr>
      <w:tr w:rsidR="000D202C" w:rsidRPr="004174E0" w14:paraId="367BB236"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C8B28FD" w14:textId="3825BB28" w:rsidR="000D202C" w:rsidRPr="00F95325" w:rsidRDefault="0080175D" w:rsidP="00C201FF">
            <w:pPr>
              <w:jc w:val="center"/>
              <w:rPr>
                <w:sz w:val="20"/>
              </w:rPr>
            </w:pPr>
            <w:r>
              <w:rPr>
                <w:noProof/>
              </w:rPr>
              <w:drawing>
                <wp:inline distT="0" distB="0" distL="0" distR="0" wp14:anchorId="3C30FE6D" wp14:editId="282F42E3">
                  <wp:extent cx="2965450" cy="2223135"/>
                  <wp:effectExtent l="0" t="0" r="6350" b="5715"/>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B060BB" w14:textId="579D4ABF" w:rsidR="000D202C" w:rsidRPr="004174E0" w:rsidRDefault="0080175D" w:rsidP="00C201FF">
            <w:pPr>
              <w:jc w:val="center"/>
              <w:rPr>
                <w:sz w:val="20"/>
              </w:rPr>
            </w:pPr>
            <w:r>
              <w:rPr>
                <w:noProof/>
              </w:rPr>
              <w:drawing>
                <wp:inline distT="0" distB="0" distL="0" distR="0" wp14:anchorId="72DED2C2" wp14:editId="04D417AF">
                  <wp:extent cx="2965450" cy="2223135"/>
                  <wp:effectExtent l="0" t="0" r="6350" b="5715"/>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D202C" w:rsidRPr="00EE3E4F" w14:paraId="17A7F5C5"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2709802" w14:textId="356ABFA0" w:rsidR="000D202C" w:rsidRPr="00EE3E4F" w:rsidRDefault="0080175D" w:rsidP="00C201FF">
            <w:pPr>
              <w:jc w:val="center"/>
              <w:rPr>
                <w:sz w:val="20"/>
              </w:rPr>
            </w:pPr>
            <w:r w:rsidRPr="0080175D">
              <w:rPr>
                <w:sz w:val="20"/>
              </w:rPr>
              <w:t>2021-03-02-0228_0-M42_650RED-200msDark50pctStack1000-L</w:t>
            </w:r>
            <w:r>
              <w:rPr>
                <w:sz w:val="20"/>
              </w:rPr>
              <w:t>in</w:t>
            </w:r>
            <w:r w:rsidRPr="0080175D">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846F1F" w14:textId="1E77A599" w:rsidR="000D202C" w:rsidRPr="00EE3E4F" w:rsidRDefault="0080175D" w:rsidP="00C201FF">
            <w:pPr>
              <w:jc w:val="center"/>
              <w:rPr>
                <w:sz w:val="20"/>
              </w:rPr>
            </w:pPr>
            <w:r w:rsidRPr="0080175D">
              <w:rPr>
                <w:sz w:val="20"/>
              </w:rPr>
              <w:t>2021-03-02-0228_0-M42_650RED-200msDark50pctStack1000-Log.jpg</w:t>
            </w:r>
          </w:p>
        </w:tc>
      </w:tr>
    </w:tbl>
    <w:p w14:paraId="67263CE2" w14:textId="40FA98D9" w:rsidR="000D202C" w:rsidRDefault="000D202C">
      <w:pPr>
        <w:rPr>
          <w:lang w:bidi="ar-SA"/>
        </w:rPr>
      </w:pPr>
    </w:p>
    <w:p w14:paraId="68C68223" w14:textId="1F6A2D79" w:rsidR="000D202C" w:rsidRDefault="000D202C">
      <w:pPr>
        <w:rPr>
          <w:lang w:bidi="ar-SA"/>
        </w:rPr>
      </w:pPr>
    </w:p>
    <w:p w14:paraId="475F3B18" w14:textId="2B6AF424" w:rsidR="0080175D" w:rsidRDefault="0080175D">
      <w:pPr>
        <w:rPr>
          <w:lang w:bidi="ar-SA"/>
        </w:rPr>
      </w:pPr>
    </w:p>
    <w:p w14:paraId="4124DC8C" w14:textId="3E2DCE09" w:rsidR="0080175D" w:rsidRDefault="0080175D">
      <w:pPr>
        <w:rPr>
          <w:lang w:bidi="ar-SA"/>
        </w:rPr>
      </w:pPr>
    </w:p>
    <w:p w14:paraId="7E460DAD" w14:textId="6087A0F4" w:rsidR="0080175D" w:rsidRDefault="0080175D">
      <w:pPr>
        <w:rPr>
          <w:lang w:bidi="ar-SA"/>
        </w:rPr>
      </w:pPr>
    </w:p>
    <w:p w14:paraId="4E369B43" w14:textId="1FEF4564" w:rsidR="0080175D" w:rsidRDefault="0080175D">
      <w:pPr>
        <w:rPr>
          <w:lang w:bidi="ar-SA"/>
        </w:rPr>
      </w:pPr>
    </w:p>
    <w:p w14:paraId="47B9A0DB" w14:textId="77777777" w:rsidR="0080175D" w:rsidRDefault="008017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0175D" w:rsidRPr="004174E0" w14:paraId="462A0C2F" w14:textId="77777777" w:rsidTr="00C201FF">
        <w:trPr>
          <w:jc w:val="center"/>
        </w:trPr>
        <w:tc>
          <w:tcPr>
            <w:tcW w:w="4680" w:type="dxa"/>
            <w:shd w:val="clear" w:color="auto" w:fill="000000"/>
            <w:vAlign w:val="center"/>
          </w:tcPr>
          <w:p w14:paraId="30F5C00E" w14:textId="203EF44A" w:rsidR="0080175D" w:rsidRDefault="0080175D" w:rsidP="00C201FF">
            <w:pPr>
              <w:jc w:val="center"/>
              <w:rPr>
                <w:noProof/>
                <w:color w:val="808080" w:themeColor="background1" w:themeShade="80"/>
                <w:sz w:val="20"/>
              </w:rPr>
            </w:pPr>
            <w:r>
              <w:rPr>
                <w:noProof/>
              </w:rPr>
              <w:lastRenderedPageBreak/>
              <w:drawing>
                <wp:inline distT="0" distB="0" distL="0" distR="0" wp14:anchorId="296AB9D0" wp14:editId="461B4BFD">
                  <wp:extent cx="2965450" cy="2223135"/>
                  <wp:effectExtent l="0" t="0" r="6350" b="5715"/>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ED5ABBB" w14:textId="0A788CEA" w:rsidR="0080175D" w:rsidRPr="004174E0" w:rsidRDefault="0080175D" w:rsidP="00C201FF">
            <w:pPr>
              <w:jc w:val="center"/>
              <w:rPr>
                <w:sz w:val="20"/>
              </w:rPr>
            </w:pPr>
            <w:r>
              <w:rPr>
                <w:noProof/>
              </w:rPr>
              <w:drawing>
                <wp:inline distT="0" distB="0" distL="0" distR="0" wp14:anchorId="071E0FF7" wp14:editId="49458127">
                  <wp:extent cx="2965450" cy="2223135"/>
                  <wp:effectExtent l="0" t="0" r="6350" b="5715"/>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0175D" w:rsidRPr="00EE3E4F" w14:paraId="1797F9C4" w14:textId="77777777" w:rsidTr="00C201FF">
        <w:trPr>
          <w:jc w:val="center"/>
        </w:trPr>
        <w:tc>
          <w:tcPr>
            <w:tcW w:w="4680" w:type="dxa"/>
            <w:shd w:val="clear" w:color="auto" w:fill="000000"/>
          </w:tcPr>
          <w:p w14:paraId="56224C73" w14:textId="02499FBC" w:rsidR="0080175D" w:rsidRPr="00EE3E4F" w:rsidRDefault="0080175D" w:rsidP="00C201FF">
            <w:pPr>
              <w:jc w:val="center"/>
              <w:rPr>
                <w:sz w:val="20"/>
              </w:rPr>
            </w:pPr>
            <w:r w:rsidRPr="0080175D">
              <w:rPr>
                <w:sz w:val="20"/>
              </w:rPr>
              <w:t>2021-03-02-0243_8-M42_450BLU-200msDark50pctStack800-L</w:t>
            </w:r>
            <w:r>
              <w:rPr>
                <w:sz w:val="20"/>
              </w:rPr>
              <w:t>in</w:t>
            </w:r>
            <w:r w:rsidRPr="0080175D">
              <w:rPr>
                <w:sz w:val="20"/>
              </w:rPr>
              <w:t>.jpg</w:t>
            </w:r>
          </w:p>
        </w:tc>
        <w:tc>
          <w:tcPr>
            <w:tcW w:w="4680" w:type="dxa"/>
            <w:shd w:val="clear" w:color="auto" w:fill="000000"/>
          </w:tcPr>
          <w:p w14:paraId="7CDBCEC3" w14:textId="080F4259" w:rsidR="0080175D" w:rsidRPr="00EE3E4F" w:rsidRDefault="0080175D" w:rsidP="00C201FF">
            <w:pPr>
              <w:jc w:val="center"/>
              <w:rPr>
                <w:sz w:val="20"/>
              </w:rPr>
            </w:pPr>
            <w:r w:rsidRPr="0080175D">
              <w:rPr>
                <w:sz w:val="20"/>
              </w:rPr>
              <w:t>2021-03-02-0243_8-M42_450BLU-200msDark50pctStack800-Log.jpg</w:t>
            </w:r>
          </w:p>
        </w:tc>
      </w:tr>
      <w:tr w:rsidR="0080175D" w:rsidRPr="004174E0" w14:paraId="47948F1F"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C558F79" w14:textId="145A3CA5" w:rsidR="0080175D" w:rsidRPr="00F95325" w:rsidRDefault="009C72B4" w:rsidP="00C201FF">
            <w:pPr>
              <w:jc w:val="center"/>
              <w:rPr>
                <w:sz w:val="20"/>
              </w:rPr>
            </w:pPr>
            <w:r>
              <w:rPr>
                <w:noProof/>
              </w:rPr>
              <w:drawing>
                <wp:inline distT="0" distB="0" distL="0" distR="0" wp14:anchorId="34026121" wp14:editId="11B62947">
                  <wp:extent cx="2965450" cy="2223135"/>
                  <wp:effectExtent l="0" t="0" r="6350" b="5715"/>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96DE26F" w14:textId="7636C679" w:rsidR="0080175D" w:rsidRPr="004174E0" w:rsidRDefault="009C72B4" w:rsidP="00C201FF">
            <w:pPr>
              <w:jc w:val="center"/>
              <w:rPr>
                <w:sz w:val="20"/>
              </w:rPr>
            </w:pPr>
            <w:r>
              <w:rPr>
                <w:noProof/>
              </w:rPr>
              <w:drawing>
                <wp:inline distT="0" distB="0" distL="0" distR="0" wp14:anchorId="0CF8B8BF" wp14:editId="2B2CF16E">
                  <wp:extent cx="2965450" cy="2223135"/>
                  <wp:effectExtent l="0" t="0" r="6350" b="5715"/>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0175D" w:rsidRPr="00EE3E4F" w14:paraId="57FD875C"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9436717" w14:textId="50837AE0" w:rsidR="0080175D" w:rsidRPr="00EE3E4F" w:rsidRDefault="009C72B4" w:rsidP="00C201FF">
            <w:pPr>
              <w:jc w:val="center"/>
              <w:rPr>
                <w:sz w:val="20"/>
              </w:rPr>
            </w:pPr>
            <w:r w:rsidRPr="009C72B4">
              <w:rPr>
                <w:sz w:val="20"/>
              </w:rPr>
              <w:t>2021-03-02-0307_5-M42_380NUV-999msDark50pctStack48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9D69421" w14:textId="6705F194" w:rsidR="0080175D" w:rsidRPr="00EE3E4F" w:rsidRDefault="009C72B4" w:rsidP="00C201FF">
            <w:pPr>
              <w:jc w:val="center"/>
              <w:rPr>
                <w:sz w:val="20"/>
              </w:rPr>
            </w:pPr>
            <w:r w:rsidRPr="009C72B4">
              <w:rPr>
                <w:sz w:val="20"/>
              </w:rPr>
              <w:t>2021-03-02-0307_5-M42_380NUV-999msDark50pctStack480-Log.jpg</w:t>
            </w:r>
          </w:p>
        </w:tc>
      </w:tr>
    </w:tbl>
    <w:p w14:paraId="00589994" w14:textId="62087FC1" w:rsidR="0080175D" w:rsidRDefault="0080175D">
      <w:pPr>
        <w:rPr>
          <w:lang w:bidi="ar-SA"/>
        </w:rPr>
      </w:pPr>
    </w:p>
    <w:p w14:paraId="7B1A09C5" w14:textId="77777777" w:rsidR="0080175D" w:rsidRDefault="0080175D">
      <w:pPr>
        <w:rPr>
          <w:lang w:bidi="ar-SA"/>
        </w:rPr>
      </w:pPr>
    </w:p>
    <w:p w14:paraId="17D039F9" w14:textId="77777777" w:rsidR="00B73330" w:rsidRPr="008D7F37" w:rsidRDefault="00B73330" w:rsidP="00B73330">
      <w:pPr>
        <w:rPr>
          <w:b/>
          <w:bCs/>
          <w:color w:val="0070C0"/>
        </w:rPr>
      </w:pPr>
      <w:r w:rsidRPr="008D7F37">
        <w:rPr>
          <w:b/>
          <w:bCs/>
          <w:color w:val="0070C0"/>
        </w:rPr>
        <w:t xml:space="preserve">Data Disposition: </w:t>
      </w:r>
    </w:p>
    <w:p w14:paraId="2A4CCF6A" w14:textId="77777777" w:rsidR="00B73330" w:rsidRPr="008D7F37" w:rsidRDefault="00B73330"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FBDD3B2" w14:textId="77777777" w:rsidR="00B73330" w:rsidRPr="008D7F37" w:rsidRDefault="00B73330" w:rsidP="009E247F">
      <w:pPr>
        <w:pStyle w:val="ListParagraph"/>
        <w:numPr>
          <w:ilvl w:val="0"/>
          <w:numId w:val="2"/>
        </w:numPr>
        <w:rPr>
          <w:color w:val="0070C0"/>
        </w:rPr>
      </w:pPr>
      <w:r w:rsidRPr="008D7F37">
        <w:rPr>
          <w:color w:val="0070C0"/>
        </w:rPr>
        <w:t>Processed data is in appropriate project directories on the Astronomy SD card.</w:t>
      </w:r>
    </w:p>
    <w:p w14:paraId="4E932F69" w14:textId="77777777" w:rsidR="0092440F" w:rsidRDefault="0092440F">
      <w:pPr>
        <w:rPr>
          <w:lang w:bidi="ar-SA"/>
        </w:rPr>
      </w:pPr>
    </w:p>
    <w:p w14:paraId="2E22F908" w14:textId="77777777" w:rsidR="00B73330" w:rsidRDefault="00B73330">
      <w:pPr>
        <w:rPr>
          <w:rFonts w:cs="Arial"/>
          <w:b/>
          <w:bCs/>
          <w:sz w:val="26"/>
          <w:szCs w:val="26"/>
        </w:rPr>
      </w:pPr>
      <w:r>
        <w:br w:type="page"/>
      </w:r>
    </w:p>
    <w:p w14:paraId="74A21660" w14:textId="0F96FADF" w:rsidR="00EF6801" w:rsidRPr="00D4326C" w:rsidRDefault="00EF6801" w:rsidP="00EF6801">
      <w:pPr>
        <w:pStyle w:val="Heading3"/>
      </w:pPr>
      <w:bookmarkStart w:id="13" w:name="_Toc86521190"/>
      <w:r>
        <w:lastRenderedPageBreak/>
        <w:t xml:space="preserve">2021-Mar-02 (Mar-03 UT): </w:t>
      </w:r>
      <w:r w:rsidRPr="002B2B28">
        <w:t xml:space="preserve"> </w:t>
      </w:r>
      <w:r>
        <w:t>M42 Video</w:t>
      </w:r>
      <w:bookmarkEnd w:id="13"/>
    </w:p>
    <w:p w14:paraId="09415039" w14:textId="77777777" w:rsidR="00EF6801" w:rsidRDefault="00EF6801" w:rsidP="00EF6801">
      <w:pPr>
        <w:rPr>
          <w:color w:val="808080" w:themeColor="background1" w:themeShade="80"/>
          <w:sz w:val="20"/>
        </w:rPr>
      </w:pPr>
      <w:r>
        <w:rPr>
          <w:color w:val="808080" w:themeColor="background1" w:themeShade="80"/>
          <w:sz w:val="20"/>
        </w:rPr>
        <w:t>Last Updated 3/3/2021</w:t>
      </w:r>
    </w:p>
    <w:p w14:paraId="29AF4B30" w14:textId="77777777" w:rsidR="00EF6801" w:rsidRDefault="00EF6801" w:rsidP="00EF6801"/>
    <w:p w14:paraId="44E437EB" w14:textId="546DCF8E" w:rsidR="00EF6801" w:rsidRDefault="00EF6801" w:rsidP="00EF6801">
      <w:r>
        <w:t xml:space="preserve">Transparency was excellent (4/5) and seeing was excellent (4/5).  </w:t>
      </w:r>
    </w:p>
    <w:p w14:paraId="535CD7D0" w14:textId="1B7F7BE5" w:rsidR="00B73330" w:rsidRDefault="00B73330">
      <w:pPr>
        <w:rPr>
          <w:lang w:bidi="ar-SA"/>
        </w:rPr>
      </w:pPr>
    </w:p>
    <w:tbl>
      <w:tblPr>
        <w:tblW w:w="9360" w:type="dxa"/>
        <w:tblLayout w:type="fixed"/>
        <w:tblCellMar>
          <w:left w:w="0" w:type="dxa"/>
          <w:right w:w="0" w:type="dxa"/>
        </w:tblCellMar>
        <w:tblLook w:val="04A0" w:firstRow="1" w:lastRow="0" w:firstColumn="1" w:lastColumn="0" w:noHBand="0" w:noVBand="1"/>
      </w:tblPr>
      <w:tblGrid>
        <w:gridCol w:w="4076"/>
        <w:gridCol w:w="1056"/>
        <w:gridCol w:w="1057"/>
        <w:gridCol w:w="1057"/>
        <w:gridCol w:w="854"/>
        <w:gridCol w:w="1260"/>
      </w:tblGrid>
      <w:tr w:rsidR="00B73330" w:rsidRPr="00B73330" w14:paraId="06699681" w14:textId="77777777" w:rsidTr="00B73330">
        <w:trPr>
          <w:trHeight w:val="290"/>
        </w:trPr>
        <w:tc>
          <w:tcPr>
            <w:tcW w:w="4076" w:type="dxa"/>
            <w:tcBorders>
              <w:top w:val="single" w:sz="4" w:space="0" w:color="auto"/>
              <w:left w:val="nil"/>
              <w:bottom w:val="single" w:sz="4" w:space="0" w:color="auto"/>
              <w:right w:val="nil"/>
            </w:tcBorders>
            <w:shd w:val="clear" w:color="auto" w:fill="auto"/>
            <w:noWrap/>
            <w:vAlign w:val="bottom"/>
            <w:hideMark/>
          </w:tcPr>
          <w:p w14:paraId="77FDF087" w14:textId="77777777" w:rsidR="00B73330" w:rsidRPr="00B73330" w:rsidRDefault="00B73330">
            <w:pPr>
              <w:rPr>
                <w:rFonts w:ascii="Calibri" w:hAnsi="Calibri" w:cs="Calibri"/>
                <w:b/>
                <w:bCs/>
                <w:color w:val="000000"/>
                <w:sz w:val="22"/>
                <w:szCs w:val="22"/>
              </w:rPr>
            </w:pPr>
            <w:r w:rsidRPr="00B73330">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640170B7"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Exposure</w:t>
            </w:r>
          </w:p>
        </w:tc>
        <w:tc>
          <w:tcPr>
            <w:tcW w:w="1057" w:type="dxa"/>
            <w:tcBorders>
              <w:top w:val="single" w:sz="4" w:space="0" w:color="auto"/>
              <w:left w:val="nil"/>
              <w:bottom w:val="single" w:sz="4" w:space="0" w:color="auto"/>
              <w:right w:val="nil"/>
            </w:tcBorders>
            <w:shd w:val="clear" w:color="auto" w:fill="auto"/>
            <w:noWrap/>
            <w:vAlign w:val="bottom"/>
            <w:hideMark/>
          </w:tcPr>
          <w:p w14:paraId="264DF81F"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Gain</w:t>
            </w:r>
          </w:p>
        </w:tc>
        <w:tc>
          <w:tcPr>
            <w:tcW w:w="1057" w:type="dxa"/>
            <w:tcBorders>
              <w:top w:val="single" w:sz="4" w:space="0" w:color="auto"/>
              <w:left w:val="nil"/>
              <w:bottom w:val="single" w:sz="4" w:space="0" w:color="auto"/>
              <w:right w:val="nil"/>
            </w:tcBorders>
            <w:shd w:val="clear" w:color="auto" w:fill="auto"/>
            <w:noWrap/>
            <w:vAlign w:val="bottom"/>
            <w:hideMark/>
          </w:tcPr>
          <w:p w14:paraId="1834765C"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Gamma</w:t>
            </w:r>
          </w:p>
        </w:tc>
        <w:tc>
          <w:tcPr>
            <w:tcW w:w="854" w:type="dxa"/>
            <w:tcBorders>
              <w:top w:val="single" w:sz="4" w:space="0" w:color="auto"/>
              <w:left w:val="nil"/>
              <w:bottom w:val="single" w:sz="4" w:space="0" w:color="auto"/>
              <w:right w:val="nil"/>
            </w:tcBorders>
            <w:shd w:val="clear" w:color="auto" w:fill="auto"/>
            <w:noWrap/>
            <w:vAlign w:val="bottom"/>
            <w:hideMark/>
          </w:tcPr>
          <w:p w14:paraId="2FAD6AA2"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E0A012"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Capture Area</w:t>
            </w:r>
          </w:p>
        </w:tc>
      </w:tr>
      <w:tr w:rsidR="00B73330" w14:paraId="186C02D2" w14:textId="77777777" w:rsidTr="00B73330">
        <w:trPr>
          <w:trHeight w:val="290"/>
        </w:trPr>
        <w:tc>
          <w:tcPr>
            <w:tcW w:w="4076" w:type="dxa"/>
            <w:tcBorders>
              <w:top w:val="single" w:sz="4" w:space="0" w:color="auto"/>
              <w:left w:val="nil"/>
              <w:bottom w:val="nil"/>
              <w:right w:val="nil"/>
            </w:tcBorders>
            <w:shd w:val="clear" w:color="auto" w:fill="auto"/>
            <w:noWrap/>
            <w:vAlign w:val="bottom"/>
            <w:hideMark/>
          </w:tcPr>
          <w:p w14:paraId="1BBF7CA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2_2-M42_501OIII.avi</w:t>
            </w:r>
          </w:p>
        </w:tc>
        <w:tc>
          <w:tcPr>
            <w:tcW w:w="1056" w:type="dxa"/>
            <w:tcBorders>
              <w:top w:val="single" w:sz="4" w:space="0" w:color="auto"/>
              <w:left w:val="nil"/>
              <w:bottom w:val="nil"/>
              <w:right w:val="nil"/>
            </w:tcBorders>
            <w:shd w:val="clear" w:color="auto" w:fill="auto"/>
            <w:noWrap/>
            <w:vAlign w:val="bottom"/>
            <w:hideMark/>
          </w:tcPr>
          <w:p w14:paraId="1C1EB9F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single" w:sz="4" w:space="0" w:color="auto"/>
              <w:left w:val="nil"/>
              <w:bottom w:val="nil"/>
              <w:right w:val="nil"/>
            </w:tcBorders>
            <w:shd w:val="clear" w:color="auto" w:fill="auto"/>
            <w:noWrap/>
            <w:vAlign w:val="bottom"/>
            <w:hideMark/>
          </w:tcPr>
          <w:p w14:paraId="61D0E64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single" w:sz="4" w:space="0" w:color="auto"/>
              <w:left w:val="nil"/>
              <w:bottom w:val="nil"/>
              <w:right w:val="nil"/>
            </w:tcBorders>
            <w:shd w:val="clear" w:color="auto" w:fill="auto"/>
            <w:noWrap/>
            <w:vAlign w:val="bottom"/>
            <w:hideMark/>
          </w:tcPr>
          <w:p w14:paraId="261F692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single" w:sz="4" w:space="0" w:color="auto"/>
              <w:left w:val="nil"/>
              <w:bottom w:val="nil"/>
              <w:right w:val="nil"/>
            </w:tcBorders>
            <w:shd w:val="clear" w:color="auto" w:fill="auto"/>
            <w:noWrap/>
            <w:vAlign w:val="bottom"/>
            <w:hideMark/>
          </w:tcPr>
          <w:p w14:paraId="1E11762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EED809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C6FEC32" w14:textId="77777777" w:rsidTr="00B73330">
        <w:trPr>
          <w:trHeight w:val="290"/>
        </w:trPr>
        <w:tc>
          <w:tcPr>
            <w:tcW w:w="4076" w:type="dxa"/>
            <w:tcBorders>
              <w:top w:val="nil"/>
              <w:left w:val="nil"/>
              <w:bottom w:val="nil"/>
              <w:right w:val="nil"/>
            </w:tcBorders>
            <w:shd w:val="clear" w:color="auto" w:fill="auto"/>
            <w:noWrap/>
            <w:vAlign w:val="bottom"/>
            <w:hideMark/>
          </w:tcPr>
          <w:p w14:paraId="02B4E87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4_6-M42_501OIII.avi</w:t>
            </w:r>
          </w:p>
        </w:tc>
        <w:tc>
          <w:tcPr>
            <w:tcW w:w="1056" w:type="dxa"/>
            <w:tcBorders>
              <w:top w:val="nil"/>
              <w:left w:val="nil"/>
              <w:bottom w:val="nil"/>
              <w:right w:val="nil"/>
            </w:tcBorders>
            <w:shd w:val="clear" w:color="auto" w:fill="auto"/>
            <w:noWrap/>
            <w:vAlign w:val="bottom"/>
            <w:hideMark/>
          </w:tcPr>
          <w:p w14:paraId="7146DD3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6A18BD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7E36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B06814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9B008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253D8B3" w14:textId="77777777" w:rsidTr="00B73330">
        <w:trPr>
          <w:trHeight w:val="290"/>
        </w:trPr>
        <w:tc>
          <w:tcPr>
            <w:tcW w:w="4076" w:type="dxa"/>
            <w:tcBorders>
              <w:top w:val="nil"/>
              <w:left w:val="nil"/>
              <w:bottom w:val="nil"/>
              <w:right w:val="nil"/>
            </w:tcBorders>
            <w:shd w:val="clear" w:color="auto" w:fill="auto"/>
            <w:noWrap/>
            <w:vAlign w:val="bottom"/>
            <w:hideMark/>
          </w:tcPr>
          <w:p w14:paraId="2CC51A00"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6_9-M42_501OIII.avi</w:t>
            </w:r>
          </w:p>
        </w:tc>
        <w:tc>
          <w:tcPr>
            <w:tcW w:w="1056" w:type="dxa"/>
            <w:tcBorders>
              <w:top w:val="nil"/>
              <w:left w:val="nil"/>
              <w:bottom w:val="nil"/>
              <w:right w:val="nil"/>
            </w:tcBorders>
            <w:shd w:val="clear" w:color="auto" w:fill="auto"/>
            <w:noWrap/>
            <w:vAlign w:val="bottom"/>
            <w:hideMark/>
          </w:tcPr>
          <w:p w14:paraId="208331B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41615E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5377D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329580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231E7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691A493" w14:textId="77777777" w:rsidTr="00B73330">
        <w:trPr>
          <w:trHeight w:val="290"/>
        </w:trPr>
        <w:tc>
          <w:tcPr>
            <w:tcW w:w="4076" w:type="dxa"/>
            <w:tcBorders>
              <w:top w:val="nil"/>
              <w:left w:val="nil"/>
              <w:bottom w:val="nil"/>
              <w:right w:val="nil"/>
            </w:tcBorders>
            <w:shd w:val="clear" w:color="auto" w:fill="auto"/>
            <w:noWrap/>
            <w:vAlign w:val="bottom"/>
            <w:hideMark/>
          </w:tcPr>
          <w:p w14:paraId="75AD2A55"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9_1-M42_501OIII.avi</w:t>
            </w:r>
          </w:p>
        </w:tc>
        <w:tc>
          <w:tcPr>
            <w:tcW w:w="1056" w:type="dxa"/>
            <w:tcBorders>
              <w:top w:val="nil"/>
              <w:left w:val="nil"/>
              <w:bottom w:val="nil"/>
              <w:right w:val="nil"/>
            </w:tcBorders>
            <w:shd w:val="clear" w:color="auto" w:fill="auto"/>
            <w:noWrap/>
            <w:vAlign w:val="bottom"/>
            <w:hideMark/>
          </w:tcPr>
          <w:p w14:paraId="0F3E00E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8B497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31C229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9688DC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B1382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1F7BDDB" w14:textId="77777777" w:rsidTr="00B73330">
        <w:trPr>
          <w:trHeight w:val="290"/>
        </w:trPr>
        <w:tc>
          <w:tcPr>
            <w:tcW w:w="4076" w:type="dxa"/>
            <w:tcBorders>
              <w:top w:val="nil"/>
              <w:left w:val="nil"/>
              <w:bottom w:val="nil"/>
              <w:right w:val="nil"/>
            </w:tcBorders>
            <w:shd w:val="clear" w:color="auto" w:fill="auto"/>
            <w:noWrap/>
            <w:vAlign w:val="bottom"/>
            <w:hideMark/>
          </w:tcPr>
          <w:p w14:paraId="1C6347EA"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1_3-M42_501OIII.avi</w:t>
            </w:r>
          </w:p>
        </w:tc>
        <w:tc>
          <w:tcPr>
            <w:tcW w:w="1056" w:type="dxa"/>
            <w:tcBorders>
              <w:top w:val="nil"/>
              <w:left w:val="nil"/>
              <w:bottom w:val="nil"/>
              <w:right w:val="nil"/>
            </w:tcBorders>
            <w:shd w:val="clear" w:color="auto" w:fill="auto"/>
            <w:noWrap/>
            <w:vAlign w:val="bottom"/>
            <w:hideMark/>
          </w:tcPr>
          <w:p w14:paraId="27CA8B7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05420B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6776B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E55FE1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00E90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461025F" w14:textId="77777777" w:rsidTr="00B73330">
        <w:trPr>
          <w:trHeight w:val="290"/>
        </w:trPr>
        <w:tc>
          <w:tcPr>
            <w:tcW w:w="4076" w:type="dxa"/>
            <w:tcBorders>
              <w:top w:val="nil"/>
              <w:left w:val="nil"/>
              <w:bottom w:val="nil"/>
              <w:right w:val="nil"/>
            </w:tcBorders>
            <w:shd w:val="clear" w:color="auto" w:fill="auto"/>
            <w:noWrap/>
            <w:vAlign w:val="bottom"/>
            <w:hideMark/>
          </w:tcPr>
          <w:p w14:paraId="083B4305"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3_4-M42_501OIII.avi</w:t>
            </w:r>
          </w:p>
        </w:tc>
        <w:tc>
          <w:tcPr>
            <w:tcW w:w="1056" w:type="dxa"/>
            <w:tcBorders>
              <w:top w:val="nil"/>
              <w:left w:val="nil"/>
              <w:bottom w:val="nil"/>
              <w:right w:val="nil"/>
            </w:tcBorders>
            <w:shd w:val="clear" w:color="auto" w:fill="auto"/>
            <w:noWrap/>
            <w:vAlign w:val="bottom"/>
            <w:hideMark/>
          </w:tcPr>
          <w:p w14:paraId="6486BCB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003285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42EE2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5B6125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EB5D2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D4F5C60" w14:textId="77777777" w:rsidTr="00B73330">
        <w:trPr>
          <w:trHeight w:val="290"/>
        </w:trPr>
        <w:tc>
          <w:tcPr>
            <w:tcW w:w="4076" w:type="dxa"/>
            <w:tcBorders>
              <w:top w:val="nil"/>
              <w:left w:val="nil"/>
              <w:bottom w:val="nil"/>
              <w:right w:val="nil"/>
            </w:tcBorders>
            <w:shd w:val="clear" w:color="auto" w:fill="auto"/>
            <w:noWrap/>
            <w:vAlign w:val="bottom"/>
            <w:hideMark/>
          </w:tcPr>
          <w:p w14:paraId="58A4DD9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5_5-M42_501OIII.avi</w:t>
            </w:r>
          </w:p>
        </w:tc>
        <w:tc>
          <w:tcPr>
            <w:tcW w:w="1056" w:type="dxa"/>
            <w:tcBorders>
              <w:top w:val="nil"/>
              <w:left w:val="nil"/>
              <w:bottom w:val="nil"/>
              <w:right w:val="nil"/>
            </w:tcBorders>
            <w:shd w:val="clear" w:color="auto" w:fill="auto"/>
            <w:noWrap/>
            <w:vAlign w:val="bottom"/>
            <w:hideMark/>
          </w:tcPr>
          <w:p w14:paraId="47D6A77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0E3CC3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E1D114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C2B867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D332C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7C81366" w14:textId="77777777" w:rsidTr="00B73330">
        <w:trPr>
          <w:trHeight w:val="290"/>
        </w:trPr>
        <w:tc>
          <w:tcPr>
            <w:tcW w:w="4076" w:type="dxa"/>
            <w:tcBorders>
              <w:top w:val="nil"/>
              <w:left w:val="nil"/>
              <w:bottom w:val="nil"/>
              <w:right w:val="nil"/>
            </w:tcBorders>
            <w:shd w:val="clear" w:color="auto" w:fill="auto"/>
            <w:noWrap/>
            <w:vAlign w:val="bottom"/>
            <w:hideMark/>
          </w:tcPr>
          <w:p w14:paraId="78979A53"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7_7-M42_501OIII.avi</w:t>
            </w:r>
          </w:p>
        </w:tc>
        <w:tc>
          <w:tcPr>
            <w:tcW w:w="1056" w:type="dxa"/>
            <w:tcBorders>
              <w:top w:val="nil"/>
              <w:left w:val="nil"/>
              <w:bottom w:val="nil"/>
              <w:right w:val="nil"/>
            </w:tcBorders>
            <w:shd w:val="clear" w:color="auto" w:fill="auto"/>
            <w:noWrap/>
            <w:vAlign w:val="bottom"/>
            <w:hideMark/>
          </w:tcPr>
          <w:p w14:paraId="6B085EF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3B30B4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691180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754D9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D3866A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BAA3AE" w14:textId="77777777" w:rsidTr="00B73330">
        <w:trPr>
          <w:trHeight w:val="290"/>
        </w:trPr>
        <w:tc>
          <w:tcPr>
            <w:tcW w:w="4076" w:type="dxa"/>
            <w:tcBorders>
              <w:top w:val="nil"/>
              <w:left w:val="nil"/>
              <w:bottom w:val="nil"/>
              <w:right w:val="nil"/>
            </w:tcBorders>
            <w:shd w:val="clear" w:color="auto" w:fill="auto"/>
            <w:noWrap/>
            <w:vAlign w:val="bottom"/>
            <w:hideMark/>
          </w:tcPr>
          <w:p w14:paraId="019D295E"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9_8-M42_501OIII.avi</w:t>
            </w:r>
          </w:p>
        </w:tc>
        <w:tc>
          <w:tcPr>
            <w:tcW w:w="1056" w:type="dxa"/>
            <w:tcBorders>
              <w:top w:val="nil"/>
              <w:left w:val="nil"/>
              <w:bottom w:val="nil"/>
              <w:right w:val="nil"/>
            </w:tcBorders>
            <w:shd w:val="clear" w:color="auto" w:fill="auto"/>
            <w:noWrap/>
            <w:vAlign w:val="bottom"/>
            <w:hideMark/>
          </w:tcPr>
          <w:p w14:paraId="0548B1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0D01C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AEBF5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93EEAD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DC30C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2D1B020" w14:textId="77777777" w:rsidTr="00B73330">
        <w:trPr>
          <w:trHeight w:val="290"/>
        </w:trPr>
        <w:tc>
          <w:tcPr>
            <w:tcW w:w="4076" w:type="dxa"/>
            <w:tcBorders>
              <w:top w:val="nil"/>
              <w:left w:val="nil"/>
              <w:bottom w:val="nil"/>
              <w:right w:val="nil"/>
            </w:tcBorders>
            <w:shd w:val="clear" w:color="auto" w:fill="auto"/>
            <w:noWrap/>
            <w:vAlign w:val="bottom"/>
            <w:hideMark/>
          </w:tcPr>
          <w:p w14:paraId="09264AB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37_4-M42_486HIB.avi</w:t>
            </w:r>
          </w:p>
        </w:tc>
        <w:tc>
          <w:tcPr>
            <w:tcW w:w="1056" w:type="dxa"/>
            <w:tcBorders>
              <w:top w:val="nil"/>
              <w:left w:val="nil"/>
              <w:bottom w:val="nil"/>
              <w:right w:val="nil"/>
            </w:tcBorders>
            <w:shd w:val="clear" w:color="auto" w:fill="auto"/>
            <w:noWrap/>
            <w:vAlign w:val="bottom"/>
            <w:hideMark/>
          </w:tcPr>
          <w:p w14:paraId="1D0D15B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A07C38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6E52A6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09762E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ABA94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0C9CDEF" w14:textId="77777777" w:rsidTr="00B73330">
        <w:trPr>
          <w:trHeight w:val="290"/>
        </w:trPr>
        <w:tc>
          <w:tcPr>
            <w:tcW w:w="4076" w:type="dxa"/>
            <w:tcBorders>
              <w:top w:val="nil"/>
              <w:left w:val="nil"/>
              <w:bottom w:val="nil"/>
              <w:right w:val="nil"/>
            </w:tcBorders>
            <w:shd w:val="clear" w:color="auto" w:fill="auto"/>
            <w:noWrap/>
            <w:vAlign w:val="bottom"/>
            <w:hideMark/>
          </w:tcPr>
          <w:p w14:paraId="415E71F3" w14:textId="77777777" w:rsidR="00B73330" w:rsidRDefault="00B73330">
            <w:pPr>
              <w:rPr>
                <w:rFonts w:ascii="Calibri" w:hAnsi="Calibri" w:cs="Calibri"/>
                <w:color w:val="000000"/>
                <w:sz w:val="22"/>
                <w:szCs w:val="22"/>
              </w:rPr>
            </w:pPr>
            <w:r>
              <w:rPr>
                <w:rFonts w:ascii="Calibri" w:hAnsi="Calibri" w:cs="Calibri"/>
                <w:color w:val="000000"/>
                <w:sz w:val="22"/>
                <w:szCs w:val="22"/>
              </w:rPr>
              <w:t>2021-03-03-0239_6-M42_486HIB.avi</w:t>
            </w:r>
          </w:p>
        </w:tc>
        <w:tc>
          <w:tcPr>
            <w:tcW w:w="1056" w:type="dxa"/>
            <w:tcBorders>
              <w:top w:val="nil"/>
              <w:left w:val="nil"/>
              <w:bottom w:val="nil"/>
              <w:right w:val="nil"/>
            </w:tcBorders>
            <w:shd w:val="clear" w:color="auto" w:fill="auto"/>
            <w:noWrap/>
            <w:vAlign w:val="bottom"/>
            <w:hideMark/>
          </w:tcPr>
          <w:p w14:paraId="5F46453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5D9C9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F06171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7B16D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E04C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FA99089" w14:textId="77777777" w:rsidTr="00B73330">
        <w:trPr>
          <w:trHeight w:val="290"/>
        </w:trPr>
        <w:tc>
          <w:tcPr>
            <w:tcW w:w="4076" w:type="dxa"/>
            <w:tcBorders>
              <w:top w:val="nil"/>
              <w:left w:val="nil"/>
              <w:bottom w:val="nil"/>
              <w:right w:val="nil"/>
            </w:tcBorders>
            <w:shd w:val="clear" w:color="auto" w:fill="auto"/>
            <w:noWrap/>
            <w:vAlign w:val="bottom"/>
            <w:hideMark/>
          </w:tcPr>
          <w:p w14:paraId="08EE37E6"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1_7-M42_486HIB.avi</w:t>
            </w:r>
          </w:p>
        </w:tc>
        <w:tc>
          <w:tcPr>
            <w:tcW w:w="1056" w:type="dxa"/>
            <w:tcBorders>
              <w:top w:val="nil"/>
              <w:left w:val="nil"/>
              <w:bottom w:val="nil"/>
              <w:right w:val="nil"/>
            </w:tcBorders>
            <w:shd w:val="clear" w:color="auto" w:fill="auto"/>
            <w:noWrap/>
            <w:vAlign w:val="bottom"/>
            <w:hideMark/>
          </w:tcPr>
          <w:p w14:paraId="35E31F9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53F9D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491BE8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648485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0B397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673086C" w14:textId="77777777" w:rsidTr="00B73330">
        <w:trPr>
          <w:trHeight w:val="290"/>
        </w:trPr>
        <w:tc>
          <w:tcPr>
            <w:tcW w:w="4076" w:type="dxa"/>
            <w:tcBorders>
              <w:top w:val="nil"/>
              <w:left w:val="nil"/>
              <w:bottom w:val="nil"/>
              <w:right w:val="nil"/>
            </w:tcBorders>
            <w:shd w:val="clear" w:color="auto" w:fill="auto"/>
            <w:noWrap/>
            <w:vAlign w:val="bottom"/>
            <w:hideMark/>
          </w:tcPr>
          <w:p w14:paraId="471A919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3_9-M42_486HIB.avi</w:t>
            </w:r>
          </w:p>
        </w:tc>
        <w:tc>
          <w:tcPr>
            <w:tcW w:w="1056" w:type="dxa"/>
            <w:tcBorders>
              <w:top w:val="nil"/>
              <w:left w:val="nil"/>
              <w:bottom w:val="nil"/>
              <w:right w:val="nil"/>
            </w:tcBorders>
            <w:shd w:val="clear" w:color="auto" w:fill="auto"/>
            <w:noWrap/>
            <w:vAlign w:val="bottom"/>
            <w:hideMark/>
          </w:tcPr>
          <w:p w14:paraId="6151169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EDB8D0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7BECD1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DCDD8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CFA39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869A87D" w14:textId="77777777" w:rsidTr="00B73330">
        <w:trPr>
          <w:trHeight w:val="290"/>
        </w:trPr>
        <w:tc>
          <w:tcPr>
            <w:tcW w:w="4076" w:type="dxa"/>
            <w:tcBorders>
              <w:top w:val="nil"/>
              <w:left w:val="nil"/>
              <w:bottom w:val="nil"/>
              <w:right w:val="nil"/>
            </w:tcBorders>
            <w:shd w:val="clear" w:color="auto" w:fill="auto"/>
            <w:noWrap/>
            <w:vAlign w:val="bottom"/>
            <w:hideMark/>
          </w:tcPr>
          <w:p w14:paraId="0616C53F"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6_1-M42_486HIB.avi</w:t>
            </w:r>
          </w:p>
        </w:tc>
        <w:tc>
          <w:tcPr>
            <w:tcW w:w="1056" w:type="dxa"/>
            <w:tcBorders>
              <w:top w:val="nil"/>
              <w:left w:val="nil"/>
              <w:bottom w:val="nil"/>
              <w:right w:val="nil"/>
            </w:tcBorders>
            <w:shd w:val="clear" w:color="auto" w:fill="auto"/>
            <w:noWrap/>
            <w:vAlign w:val="bottom"/>
            <w:hideMark/>
          </w:tcPr>
          <w:p w14:paraId="3299A33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B17E1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6E3C825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2619D5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5DE337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7C1A077" w14:textId="77777777" w:rsidTr="00B73330">
        <w:trPr>
          <w:trHeight w:val="290"/>
        </w:trPr>
        <w:tc>
          <w:tcPr>
            <w:tcW w:w="4076" w:type="dxa"/>
            <w:tcBorders>
              <w:top w:val="nil"/>
              <w:left w:val="nil"/>
              <w:bottom w:val="nil"/>
              <w:right w:val="nil"/>
            </w:tcBorders>
            <w:shd w:val="clear" w:color="auto" w:fill="auto"/>
            <w:noWrap/>
            <w:vAlign w:val="bottom"/>
            <w:hideMark/>
          </w:tcPr>
          <w:p w14:paraId="58717CBB"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8_7-M42_486HIB.avi</w:t>
            </w:r>
          </w:p>
        </w:tc>
        <w:tc>
          <w:tcPr>
            <w:tcW w:w="1056" w:type="dxa"/>
            <w:tcBorders>
              <w:top w:val="nil"/>
              <w:left w:val="nil"/>
              <w:bottom w:val="nil"/>
              <w:right w:val="nil"/>
            </w:tcBorders>
            <w:shd w:val="clear" w:color="auto" w:fill="auto"/>
            <w:noWrap/>
            <w:vAlign w:val="bottom"/>
            <w:hideMark/>
          </w:tcPr>
          <w:p w14:paraId="14CAEA0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781BF9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79F55D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6AD51C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81BD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BF6409A" w14:textId="77777777" w:rsidTr="00B73330">
        <w:trPr>
          <w:trHeight w:val="290"/>
        </w:trPr>
        <w:tc>
          <w:tcPr>
            <w:tcW w:w="4076" w:type="dxa"/>
            <w:tcBorders>
              <w:top w:val="nil"/>
              <w:left w:val="nil"/>
              <w:bottom w:val="nil"/>
              <w:right w:val="nil"/>
            </w:tcBorders>
            <w:shd w:val="clear" w:color="auto" w:fill="auto"/>
            <w:noWrap/>
            <w:vAlign w:val="bottom"/>
            <w:hideMark/>
          </w:tcPr>
          <w:p w14:paraId="4A35AB0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1_2-M42_486HIB.avi</w:t>
            </w:r>
          </w:p>
        </w:tc>
        <w:tc>
          <w:tcPr>
            <w:tcW w:w="1056" w:type="dxa"/>
            <w:tcBorders>
              <w:top w:val="nil"/>
              <w:left w:val="nil"/>
              <w:bottom w:val="nil"/>
              <w:right w:val="nil"/>
            </w:tcBorders>
            <w:shd w:val="clear" w:color="auto" w:fill="auto"/>
            <w:noWrap/>
            <w:vAlign w:val="bottom"/>
            <w:hideMark/>
          </w:tcPr>
          <w:p w14:paraId="07EF15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A15769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473A5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39DF1F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D590A8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E470613" w14:textId="77777777" w:rsidTr="00B73330">
        <w:trPr>
          <w:trHeight w:val="290"/>
        </w:trPr>
        <w:tc>
          <w:tcPr>
            <w:tcW w:w="4076" w:type="dxa"/>
            <w:tcBorders>
              <w:top w:val="nil"/>
              <w:left w:val="nil"/>
              <w:bottom w:val="nil"/>
              <w:right w:val="nil"/>
            </w:tcBorders>
            <w:shd w:val="clear" w:color="auto" w:fill="auto"/>
            <w:noWrap/>
            <w:vAlign w:val="bottom"/>
            <w:hideMark/>
          </w:tcPr>
          <w:p w14:paraId="71192012"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3_4-M42_486HIB.avi</w:t>
            </w:r>
          </w:p>
        </w:tc>
        <w:tc>
          <w:tcPr>
            <w:tcW w:w="1056" w:type="dxa"/>
            <w:tcBorders>
              <w:top w:val="nil"/>
              <w:left w:val="nil"/>
              <w:bottom w:val="nil"/>
              <w:right w:val="nil"/>
            </w:tcBorders>
            <w:shd w:val="clear" w:color="auto" w:fill="auto"/>
            <w:noWrap/>
            <w:vAlign w:val="bottom"/>
            <w:hideMark/>
          </w:tcPr>
          <w:p w14:paraId="6BF0415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B0832C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90B35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E3DE41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764BA2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6E07ED0" w14:textId="77777777" w:rsidTr="00B73330">
        <w:trPr>
          <w:trHeight w:val="290"/>
        </w:trPr>
        <w:tc>
          <w:tcPr>
            <w:tcW w:w="4076" w:type="dxa"/>
            <w:tcBorders>
              <w:top w:val="nil"/>
              <w:left w:val="nil"/>
              <w:bottom w:val="nil"/>
              <w:right w:val="nil"/>
            </w:tcBorders>
            <w:shd w:val="clear" w:color="auto" w:fill="auto"/>
            <w:noWrap/>
            <w:vAlign w:val="bottom"/>
            <w:hideMark/>
          </w:tcPr>
          <w:p w14:paraId="25C0C372"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7_1-M42_486HIA.avi</w:t>
            </w:r>
          </w:p>
        </w:tc>
        <w:tc>
          <w:tcPr>
            <w:tcW w:w="1056" w:type="dxa"/>
            <w:tcBorders>
              <w:top w:val="nil"/>
              <w:left w:val="nil"/>
              <w:bottom w:val="nil"/>
              <w:right w:val="nil"/>
            </w:tcBorders>
            <w:shd w:val="clear" w:color="auto" w:fill="auto"/>
            <w:noWrap/>
            <w:vAlign w:val="bottom"/>
            <w:hideMark/>
          </w:tcPr>
          <w:p w14:paraId="6F16BD4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6678CC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D91902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4550A4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78304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F28A06D" w14:textId="77777777" w:rsidTr="00B73330">
        <w:trPr>
          <w:trHeight w:val="290"/>
        </w:trPr>
        <w:tc>
          <w:tcPr>
            <w:tcW w:w="4076" w:type="dxa"/>
            <w:tcBorders>
              <w:top w:val="nil"/>
              <w:left w:val="nil"/>
              <w:bottom w:val="nil"/>
              <w:right w:val="nil"/>
            </w:tcBorders>
            <w:shd w:val="clear" w:color="auto" w:fill="auto"/>
            <w:noWrap/>
            <w:vAlign w:val="bottom"/>
            <w:hideMark/>
          </w:tcPr>
          <w:p w14:paraId="2D6DD0CC"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9_5-M42_486HIA.avi</w:t>
            </w:r>
          </w:p>
        </w:tc>
        <w:tc>
          <w:tcPr>
            <w:tcW w:w="1056" w:type="dxa"/>
            <w:tcBorders>
              <w:top w:val="nil"/>
              <w:left w:val="nil"/>
              <w:bottom w:val="nil"/>
              <w:right w:val="nil"/>
            </w:tcBorders>
            <w:shd w:val="clear" w:color="auto" w:fill="auto"/>
            <w:noWrap/>
            <w:vAlign w:val="bottom"/>
            <w:hideMark/>
          </w:tcPr>
          <w:p w14:paraId="68EFF6C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8DB13D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67963B3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96A615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25B8A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8697B96" w14:textId="77777777" w:rsidTr="00B73330">
        <w:trPr>
          <w:trHeight w:val="290"/>
        </w:trPr>
        <w:tc>
          <w:tcPr>
            <w:tcW w:w="4076" w:type="dxa"/>
            <w:tcBorders>
              <w:top w:val="nil"/>
              <w:left w:val="nil"/>
              <w:bottom w:val="nil"/>
              <w:right w:val="nil"/>
            </w:tcBorders>
            <w:shd w:val="clear" w:color="auto" w:fill="auto"/>
            <w:noWrap/>
            <w:vAlign w:val="bottom"/>
            <w:hideMark/>
          </w:tcPr>
          <w:p w14:paraId="449F4852"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1_7-M42_486HIA.avi</w:t>
            </w:r>
          </w:p>
        </w:tc>
        <w:tc>
          <w:tcPr>
            <w:tcW w:w="1056" w:type="dxa"/>
            <w:tcBorders>
              <w:top w:val="nil"/>
              <w:left w:val="nil"/>
              <w:bottom w:val="nil"/>
              <w:right w:val="nil"/>
            </w:tcBorders>
            <w:shd w:val="clear" w:color="auto" w:fill="auto"/>
            <w:noWrap/>
            <w:vAlign w:val="bottom"/>
            <w:hideMark/>
          </w:tcPr>
          <w:p w14:paraId="2DA639A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CFE503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357858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FAA4D1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35BEB9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33DDE5A" w14:textId="77777777" w:rsidTr="00B73330">
        <w:trPr>
          <w:trHeight w:val="290"/>
        </w:trPr>
        <w:tc>
          <w:tcPr>
            <w:tcW w:w="4076" w:type="dxa"/>
            <w:tcBorders>
              <w:top w:val="nil"/>
              <w:left w:val="nil"/>
              <w:bottom w:val="nil"/>
              <w:right w:val="nil"/>
            </w:tcBorders>
            <w:shd w:val="clear" w:color="auto" w:fill="auto"/>
            <w:noWrap/>
            <w:vAlign w:val="bottom"/>
            <w:hideMark/>
          </w:tcPr>
          <w:p w14:paraId="71B6F5D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3_9-M42_486HIA.avi</w:t>
            </w:r>
          </w:p>
        </w:tc>
        <w:tc>
          <w:tcPr>
            <w:tcW w:w="1056" w:type="dxa"/>
            <w:tcBorders>
              <w:top w:val="nil"/>
              <w:left w:val="nil"/>
              <w:bottom w:val="nil"/>
              <w:right w:val="nil"/>
            </w:tcBorders>
            <w:shd w:val="clear" w:color="auto" w:fill="auto"/>
            <w:noWrap/>
            <w:vAlign w:val="bottom"/>
            <w:hideMark/>
          </w:tcPr>
          <w:p w14:paraId="13023CD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7E4777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2C70F8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59AA9F7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1B40C0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B6B5561" w14:textId="77777777" w:rsidTr="00B73330">
        <w:trPr>
          <w:trHeight w:val="290"/>
        </w:trPr>
        <w:tc>
          <w:tcPr>
            <w:tcW w:w="4076" w:type="dxa"/>
            <w:tcBorders>
              <w:top w:val="nil"/>
              <w:left w:val="nil"/>
              <w:bottom w:val="nil"/>
              <w:right w:val="nil"/>
            </w:tcBorders>
            <w:shd w:val="clear" w:color="auto" w:fill="auto"/>
            <w:noWrap/>
            <w:vAlign w:val="bottom"/>
            <w:hideMark/>
          </w:tcPr>
          <w:p w14:paraId="278807ED"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6_2-M42_486HIA.avi</w:t>
            </w:r>
          </w:p>
        </w:tc>
        <w:tc>
          <w:tcPr>
            <w:tcW w:w="1056" w:type="dxa"/>
            <w:tcBorders>
              <w:top w:val="nil"/>
              <w:left w:val="nil"/>
              <w:bottom w:val="nil"/>
              <w:right w:val="nil"/>
            </w:tcBorders>
            <w:shd w:val="clear" w:color="auto" w:fill="auto"/>
            <w:noWrap/>
            <w:vAlign w:val="bottom"/>
            <w:hideMark/>
          </w:tcPr>
          <w:p w14:paraId="28A4E8C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983511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1DCBCD8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E98A7E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6D5B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BCC77AA" w14:textId="77777777" w:rsidTr="00B73330">
        <w:trPr>
          <w:trHeight w:val="290"/>
        </w:trPr>
        <w:tc>
          <w:tcPr>
            <w:tcW w:w="4076" w:type="dxa"/>
            <w:tcBorders>
              <w:top w:val="nil"/>
              <w:left w:val="nil"/>
              <w:bottom w:val="nil"/>
              <w:right w:val="nil"/>
            </w:tcBorders>
            <w:shd w:val="clear" w:color="auto" w:fill="auto"/>
            <w:noWrap/>
            <w:vAlign w:val="bottom"/>
            <w:hideMark/>
          </w:tcPr>
          <w:p w14:paraId="6FB7475F" w14:textId="77777777" w:rsidR="00B73330" w:rsidRDefault="00B73330">
            <w:pPr>
              <w:rPr>
                <w:rFonts w:ascii="Calibri" w:hAnsi="Calibri" w:cs="Calibri"/>
                <w:color w:val="000000"/>
                <w:sz w:val="22"/>
                <w:szCs w:val="22"/>
              </w:rPr>
            </w:pPr>
            <w:r>
              <w:rPr>
                <w:rFonts w:ascii="Calibri" w:hAnsi="Calibri" w:cs="Calibri"/>
                <w:color w:val="000000"/>
                <w:sz w:val="22"/>
                <w:szCs w:val="22"/>
              </w:rPr>
              <w:t>2021-03-03-0311_5-M42_658NII.avi</w:t>
            </w:r>
          </w:p>
        </w:tc>
        <w:tc>
          <w:tcPr>
            <w:tcW w:w="1056" w:type="dxa"/>
            <w:tcBorders>
              <w:top w:val="nil"/>
              <w:left w:val="nil"/>
              <w:bottom w:val="nil"/>
              <w:right w:val="nil"/>
            </w:tcBorders>
            <w:shd w:val="clear" w:color="auto" w:fill="auto"/>
            <w:noWrap/>
            <w:vAlign w:val="bottom"/>
            <w:hideMark/>
          </w:tcPr>
          <w:p w14:paraId="6539FF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D01F7E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F90B8A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E08C73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CE8B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16B8341" w14:textId="77777777" w:rsidTr="00B73330">
        <w:trPr>
          <w:trHeight w:val="290"/>
        </w:trPr>
        <w:tc>
          <w:tcPr>
            <w:tcW w:w="4076" w:type="dxa"/>
            <w:tcBorders>
              <w:top w:val="nil"/>
              <w:left w:val="nil"/>
              <w:bottom w:val="nil"/>
              <w:right w:val="nil"/>
            </w:tcBorders>
            <w:shd w:val="clear" w:color="auto" w:fill="auto"/>
            <w:noWrap/>
            <w:vAlign w:val="bottom"/>
            <w:hideMark/>
          </w:tcPr>
          <w:p w14:paraId="4E178D9F" w14:textId="77777777" w:rsidR="00B73330" w:rsidRDefault="00B73330">
            <w:pPr>
              <w:rPr>
                <w:rFonts w:ascii="Calibri" w:hAnsi="Calibri" w:cs="Calibri"/>
                <w:color w:val="000000"/>
                <w:sz w:val="22"/>
                <w:szCs w:val="22"/>
              </w:rPr>
            </w:pPr>
            <w:r>
              <w:rPr>
                <w:rFonts w:ascii="Calibri" w:hAnsi="Calibri" w:cs="Calibri"/>
                <w:color w:val="000000"/>
                <w:sz w:val="22"/>
                <w:szCs w:val="22"/>
              </w:rPr>
              <w:t>2021-03-03-0315_4-M42_658NII.avi</w:t>
            </w:r>
          </w:p>
        </w:tc>
        <w:tc>
          <w:tcPr>
            <w:tcW w:w="1056" w:type="dxa"/>
            <w:tcBorders>
              <w:top w:val="nil"/>
              <w:left w:val="nil"/>
              <w:bottom w:val="nil"/>
              <w:right w:val="nil"/>
            </w:tcBorders>
            <w:shd w:val="clear" w:color="auto" w:fill="auto"/>
            <w:noWrap/>
            <w:vAlign w:val="bottom"/>
            <w:hideMark/>
          </w:tcPr>
          <w:p w14:paraId="78A0F6E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22E17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D4579F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D6458C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AFEED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009258" w14:textId="77777777" w:rsidTr="00B73330">
        <w:trPr>
          <w:trHeight w:val="290"/>
        </w:trPr>
        <w:tc>
          <w:tcPr>
            <w:tcW w:w="4076" w:type="dxa"/>
            <w:tcBorders>
              <w:top w:val="nil"/>
              <w:left w:val="nil"/>
              <w:bottom w:val="nil"/>
              <w:right w:val="nil"/>
            </w:tcBorders>
            <w:shd w:val="clear" w:color="auto" w:fill="auto"/>
            <w:noWrap/>
            <w:vAlign w:val="bottom"/>
            <w:hideMark/>
          </w:tcPr>
          <w:p w14:paraId="04972ED5"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2_3-M42_658NII.avi</w:t>
            </w:r>
          </w:p>
        </w:tc>
        <w:tc>
          <w:tcPr>
            <w:tcW w:w="1056" w:type="dxa"/>
            <w:tcBorders>
              <w:top w:val="nil"/>
              <w:left w:val="nil"/>
              <w:bottom w:val="nil"/>
              <w:right w:val="nil"/>
            </w:tcBorders>
            <w:shd w:val="clear" w:color="auto" w:fill="auto"/>
            <w:noWrap/>
            <w:vAlign w:val="bottom"/>
            <w:hideMark/>
          </w:tcPr>
          <w:p w14:paraId="36EC492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21BFBB6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38554E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D161C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44674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E8D6E6" w14:textId="77777777" w:rsidTr="00B73330">
        <w:trPr>
          <w:trHeight w:val="290"/>
        </w:trPr>
        <w:tc>
          <w:tcPr>
            <w:tcW w:w="4076" w:type="dxa"/>
            <w:tcBorders>
              <w:top w:val="nil"/>
              <w:left w:val="nil"/>
              <w:bottom w:val="nil"/>
              <w:right w:val="nil"/>
            </w:tcBorders>
            <w:shd w:val="clear" w:color="auto" w:fill="auto"/>
            <w:noWrap/>
            <w:vAlign w:val="bottom"/>
            <w:hideMark/>
          </w:tcPr>
          <w:p w14:paraId="26FB298A"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4_4-M42_658NII.avi</w:t>
            </w:r>
          </w:p>
        </w:tc>
        <w:tc>
          <w:tcPr>
            <w:tcW w:w="1056" w:type="dxa"/>
            <w:tcBorders>
              <w:top w:val="nil"/>
              <w:left w:val="nil"/>
              <w:bottom w:val="nil"/>
              <w:right w:val="nil"/>
            </w:tcBorders>
            <w:shd w:val="clear" w:color="auto" w:fill="auto"/>
            <w:noWrap/>
            <w:vAlign w:val="bottom"/>
            <w:hideMark/>
          </w:tcPr>
          <w:p w14:paraId="0C75587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0CCEC1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2E49B5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47280C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683F20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FB541E6" w14:textId="77777777" w:rsidTr="00B73330">
        <w:trPr>
          <w:trHeight w:val="290"/>
        </w:trPr>
        <w:tc>
          <w:tcPr>
            <w:tcW w:w="4076" w:type="dxa"/>
            <w:tcBorders>
              <w:top w:val="nil"/>
              <w:left w:val="nil"/>
              <w:bottom w:val="nil"/>
              <w:right w:val="nil"/>
            </w:tcBorders>
            <w:shd w:val="clear" w:color="auto" w:fill="auto"/>
            <w:noWrap/>
            <w:vAlign w:val="bottom"/>
            <w:hideMark/>
          </w:tcPr>
          <w:p w14:paraId="75892605"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6_5-M42_658NII.avi</w:t>
            </w:r>
          </w:p>
        </w:tc>
        <w:tc>
          <w:tcPr>
            <w:tcW w:w="1056" w:type="dxa"/>
            <w:tcBorders>
              <w:top w:val="nil"/>
              <w:left w:val="nil"/>
              <w:bottom w:val="nil"/>
              <w:right w:val="nil"/>
            </w:tcBorders>
            <w:shd w:val="clear" w:color="auto" w:fill="auto"/>
            <w:noWrap/>
            <w:vAlign w:val="bottom"/>
            <w:hideMark/>
          </w:tcPr>
          <w:p w14:paraId="298480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5B3DFF1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47057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4DC4EB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C376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173569A" w14:textId="77777777" w:rsidTr="00B73330">
        <w:trPr>
          <w:trHeight w:val="290"/>
        </w:trPr>
        <w:tc>
          <w:tcPr>
            <w:tcW w:w="4076" w:type="dxa"/>
            <w:tcBorders>
              <w:top w:val="nil"/>
              <w:left w:val="nil"/>
              <w:bottom w:val="nil"/>
              <w:right w:val="nil"/>
            </w:tcBorders>
            <w:shd w:val="clear" w:color="auto" w:fill="auto"/>
            <w:noWrap/>
            <w:vAlign w:val="bottom"/>
            <w:hideMark/>
          </w:tcPr>
          <w:p w14:paraId="67AE076B"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9_7-M42_672SII.avi</w:t>
            </w:r>
          </w:p>
        </w:tc>
        <w:tc>
          <w:tcPr>
            <w:tcW w:w="1056" w:type="dxa"/>
            <w:tcBorders>
              <w:top w:val="nil"/>
              <w:left w:val="nil"/>
              <w:bottom w:val="nil"/>
              <w:right w:val="nil"/>
            </w:tcBorders>
            <w:shd w:val="clear" w:color="auto" w:fill="auto"/>
            <w:noWrap/>
            <w:vAlign w:val="bottom"/>
            <w:hideMark/>
          </w:tcPr>
          <w:p w14:paraId="1A5F7F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5CA1528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E7D93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083DF9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E25F6A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03FCF12" w14:textId="77777777" w:rsidTr="00B73330">
        <w:trPr>
          <w:trHeight w:val="290"/>
        </w:trPr>
        <w:tc>
          <w:tcPr>
            <w:tcW w:w="4076" w:type="dxa"/>
            <w:tcBorders>
              <w:top w:val="nil"/>
              <w:left w:val="nil"/>
              <w:bottom w:val="nil"/>
              <w:right w:val="nil"/>
            </w:tcBorders>
            <w:shd w:val="clear" w:color="auto" w:fill="auto"/>
            <w:noWrap/>
            <w:vAlign w:val="bottom"/>
            <w:hideMark/>
          </w:tcPr>
          <w:p w14:paraId="50CE432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1_8-M42_672SII.avi</w:t>
            </w:r>
          </w:p>
        </w:tc>
        <w:tc>
          <w:tcPr>
            <w:tcW w:w="1056" w:type="dxa"/>
            <w:tcBorders>
              <w:top w:val="nil"/>
              <w:left w:val="nil"/>
              <w:bottom w:val="nil"/>
              <w:right w:val="nil"/>
            </w:tcBorders>
            <w:shd w:val="clear" w:color="auto" w:fill="auto"/>
            <w:noWrap/>
            <w:vAlign w:val="bottom"/>
            <w:hideMark/>
          </w:tcPr>
          <w:p w14:paraId="13F3675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7BD0609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15DDC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55EA67E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A1A4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57305DD" w14:textId="77777777" w:rsidTr="00B73330">
        <w:trPr>
          <w:trHeight w:val="290"/>
        </w:trPr>
        <w:tc>
          <w:tcPr>
            <w:tcW w:w="4076" w:type="dxa"/>
            <w:tcBorders>
              <w:top w:val="nil"/>
              <w:left w:val="nil"/>
              <w:bottom w:val="nil"/>
              <w:right w:val="nil"/>
            </w:tcBorders>
            <w:shd w:val="clear" w:color="auto" w:fill="auto"/>
            <w:noWrap/>
            <w:vAlign w:val="bottom"/>
            <w:hideMark/>
          </w:tcPr>
          <w:p w14:paraId="2AF78BE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4_6-M42_672SII.avi</w:t>
            </w:r>
          </w:p>
        </w:tc>
        <w:tc>
          <w:tcPr>
            <w:tcW w:w="1056" w:type="dxa"/>
            <w:tcBorders>
              <w:top w:val="nil"/>
              <w:left w:val="nil"/>
              <w:bottom w:val="nil"/>
              <w:right w:val="nil"/>
            </w:tcBorders>
            <w:shd w:val="clear" w:color="auto" w:fill="auto"/>
            <w:noWrap/>
            <w:vAlign w:val="bottom"/>
            <w:hideMark/>
          </w:tcPr>
          <w:p w14:paraId="75BEF6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3A0D508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BD76C8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26AC82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58CCBC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8579A32" w14:textId="77777777" w:rsidTr="00B73330">
        <w:trPr>
          <w:trHeight w:val="290"/>
        </w:trPr>
        <w:tc>
          <w:tcPr>
            <w:tcW w:w="4076" w:type="dxa"/>
            <w:tcBorders>
              <w:top w:val="nil"/>
              <w:left w:val="nil"/>
              <w:bottom w:val="nil"/>
              <w:right w:val="nil"/>
            </w:tcBorders>
            <w:shd w:val="clear" w:color="auto" w:fill="auto"/>
            <w:noWrap/>
            <w:vAlign w:val="bottom"/>
            <w:hideMark/>
          </w:tcPr>
          <w:p w14:paraId="78B4B4F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6_8-M42_672SII.avi</w:t>
            </w:r>
          </w:p>
        </w:tc>
        <w:tc>
          <w:tcPr>
            <w:tcW w:w="1056" w:type="dxa"/>
            <w:tcBorders>
              <w:top w:val="nil"/>
              <w:left w:val="nil"/>
              <w:bottom w:val="nil"/>
              <w:right w:val="nil"/>
            </w:tcBorders>
            <w:shd w:val="clear" w:color="auto" w:fill="auto"/>
            <w:noWrap/>
            <w:vAlign w:val="bottom"/>
            <w:hideMark/>
          </w:tcPr>
          <w:p w14:paraId="478F651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6325D27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D08C2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41C7D7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405AA0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95E72BB" w14:textId="77777777" w:rsidTr="00B73330">
        <w:trPr>
          <w:trHeight w:val="290"/>
        </w:trPr>
        <w:tc>
          <w:tcPr>
            <w:tcW w:w="4076" w:type="dxa"/>
            <w:tcBorders>
              <w:top w:val="nil"/>
              <w:left w:val="nil"/>
              <w:bottom w:val="nil"/>
              <w:right w:val="nil"/>
            </w:tcBorders>
            <w:shd w:val="clear" w:color="auto" w:fill="auto"/>
            <w:noWrap/>
            <w:vAlign w:val="bottom"/>
            <w:hideMark/>
          </w:tcPr>
          <w:p w14:paraId="23C31BA0"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9_1-M42_672SII.avi</w:t>
            </w:r>
          </w:p>
        </w:tc>
        <w:tc>
          <w:tcPr>
            <w:tcW w:w="1056" w:type="dxa"/>
            <w:tcBorders>
              <w:top w:val="nil"/>
              <w:left w:val="nil"/>
              <w:bottom w:val="nil"/>
              <w:right w:val="nil"/>
            </w:tcBorders>
            <w:shd w:val="clear" w:color="auto" w:fill="auto"/>
            <w:noWrap/>
            <w:vAlign w:val="bottom"/>
            <w:hideMark/>
          </w:tcPr>
          <w:p w14:paraId="0F078A1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2F495A5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C1B881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7415F1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EA6CD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3312C68" w14:textId="77777777" w:rsidTr="00B73330">
        <w:trPr>
          <w:trHeight w:val="290"/>
        </w:trPr>
        <w:tc>
          <w:tcPr>
            <w:tcW w:w="4076" w:type="dxa"/>
            <w:tcBorders>
              <w:top w:val="nil"/>
              <w:left w:val="nil"/>
              <w:bottom w:val="nil"/>
              <w:right w:val="nil"/>
            </w:tcBorders>
            <w:shd w:val="clear" w:color="auto" w:fill="auto"/>
            <w:noWrap/>
            <w:vAlign w:val="bottom"/>
            <w:hideMark/>
          </w:tcPr>
          <w:p w14:paraId="37646F16"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1_6-M42_672SII.avi</w:t>
            </w:r>
          </w:p>
        </w:tc>
        <w:tc>
          <w:tcPr>
            <w:tcW w:w="1056" w:type="dxa"/>
            <w:tcBorders>
              <w:top w:val="nil"/>
              <w:left w:val="nil"/>
              <w:bottom w:val="nil"/>
              <w:right w:val="nil"/>
            </w:tcBorders>
            <w:shd w:val="clear" w:color="auto" w:fill="auto"/>
            <w:noWrap/>
            <w:vAlign w:val="bottom"/>
            <w:hideMark/>
          </w:tcPr>
          <w:p w14:paraId="2306824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4BC084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B1CB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46D2794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84A81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CB58414" w14:textId="77777777" w:rsidTr="00B73330">
        <w:trPr>
          <w:trHeight w:val="290"/>
        </w:trPr>
        <w:tc>
          <w:tcPr>
            <w:tcW w:w="4076" w:type="dxa"/>
            <w:tcBorders>
              <w:top w:val="nil"/>
              <w:left w:val="nil"/>
              <w:bottom w:val="nil"/>
              <w:right w:val="nil"/>
            </w:tcBorders>
            <w:shd w:val="clear" w:color="auto" w:fill="auto"/>
            <w:noWrap/>
            <w:vAlign w:val="bottom"/>
            <w:hideMark/>
          </w:tcPr>
          <w:p w14:paraId="70817881"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3_8-M42_672SII.avi</w:t>
            </w:r>
          </w:p>
        </w:tc>
        <w:tc>
          <w:tcPr>
            <w:tcW w:w="1056" w:type="dxa"/>
            <w:tcBorders>
              <w:top w:val="nil"/>
              <w:left w:val="nil"/>
              <w:bottom w:val="nil"/>
              <w:right w:val="nil"/>
            </w:tcBorders>
            <w:shd w:val="clear" w:color="auto" w:fill="auto"/>
            <w:noWrap/>
            <w:vAlign w:val="bottom"/>
            <w:hideMark/>
          </w:tcPr>
          <w:p w14:paraId="31F8EE3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35D6950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21305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847ABC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094EF8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CE0F31D" w14:textId="77777777" w:rsidTr="00B73330">
        <w:trPr>
          <w:trHeight w:val="290"/>
        </w:trPr>
        <w:tc>
          <w:tcPr>
            <w:tcW w:w="4076" w:type="dxa"/>
            <w:tcBorders>
              <w:top w:val="nil"/>
              <w:left w:val="nil"/>
              <w:bottom w:val="nil"/>
              <w:right w:val="nil"/>
            </w:tcBorders>
            <w:shd w:val="clear" w:color="auto" w:fill="auto"/>
            <w:noWrap/>
            <w:vAlign w:val="bottom"/>
            <w:hideMark/>
          </w:tcPr>
          <w:p w14:paraId="4A98C70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6_5-M42_672SII.avi</w:t>
            </w:r>
          </w:p>
        </w:tc>
        <w:tc>
          <w:tcPr>
            <w:tcW w:w="1056" w:type="dxa"/>
            <w:tcBorders>
              <w:top w:val="nil"/>
              <w:left w:val="nil"/>
              <w:bottom w:val="nil"/>
              <w:right w:val="nil"/>
            </w:tcBorders>
            <w:shd w:val="clear" w:color="auto" w:fill="auto"/>
            <w:noWrap/>
            <w:vAlign w:val="bottom"/>
            <w:hideMark/>
          </w:tcPr>
          <w:p w14:paraId="621880F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611804E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181F4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19579D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707FB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F9DD508" w14:textId="77777777" w:rsidTr="00B73330">
        <w:trPr>
          <w:trHeight w:val="290"/>
        </w:trPr>
        <w:tc>
          <w:tcPr>
            <w:tcW w:w="4076" w:type="dxa"/>
            <w:tcBorders>
              <w:top w:val="nil"/>
              <w:left w:val="nil"/>
              <w:bottom w:val="nil"/>
              <w:right w:val="nil"/>
            </w:tcBorders>
            <w:shd w:val="clear" w:color="auto" w:fill="auto"/>
            <w:noWrap/>
            <w:vAlign w:val="bottom"/>
            <w:hideMark/>
          </w:tcPr>
          <w:p w14:paraId="1CDB72C8"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9_1-M42_672SII.avi</w:t>
            </w:r>
          </w:p>
        </w:tc>
        <w:tc>
          <w:tcPr>
            <w:tcW w:w="1056" w:type="dxa"/>
            <w:tcBorders>
              <w:top w:val="nil"/>
              <w:left w:val="nil"/>
              <w:bottom w:val="nil"/>
              <w:right w:val="nil"/>
            </w:tcBorders>
            <w:shd w:val="clear" w:color="auto" w:fill="auto"/>
            <w:noWrap/>
            <w:vAlign w:val="bottom"/>
            <w:hideMark/>
          </w:tcPr>
          <w:p w14:paraId="29CF34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0D2E52E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52E08A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20DFD9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C6D31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66A74D0" w14:textId="77777777" w:rsidTr="00B73330">
        <w:trPr>
          <w:trHeight w:val="290"/>
        </w:trPr>
        <w:tc>
          <w:tcPr>
            <w:tcW w:w="4076" w:type="dxa"/>
            <w:tcBorders>
              <w:top w:val="nil"/>
              <w:left w:val="nil"/>
              <w:bottom w:val="nil"/>
              <w:right w:val="nil"/>
            </w:tcBorders>
            <w:shd w:val="clear" w:color="auto" w:fill="auto"/>
            <w:noWrap/>
            <w:vAlign w:val="bottom"/>
            <w:hideMark/>
          </w:tcPr>
          <w:p w14:paraId="3502510C" w14:textId="77777777" w:rsidR="00B73330" w:rsidRDefault="00B73330">
            <w:pPr>
              <w:rPr>
                <w:rFonts w:ascii="Calibri" w:hAnsi="Calibri" w:cs="Calibri"/>
                <w:color w:val="000000"/>
                <w:sz w:val="22"/>
                <w:szCs w:val="22"/>
              </w:rPr>
            </w:pPr>
            <w:r>
              <w:rPr>
                <w:rFonts w:ascii="Calibri" w:hAnsi="Calibri" w:cs="Calibri"/>
                <w:color w:val="000000"/>
                <w:sz w:val="22"/>
                <w:szCs w:val="22"/>
              </w:rPr>
              <w:t>2021-03-03-0355_2-M42_685NIR.avi</w:t>
            </w:r>
          </w:p>
        </w:tc>
        <w:tc>
          <w:tcPr>
            <w:tcW w:w="1056" w:type="dxa"/>
            <w:tcBorders>
              <w:top w:val="nil"/>
              <w:left w:val="nil"/>
              <w:bottom w:val="nil"/>
              <w:right w:val="nil"/>
            </w:tcBorders>
            <w:shd w:val="clear" w:color="auto" w:fill="auto"/>
            <w:noWrap/>
            <w:vAlign w:val="bottom"/>
            <w:hideMark/>
          </w:tcPr>
          <w:p w14:paraId="34EC1B9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0EB4EB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379AA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6358A4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F07B9A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141E55D" w14:textId="77777777" w:rsidTr="00B73330">
        <w:trPr>
          <w:trHeight w:val="290"/>
        </w:trPr>
        <w:tc>
          <w:tcPr>
            <w:tcW w:w="4076" w:type="dxa"/>
            <w:tcBorders>
              <w:top w:val="nil"/>
              <w:left w:val="nil"/>
              <w:bottom w:val="nil"/>
              <w:right w:val="nil"/>
            </w:tcBorders>
            <w:shd w:val="clear" w:color="auto" w:fill="auto"/>
            <w:noWrap/>
            <w:vAlign w:val="bottom"/>
            <w:hideMark/>
          </w:tcPr>
          <w:p w14:paraId="1D10497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57_8-M42_685NIR.avi</w:t>
            </w:r>
          </w:p>
        </w:tc>
        <w:tc>
          <w:tcPr>
            <w:tcW w:w="1056" w:type="dxa"/>
            <w:tcBorders>
              <w:top w:val="nil"/>
              <w:left w:val="nil"/>
              <w:bottom w:val="nil"/>
              <w:right w:val="nil"/>
            </w:tcBorders>
            <w:shd w:val="clear" w:color="auto" w:fill="auto"/>
            <w:noWrap/>
            <w:vAlign w:val="bottom"/>
            <w:hideMark/>
          </w:tcPr>
          <w:p w14:paraId="14DF6EB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AA822F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F51996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8769EB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B3C96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102C217" w14:textId="77777777" w:rsidTr="00B73330">
        <w:trPr>
          <w:trHeight w:val="290"/>
        </w:trPr>
        <w:tc>
          <w:tcPr>
            <w:tcW w:w="4076" w:type="dxa"/>
            <w:tcBorders>
              <w:top w:val="nil"/>
              <w:left w:val="nil"/>
              <w:bottom w:val="nil"/>
              <w:right w:val="nil"/>
            </w:tcBorders>
            <w:shd w:val="clear" w:color="auto" w:fill="auto"/>
            <w:noWrap/>
            <w:vAlign w:val="bottom"/>
            <w:hideMark/>
          </w:tcPr>
          <w:p w14:paraId="5808C0C7" w14:textId="77777777" w:rsidR="00B73330" w:rsidRDefault="00B73330">
            <w:pPr>
              <w:rPr>
                <w:rFonts w:ascii="Calibri" w:hAnsi="Calibri" w:cs="Calibri"/>
                <w:color w:val="000000"/>
                <w:sz w:val="22"/>
                <w:szCs w:val="22"/>
              </w:rPr>
            </w:pPr>
            <w:r>
              <w:rPr>
                <w:rFonts w:ascii="Calibri" w:hAnsi="Calibri" w:cs="Calibri"/>
                <w:color w:val="000000"/>
                <w:sz w:val="22"/>
                <w:szCs w:val="22"/>
              </w:rPr>
              <w:lastRenderedPageBreak/>
              <w:t>2021-03-03-0359_9-M42_685NIR.avi</w:t>
            </w:r>
          </w:p>
        </w:tc>
        <w:tc>
          <w:tcPr>
            <w:tcW w:w="1056" w:type="dxa"/>
            <w:tcBorders>
              <w:top w:val="nil"/>
              <w:left w:val="nil"/>
              <w:bottom w:val="nil"/>
              <w:right w:val="nil"/>
            </w:tcBorders>
            <w:shd w:val="clear" w:color="auto" w:fill="auto"/>
            <w:noWrap/>
            <w:vAlign w:val="bottom"/>
            <w:hideMark/>
          </w:tcPr>
          <w:p w14:paraId="62D881A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6F22C5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9D106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B8B1B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B3A6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40085CB" w14:textId="77777777" w:rsidTr="00B73330">
        <w:trPr>
          <w:trHeight w:val="290"/>
        </w:trPr>
        <w:tc>
          <w:tcPr>
            <w:tcW w:w="4076" w:type="dxa"/>
            <w:tcBorders>
              <w:top w:val="nil"/>
              <w:left w:val="nil"/>
              <w:bottom w:val="nil"/>
              <w:right w:val="nil"/>
            </w:tcBorders>
            <w:shd w:val="clear" w:color="auto" w:fill="auto"/>
            <w:noWrap/>
            <w:vAlign w:val="bottom"/>
            <w:hideMark/>
          </w:tcPr>
          <w:p w14:paraId="31DCA095"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2_0-M42_685NIR.avi</w:t>
            </w:r>
          </w:p>
        </w:tc>
        <w:tc>
          <w:tcPr>
            <w:tcW w:w="1056" w:type="dxa"/>
            <w:tcBorders>
              <w:top w:val="nil"/>
              <w:left w:val="nil"/>
              <w:bottom w:val="nil"/>
              <w:right w:val="nil"/>
            </w:tcBorders>
            <w:shd w:val="clear" w:color="auto" w:fill="auto"/>
            <w:noWrap/>
            <w:vAlign w:val="bottom"/>
            <w:hideMark/>
          </w:tcPr>
          <w:p w14:paraId="78093E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5B96F0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5E4E4D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92CC82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07602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4F48C7F" w14:textId="77777777" w:rsidTr="00B73330">
        <w:trPr>
          <w:trHeight w:val="290"/>
        </w:trPr>
        <w:tc>
          <w:tcPr>
            <w:tcW w:w="4076" w:type="dxa"/>
            <w:tcBorders>
              <w:top w:val="nil"/>
              <w:left w:val="nil"/>
              <w:bottom w:val="nil"/>
              <w:right w:val="nil"/>
            </w:tcBorders>
            <w:shd w:val="clear" w:color="auto" w:fill="auto"/>
            <w:noWrap/>
            <w:vAlign w:val="bottom"/>
            <w:hideMark/>
          </w:tcPr>
          <w:p w14:paraId="03199D7C"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4_1-M42_685NIR.avi</w:t>
            </w:r>
          </w:p>
        </w:tc>
        <w:tc>
          <w:tcPr>
            <w:tcW w:w="1056" w:type="dxa"/>
            <w:tcBorders>
              <w:top w:val="nil"/>
              <w:left w:val="nil"/>
              <w:bottom w:val="nil"/>
              <w:right w:val="nil"/>
            </w:tcBorders>
            <w:shd w:val="clear" w:color="auto" w:fill="auto"/>
            <w:noWrap/>
            <w:vAlign w:val="bottom"/>
            <w:hideMark/>
          </w:tcPr>
          <w:p w14:paraId="08BB3E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250949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861462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6CE1B6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BFF1C7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F57D1FD" w14:textId="77777777" w:rsidTr="00B73330">
        <w:trPr>
          <w:trHeight w:val="290"/>
        </w:trPr>
        <w:tc>
          <w:tcPr>
            <w:tcW w:w="4076" w:type="dxa"/>
            <w:tcBorders>
              <w:top w:val="nil"/>
              <w:left w:val="nil"/>
              <w:bottom w:val="nil"/>
              <w:right w:val="nil"/>
            </w:tcBorders>
            <w:shd w:val="clear" w:color="auto" w:fill="auto"/>
            <w:noWrap/>
            <w:vAlign w:val="bottom"/>
            <w:hideMark/>
          </w:tcPr>
          <w:p w14:paraId="64BEE0F7"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6_3-M42_685NIR.avi</w:t>
            </w:r>
          </w:p>
        </w:tc>
        <w:tc>
          <w:tcPr>
            <w:tcW w:w="1056" w:type="dxa"/>
            <w:tcBorders>
              <w:top w:val="nil"/>
              <w:left w:val="nil"/>
              <w:bottom w:val="nil"/>
              <w:right w:val="nil"/>
            </w:tcBorders>
            <w:shd w:val="clear" w:color="auto" w:fill="auto"/>
            <w:noWrap/>
            <w:vAlign w:val="bottom"/>
            <w:hideMark/>
          </w:tcPr>
          <w:p w14:paraId="09C9554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0BD832D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02363F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8BE7F8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2F297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21AB4D3" w14:textId="77777777" w:rsidTr="00B73330">
        <w:trPr>
          <w:trHeight w:val="290"/>
        </w:trPr>
        <w:tc>
          <w:tcPr>
            <w:tcW w:w="4076" w:type="dxa"/>
            <w:tcBorders>
              <w:top w:val="nil"/>
              <w:left w:val="nil"/>
              <w:bottom w:val="nil"/>
              <w:right w:val="nil"/>
            </w:tcBorders>
            <w:shd w:val="clear" w:color="auto" w:fill="auto"/>
            <w:noWrap/>
            <w:vAlign w:val="bottom"/>
            <w:hideMark/>
          </w:tcPr>
          <w:p w14:paraId="671FC3A1"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8_8-M42_685NIR.avi</w:t>
            </w:r>
          </w:p>
        </w:tc>
        <w:tc>
          <w:tcPr>
            <w:tcW w:w="1056" w:type="dxa"/>
            <w:tcBorders>
              <w:top w:val="nil"/>
              <w:left w:val="nil"/>
              <w:bottom w:val="nil"/>
              <w:right w:val="nil"/>
            </w:tcBorders>
            <w:shd w:val="clear" w:color="auto" w:fill="auto"/>
            <w:noWrap/>
            <w:vAlign w:val="bottom"/>
            <w:hideMark/>
          </w:tcPr>
          <w:p w14:paraId="48A0E6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FC72FF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7870C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2F12CA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94A4A8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7C6D437" w14:textId="77777777" w:rsidTr="00B73330">
        <w:trPr>
          <w:trHeight w:val="290"/>
        </w:trPr>
        <w:tc>
          <w:tcPr>
            <w:tcW w:w="4076" w:type="dxa"/>
            <w:tcBorders>
              <w:top w:val="nil"/>
              <w:left w:val="nil"/>
              <w:right w:val="nil"/>
            </w:tcBorders>
            <w:shd w:val="clear" w:color="auto" w:fill="auto"/>
            <w:noWrap/>
            <w:vAlign w:val="bottom"/>
            <w:hideMark/>
          </w:tcPr>
          <w:p w14:paraId="1597E5EF" w14:textId="77777777" w:rsidR="00B73330" w:rsidRDefault="00B73330">
            <w:pPr>
              <w:rPr>
                <w:rFonts w:ascii="Calibri" w:hAnsi="Calibri" w:cs="Calibri"/>
                <w:color w:val="000000"/>
                <w:sz w:val="22"/>
                <w:szCs w:val="22"/>
              </w:rPr>
            </w:pPr>
            <w:r>
              <w:rPr>
                <w:rFonts w:ascii="Calibri" w:hAnsi="Calibri" w:cs="Calibri"/>
                <w:color w:val="000000"/>
                <w:sz w:val="22"/>
                <w:szCs w:val="22"/>
              </w:rPr>
              <w:t>2021-03-03-0412_2-M42_200msDark.avi</w:t>
            </w:r>
          </w:p>
        </w:tc>
        <w:tc>
          <w:tcPr>
            <w:tcW w:w="1056" w:type="dxa"/>
            <w:tcBorders>
              <w:top w:val="nil"/>
              <w:left w:val="nil"/>
              <w:right w:val="nil"/>
            </w:tcBorders>
            <w:shd w:val="clear" w:color="auto" w:fill="auto"/>
            <w:noWrap/>
            <w:vAlign w:val="bottom"/>
            <w:hideMark/>
          </w:tcPr>
          <w:p w14:paraId="7F5CCF2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right w:val="nil"/>
            </w:tcBorders>
            <w:shd w:val="clear" w:color="auto" w:fill="auto"/>
            <w:noWrap/>
            <w:vAlign w:val="bottom"/>
            <w:hideMark/>
          </w:tcPr>
          <w:p w14:paraId="2683D00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right w:val="nil"/>
            </w:tcBorders>
            <w:shd w:val="clear" w:color="auto" w:fill="auto"/>
            <w:noWrap/>
            <w:vAlign w:val="bottom"/>
            <w:hideMark/>
          </w:tcPr>
          <w:p w14:paraId="29D073B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right w:val="nil"/>
            </w:tcBorders>
            <w:shd w:val="clear" w:color="auto" w:fill="auto"/>
            <w:noWrap/>
            <w:vAlign w:val="bottom"/>
            <w:hideMark/>
          </w:tcPr>
          <w:p w14:paraId="3CF2E3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D1EF5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87D3AAF" w14:textId="77777777" w:rsidTr="00B73330">
        <w:trPr>
          <w:trHeight w:val="290"/>
        </w:trPr>
        <w:tc>
          <w:tcPr>
            <w:tcW w:w="4076" w:type="dxa"/>
            <w:tcBorders>
              <w:top w:val="nil"/>
              <w:left w:val="nil"/>
              <w:bottom w:val="single" w:sz="4" w:space="0" w:color="auto"/>
              <w:right w:val="nil"/>
            </w:tcBorders>
            <w:shd w:val="clear" w:color="auto" w:fill="auto"/>
            <w:noWrap/>
            <w:vAlign w:val="bottom"/>
            <w:hideMark/>
          </w:tcPr>
          <w:p w14:paraId="61C8196C" w14:textId="77777777" w:rsidR="00B73330" w:rsidRDefault="00B73330">
            <w:pPr>
              <w:rPr>
                <w:rFonts w:ascii="Calibri" w:hAnsi="Calibri" w:cs="Calibri"/>
                <w:color w:val="000000"/>
                <w:sz w:val="22"/>
                <w:szCs w:val="22"/>
              </w:rPr>
            </w:pPr>
            <w:r>
              <w:rPr>
                <w:rFonts w:ascii="Calibri" w:hAnsi="Calibri" w:cs="Calibri"/>
                <w:color w:val="000000"/>
                <w:sz w:val="22"/>
                <w:szCs w:val="22"/>
              </w:rPr>
              <w:t>2021-03-03-0413_8-M42_999msDark.avi</w:t>
            </w:r>
          </w:p>
        </w:tc>
        <w:tc>
          <w:tcPr>
            <w:tcW w:w="1056" w:type="dxa"/>
            <w:tcBorders>
              <w:top w:val="nil"/>
              <w:left w:val="nil"/>
              <w:bottom w:val="single" w:sz="4" w:space="0" w:color="auto"/>
              <w:right w:val="nil"/>
            </w:tcBorders>
            <w:shd w:val="clear" w:color="auto" w:fill="auto"/>
            <w:noWrap/>
            <w:vAlign w:val="bottom"/>
            <w:hideMark/>
          </w:tcPr>
          <w:p w14:paraId="54841D1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single" w:sz="4" w:space="0" w:color="auto"/>
              <w:right w:val="nil"/>
            </w:tcBorders>
            <w:shd w:val="clear" w:color="auto" w:fill="auto"/>
            <w:noWrap/>
            <w:vAlign w:val="bottom"/>
            <w:hideMark/>
          </w:tcPr>
          <w:p w14:paraId="6B5D324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single" w:sz="4" w:space="0" w:color="auto"/>
              <w:right w:val="nil"/>
            </w:tcBorders>
            <w:shd w:val="clear" w:color="auto" w:fill="auto"/>
            <w:noWrap/>
            <w:vAlign w:val="bottom"/>
            <w:hideMark/>
          </w:tcPr>
          <w:p w14:paraId="715DD03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single" w:sz="4" w:space="0" w:color="auto"/>
              <w:right w:val="nil"/>
            </w:tcBorders>
            <w:shd w:val="clear" w:color="auto" w:fill="auto"/>
            <w:noWrap/>
            <w:vAlign w:val="bottom"/>
            <w:hideMark/>
          </w:tcPr>
          <w:p w14:paraId="370997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5FF917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bl>
    <w:p w14:paraId="04C0D025" w14:textId="77777777" w:rsidR="00B73330" w:rsidRDefault="00B7333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A7555" w:rsidRPr="004174E0" w14:paraId="7742B61C" w14:textId="77777777" w:rsidTr="00DA55EB">
        <w:trPr>
          <w:jc w:val="center"/>
        </w:trPr>
        <w:tc>
          <w:tcPr>
            <w:tcW w:w="4680" w:type="dxa"/>
            <w:shd w:val="clear" w:color="auto" w:fill="000000"/>
            <w:vAlign w:val="center"/>
          </w:tcPr>
          <w:p w14:paraId="6CAB9140" w14:textId="21E5C56B" w:rsidR="005A7555" w:rsidRDefault="005A7555" w:rsidP="00DA55EB">
            <w:pPr>
              <w:jc w:val="center"/>
              <w:rPr>
                <w:noProof/>
                <w:color w:val="808080" w:themeColor="background1" w:themeShade="80"/>
                <w:sz w:val="20"/>
              </w:rPr>
            </w:pPr>
            <w:r>
              <w:rPr>
                <w:noProof/>
              </w:rPr>
              <w:drawing>
                <wp:inline distT="0" distB="0" distL="0" distR="0" wp14:anchorId="42F37DA5" wp14:editId="185577E8">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0CF03C37" w14:textId="2672E679" w:rsidR="005A7555" w:rsidRPr="004174E0" w:rsidRDefault="005A7555" w:rsidP="00DA55EB">
            <w:pPr>
              <w:jc w:val="center"/>
              <w:rPr>
                <w:sz w:val="20"/>
              </w:rPr>
            </w:pPr>
            <w:r>
              <w:rPr>
                <w:noProof/>
              </w:rPr>
              <w:drawing>
                <wp:inline distT="0" distB="0" distL="0" distR="0" wp14:anchorId="386FF2C3" wp14:editId="0605C568">
                  <wp:extent cx="2965450" cy="2223135"/>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2EB6A304" w14:textId="77777777" w:rsidTr="00DA55EB">
        <w:trPr>
          <w:jc w:val="center"/>
        </w:trPr>
        <w:tc>
          <w:tcPr>
            <w:tcW w:w="4680" w:type="dxa"/>
            <w:shd w:val="clear" w:color="auto" w:fill="000000"/>
          </w:tcPr>
          <w:p w14:paraId="55514FD9" w14:textId="1378C80A" w:rsidR="005A7555" w:rsidRPr="00EE3E4F" w:rsidRDefault="005A7555" w:rsidP="00DA55EB">
            <w:pPr>
              <w:jc w:val="center"/>
              <w:rPr>
                <w:sz w:val="20"/>
              </w:rPr>
            </w:pPr>
            <w:r w:rsidRPr="005A7555">
              <w:rPr>
                <w:sz w:val="20"/>
              </w:rPr>
              <w:t>2021-03-03-0221_2-M42_501OIII-200msDark50pctStack1400-Lin.jpg</w:t>
            </w:r>
          </w:p>
        </w:tc>
        <w:tc>
          <w:tcPr>
            <w:tcW w:w="4680" w:type="dxa"/>
            <w:shd w:val="clear" w:color="auto" w:fill="000000"/>
          </w:tcPr>
          <w:p w14:paraId="2B712574" w14:textId="0B922DBB" w:rsidR="005A7555" w:rsidRPr="00EE3E4F" w:rsidRDefault="005A7555" w:rsidP="00DA55EB">
            <w:pPr>
              <w:jc w:val="center"/>
              <w:rPr>
                <w:sz w:val="20"/>
              </w:rPr>
            </w:pPr>
            <w:r w:rsidRPr="005A7555">
              <w:rPr>
                <w:sz w:val="20"/>
              </w:rPr>
              <w:t>2021-03-03-0221_2-M42_501OIII-200msDark50pctStack1400-Log.jpg</w:t>
            </w:r>
          </w:p>
        </w:tc>
      </w:tr>
      <w:tr w:rsidR="005A7555" w:rsidRPr="004174E0" w14:paraId="171E098A"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F989C0F" w14:textId="732AE6E1" w:rsidR="005A7555" w:rsidRPr="00F95325" w:rsidRDefault="005A7555" w:rsidP="00DA55EB">
            <w:pPr>
              <w:jc w:val="center"/>
              <w:rPr>
                <w:sz w:val="20"/>
              </w:rPr>
            </w:pPr>
            <w:r>
              <w:rPr>
                <w:noProof/>
              </w:rPr>
              <w:drawing>
                <wp:inline distT="0" distB="0" distL="0" distR="0" wp14:anchorId="0F65BE9E" wp14:editId="6CE047AF">
                  <wp:extent cx="2965450" cy="2223135"/>
                  <wp:effectExtent l="0" t="0" r="635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A7A97E" w14:textId="24094B16" w:rsidR="005A7555" w:rsidRPr="004174E0" w:rsidRDefault="005A7555" w:rsidP="00DA55EB">
            <w:pPr>
              <w:jc w:val="center"/>
              <w:rPr>
                <w:sz w:val="20"/>
              </w:rPr>
            </w:pPr>
            <w:r>
              <w:rPr>
                <w:noProof/>
              </w:rPr>
              <w:drawing>
                <wp:inline distT="0" distB="0" distL="0" distR="0" wp14:anchorId="753ECD13" wp14:editId="5B493F2B">
                  <wp:extent cx="2965450" cy="2223135"/>
                  <wp:effectExtent l="0" t="0" r="635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18D5084B"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60A089" w14:textId="335603D3" w:rsidR="005A7555" w:rsidRPr="00EE3E4F" w:rsidRDefault="005A7555" w:rsidP="00DA55EB">
            <w:pPr>
              <w:jc w:val="center"/>
              <w:rPr>
                <w:sz w:val="20"/>
              </w:rPr>
            </w:pPr>
            <w:r w:rsidRPr="005A7555">
              <w:rPr>
                <w:sz w:val="20"/>
              </w:rPr>
              <w:t>2021-03-03-0245_3-M42_486HIB-200msDark50pctStack16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3FBAAD1" w14:textId="3B461624" w:rsidR="005A7555" w:rsidRPr="00EE3E4F" w:rsidRDefault="005A7555" w:rsidP="00DA55EB">
            <w:pPr>
              <w:jc w:val="center"/>
              <w:rPr>
                <w:sz w:val="20"/>
              </w:rPr>
            </w:pPr>
            <w:r w:rsidRPr="005A7555">
              <w:rPr>
                <w:sz w:val="20"/>
              </w:rPr>
              <w:t>2021-03-03-0245_3-M42_486HIB-200msDark50pctStack1600-Log.jpg</w:t>
            </w:r>
          </w:p>
        </w:tc>
      </w:tr>
    </w:tbl>
    <w:p w14:paraId="6CD0A60F" w14:textId="77777777" w:rsidR="00B73330" w:rsidRDefault="00B7333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A7555" w:rsidRPr="004174E0" w14:paraId="6A3322D5" w14:textId="77777777" w:rsidTr="00DA55EB">
        <w:trPr>
          <w:jc w:val="center"/>
        </w:trPr>
        <w:tc>
          <w:tcPr>
            <w:tcW w:w="4680" w:type="dxa"/>
            <w:shd w:val="clear" w:color="auto" w:fill="000000"/>
            <w:vAlign w:val="center"/>
          </w:tcPr>
          <w:p w14:paraId="187D63F2" w14:textId="2C52668E" w:rsidR="005A7555" w:rsidRDefault="001A75C7" w:rsidP="00DA55EB">
            <w:pPr>
              <w:jc w:val="center"/>
              <w:rPr>
                <w:noProof/>
                <w:color w:val="808080" w:themeColor="background1" w:themeShade="80"/>
                <w:sz w:val="20"/>
              </w:rPr>
            </w:pPr>
            <w:r>
              <w:rPr>
                <w:noProof/>
              </w:rPr>
              <w:lastRenderedPageBreak/>
              <w:drawing>
                <wp:inline distT="0" distB="0" distL="0" distR="0" wp14:anchorId="589BCD49" wp14:editId="23847A3E">
                  <wp:extent cx="2965450" cy="2223135"/>
                  <wp:effectExtent l="0" t="0" r="6350" b="5715"/>
                  <wp:docPr id="963" name="Picture 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1D6FEF11" w14:textId="210C3AE0" w:rsidR="005A7555" w:rsidRPr="004174E0" w:rsidRDefault="001A75C7" w:rsidP="00DA55EB">
            <w:pPr>
              <w:jc w:val="center"/>
              <w:rPr>
                <w:sz w:val="20"/>
              </w:rPr>
            </w:pPr>
            <w:r>
              <w:rPr>
                <w:noProof/>
              </w:rPr>
              <w:drawing>
                <wp:inline distT="0" distB="0" distL="0" distR="0" wp14:anchorId="41685015" wp14:editId="1F97E3D6">
                  <wp:extent cx="2965450" cy="2223135"/>
                  <wp:effectExtent l="0" t="0" r="6350" b="5715"/>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4BC7BCA9" w14:textId="77777777" w:rsidTr="00DA55EB">
        <w:trPr>
          <w:jc w:val="center"/>
        </w:trPr>
        <w:tc>
          <w:tcPr>
            <w:tcW w:w="4680" w:type="dxa"/>
            <w:shd w:val="clear" w:color="auto" w:fill="000000"/>
          </w:tcPr>
          <w:p w14:paraId="46CC4668" w14:textId="38DA9882" w:rsidR="005A7555" w:rsidRPr="00EE3E4F" w:rsidRDefault="001A75C7" w:rsidP="00DA55EB">
            <w:pPr>
              <w:jc w:val="center"/>
              <w:rPr>
                <w:sz w:val="20"/>
              </w:rPr>
            </w:pPr>
            <w:r w:rsidRPr="001A75C7">
              <w:rPr>
                <w:sz w:val="20"/>
              </w:rPr>
              <w:t>2021-03-03-0301_7-M42_656HIA-200msDark50pctStack1000-Lin.jpg</w:t>
            </w:r>
          </w:p>
        </w:tc>
        <w:tc>
          <w:tcPr>
            <w:tcW w:w="4680" w:type="dxa"/>
            <w:shd w:val="clear" w:color="auto" w:fill="000000"/>
          </w:tcPr>
          <w:p w14:paraId="25B5D561" w14:textId="67C6C9C3" w:rsidR="005A7555" w:rsidRPr="00EE3E4F" w:rsidRDefault="001A75C7" w:rsidP="00DA55EB">
            <w:pPr>
              <w:jc w:val="center"/>
              <w:rPr>
                <w:sz w:val="20"/>
              </w:rPr>
            </w:pPr>
            <w:r w:rsidRPr="001A75C7">
              <w:rPr>
                <w:sz w:val="20"/>
              </w:rPr>
              <w:t>2021-03-03-0301_7-M42_656HIA-200msDark50pctStack1000-Log.jpg</w:t>
            </w:r>
          </w:p>
        </w:tc>
      </w:tr>
      <w:tr w:rsidR="005A7555" w:rsidRPr="004174E0" w14:paraId="283CABEB"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89D71BE" w14:textId="263DE144" w:rsidR="005A7555" w:rsidRPr="00F95325" w:rsidRDefault="001A75C7" w:rsidP="00DA55EB">
            <w:pPr>
              <w:jc w:val="center"/>
              <w:rPr>
                <w:sz w:val="20"/>
              </w:rPr>
            </w:pPr>
            <w:r>
              <w:rPr>
                <w:noProof/>
              </w:rPr>
              <w:drawing>
                <wp:inline distT="0" distB="0" distL="0" distR="0" wp14:anchorId="75608F92" wp14:editId="73C9F80C">
                  <wp:extent cx="2965450" cy="2223135"/>
                  <wp:effectExtent l="0" t="0" r="6350" b="5715"/>
                  <wp:docPr id="969" name="Picture 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215166" w14:textId="2D1394C1" w:rsidR="005A7555" w:rsidRPr="004174E0" w:rsidRDefault="001A75C7" w:rsidP="00DA55EB">
            <w:pPr>
              <w:jc w:val="center"/>
              <w:rPr>
                <w:sz w:val="20"/>
              </w:rPr>
            </w:pPr>
            <w:r>
              <w:rPr>
                <w:noProof/>
              </w:rPr>
              <w:drawing>
                <wp:inline distT="0" distB="0" distL="0" distR="0" wp14:anchorId="29259A6C" wp14:editId="62929965">
                  <wp:extent cx="2965450" cy="2223135"/>
                  <wp:effectExtent l="0" t="0" r="6350" b="5715"/>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17031EE9"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A9C257F" w14:textId="7979244D" w:rsidR="005A7555" w:rsidRPr="00EE3E4F" w:rsidRDefault="001A75C7" w:rsidP="00DA55EB">
            <w:pPr>
              <w:jc w:val="center"/>
              <w:rPr>
                <w:sz w:val="20"/>
              </w:rPr>
            </w:pPr>
            <w:r w:rsidRPr="001A75C7">
              <w:rPr>
                <w:sz w:val="20"/>
              </w:rPr>
              <w:t>2021-03-03-0313_5-M42_658NII-200msDark50pctStack4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3574BC9" w14:textId="1EE003AC" w:rsidR="005A7555" w:rsidRPr="00EE3E4F" w:rsidRDefault="001A75C7" w:rsidP="00DA55EB">
            <w:pPr>
              <w:jc w:val="center"/>
              <w:rPr>
                <w:sz w:val="20"/>
              </w:rPr>
            </w:pPr>
            <w:r w:rsidRPr="001A75C7">
              <w:rPr>
                <w:sz w:val="20"/>
              </w:rPr>
              <w:t>2021-03-03-0313_5-M42_658NII-200msDark50pctStack400-Log.jpg</w:t>
            </w:r>
          </w:p>
        </w:tc>
      </w:tr>
    </w:tbl>
    <w:p w14:paraId="381BAB0A" w14:textId="3BE3B971" w:rsidR="005A7555" w:rsidRDefault="005A7555">
      <w:pPr>
        <w:rPr>
          <w:lang w:bidi="ar-SA"/>
        </w:rPr>
      </w:pPr>
    </w:p>
    <w:p w14:paraId="2A4DE8FD" w14:textId="09EFE996" w:rsidR="001A75C7" w:rsidRDefault="001A75C7">
      <w:pPr>
        <w:rPr>
          <w:lang w:bidi="ar-SA"/>
        </w:rPr>
      </w:pPr>
    </w:p>
    <w:p w14:paraId="53E0D165" w14:textId="72CDE87B" w:rsidR="001A75C7" w:rsidRDefault="001A75C7">
      <w:pPr>
        <w:rPr>
          <w:lang w:bidi="ar-SA"/>
        </w:rPr>
      </w:pPr>
    </w:p>
    <w:p w14:paraId="605C99E3" w14:textId="5B88862F" w:rsidR="001A75C7" w:rsidRDefault="001A75C7">
      <w:pPr>
        <w:rPr>
          <w:lang w:bidi="ar-SA"/>
        </w:rPr>
      </w:pPr>
    </w:p>
    <w:p w14:paraId="1F90A86C" w14:textId="0B99E791" w:rsidR="001A75C7" w:rsidRDefault="001A75C7">
      <w:pPr>
        <w:rPr>
          <w:lang w:bidi="ar-SA"/>
        </w:rPr>
      </w:pPr>
    </w:p>
    <w:p w14:paraId="2A555F39" w14:textId="77777777" w:rsidR="001A75C7" w:rsidRDefault="001A75C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75C7" w:rsidRPr="004174E0" w14:paraId="55A7646A" w14:textId="77777777" w:rsidTr="00DA55EB">
        <w:trPr>
          <w:jc w:val="center"/>
        </w:trPr>
        <w:tc>
          <w:tcPr>
            <w:tcW w:w="4680" w:type="dxa"/>
            <w:shd w:val="clear" w:color="auto" w:fill="000000"/>
            <w:vAlign w:val="center"/>
          </w:tcPr>
          <w:p w14:paraId="1C083A8C" w14:textId="26B4AB1B" w:rsidR="001A75C7" w:rsidRDefault="001A75C7" w:rsidP="00DA55EB">
            <w:pPr>
              <w:jc w:val="center"/>
              <w:rPr>
                <w:noProof/>
                <w:color w:val="808080" w:themeColor="background1" w:themeShade="80"/>
                <w:sz w:val="20"/>
              </w:rPr>
            </w:pPr>
            <w:r>
              <w:rPr>
                <w:noProof/>
              </w:rPr>
              <w:lastRenderedPageBreak/>
              <w:drawing>
                <wp:inline distT="0" distB="0" distL="0" distR="0" wp14:anchorId="0024ED6E" wp14:editId="03030A74">
                  <wp:extent cx="2965450" cy="2223135"/>
                  <wp:effectExtent l="0" t="0" r="6350" b="5715"/>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02BADC70" w14:textId="3280C651" w:rsidR="001A75C7" w:rsidRPr="004174E0" w:rsidRDefault="001A75C7" w:rsidP="00DA55EB">
            <w:pPr>
              <w:jc w:val="center"/>
              <w:rPr>
                <w:sz w:val="20"/>
              </w:rPr>
            </w:pPr>
            <w:r>
              <w:rPr>
                <w:noProof/>
              </w:rPr>
              <w:drawing>
                <wp:inline distT="0" distB="0" distL="0" distR="0" wp14:anchorId="35BD4312" wp14:editId="0273E0B9">
                  <wp:extent cx="2965450" cy="2223135"/>
                  <wp:effectExtent l="0" t="0" r="6350" b="5715"/>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1A75C7" w:rsidRPr="00EE3E4F" w14:paraId="7CFBE293" w14:textId="77777777" w:rsidTr="00DA55EB">
        <w:trPr>
          <w:jc w:val="center"/>
        </w:trPr>
        <w:tc>
          <w:tcPr>
            <w:tcW w:w="4680" w:type="dxa"/>
            <w:shd w:val="clear" w:color="auto" w:fill="000000"/>
          </w:tcPr>
          <w:p w14:paraId="11C42B67" w14:textId="6E06265F" w:rsidR="001A75C7" w:rsidRPr="00EE3E4F" w:rsidRDefault="001A75C7" w:rsidP="00DA55EB">
            <w:pPr>
              <w:jc w:val="center"/>
              <w:rPr>
                <w:sz w:val="20"/>
              </w:rPr>
            </w:pPr>
            <w:r w:rsidRPr="001A75C7">
              <w:rPr>
                <w:sz w:val="20"/>
              </w:rPr>
              <w:t>2021-03-03-0324_4-M42_658NII-999msDark50pctStack120-Lin.jpg</w:t>
            </w:r>
          </w:p>
        </w:tc>
        <w:tc>
          <w:tcPr>
            <w:tcW w:w="4680" w:type="dxa"/>
            <w:shd w:val="clear" w:color="auto" w:fill="000000"/>
          </w:tcPr>
          <w:p w14:paraId="2DC1C052" w14:textId="0E3F4CA4" w:rsidR="001A75C7" w:rsidRPr="00EE3E4F" w:rsidRDefault="001A75C7" w:rsidP="00DA55EB">
            <w:pPr>
              <w:jc w:val="center"/>
              <w:rPr>
                <w:sz w:val="20"/>
              </w:rPr>
            </w:pPr>
            <w:r w:rsidRPr="001A75C7">
              <w:rPr>
                <w:sz w:val="20"/>
              </w:rPr>
              <w:t>2021-03-03-0324_4-M42_658NII-999msDark50pctStack120-Log.jpg</w:t>
            </w:r>
          </w:p>
        </w:tc>
      </w:tr>
      <w:tr w:rsidR="001A75C7" w:rsidRPr="004174E0" w14:paraId="0C7512E9"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6302AF8" w14:textId="073AA66E" w:rsidR="001A75C7" w:rsidRPr="00F95325" w:rsidRDefault="001A75C7" w:rsidP="00DA55EB">
            <w:pPr>
              <w:jc w:val="center"/>
              <w:rPr>
                <w:sz w:val="20"/>
              </w:rPr>
            </w:pPr>
            <w:r>
              <w:rPr>
                <w:noProof/>
              </w:rPr>
              <w:drawing>
                <wp:inline distT="0" distB="0" distL="0" distR="0" wp14:anchorId="3220A91D" wp14:editId="6E4FD210">
                  <wp:extent cx="2965450" cy="2223135"/>
                  <wp:effectExtent l="0" t="0" r="6350" b="5715"/>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0ED58D0" w14:textId="216E9A43" w:rsidR="001A75C7" w:rsidRPr="004174E0" w:rsidRDefault="001A75C7" w:rsidP="00DA55EB">
            <w:pPr>
              <w:jc w:val="center"/>
              <w:rPr>
                <w:sz w:val="20"/>
              </w:rPr>
            </w:pPr>
            <w:r>
              <w:rPr>
                <w:noProof/>
              </w:rPr>
              <w:drawing>
                <wp:inline distT="0" distB="0" distL="0" distR="0" wp14:anchorId="2617AFC1" wp14:editId="3F5455DB">
                  <wp:extent cx="2965450" cy="2223135"/>
                  <wp:effectExtent l="0" t="0" r="6350" b="5715"/>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1A75C7" w:rsidRPr="00EE3E4F" w14:paraId="5CE190CF"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26324FA" w14:textId="3975FEAD" w:rsidR="001A75C7" w:rsidRPr="00EE3E4F" w:rsidRDefault="001A75C7" w:rsidP="00DA55EB">
            <w:pPr>
              <w:jc w:val="center"/>
              <w:rPr>
                <w:sz w:val="20"/>
              </w:rPr>
            </w:pPr>
            <w:r w:rsidRPr="001A75C7">
              <w:rPr>
                <w:sz w:val="20"/>
              </w:rPr>
              <w:t>2021-03-03-0339_2-M42_672SII-999msDark50pctStack36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08E445E" w14:textId="000D9B3D" w:rsidR="001A75C7" w:rsidRPr="00EE3E4F" w:rsidRDefault="001A75C7" w:rsidP="00DA55EB">
            <w:pPr>
              <w:jc w:val="center"/>
              <w:rPr>
                <w:sz w:val="20"/>
              </w:rPr>
            </w:pPr>
            <w:r w:rsidRPr="001A75C7">
              <w:rPr>
                <w:sz w:val="20"/>
              </w:rPr>
              <w:t>2021-03-03-0339_2-M42_672SII-999msDark50pctStack360-Log.jpg</w:t>
            </w:r>
          </w:p>
        </w:tc>
      </w:tr>
      <w:tr w:rsidR="002A0948" w:rsidRPr="004174E0" w14:paraId="5467A365" w14:textId="77777777" w:rsidTr="002A094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31E4928" w14:textId="07186704" w:rsidR="002A0948" w:rsidRPr="00F95325" w:rsidRDefault="002A0948" w:rsidP="00DA55EB">
            <w:pPr>
              <w:jc w:val="center"/>
              <w:rPr>
                <w:sz w:val="20"/>
              </w:rPr>
            </w:pPr>
            <w:r>
              <w:rPr>
                <w:noProof/>
              </w:rPr>
              <w:drawing>
                <wp:inline distT="0" distB="0" distL="0" distR="0" wp14:anchorId="50DDA198" wp14:editId="3A4F1654">
                  <wp:extent cx="2965450" cy="2223135"/>
                  <wp:effectExtent l="0" t="0" r="6350" b="5715"/>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BE968D5" w14:textId="43BAFB20" w:rsidR="002A0948" w:rsidRPr="004174E0" w:rsidRDefault="002A0948" w:rsidP="00DA55EB">
            <w:pPr>
              <w:jc w:val="center"/>
              <w:rPr>
                <w:sz w:val="20"/>
              </w:rPr>
            </w:pPr>
            <w:r>
              <w:rPr>
                <w:noProof/>
              </w:rPr>
              <w:drawing>
                <wp:inline distT="0" distB="0" distL="0" distR="0" wp14:anchorId="319CB856" wp14:editId="613EDD41">
                  <wp:extent cx="2965450" cy="2223135"/>
                  <wp:effectExtent l="0" t="0" r="6350" b="5715"/>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A0948" w:rsidRPr="00EE3E4F" w14:paraId="37EB79B7" w14:textId="77777777" w:rsidTr="002A094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6F448BD" w14:textId="36FA91D5" w:rsidR="002A0948" w:rsidRPr="00EE3E4F" w:rsidRDefault="002A0948" w:rsidP="00DA55EB">
            <w:pPr>
              <w:jc w:val="center"/>
              <w:rPr>
                <w:sz w:val="20"/>
              </w:rPr>
            </w:pPr>
            <w:r w:rsidRPr="002A0948">
              <w:rPr>
                <w:sz w:val="20"/>
              </w:rPr>
              <w:t>2021-03-03-0402_0-M42_685NIR-200msDark50pctStack14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497357C" w14:textId="7C6298A1" w:rsidR="002A0948" w:rsidRPr="00EE3E4F" w:rsidRDefault="002A0948" w:rsidP="00DA55EB">
            <w:pPr>
              <w:jc w:val="center"/>
              <w:rPr>
                <w:sz w:val="20"/>
              </w:rPr>
            </w:pPr>
            <w:r w:rsidRPr="002A0948">
              <w:rPr>
                <w:sz w:val="20"/>
              </w:rPr>
              <w:t>2021-03-03-0402_0-M42_685NIR-200msDark50pctStack1400-Log.jpg</w:t>
            </w:r>
          </w:p>
        </w:tc>
      </w:tr>
    </w:tbl>
    <w:p w14:paraId="488E7416" w14:textId="77777777" w:rsidR="001A75C7" w:rsidRDefault="001A75C7">
      <w:pPr>
        <w:rPr>
          <w:lang w:bidi="ar-SA"/>
        </w:rPr>
      </w:pPr>
    </w:p>
    <w:p w14:paraId="4F30B171" w14:textId="77777777" w:rsidR="00EE69DE" w:rsidRDefault="00EE69DE">
      <w:pPr>
        <w:rPr>
          <w:lang w:bidi="ar-SA"/>
        </w:rPr>
      </w:pPr>
    </w:p>
    <w:p w14:paraId="719FBD24" w14:textId="182808BD" w:rsidR="00EE69DE" w:rsidRDefault="00EE69D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69DE" w:rsidRPr="004174E0" w14:paraId="7840052E" w14:textId="77777777" w:rsidTr="0045629B">
        <w:trPr>
          <w:jc w:val="center"/>
        </w:trPr>
        <w:tc>
          <w:tcPr>
            <w:tcW w:w="4680" w:type="dxa"/>
            <w:shd w:val="clear" w:color="auto" w:fill="000000"/>
            <w:vAlign w:val="center"/>
          </w:tcPr>
          <w:p w14:paraId="78E68C5A" w14:textId="51A635E1" w:rsidR="00EE69DE" w:rsidRDefault="00A85C6C" w:rsidP="0045629B">
            <w:pPr>
              <w:jc w:val="center"/>
              <w:rPr>
                <w:noProof/>
                <w:color w:val="808080" w:themeColor="background1" w:themeShade="80"/>
                <w:sz w:val="20"/>
              </w:rPr>
            </w:pPr>
            <w:bookmarkStart w:id="14" w:name="_Hlk68985429"/>
            <w:r>
              <w:rPr>
                <w:noProof/>
              </w:rPr>
              <w:lastRenderedPageBreak/>
              <w:drawing>
                <wp:inline distT="0" distB="0" distL="0" distR="0" wp14:anchorId="37AEC11F" wp14:editId="5E3639B2">
                  <wp:extent cx="2965450" cy="222440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BEBA8EAE-BF5A-486C-A8C5-ECC9F3942E4B}">
                                <a14:imgProps xmlns:a14="http://schemas.microsoft.com/office/drawing/2010/main">
                                  <a14:imgLayer r:embed="rId62">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c>
          <w:tcPr>
            <w:tcW w:w="4680" w:type="dxa"/>
            <w:shd w:val="clear" w:color="auto" w:fill="000000"/>
          </w:tcPr>
          <w:p w14:paraId="3FA356A6" w14:textId="4B58F82D" w:rsidR="00EE69DE" w:rsidRPr="004174E0" w:rsidRDefault="00A85C6C" w:rsidP="0045629B">
            <w:pPr>
              <w:jc w:val="center"/>
              <w:rPr>
                <w:sz w:val="20"/>
              </w:rPr>
            </w:pPr>
            <w:r>
              <w:rPr>
                <w:noProof/>
              </w:rPr>
              <w:drawing>
                <wp:inline distT="0" distB="0" distL="0" distR="0" wp14:anchorId="447A91F9" wp14:editId="22D3E2E4">
                  <wp:extent cx="2965450" cy="2224405"/>
                  <wp:effectExtent l="0" t="0" r="635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BEBA8EAE-BF5A-486C-A8C5-ECC9F3942E4B}">
                                <a14:imgProps xmlns:a14="http://schemas.microsoft.com/office/drawing/2010/main">
                                  <a14:imgLayer r:embed="rId64">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r>
      <w:tr w:rsidR="00EE69DE" w:rsidRPr="00EE3E4F" w14:paraId="29A77F9B" w14:textId="77777777" w:rsidTr="0045629B">
        <w:trPr>
          <w:jc w:val="center"/>
        </w:trPr>
        <w:tc>
          <w:tcPr>
            <w:tcW w:w="4680" w:type="dxa"/>
            <w:shd w:val="clear" w:color="auto" w:fill="000000"/>
          </w:tcPr>
          <w:p w14:paraId="4B139E9C" w14:textId="407FBCEA" w:rsidR="00EE69DE" w:rsidRPr="00EE3E4F" w:rsidRDefault="00A85C6C" w:rsidP="0045629B">
            <w:pPr>
              <w:jc w:val="center"/>
              <w:rPr>
                <w:sz w:val="20"/>
              </w:rPr>
            </w:pPr>
            <w:r w:rsidRPr="00A85C6C">
              <w:rPr>
                <w:sz w:val="20"/>
              </w:rPr>
              <w:t>2021-0X-XX-0XXX_X-M42-R(RED)G(GRN)B(BLU)-16bit-Gam50pct.png</w:t>
            </w:r>
          </w:p>
        </w:tc>
        <w:tc>
          <w:tcPr>
            <w:tcW w:w="4680" w:type="dxa"/>
            <w:shd w:val="clear" w:color="auto" w:fill="000000"/>
          </w:tcPr>
          <w:p w14:paraId="4AB8ABE6" w14:textId="4A987151" w:rsidR="00EE69DE" w:rsidRPr="00EE3E4F" w:rsidRDefault="00A85C6C" w:rsidP="0045629B">
            <w:pPr>
              <w:jc w:val="center"/>
              <w:rPr>
                <w:sz w:val="20"/>
              </w:rPr>
            </w:pPr>
            <w:r w:rsidRPr="00A85C6C">
              <w:rPr>
                <w:sz w:val="20"/>
              </w:rPr>
              <w:t>2021-03-0X-0XXX_X-M42_XXX-R(672)G(656)B(501)-16bit-Gam50pct.png</w:t>
            </w:r>
          </w:p>
        </w:tc>
      </w:tr>
      <w:tr w:rsidR="00EE69DE" w:rsidRPr="004174E0" w14:paraId="7303EEBB"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9D72A1D" w14:textId="004677EF" w:rsidR="00EE69DE" w:rsidRPr="00F95325" w:rsidRDefault="00A85C6C" w:rsidP="0045629B">
            <w:pPr>
              <w:jc w:val="center"/>
              <w:rPr>
                <w:sz w:val="20"/>
              </w:rPr>
            </w:pPr>
            <w:r>
              <w:rPr>
                <w:noProof/>
              </w:rPr>
              <w:drawing>
                <wp:inline distT="0" distB="0" distL="0" distR="0" wp14:anchorId="7DB592B7" wp14:editId="4DE28B20">
                  <wp:extent cx="2965450" cy="2224405"/>
                  <wp:effectExtent l="0" t="0" r="635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E7754FA" w14:textId="25C9AB19" w:rsidR="00EE69DE" w:rsidRPr="004174E0" w:rsidRDefault="00A85C6C" w:rsidP="0045629B">
            <w:pPr>
              <w:jc w:val="center"/>
              <w:rPr>
                <w:sz w:val="20"/>
              </w:rPr>
            </w:pPr>
            <w:r>
              <w:rPr>
                <w:noProof/>
              </w:rPr>
              <w:drawing>
                <wp:inline distT="0" distB="0" distL="0" distR="0" wp14:anchorId="1FC99AFB" wp14:editId="39E93AF8">
                  <wp:extent cx="2965450" cy="2224405"/>
                  <wp:effectExtent l="0" t="0" r="6350" b="4445"/>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r>
      <w:tr w:rsidR="00EE69DE" w:rsidRPr="00EE3E4F" w14:paraId="30B5BB4D"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EA7C22" w14:textId="189015D3" w:rsidR="00EE69DE" w:rsidRPr="00EE3E4F" w:rsidRDefault="00A85C6C" w:rsidP="0045629B">
            <w:pPr>
              <w:jc w:val="center"/>
              <w:rPr>
                <w:sz w:val="20"/>
              </w:rPr>
            </w:pPr>
            <w:r w:rsidRPr="00A85C6C">
              <w:rPr>
                <w:sz w:val="20"/>
              </w:rPr>
              <w:t>2021-0X-XX-0XXX_X-M42_XXX-R(730)G(486)B(501)-Gam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6A91C76" w14:textId="498648D8" w:rsidR="00EE69DE" w:rsidRPr="00EE3E4F" w:rsidRDefault="00A85C6C" w:rsidP="0045629B">
            <w:pPr>
              <w:jc w:val="center"/>
              <w:rPr>
                <w:sz w:val="20"/>
              </w:rPr>
            </w:pPr>
            <w:r w:rsidRPr="00A85C6C">
              <w:rPr>
                <w:sz w:val="20"/>
              </w:rPr>
              <w:t>2021-0X-XX-0XXX_X-M42_XXX-R(672)G(486)B(1000)-Gam50pct.png</w:t>
            </w:r>
          </w:p>
        </w:tc>
      </w:tr>
      <w:bookmarkEnd w:id="14"/>
    </w:tbl>
    <w:p w14:paraId="52E3FB79" w14:textId="77777777" w:rsidR="00EE69DE" w:rsidRDefault="00EE69DE">
      <w:pPr>
        <w:rPr>
          <w:lang w:bidi="ar-SA"/>
        </w:rPr>
      </w:pPr>
    </w:p>
    <w:p w14:paraId="2359FD94" w14:textId="1A1428B3" w:rsidR="005C7430" w:rsidRDefault="005C7430">
      <w:pPr>
        <w:rPr>
          <w:rFonts w:ascii="Arial" w:hAnsi="Arial" w:cs="Arial"/>
          <w:b/>
          <w:bCs/>
          <w:i/>
          <w:iCs/>
          <w:sz w:val="28"/>
          <w:szCs w:val="28"/>
          <w:lang w:bidi="ar-SA"/>
        </w:rPr>
      </w:pPr>
      <w:r>
        <w:rPr>
          <w:lang w:bidi="ar-SA"/>
        </w:rPr>
        <w:br w:type="page"/>
      </w:r>
    </w:p>
    <w:p w14:paraId="595E3841" w14:textId="10A443EC" w:rsidR="00C201FF" w:rsidRPr="00D4326C" w:rsidRDefault="00C201FF" w:rsidP="00C201FF">
      <w:pPr>
        <w:pStyle w:val="Heading3"/>
      </w:pPr>
      <w:bookmarkStart w:id="15" w:name="_Toc86521191"/>
      <w:r>
        <w:lastRenderedPageBreak/>
        <w:t>2021-Mar-0</w:t>
      </w:r>
      <w:r w:rsidR="008D08EC">
        <w:t>3</w:t>
      </w:r>
      <w:r>
        <w:t xml:space="preserve"> (Mar-04 UT): </w:t>
      </w:r>
      <w:r w:rsidRPr="002B2B28">
        <w:t xml:space="preserve"> </w:t>
      </w:r>
      <w:r w:rsidR="008D08EC">
        <w:t>Flame and Horsehead Imaging</w:t>
      </w:r>
      <w:bookmarkEnd w:id="15"/>
    </w:p>
    <w:p w14:paraId="0EA0EDE2" w14:textId="5E83A3B1" w:rsidR="00C201FF" w:rsidRDefault="00C201FF" w:rsidP="00C201FF">
      <w:pPr>
        <w:rPr>
          <w:color w:val="808080" w:themeColor="background1" w:themeShade="80"/>
          <w:sz w:val="20"/>
        </w:rPr>
      </w:pPr>
      <w:r>
        <w:rPr>
          <w:color w:val="808080" w:themeColor="background1" w:themeShade="80"/>
          <w:sz w:val="20"/>
        </w:rPr>
        <w:t>Last Updated 4/8/2021</w:t>
      </w:r>
    </w:p>
    <w:p w14:paraId="4ED2A987" w14:textId="77777777" w:rsidR="00C201FF" w:rsidRDefault="00C201FF" w:rsidP="00C201FF"/>
    <w:p w14:paraId="02BE8341" w14:textId="77777777" w:rsidR="00C201FF" w:rsidRPr="00C201FF" w:rsidRDefault="00C201FF" w:rsidP="00C201FF">
      <w:pPr>
        <w:rPr>
          <w:color w:val="FF0000"/>
        </w:rPr>
      </w:pPr>
      <w:r w:rsidRPr="00C201FF">
        <w:rPr>
          <w:color w:val="FF0000"/>
        </w:rPr>
        <w:t xml:space="preserve">Transparency was excellent (4/5) and seeing was excellent (4/5).  </w:t>
      </w:r>
    </w:p>
    <w:p w14:paraId="713DADA3" w14:textId="77777777" w:rsidR="003A08C7" w:rsidRDefault="003A08C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A08C7" w:rsidRPr="004174E0" w14:paraId="21E51C31" w14:textId="77777777" w:rsidTr="0045629B">
        <w:trPr>
          <w:jc w:val="center"/>
        </w:trPr>
        <w:tc>
          <w:tcPr>
            <w:tcW w:w="4680" w:type="dxa"/>
            <w:shd w:val="clear" w:color="auto" w:fill="000000"/>
            <w:vAlign w:val="center"/>
          </w:tcPr>
          <w:p w14:paraId="663B3C86" w14:textId="1D37A698" w:rsidR="003A08C7" w:rsidRDefault="003A08C7" w:rsidP="0045629B">
            <w:pPr>
              <w:jc w:val="center"/>
              <w:rPr>
                <w:noProof/>
                <w:color w:val="808080" w:themeColor="background1" w:themeShade="80"/>
                <w:sz w:val="20"/>
              </w:rPr>
            </w:pPr>
            <w:r>
              <w:rPr>
                <w:noProof/>
              </w:rPr>
              <w:drawing>
                <wp:inline distT="0" distB="0" distL="0" distR="0" wp14:anchorId="6C8BFE99" wp14:editId="4C5CBFD2">
                  <wp:extent cx="2965450" cy="2225675"/>
                  <wp:effectExtent l="0" t="0" r="6350" b="3175"/>
                  <wp:docPr id="961" name="Picture 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098DD9B1" w14:textId="43672B55" w:rsidR="003A08C7" w:rsidRPr="004174E0" w:rsidRDefault="003A08C7" w:rsidP="0045629B">
            <w:pPr>
              <w:jc w:val="center"/>
              <w:rPr>
                <w:sz w:val="20"/>
              </w:rPr>
            </w:pPr>
            <w:r>
              <w:rPr>
                <w:noProof/>
              </w:rPr>
              <w:drawing>
                <wp:inline distT="0" distB="0" distL="0" distR="0" wp14:anchorId="587E3FBB" wp14:editId="433E2D93">
                  <wp:extent cx="2965450" cy="2225675"/>
                  <wp:effectExtent l="0" t="0" r="6350" b="3175"/>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3A08C7" w:rsidRPr="00EE3E4F" w14:paraId="439311C8" w14:textId="77777777" w:rsidTr="0045629B">
        <w:trPr>
          <w:jc w:val="center"/>
        </w:trPr>
        <w:tc>
          <w:tcPr>
            <w:tcW w:w="4680" w:type="dxa"/>
            <w:shd w:val="clear" w:color="auto" w:fill="000000"/>
          </w:tcPr>
          <w:p w14:paraId="6D7742D0" w14:textId="30A4E72E" w:rsidR="003A08C7" w:rsidRPr="00EE3E4F" w:rsidRDefault="003A08C7" w:rsidP="0045629B">
            <w:pPr>
              <w:jc w:val="center"/>
              <w:rPr>
                <w:sz w:val="20"/>
              </w:rPr>
            </w:pPr>
            <w:r w:rsidRPr="003A08C7">
              <w:rPr>
                <w:sz w:val="20"/>
              </w:rPr>
              <w:t>Flame-20210304UT-550OPN-sum04m12s.jpg</w:t>
            </w:r>
          </w:p>
        </w:tc>
        <w:tc>
          <w:tcPr>
            <w:tcW w:w="4680" w:type="dxa"/>
            <w:shd w:val="clear" w:color="auto" w:fill="000000"/>
          </w:tcPr>
          <w:p w14:paraId="134B1C8D" w14:textId="3FC262E3" w:rsidR="003A08C7" w:rsidRPr="00EE3E4F" w:rsidRDefault="003A08C7" w:rsidP="0045629B">
            <w:pPr>
              <w:jc w:val="center"/>
              <w:rPr>
                <w:sz w:val="20"/>
              </w:rPr>
            </w:pPr>
            <w:r w:rsidRPr="003A08C7">
              <w:rPr>
                <w:sz w:val="20"/>
              </w:rPr>
              <w:t>HH-20210304UT-550OPN-sum00m50s.jpg</w:t>
            </w:r>
          </w:p>
        </w:tc>
      </w:tr>
      <w:tr w:rsidR="003A08C7" w:rsidRPr="004174E0" w14:paraId="68188566"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C1E0736" w14:textId="53D85F20" w:rsidR="003A08C7" w:rsidRPr="00F95325" w:rsidRDefault="003A08C7" w:rsidP="0045629B">
            <w:pPr>
              <w:jc w:val="center"/>
              <w:rPr>
                <w:sz w:val="20"/>
              </w:rPr>
            </w:pPr>
            <w:r>
              <w:rPr>
                <w:noProof/>
              </w:rPr>
              <w:drawing>
                <wp:inline distT="0" distB="0" distL="0" distR="0" wp14:anchorId="0D98CC16" wp14:editId="2E2B729B">
                  <wp:extent cx="2965450" cy="2225675"/>
                  <wp:effectExtent l="0" t="0" r="6350" b="3175"/>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7078F7D" w14:textId="22AB4C0C" w:rsidR="003A08C7" w:rsidRPr="004174E0" w:rsidRDefault="003A08C7" w:rsidP="0045629B">
            <w:pPr>
              <w:jc w:val="center"/>
              <w:rPr>
                <w:sz w:val="20"/>
              </w:rPr>
            </w:pPr>
            <w:r>
              <w:rPr>
                <w:noProof/>
              </w:rPr>
              <w:drawing>
                <wp:inline distT="0" distB="0" distL="0" distR="0" wp14:anchorId="7F68A257" wp14:editId="62744C98">
                  <wp:extent cx="2965450" cy="2225675"/>
                  <wp:effectExtent l="0" t="0" r="6350" b="3175"/>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3A08C7" w:rsidRPr="00EE3E4F" w14:paraId="5885FD25"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FC295D7" w14:textId="5E784AF5" w:rsidR="003A08C7" w:rsidRPr="00EE3E4F" w:rsidRDefault="003A08C7" w:rsidP="0045629B">
            <w:pPr>
              <w:jc w:val="center"/>
              <w:rPr>
                <w:sz w:val="20"/>
              </w:rPr>
            </w:pPr>
            <w:r w:rsidRPr="003A08C7">
              <w:rPr>
                <w:sz w:val="20"/>
              </w:rPr>
              <w:t>NGC2023-20210304UT-550OPN-sum02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6FB0F48" w14:textId="12BA72BF" w:rsidR="003A08C7" w:rsidRPr="00EE3E4F" w:rsidRDefault="003A08C7" w:rsidP="0045629B">
            <w:pPr>
              <w:jc w:val="center"/>
              <w:rPr>
                <w:sz w:val="20"/>
              </w:rPr>
            </w:pPr>
            <w:r w:rsidRPr="003A08C7">
              <w:rPr>
                <w:sz w:val="20"/>
              </w:rPr>
              <w:t>HH-20210304UT-658NII-sum04m50s-Flattened.jpg</w:t>
            </w:r>
          </w:p>
        </w:tc>
      </w:tr>
    </w:tbl>
    <w:p w14:paraId="4F5DCDA7" w14:textId="18FB06B9" w:rsidR="00C201FF" w:rsidRDefault="00C201FF">
      <w:pPr>
        <w:rPr>
          <w:rFonts w:ascii="Arial" w:hAnsi="Arial" w:cs="Arial"/>
          <w:b/>
          <w:bCs/>
          <w:i/>
          <w:iCs/>
          <w:sz w:val="28"/>
          <w:szCs w:val="28"/>
          <w:lang w:bidi="ar-SA"/>
        </w:rPr>
      </w:pPr>
      <w:r>
        <w:rPr>
          <w:lang w:bidi="ar-SA"/>
        </w:rPr>
        <w:br w:type="page"/>
      </w:r>
    </w:p>
    <w:p w14:paraId="3B9718C3" w14:textId="400B9726" w:rsidR="00C201FF" w:rsidRDefault="00C201FF" w:rsidP="00C201FF">
      <w:pPr>
        <w:pStyle w:val="Heading2"/>
      </w:pPr>
      <w:bookmarkStart w:id="16" w:name="_Toc86521192"/>
      <w:r>
        <w:lastRenderedPageBreak/>
        <w:t>April</w:t>
      </w:r>
      <w:bookmarkEnd w:id="16"/>
    </w:p>
    <w:p w14:paraId="2E9DCAAE" w14:textId="13099C40" w:rsidR="00C201FF" w:rsidRPr="00D4326C" w:rsidRDefault="00C201FF" w:rsidP="00C201FF">
      <w:pPr>
        <w:pStyle w:val="Heading3"/>
      </w:pPr>
      <w:bookmarkStart w:id="17" w:name="_Toc86521193"/>
      <w:r>
        <w:t>2021-Mar-</w:t>
      </w:r>
      <w:r w:rsidR="008D08EC">
        <w:t>3</w:t>
      </w:r>
      <w:r>
        <w:t>1 (</w:t>
      </w:r>
      <w:r w:rsidR="008D08EC">
        <w:t xml:space="preserve">Apr </w:t>
      </w:r>
      <w:r>
        <w:t>-0</w:t>
      </w:r>
      <w:r w:rsidR="008D08EC">
        <w:t>1</w:t>
      </w:r>
      <w:r>
        <w:t xml:space="preserve"> UT): </w:t>
      </w:r>
      <w:r w:rsidRPr="002B2B28">
        <w:t xml:space="preserve"> </w:t>
      </w:r>
      <w:r w:rsidR="008D08EC">
        <w:t>M97 Imaging</w:t>
      </w:r>
      <w:bookmarkEnd w:id="17"/>
    </w:p>
    <w:p w14:paraId="767546E1" w14:textId="77777777" w:rsidR="00C201FF" w:rsidRDefault="00C201FF" w:rsidP="00C201FF">
      <w:pPr>
        <w:rPr>
          <w:color w:val="808080" w:themeColor="background1" w:themeShade="80"/>
          <w:sz w:val="20"/>
        </w:rPr>
      </w:pPr>
      <w:r>
        <w:rPr>
          <w:color w:val="808080" w:themeColor="background1" w:themeShade="80"/>
          <w:sz w:val="20"/>
        </w:rPr>
        <w:t>Last Updated 3/3/2021</w:t>
      </w:r>
    </w:p>
    <w:p w14:paraId="0C2D257F" w14:textId="77777777" w:rsidR="00C201FF" w:rsidRDefault="00C201FF" w:rsidP="00C201FF"/>
    <w:p w14:paraId="3B042113" w14:textId="6EF3F31C" w:rsidR="00C201FF" w:rsidRDefault="00C201FF" w:rsidP="00C201FF">
      <w:r>
        <w:t xml:space="preserve">Transparency was excellent (4/5) and seeing was excellent (4.5/5).  </w:t>
      </w:r>
    </w:p>
    <w:p w14:paraId="1FC26239" w14:textId="4F5C9FC0" w:rsidR="0045629B" w:rsidRDefault="0045629B" w:rsidP="00C201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29B" w:rsidRPr="004174E0" w14:paraId="71D83816" w14:textId="77777777" w:rsidTr="0045629B">
        <w:trPr>
          <w:jc w:val="center"/>
        </w:trPr>
        <w:tc>
          <w:tcPr>
            <w:tcW w:w="4680" w:type="dxa"/>
            <w:shd w:val="clear" w:color="auto" w:fill="000000"/>
            <w:vAlign w:val="center"/>
          </w:tcPr>
          <w:p w14:paraId="7B28934E" w14:textId="31AC22FF" w:rsidR="0045629B" w:rsidRDefault="0045629B" w:rsidP="0045629B">
            <w:pPr>
              <w:jc w:val="center"/>
              <w:rPr>
                <w:noProof/>
                <w:color w:val="808080" w:themeColor="background1" w:themeShade="80"/>
                <w:sz w:val="20"/>
              </w:rPr>
            </w:pPr>
            <w:r>
              <w:rPr>
                <w:noProof/>
              </w:rPr>
              <w:drawing>
                <wp:inline distT="0" distB="0" distL="0" distR="0" wp14:anchorId="069BC547" wp14:editId="33432340">
                  <wp:extent cx="2965450" cy="2225675"/>
                  <wp:effectExtent l="0" t="0" r="6350" b="3175"/>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5EA8191C" w14:textId="00F0A21A" w:rsidR="0045629B" w:rsidRPr="004174E0" w:rsidRDefault="0045629B" w:rsidP="0045629B">
            <w:pPr>
              <w:jc w:val="center"/>
              <w:rPr>
                <w:sz w:val="20"/>
              </w:rPr>
            </w:pPr>
            <w:r>
              <w:rPr>
                <w:noProof/>
              </w:rPr>
              <w:drawing>
                <wp:inline distT="0" distB="0" distL="0" distR="0" wp14:anchorId="247B1075" wp14:editId="51248434">
                  <wp:extent cx="2965450" cy="2225675"/>
                  <wp:effectExtent l="0" t="0" r="6350" b="3175"/>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45629B" w:rsidRPr="00EE3E4F" w14:paraId="3A7F76DA" w14:textId="77777777" w:rsidTr="0045629B">
        <w:trPr>
          <w:jc w:val="center"/>
        </w:trPr>
        <w:tc>
          <w:tcPr>
            <w:tcW w:w="4680" w:type="dxa"/>
            <w:shd w:val="clear" w:color="auto" w:fill="000000"/>
          </w:tcPr>
          <w:p w14:paraId="0EEC99EF" w14:textId="2B340852" w:rsidR="0045629B" w:rsidRPr="00EE3E4F" w:rsidRDefault="0045629B" w:rsidP="0045629B">
            <w:pPr>
              <w:jc w:val="center"/>
              <w:rPr>
                <w:sz w:val="20"/>
              </w:rPr>
            </w:pPr>
            <w:r w:rsidRPr="0045629B">
              <w:rPr>
                <w:sz w:val="20"/>
              </w:rPr>
              <w:t>M97--20210401UT-sum17m20s-550OPN-Flattened.jpg</w:t>
            </w:r>
          </w:p>
        </w:tc>
        <w:tc>
          <w:tcPr>
            <w:tcW w:w="4680" w:type="dxa"/>
            <w:shd w:val="clear" w:color="auto" w:fill="000000"/>
          </w:tcPr>
          <w:p w14:paraId="25DA15B5" w14:textId="6D56A1A3" w:rsidR="0045629B" w:rsidRPr="00EE3E4F" w:rsidRDefault="0045629B" w:rsidP="0045629B">
            <w:pPr>
              <w:jc w:val="center"/>
              <w:rPr>
                <w:sz w:val="20"/>
              </w:rPr>
            </w:pPr>
            <w:r w:rsidRPr="0045629B">
              <w:rPr>
                <w:sz w:val="20"/>
              </w:rPr>
              <w:t>M97--20210401UT-sum01h14m00s-658NII-Flattened.jpg</w:t>
            </w:r>
          </w:p>
        </w:tc>
      </w:tr>
    </w:tbl>
    <w:p w14:paraId="2F697134" w14:textId="77777777" w:rsidR="0045629B" w:rsidRDefault="0045629B" w:rsidP="00C201FF"/>
    <w:p w14:paraId="2CC9A8C7" w14:textId="77777777" w:rsidR="0045629B" w:rsidRDefault="0045629B" w:rsidP="00C201FF"/>
    <w:p w14:paraId="4D0D557D" w14:textId="77777777" w:rsidR="005709C6" w:rsidRDefault="005709C6">
      <w:pPr>
        <w:rPr>
          <w:rFonts w:cs="Arial"/>
          <w:b/>
          <w:bCs/>
          <w:sz w:val="26"/>
          <w:szCs w:val="26"/>
        </w:rPr>
      </w:pPr>
      <w:r>
        <w:br w:type="page"/>
      </w:r>
    </w:p>
    <w:p w14:paraId="44D2C9FB" w14:textId="24F2160A" w:rsidR="00C201FF" w:rsidRPr="00D4326C" w:rsidRDefault="00C201FF" w:rsidP="00C201FF">
      <w:pPr>
        <w:pStyle w:val="Heading3"/>
      </w:pPr>
      <w:bookmarkStart w:id="18" w:name="_Toc86521194"/>
      <w:r>
        <w:lastRenderedPageBreak/>
        <w:t>2021-</w:t>
      </w:r>
      <w:r w:rsidR="008D08EC" w:rsidRPr="008D08EC">
        <w:t xml:space="preserve"> </w:t>
      </w:r>
      <w:r w:rsidR="008D08EC">
        <w:t xml:space="preserve">Apr </w:t>
      </w:r>
      <w:r>
        <w:t>-01 (</w:t>
      </w:r>
      <w:r w:rsidR="008D08EC">
        <w:t xml:space="preserve">Apr </w:t>
      </w:r>
      <w:r>
        <w:t xml:space="preserve">-02 UT): </w:t>
      </w:r>
      <w:r w:rsidRPr="002B2B28">
        <w:t xml:space="preserve"> </w:t>
      </w:r>
      <w:r w:rsidR="008D08EC">
        <w:t>M108</w:t>
      </w:r>
      <w:r>
        <w:t xml:space="preserve"> </w:t>
      </w:r>
      <w:r w:rsidR="008D08EC">
        <w:t xml:space="preserve">Imaging – </w:t>
      </w:r>
      <w:r w:rsidR="00152553">
        <w:t xml:space="preserve">467HeII, </w:t>
      </w:r>
      <w:r w:rsidR="008D08EC">
        <w:t>550OPN, 658NII, 730OIII</w:t>
      </w:r>
      <w:bookmarkEnd w:id="18"/>
    </w:p>
    <w:p w14:paraId="659B8370" w14:textId="77777777" w:rsidR="00C201FF" w:rsidRDefault="00C201FF" w:rsidP="00C201FF">
      <w:pPr>
        <w:rPr>
          <w:color w:val="808080" w:themeColor="background1" w:themeShade="80"/>
          <w:sz w:val="20"/>
        </w:rPr>
      </w:pPr>
      <w:r>
        <w:rPr>
          <w:color w:val="808080" w:themeColor="background1" w:themeShade="80"/>
          <w:sz w:val="20"/>
        </w:rPr>
        <w:t>Last Updated 3/3/2021</w:t>
      </w:r>
    </w:p>
    <w:p w14:paraId="1A0E570D" w14:textId="77777777" w:rsidR="00C201FF" w:rsidRDefault="00C201FF" w:rsidP="00C201FF"/>
    <w:p w14:paraId="3130EFF1" w14:textId="77777777" w:rsidR="00152553" w:rsidRDefault="00C201FF" w:rsidP="00C201FF">
      <w:r>
        <w:t xml:space="preserve">Transparency was excellent (4/5) and seeing was excellent (4.5/5). </w:t>
      </w:r>
    </w:p>
    <w:p w14:paraId="4D0D2270" w14:textId="77777777" w:rsidR="00152553" w:rsidRDefault="00152553" w:rsidP="00C201FF"/>
    <w:p w14:paraId="2BAAB498" w14:textId="77777777" w:rsidR="00152553" w:rsidRDefault="00C201FF" w:rsidP="00C201FF">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2553" w:rsidRPr="004174E0" w14:paraId="08E783BE" w14:textId="77777777" w:rsidTr="00D71901">
        <w:trPr>
          <w:jc w:val="center"/>
        </w:trPr>
        <w:tc>
          <w:tcPr>
            <w:tcW w:w="4680" w:type="dxa"/>
            <w:shd w:val="clear" w:color="auto" w:fill="000000"/>
            <w:vAlign w:val="center"/>
          </w:tcPr>
          <w:p w14:paraId="4EDEFAB8" w14:textId="22316CF5" w:rsidR="00152553" w:rsidRDefault="00152553" w:rsidP="00D71901">
            <w:pPr>
              <w:jc w:val="center"/>
              <w:rPr>
                <w:noProof/>
                <w:color w:val="808080" w:themeColor="background1" w:themeShade="80"/>
                <w:sz w:val="20"/>
              </w:rPr>
            </w:pPr>
            <w:r>
              <w:rPr>
                <w:noProof/>
              </w:rPr>
              <w:drawing>
                <wp:inline distT="0" distB="0" distL="0" distR="0" wp14:anchorId="2446C3B6" wp14:editId="2EA8F0FA">
                  <wp:extent cx="2965450" cy="2221865"/>
                  <wp:effectExtent l="0" t="0" r="6350" b="6985"/>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shd w:val="clear" w:color="auto" w:fill="000000"/>
          </w:tcPr>
          <w:p w14:paraId="5B4533F7" w14:textId="2923D574" w:rsidR="00152553" w:rsidRPr="004174E0" w:rsidRDefault="00152553" w:rsidP="00D71901">
            <w:pPr>
              <w:jc w:val="center"/>
              <w:rPr>
                <w:sz w:val="20"/>
              </w:rPr>
            </w:pPr>
            <w:r>
              <w:rPr>
                <w:noProof/>
              </w:rPr>
              <w:drawing>
                <wp:inline distT="0" distB="0" distL="0" distR="0" wp14:anchorId="14E26E2A" wp14:editId="666E1B8D">
                  <wp:extent cx="2965450" cy="2221865"/>
                  <wp:effectExtent l="0" t="0" r="6350" b="6985"/>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152553" w:rsidRPr="00EE3E4F" w14:paraId="619C96CD" w14:textId="77777777" w:rsidTr="00D71901">
        <w:trPr>
          <w:jc w:val="center"/>
        </w:trPr>
        <w:tc>
          <w:tcPr>
            <w:tcW w:w="4680" w:type="dxa"/>
            <w:shd w:val="clear" w:color="auto" w:fill="000000"/>
          </w:tcPr>
          <w:p w14:paraId="34B5D0EA" w14:textId="67E5159F" w:rsidR="00152553" w:rsidRPr="00EE3E4F" w:rsidRDefault="00152553" w:rsidP="00D71901">
            <w:pPr>
              <w:jc w:val="center"/>
              <w:rPr>
                <w:sz w:val="20"/>
              </w:rPr>
            </w:pPr>
            <w:r w:rsidRPr="00152553">
              <w:rPr>
                <w:sz w:val="20"/>
              </w:rPr>
              <w:t>M108--20210402UT-2x2-550OPN-sum0h27m00s-Flattened.jpg</w:t>
            </w:r>
          </w:p>
        </w:tc>
        <w:tc>
          <w:tcPr>
            <w:tcW w:w="4680" w:type="dxa"/>
            <w:shd w:val="clear" w:color="auto" w:fill="000000"/>
          </w:tcPr>
          <w:p w14:paraId="3E1C6006" w14:textId="565895D9" w:rsidR="00152553" w:rsidRPr="00EE3E4F" w:rsidRDefault="00152553" w:rsidP="00D71901">
            <w:pPr>
              <w:jc w:val="center"/>
              <w:rPr>
                <w:sz w:val="20"/>
              </w:rPr>
            </w:pPr>
            <w:r w:rsidRPr="00152553">
              <w:rPr>
                <w:sz w:val="20"/>
              </w:rPr>
              <w:t>M108--20210402UT-2x2-658NII-sum1h07m30s-Flattened.jpg</w:t>
            </w:r>
          </w:p>
        </w:tc>
      </w:tr>
      <w:tr w:rsidR="00152553" w:rsidRPr="004174E0" w14:paraId="25B4BAC2" w14:textId="77777777" w:rsidTr="00D7190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522165" w14:textId="7E9C34AB" w:rsidR="00152553" w:rsidRPr="00F95325" w:rsidRDefault="00152553" w:rsidP="00D71901">
            <w:pPr>
              <w:jc w:val="center"/>
              <w:rPr>
                <w:sz w:val="20"/>
              </w:rPr>
            </w:pPr>
            <w:r>
              <w:rPr>
                <w:noProof/>
              </w:rPr>
              <w:drawing>
                <wp:inline distT="0" distB="0" distL="0" distR="0" wp14:anchorId="19C2E6D4" wp14:editId="345366D1">
                  <wp:extent cx="2965450" cy="2221865"/>
                  <wp:effectExtent l="0" t="0" r="6350" b="6985"/>
                  <wp:docPr id="1003"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CD80140" w14:textId="2FC7FB5D" w:rsidR="00152553" w:rsidRPr="004174E0" w:rsidRDefault="00152553" w:rsidP="00D71901">
            <w:pPr>
              <w:jc w:val="center"/>
              <w:rPr>
                <w:sz w:val="20"/>
              </w:rPr>
            </w:pPr>
            <w:r>
              <w:rPr>
                <w:noProof/>
              </w:rPr>
              <w:drawing>
                <wp:inline distT="0" distB="0" distL="0" distR="0" wp14:anchorId="44DBF2E6" wp14:editId="271A1C9A">
                  <wp:extent cx="2965450" cy="2221865"/>
                  <wp:effectExtent l="0" t="0" r="6350" b="6985"/>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152553" w:rsidRPr="00EE3E4F" w14:paraId="71C365BC" w14:textId="77777777" w:rsidTr="00D7190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16D7B65" w14:textId="6D70F267" w:rsidR="00152553" w:rsidRPr="00EE3E4F" w:rsidRDefault="00152553" w:rsidP="00D71901">
            <w:pPr>
              <w:jc w:val="center"/>
              <w:rPr>
                <w:sz w:val="20"/>
              </w:rPr>
            </w:pPr>
            <w:r w:rsidRPr="00152553">
              <w:rPr>
                <w:sz w:val="20"/>
              </w:rPr>
              <w:t>M108--20210402UT-2x2-467HeII-sum10m40s-Flattened.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023A025" w14:textId="179BAAFC" w:rsidR="00152553" w:rsidRPr="00EE3E4F" w:rsidRDefault="00152553" w:rsidP="00D71901">
            <w:pPr>
              <w:jc w:val="center"/>
              <w:rPr>
                <w:sz w:val="20"/>
              </w:rPr>
            </w:pPr>
            <w:r w:rsidRPr="00152553">
              <w:rPr>
                <w:sz w:val="20"/>
              </w:rPr>
              <w:t>M108--20210402UT-2x2-730OII-sum09m10s-Flattened.jpg</w:t>
            </w:r>
          </w:p>
        </w:tc>
      </w:tr>
    </w:tbl>
    <w:p w14:paraId="332E4EC3" w14:textId="07CBACA4" w:rsidR="00C201FF" w:rsidRDefault="00C201FF" w:rsidP="00C201FF"/>
    <w:p w14:paraId="3DC7DCF5" w14:textId="77777777" w:rsidR="00F27B30" w:rsidRDefault="00F27B30">
      <w:pPr>
        <w:rPr>
          <w:rFonts w:cs="Arial"/>
          <w:b/>
          <w:bCs/>
          <w:sz w:val="26"/>
          <w:szCs w:val="26"/>
        </w:rPr>
      </w:pPr>
      <w:r>
        <w:br w:type="page"/>
      </w:r>
    </w:p>
    <w:p w14:paraId="471E4320" w14:textId="7A482BDE" w:rsidR="00C201FF" w:rsidRPr="00D4326C" w:rsidRDefault="00C201FF" w:rsidP="00C201FF">
      <w:pPr>
        <w:pStyle w:val="Heading3"/>
      </w:pPr>
      <w:bookmarkStart w:id="19" w:name="_Toc86521195"/>
      <w:r>
        <w:lastRenderedPageBreak/>
        <w:t>2021-</w:t>
      </w:r>
      <w:r w:rsidR="008D08EC" w:rsidRPr="008D08EC">
        <w:t xml:space="preserve"> </w:t>
      </w:r>
      <w:r w:rsidR="008D08EC">
        <w:t xml:space="preserve">Apr </w:t>
      </w:r>
      <w:r>
        <w:t>-0</w:t>
      </w:r>
      <w:r w:rsidR="008D08EC">
        <w:t>7</w:t>
      </w:r>
      <w:r>
        <w:t xml:space="preserve"> (</w:t>
      </w:r>
      <w:r w:rsidR="008D08EC">
        <w:t>Apr</w:t>
      </w:r>
      <w:r>
        <w:t>-0</w:t>
      </w:r>
      <w:r w:rsidR="008D08EC">
        <w:t>8</w:t>
      </w:r>
      <w:r>
        <w:t xml:space="preserve"> UT): </w:t>
      </w:r>
      <w:r w:rsidRPr="002B2B28">
        <w:t xml:space="preserve"> </w:t>
      </w:r>
      <w:r w:rsidR="008D08EC">
        <w:t>M108</w:t>
      </w:r>
      <w:r>
        <w:t xml:space="preserve"> </w:t>
      </w:r>
      <w:r w:rsidR="008D08EC">
        <w:t>Imaging – 467HeII</w:t>
      </w:r>
      <w:bookmarkEnd w:id="19"/>
    </w:p>
    <w:p w14:paraId="6F020E4B" w14:textId="77777777" w:rsidR="00C201FF" w:rsidRDefault="00C201FF" w:rsidP="00C201FF">
      <w:pPr>
        <w:rPr>
          <w:color w:val="808080" w:themeColor="background1" w:themeShade="80"/>
          <w:sz w:val="20"/>
        </w:rPr>
      </w:pPr>
      <w:r>
        <w:rPr>
          <w:color w:val="808080" w:themeColor="background1" w:themeShade="80"/>
          <w:sz w:val="20"/>
        </w:rPr>
        <w:t>Last Updated 3/3/2021</w:t>
      </w:r>
    </w:p>
    <w:p w14:paraId="3CEB5420" w14:textId="77777777" w:rsidR="00C201FF" w:rsidRDefault="00C201FF" w:rsidP="00C201FF"/>
    <w:p w14:paraId="2B071349" w14:textId="0E756811" w:rsidR="00C201FF" w:rsidRDefault="00C201FF" w:rsidP="00C201FF">
      <w:r>
        <w:t xml:space="preserve">Transparency was </w:t>
      </w:r>
      <w:r w:rsidR="008D08EC">
        <w:t>fair</w:t>
      </w:r>
      <w:r>
        <w:t xml:space="preserve"> (4/5) and seeing was </w:t>
      </w:r>
      <w:r w:rsidR="008D08EC">
        <w:t>good</w:t>
      </w:r>
      <w:r>
        <w:t xml:space="preserve"> (</w:t>
      </w:r>
      <w:r w:rsidR="008D08EC">
        <w:t>3</w:t>
      </w:r>
      <w:r>
        <w:t xml:space="preserve">.5/5).  </w:t>
      </w:r>
      <w:r w:rsidR="008D08EC">
        <w:t>High cirrus to the south, but the north seemed fully at least for most of the integration time.</w:t>
      </w:r>
    </w:p>
    <w:p w14:paraId="4E9D04E8" w14:textId="29A42AFC" w:rsidR="00DA55EB" w:rsidRDefault="00DA55E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27B30" w:rsidRPr="004174E0" w14:paraId="2E69C3DF" w14:textId="77777777" w:rsidTr="00D71901">
        <w:trPr>
          <w:jc w:val="center"/>
        </w:trPr>
        <w:tc>
          <w:tcPr>
            <w:tcW w:w="4680" w:type="dxa"/>
            <w:shd w:val="clear" w:color="auto" w:fill="000000"/>
            <w:vAlign w:val="center"/>
          </w:tcPr>
          <w:p w14:paraId="359205BD" w14:textId="3FF72B9E" w:rsidR="00F27B30" w:rsidRDefault="00F27B30" w:rsidP="00D71901">
            <w:pPr>
              <w:jc w:val="center"/>
              <w:rPr>
                <w:noProof/>
                <w:color w:val="808080" w:themeColor="background1" w:themeShade="80"/>
                <w:sz w:val="20"/>
              </w:rPr>
            </w:pPr>
            <w:r>
              <w:rPr>
                <w:noProof/>
              </w:rPr>
              <w:drawing>
                <wp:inline distT="0" distB="0" distL="0" distR="0" wp14:anchorId="76F0F3ED" wp14:editId="0CDE1C7A">
                  <wp:extent cx="2965450" cy="2221865"/>
                  <wp:effectExtent l="0" t="0" r="6350" b="6985"/>
                  <wp:docPr id="1007" name="Picture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shd w:val="clear" w:color="auto" w:fill="000000"/>
          </w:tcPr>
          <w:p w14:paraId="3DF30092" w14:textId="4D5ADB84" w:rsidR="00F27B30" w:rsidRPr="004174E0" w:rsidRDefault="00F27B30" w:rsidP="00D71901">
            <w:pPr>
              <w:jc w:val="center"/>
              <w:rPr>
                <w:sz w:val="20"/>
              </w:rPr>
            </w:pPr>
            <w:r>
              <w:rPr>
                <w:noProof/>
              </w:rPr>
              <w:drawing>
                <wp:inline distT="0" distB="0" distL="0" distR="0" wp14:anchorId="48FE7F67" wp14:editId="689F966E">
                  <wp:extent cx="2965450" cy="2221865"/>
                  <wp:effectExtent l="0" t="0" r="6350" b="6985"/>
                  <wp:docPr id="1008" name="Picture 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F27B30" w:rsidRPr="00EE3E4F" w14:paraId="77764253" w14:textId="77777777" w:rsidTr="00D71901">
        <w:trPr>
          <w:jc w:val="center"/>
        </w:trPr>
        <w:tc>
          <w:tcPr>
            <w:tcW w:w="4680" w:type="dxa"/>
            <w:shd w:val="clear" w:color="auto" w:fill="000000"/>
          </w:tcPr>
          <w:p w14:paraId="2A8C0BE5" w14:textId="1BA9C811" w:rsidR="00F27B30" w:rsidRPr="00EE3E4F" w:rsidRDefault="00F27B30" w:rsidP="00D71901">
            <w:pPr>
              <w:jc w:val="center"/>
              <w:rPr>
                <w:sz w:val="20"/>
              </w:rPr>
            </w:pPr>
            <w:r w:rsidRPr="00F27B30">
              <w:rPr>
                <w:sz w:val="20"/>
              </w:rPr>
              <w:t>M108--20210408UT-2x2-467HeII-sum51m50s-Flattened.jpg</w:t>
            </w:r>
          </w:p>
        </w:tc>
        <w:tc>
          <w:tcPr>
            <w:tcW w:w="4680" w:type="dxa"/>
            <w:shd w:val="clear" w:color="auto" w:fill="000000"/>
          </w:tcPr>
          <w:p w14:paraId="59B1076A" w14:textId="15895B12" w:rsidR="00F27B30" w:rsidRPr="00EE3E4F" w:rsidRDefault="00F27B30" w:rsidP="00D71901">
            <w:pPr>
              <w:jc w:val="center"/>
              <w:rPr>
                <w:sz w:val="20"/>
              </w:rPr>
            </w:pPr>
            <w:r w:rsidRPr="00F27B30">
              <w:rPr>
                <w:sz w:val="20"/>
              </w:rPr>
              <w:t>M108--2021040XUT-2x2-467HeII-sum01h02m30s-Flattened.jpg</w:t>
            </w:r>
          </w:p>
        </w:tc>
      </w:tr>
    </w:tbl>
    <w:p w14:paraId="1A11BD25" w14:textId="77777777" w:rsidR="00F27B30" w:rsidRDefault="00F27B30">
      <w:pPr>
        <w:rPr>
          <w:lang w:bidi="ar-SA"/>
        </w:rPr>
      </w:pPr>
    </w:p>
    <w:p w14:paraId="70A2972C" w14:textId="77777777" w:rsidR="00F27B30" w:rsidRDefault="00F27B30">
      <w:pPr>
        <w:rPr>
          <w:rFonts w:cs="Arial"/>
          <w:b/>
          <w:bCs/>
          <w:sz w:val="26"/>
          <w:szCs w:val="26"/>
        </w:rPr>
      </w:pPr>
      <w:r>
        <w:br w:type="page"/>
      </w:r>
    </w:p>
    <w:p w14:paraId="487C27FF" w14:textId="51778127" w:rsidR="00DA55EB" w:rsidRPr="00D4326C" w:rsidRDefault="00DA55EB" w:rsidP="00DA55EB">
      <w:pPr>
        <w:pStyle w:val="Heading3"/>
      </w:pPr>
      <w:bookmarkStart w:id="20" w:name="_Toc86521196"/>
      <w:r>
        <w:lastRenderedPageBreak/>
        <w:t>2021-</w:t>
      </w:r>
      <w:r w:rsidRPr="008D08EC">
        <w:t xml:space="preserve"> </w:t>
      </w:r>
      <w:r>
        <w:t xml:space="preserve">Apr -08 (Apr-09 UT): </w:t>
      </w:r>
      <w:r w:rsidRPr="002B2B28">
        <w:t xml:space="preserve"> </w:t>
      </w:r>
      <w:r>
        <w:t>M108 Imaging – 672SII</w:t>
      </w:r>
      <w:bookmarkEnd w:id="20"/>
      <w:r>
        <w:t xml:space="preserve"> </w:t>
      </w:r>
    </w:p>
    <w:p w14:paraId="5E173003" w14:textId="77777777" w:rsidR="00DA55EB" w:rsidRDefault="00DA55EB" w:rsidP="00DA55EB">
      <w:pPr>
        <w:rPr>
          <w:color w:val="808080" w:themeColor="background1" w:themeShade="80"/>
          <w:sz w:val="20"/>
        </w:rPr>
      </w:pPr>
      <w:r>
        <w:rPr>
          <w:color w:val="808080" w:themeColor="background1" w:themeShade="80"/>
          <w:sz w:val="20"/>
        </w:rPr>
        <w:t>Last Updated 3/3/2021</w:t>
      </w:r>
    </w:p>
    <w:p w14:paraId="3A99BCC8" w14:textId="77777777" w:rsidR="00DA55EB" w:rsidRDefault="00DA55EB" w:rsidP="00DA55EB"/>
    <w:p w14:paraId="36EC0864" w14:textId="026F44A2" w:rsidR="00DA55EB" w:rsidRDefault="00DA55EB" w:rsidP="00DA55EB">
      <w:r>
        <w:t xml:space="preserve">Transparency was fair (4/5) and seeing was good (3.5/5).  </w:t>
      </w:r>
      <w:r w:rsidR="00F27B30">
        <w:t>Accidentally took 1x1 binned image rather than 2x2 so signal-to-noise is very low.</w:t>
      </w:r>
    </w:p>
    <w:p w14:paraId="2FF0EB35" w14:textId="77777777" w:rsidR="00DA55EB" w:rsidRDefault="00DA55EB">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27B30" w:rsidRPr="004174E0" w14:paraId="61DF5D36" w14:textId="77777777" w:rsidTr="00F27B30">
        <w:trPr>
          <w:jc w:val="center"/>
        </w:trPr>
        <w:tc>
          <w:tcPr>
            <w:tcW w:w="4680" w:type="dxa"/>
            <w:shd w:val="clear" w:color="auto" w:fill="000000"/>
            <w:vAlign w:val="center"/>
          </w:tcPr>
          <w:p w14:paraId="2F3BD6A1" w14:textId="73C14B85" w:rsidR="00F27B30" w:rsidRDefault="00F27B30" w:rsidP="00D71901">
            <w:pPr>
              <w:jc w:val="center"/>
              <w:rPr>
                <w:noProof/>
                <w:color w:val="808080" w:themeColor="background1" w:themeShade="80"/>
                <w:sz w:val="20"/>
              </w:rPr>
            </w:pPr>
            <w:r>
              <w:rPr>
                <w:noProof/>
              </w:rPr>
              <w:drawing>
                <wp:inline distT="0" distB="0" distL="0" distR="0" wp14:anchorId="3E4AC6DF" wp14:editId="67E2681F">
                  <wp:extent cx="2965450" cy="2221865"/>
                  <wp:effectExtent l="0" t="0" r="6350" b="6985"/>
                  <wp:docPr id="1011" name="Picture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F27B30" w:rsidRPr="00EE3E4F" w14:paraId="36BCF0C4" w14:textId="77777777" w:rsidTr="00F27B30">
        <w:trPr>
          <w:jc w:val="center"/>
        </w:trPr>
        <w:tc>
          <w:tcPr>
            <w:tcW w:w="4680" w:type="dxa"/>
            <w:shd w:val="clear" w:color="auto" w:fill="000000"/>
          </w:tcPr>
          <w:p w14:paraId="5107CE50" w14:textId="3A52DD96" w:rsidR="00F27B30" w:rsidRPr="00EE3E4F" w:rsidRDefault="00F27B30" w:rsidP="00D71901">
            <w:pPr>
              <w:jc w:val="center"/>
              <w:rPr>
                <w:sz w:val="20"/>
              </w:rPr>
            </w:pPr>
            <w:r w:rsidRPr="00F27B30">
              <w:rPr>
                <w:sz w:val="20"/>
              </w:rPr>
              <w:t>M108--20210409UT-1x1-672SII-sum30m00s-HalfSize-Flattened.jpg</w:t>
            </w:r>
          </w:p>
        </w:tc>
      </w:tr>
    </w:tbl>
    <w:p w14:paraId="307D8C1C" w14:textId="78D21EB5" w:rsidR="00C201FF" w:rsidRDefault="00C201FF">
      <w:pPr>
        <w:rPr>
          <w:rFonts w:ascii="Arial" w:hAnsi="Arial" w:cs="Arial"/>
          <w:b/>
          <w:bCs/>
          <w:i/>
          <w:iCs/>
          <w:sz w:val="28"/>
          <w:szCs w:val="28"/>
          <w:lang w:bidi="ar-SA"/>
        </w:rPr>
      </w:pPr>
      <w:r>
        <w:rPr>
          <w:lang w:bidi="ar-SA"/>
        </w:rPr>
        <w:br w:type="page"/>
      </w:r>
    </w:p>
    <w:p w14:paraId="273D290C" w14:textId="4EF1EF25" w:rsidR="00C17238" w:rsidRDefault="00C17238" w:rsidP="00C17238">
      <w:pPr>
        <w:pStyle w:val="Heading2"/>
      </w:pPr>
      <w:bookmarkStart w:id="21" w:name="_Toc86521197"/>
      <w:r>
        <w:lastRenderedPageBreak/>
        <w:t>May</w:t>
      </w:r>
      <w:bookmarkEnd w:id="21"/>
    </w:p>
    <w:p w14:paraId="705C8760" w14:textId="04B00C1E" w:rsidR="00C17238" w:rsidRPr="00D4326C" w:rsidRDefault="00C17238" w:rsidP="00C17238">
      <w:pPr>
        <w:pStyle w:val="Heading3"/>
      </w:pPr>
      <w:bookmarkStart w:id="22" w:name="_Toc86521198"/>
      <w:r>
        <w:t>Summer 2021 Planning</w:t>
      </w:r>
      <w:bookmarkEnd w:id="22"/>
    </w:p>
    <w:p w14:paraId="28C25BCC" w14:textId="644E2318" w:rsidR="00C17238" w:rsidRDefault="00C17238" w:rsidP="00C17238">
      <w:pPr>
        <w:rPr>
          <w:color w:val="808080" w:themeColor="background1" w:themeShade="80"/>
          <w:sz w:val="20"/>
        </w:rPr>
      </w:pPr>
      <w:r>
        <w:rPr>
          <w:color w:val="808080" w:themeColor="background1" w:themeShade="80"/>
          <w:sz w:val="20"/>
        </w:rPr>
        <w:t>Last Updated 5/26/2021</w:t>
      </w:r>
    </w:p>
    <w:p w14:paraId="43486691" w14:textId="77777777" w:rsidR="00C17238" w:rsidRDefault="00C17238" w:rsidP="00C17238"/>
    <w:p w14:paraId="708B555C" w14:textId="6619086F" w:rsidR="00C17238" w:rsidRDefault="00C17238" w:rsidP="009E247F">
      <w:pPr>
        <w:pStyle w:val="ListParagraph"/>
        <w:numPr>
          <w:ilvl w:val="0"/>
          <w:numId w:val="4"/>
        </w:numPr>
      </w:pPr>
      <w:r>
        <w:t>Observations</w:t>
      </w:r>
    </w:p>
    <w:p w14:paraId="696566C9" w14:textId="538E3316" w:rsidR="00AE5A10" w:rsidRDefault="00AE5A10" w:rsidP="009E247F">
      <w:pPr>
        <w:pStyle w:val="ListParagraph"/>
        <w:numPr>
          <w:ilvl w:val="1"/>
          <w:numId w:val="4"/>
        </w:numPr>
      </w:pPr>
      <w:r>
        <w:t>Pre-CEM70</w:t>
      </w:r>
    </w:p>
    <w:p w14:paraId="114AA74A" w14:textId="421069AE" w:rsidR="00AE5A10" w:rsidRDefault="00AE5A10" w:rsidP="009E247F">
      <w:pPr>
        <w:pStyle w:val="ListParagraph"/>
        <w:numPr>
          <w:ilvl w:val="2"/>
          <w:numId w:val="4"/>
        </w:numPr>
      </w:pPr>
      <w:r>
        <w:t>Targets of opportunity</w:t>
      </w:r>
    </w:p>
    <w:p w14:paraId="0AB2FFB2" w14:textId="129AF5ED" w:rsidR="00AE5A10" w:rsidRDefault="00AE5A10" w:rsidP="009E247F">
      <w:pPr>
        <w:pStyle w:val="ListParagraph"/>
        <w:numPr>
          <w:ilvl w:val="2"/>
          <w:numId w:val="4"/>
        </w:numPr>
      </w:pPr>
      <w:r>
        <w:t>Moon/minerology</w:t>
      </w:r>
    </w:p>
    <w:p w14:paraId="5DD93FC4" w14:textId="749EDCEA" w:rsidR="00AE5A10" w:rsidRDefault="00AE5A10" w:rsidP="009E247F">
      <w:pPr>
        <w:pStyle w:val="ListParagraph"/>
        <w:numPr>
          <w:ilvl w:val="2"/>
          <w:numId w:val="4"/>
        </w:numPr>
      </w:pPr>
      <w:r>
        <w:t>Early morning Jupiter?</w:t>
      </w:r>
    </w:p>
    <w:p w14:paraId="0D8DF785" w14:textId="5A741375" w:rsidR="00AE5A10" w:rsidRDefault="00AE5A10" w:rsidP="009E247F">
      <w:pPr>
        <w:pStyle w:val="ListParagraph"/>
        <w:numPr>
          <w:ilvl w:val="2"/>
          <w:numId w:val="4"/>
        </w:numPr>
      </w:pPr>
      <w:r>
        <w:t>M108 or M97 follow up?</w:t>
      </w:r>
    </w:p>
    <w:p w14:paraId="321B49F2" w14:textId="2DDE1E0E" w:rsidR="00F8258F" w:rsidRDefault="00F8258F" w:rsidP="009E247F">
      <w:pPr>
        <w:pStyle w:val="ListParagraph"/>
        <w:numPr>
          <w:ilvl w:val="2"/>
          <w:numId w:val="4"/>
        </w:numPr>
      </w:pPr>
      <w:r>
        <w:t>Additional M57 multispectral imaging with ST2000XM</w:t>
      </w:r>
    </w:p>
    <w:p w14:paraId="0C07018B" w14:textId="4B26D368" w:rsidR="00F8258F" w:rsidRDefault="00F8258F" w:rsidP="009E247F">
      <w:pPr>
        <w:pStyle w:val="ListParagraph"/>
        <w:numPr>
          <w:ilvl w:val="3"/>
          <w:numId w:val="4"/>
        </w:numPr>
      </w:pPr>
      <w:r>
        <w:t>New 1000nm and 730nm (maybe purchase and add 587 HeI and 630 OI)</w:t>
      </w:r>
    </w:p>
    <w:p w14:paraId="2B891306" w14:textId="03EE2A34" w:rsidR="00F8258F" w:rsidRDefault="00F8258F" w:rsidP="009E247F">
      <w:pPr>
        <w:pStyle w:val="ListParagraph"/>
        <w:numPr>
          <w:ilvl w:val="3"/>
          <w:numId w:val="4"/>
        </w:numPr>
      </w:pPr>
      <w:r>
        <w:t>More integration time on 467HeII, 486HIB, 658NII, 656HIA, 672SII</w:t>
      </w:r>
    </w:p>
    <w:p w14:paraId="2A132098" w14:textId="39F87AF6" w:rsidR="00AE5A10" w:rsidRDefault="00AE5A10" w:rsidP="009E247F">
      <w:pPr>
        <w:pStyle w:val="ListParagraph"/>
        <w:numPr>
          <w:ilvl w:val="1"/>
          <w:numId w:val="4"/>
        </w:numPr>
      </w:pPr>
      <w:r>
        <w:t>Post-CEM</w:t>
      </w:r>
    </w:p>
    <w:p w14:paraId="0C920504" w14:textId="36A8DC6E" w:rsidR="00AE5A10" w:rsidRDefault="00F8258F" w:rsidP="009E247F">
      <w:pPr>
        <w:pStyle w:val="ListParagraph"/>
        <w:numPr>
          <w:ilvl w:val="2"/>
          <w:numId w:val="4"/>
        </w:numPr>
      </w:pPr>
      <w:r>
        <w:t>Jupiter August evening observations (rising) – high res. ASI120MM RGB, NH</w:t>
      </w:r>
      <w:r w:rsidRPr="00F8258F">
        <w:rPr>
          <w:vertAlign w:val="subscript"/>
        </w:rPr>
        <w:t>3</w:t>
      </w:r>
      <w:r>
        <w:t xml:space="preserve"> and CH</w:t>
      </w:r>
      <w:r w:rsidRPr="00F8258F">
        <w:rPr>
          <w:vertAlign w:val="subscript"/>
        </w:rPr>
        <w:t>4</w:t>
      </w:r>
      <w:r>
        <w:t xml:space="preserve"> imaging</w:t>
      </w:r>
    </w:p>
    <w:p w14:paraId="5D64EAD2" w14:textId="47B96896" w:rsidR="00F8258F" w:rsidRDefault="00F8258F" w:rsidP="009E247F">
      <w:pPr>
        <w:pStyle w:val="ListParagraph"/>
        <w:numPr>
          <w:ilvl w:val="2"/>
          <w:numId w:val="4"/>
        </w:numPr>
      </w:pPr>
      <w:r>
        <w:t>Multiple planetary nebulae with ST2000XM color and emission line imaging</w:t>
      </w:r>
    </w:p>
    <w:p w14:paraId="73B1E1ED" w14:textId="207C09CB" w:rsidR="00C17238" w:rsidRDefault="00C17238" w:rsidP="009E247F">
      <w:pPr>
        <w:pStyle w:val="ListParagraph"/>
        <w:numPr>
          <w:ilvl w:val="0"/>
          <w:numId w:val="4"/>
        </w:numPr>
      </w:pPr>
      <w:r>
        <w:t>Equipment</w:t>
      </w:r>
    </w:p>
    <w:p w14:paraId="519061AC" w14:textId="182143D9" w:rsidR="00C17238" w:rsidRDefault="00C17238" w:rsidP="009E247F">
      <w:pPr>
        <w:pStyle w:val="ListParagraph"/>
        <w:numPr>
          <w:ilvl w:val="1"/>
          <w:numId w:val="4"/>
        </w:numPr>
      </w:pPr>
      <w:r>
        <w:t>Set up, test, and start using CEM70 mount – expected to arrive at the end of June</w:t>
      </w:r>
    </w:p>
    <w:p w14:paraId="626ECA65" w14:textId="009F9DC4" w:rsidR="00C17238" w:rsidRDefault="00AE5A10" w:rsidP="009E247F">
      <w:pPr>
        <w:pStyle w:val="ListParagraph"/>
        <w:numPr>
          <w:ilvl w:val="0"/>
          <w:numId w:val="4"/>
        </w:numPr>
      </w:pPr>
      <w:r>
        <w:t>Analysis</w:t>
      </w:r>
    </w:p>
    <w:p w14:paraId="0FE8BB66" w14:textId="77777777" w:rsidR="00C17238" w:rsidRDefault="00C17238"/>
    <w:p w14:paraId="01406463" w14:textId="77777777" w:rsidR="00283330" w:rsidRDefault="00283330">
      <w:pPr>
        <w:rPr>
          <w:rFonts w:ascii="Arial" w:hAnsi="Arial" w:cs="Arial"/>
          <w:b/>
          <w:bCs/>
          <w:i/>
          <w:iCs/>
          <w:sz w:val="28"/>
          <w:szCs w:val="28"/>
        </w:rPr>
      </w:pPr>
      <w:r>
        <w:br w:type="page"/>
      </w:r>
    </w:p>
    <w:p w14:paraId="01048AA1" w14:textId="0D249280" w:rsidR="00283330" w:rsidRDefault="00283330" w:rsidP="00283330">
      <w:pPr>
        <w:pStyle w:val="Heading2"/>
      </w:pPr>
      <w:bookmarkStart w:id="23" w:name="_Toc86521199"/>
      <w:r>
        <w:lastRenderedPageBreak/>
        <w:t>June</w:t>
      </w:r>
      <w:bookmarkEnd w:id="23"/>
    </w:p>
    <w:p w14:paraId="550086E6" w14:textId="45A4334B" w:rsidR="00283330" w:rsidRPr="00D4326C" w:rsidRDefault="00283330" w:rsidP="00283330">
      <w:pPr>
        <w:pStyle w:val="Heading3"/>
      </w:pPr>
      <w:bookmarkStart w:id="24" w:name="_Toc86521200"/>
      <w:r>
        <w:t xml:space="preserve">2021-Jun-21 (Jun-22 UT): </w:t>
      </w:r>
      <w:r w:rsidRPr="002B2B28">
        <w:t xml:space="preserve"> </w:t>
      </w:r>
      <w:r>
        <w:t>Moon and Flat Fields</w:t>
      </w:r>
      <w:bookmarkEnd w:id="24"/>
    </w:p>
    <w:p w14:paraId="1043FB93" w14:textId="77777777" w:rsidR="00283330" w:rsidRDefault="00283330" w:rsidP="00283330">
      <w:pPr>
        <w:rPr>
          <w:color w:val="808080" w:themeColor="background1" w:themeShade="80"/>
          <w:sz w:val="20"/>
        </w:rPr>
      </w:pPr>
      <w:r>
        <w:rPr>
          <w:color w:val="808080" w:themeColor="background1" w:themeShade="80"/>
          <w:sz w:val="20"/>
        </w:rPr>
        <w:t>Last Updated 6/23/2021</w:t>
      </w:r>
    </w:p>
    <w:p w14:paraId="1B16FDF6" w14:textId="77777777" w:rsidR="00283330" w:rsidRDefault="00283330" w:rsidP="00283330"/>
    <w:p w14:paraId="5C198BC0" w14:textId="7B2F26CF" w:rsidR="00283330" w:rsidRDefault="00283330" w:rsidP="00283330">
      <w:r>
        <w:t xml:space="preserve">Transparency was good (4/5) and seeing was good (3.5/5).  </w:t>
      </w:r>
    </w:p>
    <w:p w14:paraId="5B13263B" w14:textId="77777777" w:rsidR="00283330" w:rsidRDefault="00283330" w:rsidP="00283330"/>
    <w:tbl>
      <w:tblPr>
        <w:tblW w:w="9360" w:type="dxa"/>
        <w:tblLayout w:type="fixed"/>
        <w:tblCellMar>
          <w:left w:w="0" w:type="dxa"/>
          <w:right w:w="0" w:type="dxa"/>
        </w:tblCellMar>
        <w:tblLook w:val="04A0" w:firstRow="1" w:lastRow="0" w:firstColumn="1" w:lastColumn="0" w:noHBand="0" w:noVBand="1"/>
      </w:tblPr>
      <w:tblGrid>
        <w:gridCol w:w="3960"/>
        <w:gridCol w:w="900"/>
        <w:gridCol w:w="1440"/>
        <w:gridCol w:w="720"/>
        <w:gridCol w:w="990"/>
        <w:gridCol w:w="1350"/>
      </w:tblGrid>
      <w:tr w:rsidR="00125186" w:rsidRPr="00125186" w14:paraId="3D4FCEF1" w14:textId="77777777" w:rsidTr="00125186">
        <w:trPr>
          <w:trHeight w:val="290"/>
        </w:trPr>
        <w:tc>
          <w:tcPr>
            <w:tcW w:w="3960" w:type="dxa"/>
            <w:tcBorders>
              <w:top w:val="single" w:sz="4" w:space="0" w:color="auto"/>
              <w:left w:val="nil"/>
              <w:bottom w:val="single" w:sz="4" w:space="0" w:color="auto"/>
              <w:right w:val="nil"/>
            </w:tcBorders>
            <w:shd w:val="clear" w:color="auto" w:fill="auto"/>
            <w:noWrap/>
            <w:vAlign w:val="bottom"/>
            <w:hideMark/>
          </w:tcPr>
          <w:p w14:paraId="55CBB7F5" w14:textId="77777777" w:rsidR="00125186" w:rsidRPr="00125186" w:rsidRDefault="00125186">
            <w:pPr>
              <w:rPr>
                <w:rFonts w:ascii="Calibri" w:hAnsi="Calibri" w:cs="Calibri"/>
                <w:b/>
                <w:bCs/>
                <w:color w:val="000000"/>
                <w:sz w:val="20"/>
                <w:szCs w:val="20"/>
              </w:rPr>
            </w:pPr>
            <w:r w:rsidRPr="00125186">
              <w:rPr>
                <w:rFonts w:ascii="Calibri" w:hAnsi="Calibri" w:cs="Calibri"/>
                <w:b/>
                <w:bCs/>
                <w:color w:val="000000"/>
                <w:sz w:val="20"/>
                <w:szCs w:val="20"/>
              </w:rPr>
              <w:t>Video File</w:t>
            </w:r>
          </w:p>
        </w:tc>
        <w:tc>
          <w:tcPr>
            <w:tcW w:w="900" w:type="dxa"/>
            <w:tcBorders>
              <w:top w:val="single" w:sz="4" w:space="0" w:color="auto"/>
              <w:left w:val="nil"/>
              <w:bottom w:val="single" w:sz="4" w:space="0" w:color="auto"/>
              <w:right w:val="nil"/>
            </w:tcBorders>
            <w:shd w:val="clear" w:color="auto" w:fill="auto"/>
            <w:noWrap/>
            <w:vAlign w:val="bottom"/>
            <w:hideMark/>
          </w:tcPr>
          <w:p w14:paraId="035D0F72"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Exposure</w:t>
            </w:r>
          </w:p>
        </w:tc>
        <w:tc>
          <w:tcPr>
            <w:tcW w:w="1440" w:type="dxa"/>
            <w:tcBorders>
              <w:top w:val="single" w:sz="4" w:space="0" w:color="auto"/>
              <w:left w:val="nil"/>
              <w:bottom w:val="single" w:sz="4" w:space="0" w:color="auto"/>
              <w:right w:val="nil"/>
            </w:tcBorders>
            <w:shd w:val="clear" w:color="auto" w:fill="auto"/>
            <w:noWrap/>
            <w:vAlign w:val="bottom"/>
            <w:hideMark/>
          </w:tcPr>
          <w:p w14:paraId="24263466"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68B4F86E"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01AB89D4"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2CD332C7"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Capture Area</w:t>
            </w:r>
          </w:p>
        </w:tc>
      </w:tr>
      <w:tr w:rsidR="00125186" w:rsidRPr="00125186" w14:paraId="51EE8628" w14:textId="77777777" w:rsidTr="00125186">
        <w:trPr>
          <w:trHeight w:val="290"/>
        </w:trPr>
        <w:tc>
          <w:tcPr>
            <w:tcW w:w="3960" w:type="dxa"/>
            <w:tcBorders>
              <w:top w:val="single" w:sz="4" w:space="0" w:color="auto"/>
              <w:left w:val="nil"/>
              <w:bottom w:val="nil"/>
              <w:right w:val="nil"/>
            </w:tcBorders>
            <w:shd w:val="clear" w:color="auto" w:fill="auto"/>
            <w:noWrap/>
            <w:vAlign w:val="bottom"/>
            <w:hideMark/>
          </w:tcPr>
          <w:p w14:paraId="39C2CB71"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3_2-Plato_685NUV.avi</w:t>
            </w:r>
          </w:p>
        </w:tc>
        <w:tc>
          <w:tcPr>
            <w:tcW w:w="900" w:type="dxa"/>
            <w:tcBorders>
              <w:top w:val="single" w:sz="4" w:space="0" w:color="auto"/>
              <w:left w:val="nil"/>
              <w:bottom w:val="nil"/>
              <w:right w:val="nil"/>
            </w:tcBorders>
            <w:shd w:val="clear" w:color="auto" w:fill="auto"/>
            <w:noWrap/>
            <w:vAlign w:val="bottom"/>
            <w:hideMark/>
          </w:tcPr>
          <w:p w14:paraId="01038A5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single" w:sz="4" w:space="0" w:color="auto"/>
              <w:left w:val="nil"/>
              <w:bottom w:val="nil"/>
              <w:right w:val="nil"/>
            </w:tcBorders>
            <w:shd w:val="clear" w:color="auto" w:fill="auto"/>
            <w:noWrap/>
            <w:vAlign w:val="bottom"/>
            <w:hideMark/>
          </w:tcPr>
          <w:p w14:paraId="7FDFE33B"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B1D394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single" w:sz="4" w:space="0" w:color="auto"/>
              <w:left w:val="nil"/>
              <w:bottom w:val="nil"/>
              <w:right w:val="nil"/>
            </w:tcBorders>
            <w:shd w:val="clear" w:color="auto" w:fill="auto"/>
            <w:noWrap/>
            <w:vAlign w:val="bottom"/>
            <w:hideMark/>
          </w:tcPr>
          <w:p w14:paraId="3B2B654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single" w:sz="4" w:space="0" w:color="auto"/>
              <w:left w:val="nil"/>
              <w:bottom w:val="nil"/>
              <w:right w:val="nil"/>
            </w:tcBorders>
            <w:shd w:val="clear" w:color="auto" w:fill="auto"/>
            <w:noWrap/>
            <w:vAlign w:val="bottom"/>
            <w:hideMark/>
          </w:tcPr>
          <w:p w14:paraId="0AD96B1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21242F29" w14:textId="77777777" w:rsidTr="00125186">
        <w:trPr>
          <w:trHeight w:val="290"/>
        </w:trPr>
        <w:tc>
          <w:tcPr>
            <w:tcW w:w="3960" w:type="dxa"/>
            <w:tcBorders>
              <w:top w:val="nil"/>
              <w:left w:val="nil"/>
              <w:bottom w:val="nil"/>
              <w:right w:val="nil"/>
            </w:tcBorders>
            <w:shd w:val="clear" w:color="auto" w:fill="auto"/>
            <w:noWrap/>
            <w:vAlign w:val="bottom"/>
            <w:hideMark/>
          </w:tcPr>
          <w:p w14:paraId="469D91D6"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3_9-Plato_685NUV.avi</w:t>
            </w:r>
          </w:p>
        </w:tc>
        <w:tc>
          <w:tcPr>
            <w:tcW w:w="900" w:type="dxa"/>
            <w:tcBorders>
              <w:top w:val="nil"/>
              <w:left w:val="nil"/>
              <w:bottom w:val="nil"/>
              <w:right w:val="nil"/>
            </w:tcBorders>
            <w:shd w:val="clear" w:color="auto" w:fill="auto"/>
            <w:noWrap/>
            <w:vAlign w:val="bottom"/>
            <w:hideMark/>
          </w:tcPr>
          <w:p w14:paraId="25F0886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17AD79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524027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17FF2B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48F1BA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374C0473" w14:textId="77777777" w:rsidTr="00125186">
        <w:trPr>
          <w:trHeight w:val="290"/>
        </w:trPr>
        <w:tc>
          <w:tcPr>
            <w:tcW w:w="3960" w:type="dxa"/>
            <w:tcBorders>
              <w:top w:val="nil"/>
              <w:left w:val="nil"/>
              <w:bottom w:val="nil"/>
              <w:right w:val="nil"/>
            </w:tcBorders>
            <w:shd w:val="clear" w:color="auto" w:fill="auto"/>
            <w:noWrap/>
            <w:vAlign w:val="bottom"/>
            <w:hideMark/>
          </w:tcPr>
          <w:p w14:paraId="0431E8F0"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5_2-Plato_685NUV.avi</w:t>
            </w:r>
          </w:p>
        </w:tc>
        <w:tc>
          <w:tcPr>
            <w:tcW w:w="900" w:type="dxa"/>
            <w:tcBorders>
              <w:top w:val="nil"/>
              <w:left w:val="nil"/>
              <w:bottom w:val="nil"/>
              <w:right w:val="nil"/>
            </w:tcBorders>
            <w:shd w:val="clear" w:color="auto" w:fill="auto"/>
            <w:noWrap/>
            <w:vAlign w:val="bottom"/>
            <w:hideMark/>
          </w:tcPr>
          <w:p w14:paraId="09C2016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72BC0C0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325DDD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4EBD58C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104916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12F7965A" w14:textId="77777777" w:rsidTr="00125186">
        <w:trPr>
          <w:trHeight w:val="290"/>
        </w:trPr>
        <w:tc>
          <w:tcPr>
            <w:tcW w:w="3960" w:type="dxa"/>
            <w:tcBorders>
              <w:top w:val="nil"/>
              <w:left w:val="nil"/>
              <w:bottom w:val="nil"/>
              <w:right w:val="nil"/>
            </w:tcBorders>
            <w:shd w:val="clear" w:color="auto" w:fill="auto"/>
            <w:noWrap/>
            <w:vAlign w:val="bottom"/>
            <w:hideMark/>
          </w:tcPr>
          <w:p w14:paraId="7A53814C"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9_4-FLAT_Full_685NIR.avi</w:t>
            </w:r>
          </w:p>
        </w:tc>
        <w:tc>
          <w:tcPr>
            <w:tcW w:w="900" w:type="dxa"/>
            <w:tcBorders>
              <w:top w:val="nil"/>
              <w:left w:val="nil"/>
              <w:bottom w:val="nil"/>
              <w:right w:val="nil"/>
            </w:tcBorders>
            <w:shd w:val="clear" w:color="auto" w:fill="auto"/>
            <w:noWrap/>
            <w:vAlign w:val="bottom"/>
            <w:hideMark/>
          </w:tcPr>
          <w:p w14:paraId="7094326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005F562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478751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7C32227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A622A2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43A21619" w14:textId="77777777" w:rsidTr="00125186">
        <w:trPr>
          <w:trHeight w:val="290"/>
        </w:trPr>
        <w:tc>
          <w:tcPr>
            <w:tcW w:w="3960" w:type="dxa"/>
            <w:tcBorders>
              <w:top w:val="nil"/>
              <w:left w:val="nil"/>
              <w:bottom w:val="nil"/>
              <w:right w:val="nil"/>
            </w:tcBorders>
            <w:shd w:val="clear" w:color="auto" w:fill="auto"/>
            <w:noWrap/>
            <w:vAlign w:val="bottom"/>
            <w:hideMark/>
          </w:tcPr>
          <w:p w14:paraId="3F4FA40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9_8-FLAT_Half_685NIR.avi</w:t>
            </w:r>
          </w:p>
        </w:tc>
        <w:tc>
          <w:tcPr>
            <w:tcW w:w="900" w:type="dxa"/>
            <w:tcBorders>
              <w:top w:val="nil"/>
              <w:left w:val="nil"/>
              <w:bottom w:val="nil"/>
              <w:right w:val="nil"/>
            </w:tcBorders>
            <w:shd w:val="clear" w:color="auto" w:fill="auto"/>
            <w:noWrap/>
            <w:vAlign w:val="bottom"/>
            <w:hideMark/>
          </w:tcPr>
          <w:p w14:paraId="6D55911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06ACF22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3D3B73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5C29618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A900F2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69796905" w14:textId="77777777" w:rsidTr="00125186">
        <w:trPr>
          <w:trHeight w:val="290"/>
        </w:trPr>
        <w:tc>
          <w:tcPr>
            <w:tcW w:w="3960" w:type="dxa"/>
            <w:tcBorders>
              <w:top w:val="nil"/>
              <w:left w:val="nil"/>
              <w:bottom w:val="nil"/>
              <w:right w:val="nil"/>
            </w:tcBorders>
            <w:shd w:val="clear" w:color="auto" w:fill="auto"/>
            <w:noWrap/>
            <w:vAlign w:val="bottom"/>
            <w:hideMark/>
          </w:tcPr>
          <w:p w14:paraId="3C36892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1_0-FLAT_Half_889CH4.avi</w:t>
            </w:r>
          </w:p>
        </w:tc>
        <w:tc>
          <w:tcPr>
            <w:tcW w:w="900" w:type="dxa"/>
            <w:tcBorders>
              <w:top w:val="nil"/>
              <w:left w:val="nil"/>
              <w:bottom w:val="nil"/>
              <w:right w:val="nil"/>
            </w:tcBorders>
            <w:shd w:val="clear" w:color="auto" w:fill="auto"/>
            <w:noWrap/>
            <w:vAlign w:val="bottom"/>
            <w:hideMark/>
          </w:tcPr>
          <w:p w14:paraId="1337C53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5D952C4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ED0E8E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6F83AD7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9A2E6B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0B65739F" w14:textId="77777777" w:rsidTr="00125186">
        <w:trPr>
          <w:trHeight w:val="290"/>
        </w:trPr>
        <w:tc>
          <w:tcPr>
            <w:tcW w:w="3960" w:type="dxa"/>
            <w:tcBorders>
              <w:top w:val="nil"/>
              <w:left w:val="nil"/>
              <w:bottom w:val="nil"/>
              <w:right w:val="nil"/>
            </w:tcBorders>
            <w:shd w:val="clear" w:color="auto" w:fill="auto"/>
            <w:noWrap/>
            <w:vAlign w:val="bottom"/>
            <w:hideMark/>
          </w:tcPr>
          <w:p w14:paraId="71BED8A7"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2_8-FLAT_Full_889CH4.avi</w:t>
            </w:r>
          </w:p>
        </w:tc>
        <w:tc>
          <w:tcPr>
            <w:tcW w:w="900" w:type="dxa"/>
            <w:tcBorders>
              <w:top w:val="nil"/>
              <w:left w:val="nil"/>
              <w:bottom w:val="nil"/>
              <w:right w:val="nil"/>
            </w:tcBorders>
            <w:shd w:val="clear" w:color="auto" w:fill="auto"/>
            <w:noWrap/>
            <w:vAlign w:val="bottom"/>
            <w:hideMark/>
          </w:tcPr>
          <w:p w14:paraId="418A77D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7823CEE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0C5CB1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F0DE4C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30ED7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7C666A92" w14:textId="77777777" w:rsidTr="00125186">
        <w:trPr>
          <w:trHeight w:val="290"/>
        </w:trPr>
        <w:tc>
          <w:tcPr>
            <w:tcW w:w="3960" w:type="dxa"/>
            <w:tcBorders>
              <w:top w:val="nil"/>
              <w:left w:val="nil"/>
              <w:bottom w:val="nil"/>
              <w:right w:val="nil"/>
            </w:tcBorders>
            <w:shd w:val="clear" w:color="auto" w:fill="auto"/>
            <w:noWrap/>
            <w:vAlign w:val="bottom"/>
            <w:hideMark/>
          </w:tcPr>
          <w:p w14:paraId="4E115069"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4_5-FLAT_Full_380NUV.avi</w:t>
            </w:r>
          </w:p>
        </w:tc>
        <w:tc>
          <w:tcPr>
            <w:tcW w:w="900" w:type="dxa"/>
            <w:tcBorders>
              <w:top w:val="nil"/>
              <w:left w:val="nil"/>
              <w:bottom w:val="nil"/>
              <w:right w:val="nil"/>
            </w:tcBorders>
            <w:shd w:val="clear" w:color="auto" w:fill="auto"/>
            <w:noWrap/>
            <w:vAlign w:val="bottom"/>
            <w:hideMark/>
          </w:tcPr>
          <w:p w14:paraId="0946A81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76AB029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70</w:t>
            </w:r>
          </w:p>
        </w:tc>
        <w:tc>
          <w:tcPr>
            <w:tcW w:w="720" w:type="dxa"/>
            <w:tcBorders>
              <w:top w:val="nil"/>
              <w:left w:val="nil"/>
              <w:bottom w:val="nil"/>
              <w:right w:val="nil"/>
            </w:tcBorders>
            <w:shd w:val="clear" w:color="auto" w:fill="auto"/>
            <w:noWrap/>
            <w:vAlign w:val="bottom"/>
            <w:hideMark/>
          </w:tcPr>
          <w:p w14:paraId="198F80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31481F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6E4A3A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3A6611BF" w14:textId="77777777" w:rsidTr="00125186">
        <w:trPr>
          <w:trHeight w:val="290"/>
        </w:trPr>
        <w:tc>
          <w:tcPr>
            <w:tcW w:w="3960" w:type="dxa"/>
            <w:tcBorders>
              <w:top w:val="nil"/>
              <w:left w:val="nil"/>
              <w:bottom w:val="nil"/>
              <w:right w:val="nil"/>
            </w:tcBorders>
            <w:shd w:val="clear" w:color="auto" w:fill="auto"/>
            <w:noWrap/>
            <w:vAlign w:val="bottom"/>
            <w:hideMark/>
          </w:tcPr>
          <w:p w14:paraId="0013526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5_7-FLAT_Half_380NUV.avi</w:t>
            </w:r>
          </w:p>
        </w:tc>
        <w:tc>
          <w:tcPr>
            <w:tcW w:w="900" w:type="dxa"/>
            <w:tcBorders>
              <w:top w:val="nil"/>
              <w:left w:val="nil"/>
              <w:bottom w:val="nil"/>
              <w:right w:val="nil"/>
            </w:tcBorders>
            <w:shd w:val="clear" w:color="auto" w:fill="auto"/>
            <w:noWrap/>
            <w:vAlign w:val="bottom"/>
            <w:hideMark/>
          </w:tcPr>
          <w:p w14:paraId="004C507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0AB6ECE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70</w:t>
            </w:r>
          </w:p>
        </w:tc>
        <w:tc>
          <w:tcPr>
            <w:tcW w:w="720" w:type="dxa"/>
            <w:tcBorders>
              <w:top w:val="nil"/>
              <w:left w:val="nil"/>
              <w:bottom w:val="nil"/>
              <w:right w:val="nil"/>
            </w:tcBorders>
            <w:shd w:val="clear" w:color="auto" w:fill="auto"/>
            <w:noWrap/>
            <w:vAlign w:val="bottom"/>
            <w:hideMark/>
          </w:tcPr>
          <w:p w14:paraId="26AAFFA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91D7A4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AE7D1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432638FB" w14:textId="77777777" w:rsidTr="00125186">
        <w:trPr>
          <w:trHeight w:val="290"/>
        </w:trPr>
        <w:tc>
          <w:tcPr>
            <w:tcW w:w="3960" w:type="dxa"/>
            <w:tcBorders>
              <w:top w:val="nil"/>
              <w:left w:val="nil"/>
              <w:bottom w:val="nil"/>
              <w:right w:val="nil"/>
            </w:tcBorders>
            <w:shd w:val="clear" w:color="auto" w:fill="auto"/>
            <w:noWrap/>
            <w:vAlign w:val="bottom"/>
            <w:hideMark/>
          </w:tcPr>
          <w:p w14:paraId="78C39284"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6_9-FLAT_Half_450BLU.avi</w:t>
            </w:r>
          </w:p>
        </w:tc>
        <w:tc>
          <w:tcPr>
            <w:tcW w:w="900" w:type="dxa"/>
            <w:tcBorders>
              <w:top w:val="nil"/>
              <w:left w:val="nil"/>
              <w:bottom w:val="nil"/>
              <w:right w:val="nil"/>
            </w:tcBorders>
            <w:shd w:val="clear" w:color="auto" w:fill="auto"/>
            <w:noWrap/>
            <w:vAlign w:val="bottom"/>
            <w:hideMark/>
          </w:tcPr>
          <w:p w14:paraId="01D8D2C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2</w:t>
            </w:r>
          </w:p>
        </w:tc>
        <w:tc>
          <w:tcPr>
            <w:tcW w:w="1440" w:type="dxa"/>
            <w:tcBorders>
              <w:top w:val="nil"/>
              <w:left w:val="nil"/>
              <w:bottom w:val="nil"/>
              <w:right w:val="nil"/>
            </w:tcBorders>
            <w:shd w:val="clear" w:color="auto" w:fill="auto"/>
            <w:noWrap/>
            <w:vAlign w:val="bottom"/>
            <w:hideMark/>
          </w:tcPr>
          <w:p w14:paraId="761A193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24745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633998F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3AE5C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4EDB6375" w14:textId="77777777" w:rsidTr="00125186">
        <w:trPr>
          <w:trHeight w:val="290"/>
        </w:trPr>
        <w:tc>
          <w:tcPr>
            <w:tcW w:w="3960" w:type="dxa"/>
            <w:tcBorders>
              <w:top w:val="nil"/>
              <w:left w:val="nil"/>
              <w:bottom w:val="nil"/>
              <w:right w:val="nil"/>
            </w:tcBorders>
            <w:shd w:val="clear" w:color="auto" w:fill="auto"/>
            <w:noWrap/>
            <w:vAlign w:val="bottom"/>
            <w:hideMark/>
          </w:tcPr>
          <w:p w14:paraId="2C64D0BF"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7_5-FLAT_Full_450BLU.avi</w:t>
            </w:r>
          </w:p>
        </w:tc>
        <w:tc>
          <w:tcPr>
            <w:tcW w:w="900" w:type="dxa"/>
            <w:tcBorders>
              <w:top w:val="nil"/>
              <w:left w:val="nil"/>
              <w:bottom w:val="nil"/>
              <w:right w:val="nil"/>
            </w:tcBorders>
            <w:shd w:val="clear" w:color="auto" w:fill="auto"/>
            <w:noWrap/>
            <w:vAlign w:val="bottom"/>
            <w:hideMark/>
          </w:tcPr>
          <w:p w14:paraId="32A907E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2</w:t>
            </w:r>
          </w:p>
        </w:tc>
        <w:tc>
          <w:tcPr>
            <w:tcW w:w="1440" w:type="dxa"/>
            <w:tcBorders>
              <w:top w:val="nil"/>
              <w:left w:val="nil"/>
              <w:bottom w:val="nil"/>
              <w:right w:val="nil"/>
            </w:tcBorders>
            <w:shd w:val="clear" w:color="auto" w:fill="auto"/>
            <w:noWrap/>
            <w:vAlign w:val="bottom"/>
            <w:hideMark/>
          </w:tcPr>
          <w:p w14:paraId="19A00A1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BAF2B6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7A20161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BFC086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0A6B9232" w14:textId="77777777" w:rsidTr="00125186">
        <w:trPr>
          <w:trHeight w:val="290"/>
        </w:trPr>
        <w:tc>
          <w:tcPr>
            <w:tcW w:w="3960" w:type="dxa"/>
            <w:tcBorders>
              <w:top w:val="nil"/>
              <w:left w:val="nil"/>
              <w:bottom w:val="nil"/>
              <w:right w:val="nil"/>
            </w:tcBorders>
            <w:shd w:val="clear" w:color="auto" w:fill="auto"/>
            <w:noWrap/>
            <w:vAlign w:val="bottom"/>
            <w:hideMark/>
          </w:tcPr>
          <w:p w14:paraId="51836C00"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8_1-FLAT_Full_550GRN.avi</w:t>
            </w:r>
          </w:p>
        </w:tc>
        <w:tc>
          <w:tcPr>
            <w:tcW w:w="900" w:type="dxa"/>
            <w:tcBorders>
              <w:top w:val="nil"/>
              <w:left w:val="nil"/>
              <w:bottom w:val="nil"/>
              <w:right w:val="nil"/>
            </w:tcBorders>
            <w:shd w:val="clear" w:color="auto" w:fill="auto"/>
            <w:noWrap/>
            <w:vAlign w:val="bottom"/>
            <w:hideMark/>
          </w:tcPr>
          <w:p w14:paraId="39D3167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w:t>
            </w:r>
          </w:p>
        </w:tc>
        <w:tc>
          <w:tcPr>
            <w:tcW w:w="1440" w:type="dxa"/>
            <w:tcBorders>
              <w:top w:val="nil"/>
              <w:left w:val="nil"/>
              <w:bottom w:val="nil"/>
              <w:right w:val="nil"/>
            </w:tcBorders>
            <w:shd w:val="clear" w:color="auto" w:fill="auto"/>
            <w:noWrap/>
            <w:vAlign w:val="bottom"/>
            <w:hideMark/>
          </w:tcPr>
          <w:p w14:paraId="7210A9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44CBCD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EF4228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6DC3F0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57F23A5C" w14:textId="77777777" w:rsidTr="00125186">
        <w:trPr>
          <w:trHeight w:val="290"/>
        </w:trPr>
        <w:tc>
          <w:tcPr>
            <w:tcW w:w="3960" w:type="dxa"/>
            <w:tcBorders>
              <w:top w:val="nil"/>
              <w:left w:val="nil"/>
              <w:bottom w:val="nil"/>
              <w:right w:val="nil"/>
            </w:tcBorders>
            <w:shd w:val="clear" w:color="auto" w:fill="auto"/>
            <w:noWrap/>
            <w:vAlign w:val="bottom"/>
            <w:hideMark/>
          </w:tcPr>
          <w:p w14:paraId="5BD42BA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8_5-FLAT_Half_550GRN.avi</w:t>
            </w:r>
          </w:p>
        </w:tc>
        <w:tc>
          <w:tcPr>
            <w:tcW w:w="900" w:type="dxa"/>
            <w:tcBorders>
              <w:top w:val="nil"/>
              <w:left w:val="nil"/>
              <w:bottom w:val="nil"/>
              <w:right w:val="nil"/>
            </w:tcBorders>
            <w:shd w:val="clear" w:color="auto" w:fill="auto"/>
            <w:noWrap/>
            <w:vAlign w:val="bottom"/>
            <w:hideMark/>
          </w:tcPr>
          <w:p w14:paraId="759C8FCB"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w:t>
            </w:r>
          </w:p>
        </w:tc>
        <w:tc>
          <w:tcPr>
            <w:tcW w:w="1440" w:type="dxa"/>
            <w:tcBorders>
              <w:top w:val="nil"/>
              <w:left w:val="nil"/>
              <w:bottom w:val="nil"/>
              <w:right w:val="nil"/>
            </w:tcBorders>
            <w:shd w:val="clear" w:color="auto" w:fill="auto"/>
            <w:noWrap/>
            <w:vAlign w:val="bottom"/>
            <w:hideMark/>
          </w:tcPr>
          <w:p w14:paraId="124559E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997CA9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1F44C9F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D05F0C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72D4B0A5" w14:textId="77777777" w:rsidTr="00125186">
        <w:trPr>
          <w:trHeight w:val="290"/>
        </w:trPr>
        <w:tc>
          <w:tcPr>
            <w:tcW w:w="3960" w:type="dxa"/>
            <w:tcBorders>
              <w:top w:val="nil"/>
              <w:left w:val="nil"/>
              <w:bottom w:val="nil"/>
              <w:right w:val="nil"/>
            </w:tcBorders>
            <w:shd w:val="clear" w:color="auto" w:fill="auto"/>
            <w:noWrap/>
            <w:vAlign w:val="bottom"/>
            <w:hideMark/>
          </w:tcPr>
          <w:p w14:paraId="02B5CD3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9_3-FLAT_Half_647CNT.avi</w:t>
            </w:r>
          </w:p>
        </w:tc>
        <w:tc>
          <w:tcPr>
            <w:tcW w:w="900" w:type="dxa"/>
            <w:tcBorders>
              <w:top w:val="nil"/>
              <w:left w:val="nil"/>
              <w:bottom w:val="nil"/>
              <w:right w:val="nil"/>
            </w:tcBorders>
            <w:shd w:val="clear" w:color="auto" w:fill="auto"/>
            <w:noWrap/>
            <w:vAlign w:val="bottom"/>
            <w:hideMark/>
          </w:tcPr>
          <w:p w14:paraId="138F73A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5</w:t>
            </w:r>
          </w:p>
        </w:tc>
        <w:tc>
          <w:tcPr>
            <w:tcW w:w="1440" w:type="dxa"/>
            <w:tcBorders>
              <w:top w:val="nil"/>
              <w:left w:val="nil"/>
              <w:bottom w:val="nil"/>
              <w:right w:val="nil"/>
            </w:tcBorders>
            <w:shd w:val="clear" w:color="auto" w:fill="auto"/>
            <w:noWrap/>
            <w:vAlign w:val="bottom"/>
            <w:hideMark/>
          </w:tcPr>
          <w:p w14:paraId="0153B27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2F375C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50FAEDC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580A20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3CE65998" w14:textId="77777777" w:rsidTr="00125186">
        <w:trPr>
          <w:trHeight w:val="290"/>
        </w:trPr>
        <w:tc>
          <w:tcPr>
            <w:tcW w:w="3960" w:type="dxa"/>
            <w:tcBorders>
              <w:top w:val="nil"/>
              <w:left w:val="nil"/>
              <w:bottom w:val="nil"/>
              <w:right w:val="nil"/>
            </w:tcBorders>
            <w:shd w:val="clear" w:color="auto" w:fill="auto"/>
            <w:noWrap/>
            <w:vAlign w:val="bottom"/>
            <w:hideMark/>
          </w:tcPr>
          <w:p w14:paraId="64899C6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9_9-FLAT_Full_647CNT.avi</w:t>
            </w:r>
          </w:p>
        </w:tc>
        <w:tc>
          <w:tcPr>
            <w:tcW w:w="900" w:type="dxa"/>
            <w:tcBorders>
              <w:top w:val="nil"/>
              <w:left w:val="nil"/>
              <w:bottom w:val="nil"/>
              <w:right w:val="nil"/>
            </w:tcBorders>
            <w:shd w:val="clear" w:color="auto" w:fill="auto"/>
            <w:noWrap/>
            <w:vAlign w:val="bottom"/>
            <w:hideMark/>
          </w:tcPr>
          <w:p w14:paraId="0E4316C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5</w:t>
            </w:r>
          </w:p>
        </w:tc>
        <w:tc>
          <w:tcPr>
            <w:tcW w:w="1440" w:type="dxa"/>
            <w:tcBorders>
              <w:top w:val="nil"/>
              <w:left w:val="nil"/>
              <w:bottom w:val="nil"/>
              <w:right w:val="nil"/>
            </w:tcBorders>
            <w:shd w:val="clear" w:color="auto" w:fill="auto"/>
            <w:noWrap/>
            <w:vAlign w:val="bottom"/>
            <w:hideMark/>
          </w:tcPr>
          <w:p w14:paraId="3ECDC2E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6BC213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2A53256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2CDD16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6651B447" w14:textId="77777777" w:rsidTr="00125186">
        <w:trPr>
          <w:trHeight w:val="290"/>
        </w:trPr>
        <w:tc>
          <w:tcPr>
            <w:tcW w:w="3960" w:type="dxa"/>
            <w:tcBorders>
              <w:top w:val="nil"/>
              <w:left w:val="nil"/>
              <w:bottom w:val="nil"/>
              <w:right w:val="nil"/>
            </w:tcBorders>
            <w:shd w:val="clear" w:color="auto" w:fill="auto"/>
            <w:noWrap/>
            <w:vAlign w:val="bottom"/>
            <w:hideMark/>
          </w:tcPr>
          <w:p w14:paraId="6C07F08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1_6-FLAT_Full_656HIA.avi</w:t>
            </w:r>
          </w:p>
        </w:tc>
        <w:tc>
          <w:tcPr>
            <w:tcW w:w="900" w:type="dxa"/>
            <w:tcBorders>
              <w:top w:val="nil"/>
              <w:left w:val="nil"/>
              <w:bottom w:val="nil"/>
              <w:right w:val="nil"/>
            </w:tcBorders>
            <w:shd w:val="clear" w:color="auto" w:fill="auto"/>
            <w:noWrap/>
            <w:vAlign w:val="bottom"/>
            <w:hideMark/>
          </w:tcPr>
          <w:p w14:paraId="07A2B8B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bottom w:val="nil"/>
              <w:right w:val="nil"/>
            </w:tcBorders>
            <w:shd w:val="clear" w:color="auto" w:fill="auto"/>
            <w:noWrap/>
            <w:vAlign w:val="bottom"/>
            <w:hideMark/>
          </w:tcPr>
          <w:p w14:paraId="089435B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8DE92E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4DB5F8A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9106DD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3EE5327A" w14:textId="77777777" w:rsidTr="00125186">
        <w:trPr>
          <w:trHeight w:val="290"/>
        </w:trPr>
        <w:tc>
          <w:tcPr>
            <w:tcW w:w="3960" w:type="dxa"/>
            <w:tcBorders>
              <w:top w:val="nil"/>
              <w:left w:val="nil"/>
              <w:right w:val="nil"/>
            </w:tcBorders>
            <w:shd w:val="clear" w:color="auto" w:fill="auto"/>
            <w:noWrap/>
            <w:vAlign w:val="bottom"/>
            <w:hideMark/>
          </w:tcPr>
          <w:p w14:paraId="677E015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2_0-FLAT_Full_656HIA.avi</w:t>
            </w:r>
          </w:p>
        </w:tc>
        <w:tc>
          <w:tcPr>
            <w:tcW w:w="900" w:type="dxa"/>
            <w:tcBorders>
              <w:top w:val="nil"/>
              <w:left w:val="nil"/>
              <w:right w:val="nil"/>
            </w:tcBorders>
            <w:shd w:val="clear" w:color="auto" w:fill="auto"/>
            <w:noWrap/>
            <w:vAlign w:val="bottom"/>
            <w:hideMark/>
          </w:tcPr>
          <w:p w14:paraId="6805BED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right w:val="nil"/>
            </w:tcBorders>
            <w:shd w:val="clear" w:color="auto" w:fill="auto"/>
            <w:noWrap/>
            <w:vAlign w:val="bottom"/>
            <w:hideMark/>
          </w:tcPr>
          <w:p w14:paraId="3F7646D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3787B98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right w:val="nil"/>
            </w:tcBorders>
            <w:shd w:val="clear" w:color="auto" w:fill="auto"/>
            <w:noWrap/>
            <w:vAlign w:val="bottom"/>
            <w:hideMark/>
          </w:tcPr>
          <w:p w14:paraId="6CE58F0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right w:val="nil"/>
            </w:tcBorders>
            <w:shd w:val="clear" w:color="auto" w:fill="auto"/>
            <w:noWrap/>
            <w:vAlign w:val="bottom"/>
            <w:hideMark/>
          </w:tcPr>
          <w:p w14:paraId="3DAD5D6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049EA754" w14:textId="77777777" w:rsidTr="00125186">
        <w:trPr>
          <w:trHeight w:val="290"/>
        </w:trPr>
        <w:tc>
          <w:tcPr>
            <w:tcW w:w="3960" w:type="dxa"/>
            <w:tcBorders>
              <w:top w:val="nil"/>
              <w:left w:val="nil"/>
              <w:bottom w:val="single" w:sz="4" w:space="0" w:color="auto"/>
              <w:right w:val="nil"/>
            </w:tcBorders>
            <w:shd w:val="clear" w:color="auto" w:fill="auto"/>
            <w:noWrap/>
            <w:vAlign w:val="bottom"/>
            <w:hideMark/>
          </w:tcPr>
          <w:p w14:paraId="79CE4809"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2_8-FLAT_Half_656HIA.avi</w:t>
            </w:r>
          </w:p>
        </w:tc>
        <w:tc>
          <w:tcPr>
            <w:tcW w:w="900" w:type="dxa"/>
            <w:tcBorders>
              <w:top w:val="nil"/>
              <w:left w:val="nil"/>
              <w:bottom w:val="single" w:sz="4" w:space="0" w:color="auto"/>
              <w:right w:val="nil"/>
            </w:tcBorders>
            <w:shd w:val="clear" w:color="auto" w:fill="auto"/>
            <w:noWrap/>
            <w:vAlign w:val="bottom"/>
            <w:hideMark/>
          </w:tcPr>
          <w:p w14:paraId="79AE79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bottom w:val="single" w:sz="4" w:space="0" w:color="auto"/>
              <w:right w:val="nil"/>
            </w:tcBorders>
            <w:shd w:val="clear" w:color="auto" w:fill="auto"/>
            <w:noWrap/>
            <w:vAlign w:val="bottom"/>
            <w:hideMark/>
          </w:tcPr>
          <w:p w14:paraId="357EDE2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5F1D653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single" w:sz="4" w:space="0" w:color="auto"/>
              <w:right w:val="nil"/>
            </w:tcBorders>
            <w:shd w:val="clear" w:color="auto" w:fill="auto"/>
            <w:noWrap/>
            <w:vAlign w:val="bottom"/>
            <w:hideMark/>
          </w:tcPr>
          <w:p w14:paraId="05BFFFA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single" w:sz="4" w:space="0" w:color="auto"/>
              <w:right w:val="nil"/>
            </w:tcBorders>
            <w:shd w:val="clear" w:color="auto" w:fill="auto"/>
            <w:noWrap/>
            <w:vAlign w:val="bottom"/>
            <w:hideMark/>
          </w:tcPr>
          <w:p w14:paraId="31BEED3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bl>
    <w:p w14:paraId="08AE8B57" w14:textId="06FEA234" w:rsidR="00283330" w:rsidRDefault="00283330" w:rsidP="0028333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7AC1" w:rsidRPr="004174E0" w14:paraId="62FDCD86" w14:textId="77777777" w:rsidTr="00F36314">
        <w:trPr>
          <w:jc w:val="center"/>
        </w:trPr>
        <w:tc>
          <w:tcPr>
            <w:tcW w:w="4680" w:type="dxa"/>
            <w:shd w:val="clear" w:color="auto" w:fill="000000"/>
            <w:vAlign w:val="center"/>
          </w:tcPr>
          <w:p w14:paraId="4056B263" w14:textId="77777777" w:rsidR="00EB7AC1" w:rsidRDefault="00EB7AC1" w:rsidP="00F36314">
            <w:pPr>
              <w:jc w:val="center"/>
              <w:rPr>
                <w:noProof/>
                <w:color w:val="808080" w:themeColor="background1" w:themeShade="80"/>
                <w:sz w:val="20"/>
              </w:rPr>
            </w:pPr>
            <w:r>
              <w:rPr>
                <w:noProof/>
              </w:rPr>
              <w:drawing>
                <wp:inline distT="0" distB="0" distL="0" distR="0" wp14:anchorId="41702C84" wp14:editId="0768A3CA">
                  <wp:extent cx="2965450" cy="2223135"/>
                  <wp:effectExtent l="0" t="0" r="6350" b="5715"/>
                  <wp:docPr id="3" name="Picture 3" descr="A picture containing star, outdoor object,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tar, outdoor object, night, night sky&#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9065528" w14:textId="77777777" w:rsidR="00EB7AC1" w:rsidRPr="004174E0" w:rsidRDefault="00EB7AC1" w:rsidP="00F36314">
            <w:pPr>
              <w:jc w:val="center"/>
              <w:rPr>
                <w:sz w:val="20"/>
              </w:rPr>
            </w:pPr>
            <w:r>
              <w:rPr>
                <w:noProof/>
              </w:rPr>
              <w:drawing>
                <wp:inline distT="0" distB="0" distL="0" distR="0" wp14:anchorId="54603C12" wp14:editId="0AED6784">
                  <wp:extent cx="2965450" cy="2223135"/>
                  <wp:effectExtent l="0" t="0" r="6350" b="5715"/>
                  <wp:docPr id="5" name="Picture 5"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tar, outdoor object, night sky&#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B7AC1" w:rsidRPr="00EE3E4F" w14:paraId="32715900" w14:textId="77777777" w:rsidTr="00F36314">
        <w:trPr>
          <w:jc w:val="center"/>
        </w:trPr>
        <w:tc>
          <w:tcPr>
            <w:tcW w:w="4680" w:type="dxa"/>
            <w:shd w:val="clear" w:color="auto" w:fill="000000"/>
          </w:tcPr>
          <w:p w14:paraId="3DC28065" w14:textId="77777777" w:rsidR="00EB7AC1" w:rsidRPr="00EE3E4F" w:rsidRDefault="00EB7AC1" w:rsidP="00F36314">
            <w:pPr>
              <w:jc w:val="center"/>
              <w:rPr>
                <w:sz w:val="20"/>
              </w:rPr>
            </w:pPr>
            <w:r w:rsidRPr="000D202C">
              <w:rPr>
                <w:sz w:val="20"/>
              </w:rPr>
              <w:t>2021-03-02-0353_1-M42_672SII-999msDark50pctStack80-L</w:t>
            </w:r>
            <w:r>
              <w:rPr>
                <w:sz w:val="20"/>
              </w:rPr>
              <w:t>in</w:t>
            </w:r>
            <w:r w:rsidRPr="000D202C">
              <w:rPr>
                <w:sz w:val="20"/>
              </w:rPr>
              <w:t>.jpg</w:t>
            </w:r>
          </w:p>
        </w:tc>
        <w:tc>
          <w:tcPr>
            <w:tcW w:w="4680" w:type="dxa"/>
            <w:shd w:val="clear" w:color="auto" w:fill="000000"/>
          </w:tcPr>
          <w:p w14:paraId="69C4800D" w14:textId="77777777" w:rsidR="00EB7AC1" w:rsidRPr="00EE3E4F" w:rsidRDefault="00EB7AC1" w:rsidP="00F36314">
            <w:pPr>
              <w:jc w:val="center"/>
              <w:rPr>
                <w:sz w:val="20"/>
              </w:rPr>
            </w:pPr>
            <w:r w:rsidRPr="000D202C">
              <w:rPr>
                <w:sz w:val="20"/>
              </w:rPr>
              <w:t>2021-03-02-0353_1-M42_672SII-999msDark50pctStack80-Log.jpg</w:t>
            </w:r>
          </w:p>
        </w:tc>
      </w:tr>
    </w:tbl>
    <w:p w14:paraId="71A14CC0" w14:textId="540A53DD" w:rsidR="003950DD" w:rsidRDefault="003950DD" w:rsidP="00283330"/>
    <w:p w14:paraId="2B4037B4" w14:textId="77777777" w:rsidR="003950DD" w:rsidRDefault="003950DD" w:rsidP="00283330"/>
    <w:p w14:paraId="4D2DC1C5" w14:textId="77777777" w:rsidR="00283330" w:rsidRDefault="00283330">
      <w:pPr>
        <w:rPr>
          <w:rFonts w:cs="Arial"/>
          <w:b/>
          <w:bCs/>
          <w:sz w:val="26"/>
          <w:szCs w:val="26"/>
        </w:rPr>
      </w:pPr>
      <w:r>
        <w:br w:type="page"/>
      </w:r>
    </w:p>
    <w:p w14:paraId="2B243D48" w14:textId="472C0814" w:rsidR="00283330" w:rsidRPr="00D4326C" w:rsidRDefault="00283330" w:rsidP="00283330">
      <w:pPr>
        <w:pStyle w:val="Heading3"/>
      </w:pPr>
      <w:bookmarkStart w:id="25" w:name="_Toc86521201"/>
      <w:r>
        <w:lastRenderedPageBreak/>
        <w:t xml:space="preserve">2021-Jun-22 (Jun-22 UT): </w:t>
      </w:r>
      <w:r w:rsidRPr="002B2B28">
        <w:t xml:space="preserve"> </w:t>
      </w:r>
      <w:r w:rsidR="003A2230">
        <w:t xml:space="preserve">Moon and </w:t>
      </w:r>
      <w:r>
        <w:t>Jupiter NH3 Video</w:t>
      </w:r>
      <w:bookmarkEnd w:id="25"/>
    </w:p>
    <w:p w14:paraId="284FC13C" w14:textId="77777777" w:rsidR="00283330" w:rsidRDefault="00283330" w:rsidP="00283330">
      <w:pPr>
        <w:rPr>
          <w:color w:val="808080" w:themeColor="background1" w:themeShade="80"/>
          <w:sz w:val="20"/>
        </w:rPr>
      </w:pPr>
      <w:r>
        <w:rPr>
          <w:color w:val="808080" w:themeColor="background1" w:themeShade="80"/>
          <w:sz w:val="20"/>
        </w:rPr>
        <w:t>Last Updated 6/23/2021</w:t>
      </w:r>
    </w:p>
    <w:p w14:paraId="16B4D89E" w14:textId="77777777" w:rsidR="00283330" w:rsidRDefault="00283330" w:rsidP="00283330"/>
    <w:p w14:paraId="32E6D341" w14:textId="5130D66C" w:rsidR="00283330" w:rsidRDefault="00283330" w:rsidP="00283330">
      <w:r>
        <w:t xml:space="preserve">Transparency was good (4/5) and seeing was good (3.5/5).  </w:t>
      </w:r>
    </w:p>
    <w:p w14:paraId="5C4344BF" w14:textId="512C381F" w:rsidR="00283330" w:rsidRDefault="00283330" w:rsidP="00283330"/>
    <w:tbl>
      <w:tblPr>
        <w:tblW w:w="9360" w:type="dxa"/>
        <w:tblLayout w:type="fixed"/>
        <w:tblCellMar>
          <w:left w:w="0" w:type="dxa"/>
          <w:right w:w="0" w:type="dxa"/>
        </w:tblCellMar>
        <w:tblLook w:val="04A0" w:firstRow="1" w:lastRow="0" w:firstColumn="1" w:lastColumn="0" w:noHBand="0" w:noVBand="1"/>
      </w:tblPr>
      <w:tblGrid>
        <w:gridCol w:w="3935"/>
        <w:gridCol w:w="1085"/>
        <w:gridCol w:w="1085"/>
        <w:gridCol w:w="1085"/>
        <w:gridCol w:w="910"/>
        <w:gridCol w:w="1260"/>
      </w:tblGrid>
      <w:tr w:rsidR="00B260E1" w:rsidRPr="00B260E1" w14:paraId="044FEA25" w14:textId="77777777" w:rsidTr="00B260E1">
        <w:trPr>
          <w:trHeight w:val="290"/>
        </w:trPr>
        <w:tc>
          <w:tcPr>
            <w:tcW w:w="3935" w:type="dxa"/>
            <w:tcBorders>
              <w:top w:val="single" w:sz="4" w:space="0" w:color="auto"/>
              <w:left w:val="nil"/>
              <w:bottom w:val="single" w:sz="4" w:space="0" w:color="auto"/>
              <w:right w:val="nil"/>
            </w:tcBorders>
            <w:shd w:val="clear" w:color="auto" w:fill="auto"/>
            <w:noWrap/>
            <w:vAlign w:val="bottom"/>
            <w:hideMark/>
          </w:tcPr>
          <w:p w14:paraId="30B951B3" w14:textId="77777777" w:rsidR="00B260E1" w:rsidRPr="00B260E1" w:rsidRDefault="00B260E1">
            <w:pPr>
              <w:rPr>
                <w:rFonts w:ascii="Calibri" w:hAnsi="Calibri" w:cs="Calibri"/>
                <w:b/>
                <w:bCs/>
                <w:color w:val="000000"/>
                <w:sz w:val="20"/>
                <w:szCs w:val="20"/>
              </w:rPr>
            </w:pPr>
            <w:r w:rsidRPr="00B260E1">
              <w:rPr>
                <w:rFonts w:ascii="Calibri" w:hAnsi="Calibri" w:cs="Calibri"/>
                <w:b/>
                <w:bCs/>
                <w:color w:val="000000"/>
                <w:sz w:val="20"/>
                <w:szCs w:val="20"/>
              </w:rPr>
              <w:t>Video File</w:t>
            </w:r>
          </w:p>
        </w:tc>
        <w:tc>
          <w:tcPr>
            <w:tcW w:w="1085" w:type="dxa"/>
            <w:tcBorders>
              <w:top w:val="single" w:sz="4" w:space="0" w:color="auto"/>
              <w:left w:val="nil"/>
              <w:bottom w:val="single" w:sz="4" w:space="0" w:color="auto"/>
              <w:right w:val="nil"/>
            </w:tcBorders>
            <w:shd w:val="clear" w:color="auto" w:fill="auto"/>
            <w:noWrap/>
            <w:vAlign w:val="bottom"/>
            <w:hideMark/>
          </w:tcPr>
          <w:p w14:paraId="50800FD3"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Exposure</w:t>
            </w:r>
          </w:p>
        </w:tc>
        <w:tc>
          <w:tcPr>
            <w:tcW w:w="1085" w:type="dxa"/>
            <w:tcBorders>
              <w:top w:val="single" w:sz="4" w:space="0" w:color="auto"/>
              <w:left w:val="nil"/>
              <w:bottom w:val="single" w:sz="4" w:space="0" w:color="auto"/>
              <w:right w:val="nil"/>
            </w:tcBorders>
            <w:shd w:val="clear" w:color="auto" w:fill="auto"/>
            <w:noWrap/>
            <w:vAlign w:val="bottom"/>
            <w:hideMark/>
          </w:tcPr>
          <w:p w14:paraId="5BEBFCA6"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in</w:t>
            </w:r>
          </w:p>
        </w:tc>
        <w:tc>
          <w:tcPr>
            <w:tcW w:w="1085" w:type="dxa"/>
            <w:tcBorders>
              <w:top w:val="single" w:sz="4" w:space="0" w:color="auto"/>
              <w:left w:val="nil"/>
              <w:bottom w:val="single" w:sz="4" w:space="0" w:color="auto"/>
              <w:right w:val="nil"/>
            </w:tcBorders>
            <w:shd w:val="clear" w:color="auto" w:fill="auto"/>
            <w:noWrap/>
            <w:vAlign w:val="bottom"/>
            <w:hideMark/>
          </w:tcPr>
          <w:p w14:paraId="074854D5"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mma</w:t>
            </w:r>
          </w:p>
        </w:tc>
        <w:tc>
          <w:tcPr>
            <w:tcW w:w="910" w:type="dxa"/>
            <w:tcBorders>
              <w:top w:val="single" w:sz="4" w:space="0" w:color="auto"/>
              <w:left w:val="nil"/>
              <w:bottom w:val="single" w:sz="4" w:space="0" w:color="auto"/>
              <w:right w:val="nil"/>
            </w:tcBorders>
            <w:shd w:val="clear" w:color="auto" w:fill="auto"/>
            <w:noWrap/>
            <w:vAlign w:val="bottom"/>
            <w:hideMark/>
          </w:tcPr>
          <w:p w14:paraId="7CEB31C3"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5E1037E"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Capture Area</w:t>
            </w:r>
          </w:p>
        </w:tc>
      </w:tr>
      <w:tr w:rsidR="00B260E1" w:rsidRPr="00B260E1" w14:paraId="5B350123" w14:textId="77777777" w:rsidTr="00B260E1">
        <w:trPr>
          <w:trHeight w:val="290"/>
        </w:trPr>
        <w:tc>
          <w:tcPr>
            <w:tcW w:w="3935" w:type="dxa"/>
            <w:tcBorders>
              <w:top w:val="single" w:sz="4" w:space="0" w:color="auto"/>
              <w:left w:val="nil"/>
              <w:bottom w:val="nil"/>
              <w:right w:val="nil"/>
            </w:tcBorders>
            <w:shd w:val="clear" w:color="auto" w:fill="auto"/>
            <w:noWrap/>
            <w:vAlign w:val="bottom"/>
            <w:hideMark/>
          </w:tcPr>
          <w:p w14:paraId="08D63A1A"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3_2-Plato_685NUV.avi</w:t>
            </w:r>
          </w:p>
        </w:tc>
        <w:tc>
          <w:tcPr>
            <w:tcW w:w="1085" w:type="dxa"/>
            <w:tcBorders>
              <w:top w:val="single" w:sz="4" w:space="0" w:color="auto"/>
              <w:left w:val="nil"/>
              <w:bottom w:val="nil"/>
              <w:right w:val="nil"/>
            </w:tcBorders>
            <w:shd w:val="clear" w:color="auto" w:fill="auto"/>
            <w:noWrap/>
            <w:vAlign w:val="bottom"/>
            <w:hideMark/>
          </w:tcPr>
          <w:p w14:paraId="1D7FB4D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single" w:sz="4" w:space="0" w:color="auto"/>
              <w:left w:val="nil"/>
              <w:bottom w:val="nil"/>
              <w:right w:val="nil"/>
            </w:tcBorders>
            <w:shd w:val="clear" w:color="auto" w:fill="auto"/>
            <w:noWrap/>
            <w:vAlign w:val="bottom"/>
            <w:hideMark/>
          </w:tcPr>
          <w:p w14:paraId="47486056"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single" w:sz="4" w:space="0" w:color="auto"/>
              <w:left w:val="nil"/>
              <w:bottom w:val="nil"/>
              <w:right w:val="nil"/>
            </w:tcBorders>
            <w:shd w:val="clear" w:color="auto" w:fill="auto"/>
            <w:noWrap/>
            <w:vAlign w:val="bottom"/>
            <w:hideMark/>
          </w:tcPr>
          <w:p w14:paraId="3EA495B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single" w:sz="4" w:space="0" w:color="auto"/>
              <w:left w:val="nil"/>
              <w:bottom w:val="nil"/>
              <w:right w:val="nil"/>
            </w:tcBorders>
            <w:shd w:val="clear" w:color="auto" w:fill="auto"/>
            <w:noWrap/>
            <w:vAlign w:val="bottom"/>
            <w:hideMark/>
          </w:tcPr>
          <w:p w14:paraId="4B114CF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single" w:sz="4" w:space="0" w:color="auto"/>
              <w:left w:val="nil"/>
              <w:bottom w:val="nil"/>
              <w:right w:val="nil"/>
            </w:tcBorders>
            <w:shd w:val="clear" w:color="auto" w:fill="auto"/>
            <w:noWrap/>
            <w:vAlign w:val="bottom"/>
            <w:hideMark/>
          </w:tcPr>
          <w:p w14:paraId="71C2DA1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0B3EF508" w14:textId="77777777" w:rsidTr="00B260E1">
        <w:trPr>
          <w:trHeight w:val="290"/>
        </w:trPr>
        <w:tc>
          <w:tcPr>
            <w:tcW w:w="3935" w:type="dxa"/>
            <w:tcBorders>
              <w:top w:val="nil"/>
              <w:left w:val="nil"/>
              <w:right w:val="nil"/>
            </w:tcBorders>
            <w:shd w:val="clear" w:color="auto" w:fill="auto"/>
            <w:noWrap/>
            <w:vAlign w:val="bottom"/>
            <w:hideMark/>
          </w:tcPr>
          <w:p w14:paraId="1B798DD5"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3_9-Plato_685NUV.avi</w:t>
            </w:r>
          </w:p>
        </w:tc>
        <w:tc>
          <w:tcPr>
            <w:tcW w:w="1085" w:type="dxa"/>
            <w:tcBorders>
              <w:top w:val="nil"/>
              <w:left w:val="nil"/>
              <w:right w:val="nil"/>
            </w:tcBorders>
            <w:shd w:val="clear" w:color="auto" w:fill="auto"/>
            <w:noWrap/>
            <w:vAlign w:val="bottom"/>
            <w:hideMark/>
          </w:tcPr>
          <w:p w14:paraId="2142F05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nil"/>
              <w:left w:val="nil"/>
              <w:right w:val="nil"/>
            </w:tcBorders>
            <w:shd w:val="clear" w:color="auto" w:fill="auto"/>
            <w:noWrap/>
            <w:vAlign w:val="bottom"/>
            <w:hideMark/>
          </w:tcPr>
          <w:p w14:paraId="200BB3F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nil"/>
              <w:left w:val="nil"/>
              <w:right w:val="nil"/>
            </w:tcBorders>
            <w:shd w:val="clear" w:color="auto" w:fill="auto"/>
            <w:noWrap/>
            <w:vAlign w:val="bottom"/>
            <w:hideMark/>
          </w:tcPr>
          <w:p w14:paraId="7C02F91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nil"/>
              <w:left w:val="nil"/>
              <w:right w:val="nil"/>
            </w:tcBorders>
            <w:shd w:val="clear" w:color="auto" w:fill="auto"/>
            <w:noWrap/>
            <w:vAlign w:val="bottom"/>
            <w:hideMark/>
          </w:tcPr>
          <w:p w14:paraId="1919FD2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nil"/>
              <w:left w:val="nil"/>
              <w:right w:val="nil"/>
            </w:tcBorders>
            <w:shd w:val="clear" w:color="auto" w:fill="auto"/>
            <w:noWrap/>
            <w:vAlign w:val="bottom"/>
            <w:hideMark/>
          </w:tcPr>
          <w:p w14:paraId="1512BF3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E6297FF" w14:textId="77777777" w:rsidTr="00B260E1">
        <w:trPr>
          <w:trHeight w:val="290"/>
        </w:trPr>
        <w:tc>
          <w:tcPr>
            <w:tcW w:w="3935" w:type="dxa"/>
            <w:tcBorders>
              <w:top w:val="nil"/>
              <w:left w:val="nil"/>
              <w:bottom w:val="single" w:sz="4" w:space="0" w:color="auto"/>
              <w:right w:val="nil"/>
            </w:tcBorders>
            <w:shd w:val="clear" w:color="auto" w:fill="auto"/>
            <w:noWrap/>
            <w:vAlign w:val="bottom"/>
            <w:hideMark/>
          </w:tcPr>
          <w:p w14:paraId="094AE909"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5_2-Plato_685NUV.avi</w:t>
            </w:r>
          </w:p>
        </w:tc>
        <w:tc>
          <w:tcPr>
            <w:tcW w:w="1085" w:type="dxa"/>
            <w:tcBorders>
              <w:top w:val="nil"/>
              <w:left w:val="nil"/>
              <w:bottom w:val="single" w:sz="4" w:space="0" w:color="auto"/>
              <w:right w:val="nil"/>
            </w:tcBorders>
            <w:shd w:val="clear" w:color="auto" w:fill="auto"/>
            <w:noWrap/>
            <w:vAlign w:val="bottom"/>
            <w:hideMark/>
          </w:tcPr>
          <w:p w14:paraId="19DAA96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nil"/>
              <w:left w:val="nil"/>
              <w:bottom w:val="single" w:sz="4" w:space="0" w:color="auto"/>
              <w:right w:val="nil"/>
            </w:tcBorders>
            <w:shd w:val="clear" w:color="auto" w:fill="auto"/>
            <w:noWrap/>
            <w:vAlign w:val="bottom"/>
            <w:hideMark/>
          </w:tcPr>
          <w:p w14:paraId="74A2AC6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nil"/>
              <w:left w:val="nil"/>
              <w:bottom w:val="single" w:sz="4" w:space="0" w:color="auto"/>
              <w:right w:val="nil"/>
            </w:tcBorders>
            <w:shd w:val="clear" w:color="auto" w:fill="auto"/>
            <w:noWrap/>
            <w:vAlign w:val="bottom"/>
            <w:hideMark/>
          </w:tcPr>
          <w:p w14:paraId="1FBD34F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nil"/>
              <w:left w:val="nil"/>
              <w:bottom w:val="single" w:sz="4" w:space="0" w:color="auto"/>
              <w:right w:val="nil"/>
            </w:tcBorders>
            <w:shd w:val="clear" w:color="auto" w:fill="auto"/>
            <w:noWrap/>
            <w:vAlign w:val="bottom"/>
            <w:hideMark/>
          </w:tcPr>
          <w:p w14:paraId="38A625F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nil"/>
              <w:left w:val="nil"/>
              <w:bottom w:val="single" w:sz="4" w:space="0" w:color="auto"/>
              <w:right w:val="nil"/>
            </w:tcBorders>
            <w:shd w:val="clear" w:color="auto" w:fill="auto"/>
            <w:noWrap/>
            <w:vAlign w:val="bottom"/>
            <w:hideMark/>
          </w:tcPr>
          <w:p w14:paraId="590BA26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bl>
    <w:p w14:paraId="2871DF1F" w14:textId="37580115" w:rsidR="00B260E1" w:rsidRDefault="00B260E1" w:rsidP="00283330"/>
    <w:tbl>
      <w:tblPr>
        <w:tblW w:w="9360" w:type="dxa"/>
        <w:tblLayout w:type="fixed"/>
        <w:tblCellMar>
          <w:left w:w="0" w:type="dxa"/>
          <w:right w:w="0" w:type="dxa"/>
        </w:tblCellMar>
        <w:tblLook w:val="04A0" w:firstRow="1" w:lastRow="0" w:firstColumn="1" w:lastColumn="0" w:noHBand="0" w:noVBand="1"/>
      </w:tblPr>
      <w:tblGrid>
        <w:gridCol w:w="4209"/>
        <w:gridCol w:w="1031"/>
        <w:gridCol w:w="1030"/>
        <w:gridCol w:w="1030"/>
        <w:gridCol w:w="890"/>
        <w:gridCol w:w="1170"/>
      </w:tblGrid>
      <w:tr w:rsidR="00B260E1" w:rsidRPr="00B260E1" w14:paraId="2DD2E310" w14:textId="77777777" w:rsidTr="00B260E1">
        <w:trPr>
          <w:trHeight w:val="290"/>
        </w:trPr>
        <w:tc>
          <w:tcPr>
            <w:tcW w:w="4209" w:type="dxa"/>
            <w:tcBorders>
              <w:top w:val="single" w:sz="4" w:space="0" w:color="auto"/>
              <w:left w:val="nil"/>
              <w:bottom w:val="single" w:sz="4" w:space="0" w:color="auto"/>
              <w:right w:val="nil"/>
            </w:tcBorders>
            <w:shd w:val="clear" w:color="auto" w:fill="auto"/>
            <w:noWrap/>
            <w:vAlign w:val="bottom"/>
            <w:hideMark/>
          </w:tcPr>
          <w:p w14:paraId="74A5AFF7" w14:textId="77777777" w:rsidR="00B260E1" w:rsidRPr="00B260E1" w:rsidRDefault="00B260E1">
            <w:pPr>
              <w:rPr>
                <w:rFonts w:ascii="Calibri" w:hAnsi="Calibri" w:cs="Calibri"/>
                <w:b/>
                <w:bCs/>
                <w:color w:val="000000"/>
                <w:sz w:val="20"/>
                <w:szCs w:val="20"/>
              </w:rPr>
            </w:pPr>
            <w:r w:rsidRPr="00B260E1">
              <w:rPr>
                <w:rFonts w:ascii="Calibri" w:hAnsi="Calibri" w:cs="Calibri"/>
                <w:b/>
                <w:bCs/>
                <w:color w:val="000000"/>
                <w:sz w:val="20"/>
                <w:szCs w:val="20"/>
              </w:rPr>
              <w:t>Video File</w:t>
            </w:r>
          </w:p>
        </w:tc>
        <w:tc>
          <w:tcPr>
            <w:tcW w:w="1031" w:type="dxa"/>
            <w:tcBorders>
              <w:top w:val="single" w:sz="4" w:space="0" w:color="auto"/>
              <w:left w:val="nil"/>
              <w:bottom w:val="single" w:sz="4" w:space="0" w:color="auto"/>
              <w:right w:val="nil"/>
            </w:tcBorders>
            <w:shd w:val="clear" w:color="auto" w:fill="auto"/>
            <w:noWrap/>
            <w:vAlign w:val="bottom"/>
            <w:hideMark/>
          </w:tcPr>
          <w:p w14:paraId="135C9297"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Exposure</w:t>
            </w:r>
          </w:p>
        </w:tc>
        <w:tc>
          <w:tcPr>
            <w:tcW w:w="1030" w:type="dxa"/>
            <w:tcBorders>
              <w:top w:val="single" w:sz="4" w:space="0" w:color="auto"/>
              <w:left w:val="nil"/>
              <w:bottom w:val="single" w:sz="4" w:space="0" w:color="auto"/>
              <w:right w:val="nil"/>
            </w:tcBorders>
            <w:shd w:val="clear" w:color="auto" w:fill="auto"/>
            <w:noWrap/>
            <w:vAlign w:val="bottom"/>
            <w:hideMark/>
          </w:tcPr>
          <w:p w14:paraId="61706812"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in</w:t>
            </w:r>
          </w:p>
        </w:tc>
        <w:tc>
          <w:tcPr>
            <w:tcW w:w="1030" w:type="dxa"/>
            <w:tcBorders>
              <w:top w:val="single" w:sz="4" w:space="0" w:color="auto"/>
              <w:left w:val="nil"/>
              <w:bottom w:val="single" w:sz="4" w:space="0" w:color="auto"/>
              <w:right w:val="nil"/>
            </w:tcBorders>
            <w:shd w:val="clear" w:color="auto" w:fill="auto"/>
            <w:noWrap/>
            <w:vAlign w:val="bottom"/>
            <w:hideMark/>
          </w:tcPr>
          <w:p w14:paraId="305563BD"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mma</w:t>
            </w:r>
          </w:p>
        </w:tc>
        <w:tc>
          <w:tcPr>
            <w:tcW w:w="890" w:type="dxa"/>
            <w:tcBorders>
              <w:top w:val="single" w:sz="4" w:space="0" w:color="auto"/>
              <w:left w:val="nil"/>
              <w:bottom w:val="single" w:sz="4" w:space="0" w:color="auto"/>
              <w:right w:val="nil"/>
            </w:tcBorders>
            <w:shd w:val="clear" w:color="auto" w:fill="auto"/>
            <w:noWrap/>
            <w:vAlign w:val="bottom"/>
            <w:hideMark/>
          </w:tcPr>
          <w:p w14:paraId="56E02466"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6FE1359E"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Capture Area</w:t>
            </w:r>
          </w:p>
        </w:tc>
      </w:tr>
      <w:tr w:rsidR="00B260E1" w:rsidRPr="00B260E1" w14:paraId="7E88DFFA" w14:textId="77777777" w:rsidTr="00B260E1">
        <w:trPr>
          <w:trHeight w:val="290"/>
        </w:trPr>
        <w:tc>
          <w:tcPr>
            <w:tcW w:w="4209" w:type="dxa"/>
            <w:tcBorders>
              <w:top w:val="single" w:sz="4" w:space="0" w:color="auto"/>
              <w:left w:val="nil"/>
              <w:bottom w:val="nil"/>
              <w:right w:val="nil"/>
            </w:tcBorders>
            <w:shd w:val="clear" w:color="auto" w:fill="auto"/>
            <w:noWrap/>
            <w:vAlign w:val="bottom"/>
            <w:hideMark/>
          </w:tcPr>
          <w:p w14:paraId="0E5DAF9D"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9_4-FLAT_Full_685NIR.avi</w:t>
            </w:r>
          </w:p>
        </w:tc>
        <w:tc>
          <w:tcPr>
            <w:tcW w:w="1031" w:type="dxa"/>
            <w:tcBorders>
              <w:top w:val="single" w:sz="4" w:space="0" w:color="auto"/>
              <w:left w:val="nil"/>
              <w:bottom w:val="nil"/>
              <w:right w:val="nil"/>
            </w:tcBorders>
            <w:shd w:val="clear" w:color="auto" w:fill="auto"/>
            <w:noWrap/>
            <w:vAlign w:val="bottom"/>
            <w:hideMark/>
          </w:tcPr>
          <w:p w14:paraId="3B26C27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30" w:type="dxa"/>
            <w:tcBorders>
              <w:top w:val="single" w:sz="4" w:space="0" w:color="auto"/>
              <w:left w:val="nil"/>
              <w:bottom w:val="nil"/>
              <w:right w:val="nil"/>
            </w:tcBorders>
            <w:shd w:val="clear" w:color="auto" w:fill="auto"/>
            <w:noWrap/>
            <w:vAlign w:val="bottom"/>
            <w:hideMark/>
          </w:tcPr>
          <w:p w14:paraId="59005F4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single" w:sz="4" w:space="0" w:color="auto"/>
              <w:left w:val="nil"/>
              <w:bottom w:val="nil"/>
              <w:right w:val="nil"/>
            </w:tcBorders>
            <w:shd w:val="clear" w:color="auto" w:fill="auto"/>
            <w:noWrap/>
            <w:vAlign w:val="bottom"/>
            <w:hideMark/>
          </w:tcPr>
          <w:p w14:paraId="7E53D1C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single" w:sz="4" w:space="0" w:color="auto"/>
              <w:left w:val="nil"/>
              <w:bottom w:val="nil"/>
              <w:right w:val="nil"/>
            </w:tcBorders>
            <w:shd w:val="clear" w:color="auto" w:fill="auto"/>
            <w:noWrap/>
            <w:vAlign w:val="bottom"/>
            <w:hideMark/>
          </w:tcPr>
          <w:p w14:paraId="70A4895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single" w:sz="4" w:space="0" w:color="auto"/>
              <w:left w:val="nil"/>
              <w:bottom w:val="nil"/>
              <w:right w:val="nil"/>
            </w:tcBorders>
            <w:shd w:val="clear" w:color="auto" w:fill="auto"/>
            <w:noWrap/>
            <w:vAlign w:val="bottom"/>
            <w:hideMark/>
          </w:tcPr>
          <w:p w14:paraId="7336207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0A6C9C3B" w14:textId="77777777" w:rsidTr="00B260E1">
        <w:trPr>
          <w:trHeight w:val="290"/>
        </w:trPr>
        <w:tc>
          <w:tcPr>
            <w:tcW w:w="4209" w:type="dxa"/>
            <w:tcBorders>
              <w:top w:val="nil"/>
              <w:left w:val="nil"/>
              <w:bottom w:val="nil"/>
              <w:right w:val="nil"/>
            </w:tcBorders>
            <w:shd w:val="clear" w:color="auto" w:fill="auto"/>
            <w:noWrap/>
            <w:vAlign w:val="bottom"/>
            <w:hideMark/>
          </w:tcPr>
          <w:p w14:paraId="64057D2B"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9_8-FLAT_Half_685NIR.avi</w:t>
            </w:r>
          </w:p>
        </w:tc>
        <w:tc>
          <w:tcPr>
            <w:tcW w:w="1031" w:type="dxa"/>
            <w:tcBorders>
              <w:top w:val="nil"/>
              <w:left w:val="nil"/>
              <w:bottom w:val="nil"/>
              <w:right w:val="nil"/>
            </w:tcBorders>
            <w:shd w:val="clear" w:color="auto" w:fill="auto"/>
            <w:noWrap/>
            <w:vAlign w:val="bottom"/>
            <w:hideMark/>
          </w:tcPr>
          <w:p w14:paraId="419FC47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30" w:type="dxa"/>
            <w:tcBorders>
              <w:top w:val="nil"/>
              <w:left w:val="nil"/>
              <w:bottom w:val="nil"/>
              <w:right w:val="nil"/>
            </w:tcBorders>
            <w:shd w:val="clear" w:color="auto" w:fill="auto"/>
            <w:noWrap/>
            <w:vAlign w:val="bottom"/>
            <w:hideMark/>
          </w:tcPr>
          <w:p w14:paraId="294208D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55AE01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6A54FD4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98625F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4A797F7" w14:textId="77777777" w:rsidTr="00B260E1">
        <w:trPr>
          <w:trHeight w:val="290"/>
        </w:trPr>
        <w:tc>
          <w:tcPr>
            <w:tcW w:w="4209" w:type="dxa"/>
            <w:tcBorders>
              <w:top w:val="nil"/>
              <w:left w:val="nil"/>
              <w:bottom w:val="nil"/>
              <w:right w:val="nil"/>
            </w:tcBorders>
            <w:shd w:val="clear" w:color="auto" w:fill="auto"/>
            <w:noWrap/>
            <w:vAlign w:val="bottom"/>
            <w:hideMark/>
          </w:tcPr>
          <w:p w14:paraId="03B228D4"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1_0-FLAT_Half_889CH4.avi</w:t>
            </w:r>
          </w:p>
        </w:tc>
        <w:tc>
          <w:tcPr>
            <w:tcW w:w="1031" w:type="dxa"/>
            <w:tcBorders>
              <w:top w:val="nil"/>
              <w:left w:val="nil"/>
              <w:bottom w:val="nil"/>
              <w:right w:val="nil"/>
            </w:tcBorders>
            <w:shd w:val="clear" w:color="auto" w:fill="auto"/>
            <w:noWrap/>
            <w:vAlign w:val="bottom"/>
            <w:hideMark/>
          </w:tcPr>
          <w:p w14:paraId="64D4F2A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586CEB5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58E700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46CB88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9F0C44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5CBFCB6A" w14:textId="77777777" w:rsidTr="00B260E1">
        <w:trPr>
          <w:trHeight w:val="290"/>
        </w:trPr>
        <w:tc>
          <w:tcPr>
            <w:tcW w:w="4209" w:type="dxa"/>
            <w:tcBorders>
              <w:top w:val="nil"/>
              <w:left w:val="nil"/>
              <w:bottom w:val="nil"/>
              <w:right w:val="nil"/>
            </w:tcBorders>
            <w:shd w:val="clear" w:color="auto" w:fill="auto"/>
            <w:noWrap/>
            <w:vAlign w:val="bottom"/>
            <w:hideMark/>
          </w:tcPr>
          <w:p w14:paraId="4C7D980D"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2_8-FLAT_Full_889CH4.avi</w:t>
            </w:r>
          </w:p>
        </w:tc>
        <w:tc>
          <w:tcPr>
            <w:tcW w:w="1031" w:type="dxa"/>
            <w:tcBorders>
              <w:top w:val="nil"/>
              <w:left w:val="nil"/>
              <w:bottom w:val="nil"/>
              <w:right w:val="nil"/>
            </w:tcBorders>
            <w:shd w:val="clear" w:color="auto" w:fill="auto"/>
            <w:noWrap/>
            <w:vAlign w:val="bottom"/>
            <w:hideMark/>
          </w:tcPr>
          <w:p w14:paraId="093F02D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515CBCF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DC9EE7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76CD9DB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9299ED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8DF2E98" w14:textId="77777777" w:rsidTr="00B260E1">
        <w:trPr>
          <w:trHeight w:val="290"/>
        </w:trPr>
        <w:tc>
          <w:tcPr>
            <w:tcW w:w="4209" w:type="dxa"/>
            <w:tcBorders>
              <w:top w:val="nil"/>
              <w:left w:val="nil"/>
              <w:bottom w:val="nil"/>
              <w:right w:val="nil"/>
            </w:tcBorders>
            <w:shd w:val="clear" w:color="auto" w:fill="auto"/>
            <w:noWrap/>
            <w:vAlign w:val="bottom"/>
            <w:hideMark/>
          </w:tcPr>
          <w:p w14:paraId="44EB8084"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4_5-FLAT_Full_380NUV.avi</w:t>
            </w:r>
          </w:p>
        </w:tc>
        <w:tc>
          <w:tcPr>
            <w:tcW w:w="1031" w:type="dxa"/>
            <w:tcBorders>
              <w:top w:val="nil"/>
              <w:left w:val="nil"/>
              <w:bottom w:val="nil"/>
              <w:right w:val="nil"/>
            </w:tcBorders>
            <w:shd w:val="clear" w:color="auto" w:fill="auto"/>
            <w:noWrap/>
            <w:vAlign w:val="bottom"/>
            <w:hideMark/>
          </w:tcPr>
          <w:p w14:paraId="19AE2E1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4A2AA53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70</w:t>
            </w:r>
          </w:p>
        </w:tc>
        <w:tc>
          <w:tcPr>
            <w:tcW w:w="1030" w:type="dxa"/>
            <w:tcBorders>
              <w:top w:val="nil"/>
              <w:left w:val="nil"/>
              <w:bottom w:val="nil"/>
              <w:right w:val="nil"/>
            </w:tcBorders>
            <w:shd w:val="clear" w:color="auto" w:fill="auto"/>
            <w:noWrap/>
            <w:vAlign w:val="bottom"/>
            <w:hideMark/>
          </w:tcPr>
          <w:p w14:paraId="6110CA5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5C2EDDD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D008AF2"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59F41BC7" w14:textId="77777777" w:rsidTr="00B260E1">
        <w:trPr>
          <w:trHeight w:val="290"/>
        </w:trPr>
        <w:tc>
          <w:tcPr>
            <w:tcW w:w="4209" w:type="dxa"/>
            <w:tcBorders>
              <w:top w:val="nil"/>
              <w:left w:val="nil"/>
              <w:bottom w:val="nil"/>
              <w:right w:val="nil"/>
            </w:tcBorders>
            <w:shd w:val="clear" w:color="auto" w:fill="auto"/>
            <w:noWrap/>
            <w:vAlign w:val="bottom"/>
            <w:hideMark/>
          </w:tcPr>
          <w:p w14:paraId="550B5E66"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5_7-FLAT_Half_380NUV.avi</w:t>
            </w:r>
          </w:p>
        </w:tc>
        <w:tc>
          <w:tcPr>
            <w:tcW w:w="1031" w:type="dxa"/>
            <w:tcBorders>
              <w:top w:val="nil"/>
              <w:left w:val="nil"/>
              <w:bottom w:val="nil"/>
              <w:right w:val="nil"/>
            </w:tcBorders>
            <w:shd w:val="clear" w:color="auto" w:fill="auto"/>
            <w:noWrap/>
            <w:vAlign w:val="bottom"/>
            <w:hideMark/>
          </w:tcPr>
          <w:p w14:paraId="30315F7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712783E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70</w:t>
            </w:r>
          </w:p>
        </w:tc>
        <w:tc>
          <w:tcPr>
            <w:tcW w:w="1030" w:type="dxa"/>
            <w:tcBorders>
              <w:top w:val="nil"/>
              <w:left w:val="nil"/>
              <w:bottom w:val="nil"/>
              <w:right w:val="nil"/>
            </w:tcBorders>
            <w:shd w:val="clear" w:color="auto" w:fill="auto"/>
            <w:noWrap/>
            <w:vAlign w:val="bottom"/>
            <w:hideMark/>
          </w:tcPr>
          <w:p w14:paraId="13FD5AC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798FDD4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F27EE7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1D5C329" w14:textId="77777777" w:rsidTr="00B260E1">
        <w:trPr>
          <w:trHeight w:val="290"/>
        </w:trPr>
        <w:tc>
          <w:tcPr>
            <w:tcW w:w="4209" w:type="dxa"/>
            <w:tcBorders>
              <w:top w:val="nil"/>
              <w:left w:val="nil"/>
              <w:bottom w:val="nil"/>
              <w:right w:val="nil"/>
            </w:tcBorders>
            <w:shd w:val="clear" w:color="auto" w:fill="auto"/>
            <w:noWrap/>
            <w:vAlign w:val="bottom"/>
            <w:hideMark/>
          </w:tcPr>
          <w:p w14:paraId="04DA8540"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6_9-FLAT_Half_450BLU.avi</w:t>
            </w:r>
          </w:p>
        </w:tc>
        <w:tc>
          <w:tcPr>
            <w:tcW w:w="1031" w:type="dxa"/>
            <w:tcBorders>
              <w:top w:val="nil"/>
              <w:left w:val="nil"/>
              <w:bottom w:val="nil"/>
              <w:right w:val="nil"/>
            </w:tcBorders>
            <w:shd w:val="clear" w:color="auto" w:fill="auto"/>
            <w:noWrap/>
            <w:vAlign w:val="bottom"/>
            <w:hideMark/>
          </w:tcPr>
          <w:p w14:paraId="4E36A79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2</w:t>
            </w:r>
          </w:p>
        </w:tc>
        <w:tc>
          <w:tcPr>
            <w:tcW w:w="1030" w:type="dxa"/>
            <w:tcBorders>
              <w:top w:val="nil"/>
              <w:left w:val="nil"/>
              <w:bottom w:val="nil"/>
              <w:right w:val="nil"/>
            </w:tcBorders>
            <w:shd w:val="clear" w:color="auto" w:fill="auto"/>
            <w:noWrap/>
            <w:vAlign w:val="bottom"/>
            <w:hideMark/>
          </w:tcPr>
          <w:p w14:paraId="21C72BD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70E87EA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24F1646"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F16340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1E73E25E" w14:textId="77777777" w:rsidTr="00B260E1">
        <w:trPr>
          <w:trHeight w:val="290"/>
        </w:trPr>
        <w:tc>
          <w:tcPr>
            <w:tcW w:w="4209" w:type="dxa"/>
            <w:tcBorders>
              <w:top w:val="nil"/>
              <w:left w:val="nil"/>
              <w:bottom w:val="nil"/>
              <w:right w:val="nil"/>
            </w:tcBorders>
            <w:shd w:val="clear" w:color="auto" w:fill="auto"/>
            <w:noWrap/>
            <w:vAlign w:val="bottom"/>
            <w:hideMark/>
          </w:tcPr>
          <w:p w14:paraId="20ACC999"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7_5-FLAT_Full_450BLU.avi</w:t>
            </w:r>
          </w:p>
        </w:tc>
        <w:tc>
          <w:tcPr>
            <w:tcW w:w="1031" w:type="dxa"/>
            <w:tcBorders>
              <w:top w:val="nil"/>
              <w:left w:val="nil"/>
              <w:bottom w:val="nil"/>
              <w:right w:val="nil"/>
            </w:tcBorders>
            <w:shd w:val="clear" w:color="auto" w:fill="auto"/>
            <w:noWrap/>
            <w:vAlign w:val="bottom"/>
            <w:hideMark/>
          </w:tcPr>
          <w:p w14:paraId="1FBEB3E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2</w:t>
            </w:r>
          </w:p>
        </w:tc>
        <w:tc>
          <w:tcPr>
            <w:tcW w:w="1030" w:type="dxa"/>
            <w:tcBorders>
              <w:top w:val="nil"/>
              <w:left w:val="nil"/>
              <w:bottom w:val="nil"/>
              <w:right w:val="nil"/>
            </w:tcBorders>
            <w:shd w:val="clear" w:color="auto" w:fill="auto"/>
            <w:noWrap/>
            <w:vAlign w:val="bottom"/>
            <w:hideMark/>
          </w:tcPr>
          <w:p w14:paraId="7209273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431876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5B25278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B6B4CF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32B77F74" w14:textId="77777777" w:rsidTr="00B260E1">
        <w:trPr>
          <w:trHeight w:val="290"/>
        </w:trPr>
        <w:tc>
          <w:tcPr>
            <w:tcW w:w="4209" w:type="dxa"/>
            <w:tcBorders>
              <w:top w:val="nil"/>
              <w:left w:val="nil"/>
              <w:bottom w:val="nil"/>
              <w:right w:val="nil"/>
            </w:tcBorders>
            <w:shd w:val="clear" w:color="auto" w:fill="auto"/>
            <w:noWrap/>
            <w:vAlign w:val="bottom"/>
            <w:hideMark/>
          </w:tcPr>
          <w:p w14:paraId="5EBFECB0"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8_1-FLAT_Full_550GRN.avi</w:t>
            </w:r>
          </w:p>
        </w:tc>
        <w:tc>
          <w:tcPr>
            <w:tcW w:w="1031" w:type="dxa"/>
            <w:tcBorders>
              <w:top w:val="nil"/>
              <w:left w:val="nil"/>
              <w:bottom w:val="nil"/>
              <w:right w:val="nil"/>
            </w:tcBorders>
            <w:shd w:val="clear" w:color="auto" w:fill="auto"/>
            <w:noWrap/>
            <w:vAlign w:val="bottom"/>
            <w:hideMark/>
          </w:tcPr>
          <w:p w14:paraId="03E8132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w:t>
            </w:r>
          </w:p>
        </w:tc>
        <w:tc>
          <w:tcPr>
            <w:tcW w:w="1030" w:type="dxa"/>
            <w:tcBorders>
              <w:top w:val="nil"/>
              <w:left w:val="nil"/>
              <w:bottom w:val="nil"/>
              <w:right w:val="nil"/>
            </w:tcBorders>
            <w:shd w:val="clear" w:color="auto" w:fill="auto"/>
            <w:noWrap/>
            <w:vAlign w:val="bottom"/>
            <w:hideMark/>
          </w:tcPr>
          <w:p w14:paraId="7933724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45B3964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1598500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F43AFA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6844A16" w14:textId="77777777" w:rsidTr="00B260E1">
        <w:trPr>
          <w:trHeight w:val="290"/>
        </w:trPr>
        <w:tc>
          <w:tcPr>
            <w:tcW w:w="4209" w:type="dxa"/>
            <w:tcBorders>
              <w:top w:val="nil"/>
              <w:left w:val="nil"/>
              <w:bottom w:val="nil"/>
              <w:right w:val="nil"/>
            </w:tcBorders>
            <w:shd w:val="clear" w:color="auto" w:fill="auto"/>
            <w:noWrap/>
            <w:vAlign w:val="bottom"/>
            <w:hideMark/>
          </w:tcPr>
          <w:p w14:paraId="44A1456E"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8_5-FLAT_Half_550GRN.avi</w:t>
            </w:r>
          </w:p>
        </w:tc>
        <w:tc>
          <w:tcPr>
            <w:tcW w:w="1031" w:type="dxa"/>
            <w:tcBorders>
              <w:top w:val="nil"/>
              <w:left w:val="nil"/>
              <w:bottom w:val="nil"/>
              <w:right w:val="nil"/>
            </w:tcBorders>
            <w:shd w:val="clear" w:color="auto" w:fill="auto"/>
            <w:noWrap/>
            <w:vAlign w:val="bottom"/>
            <w:hideMark/>
          </w:tcPr>
          <w:p w14:paraId="79F160F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w:t>
            </w:r>
          </w:p>
        </w:tc>
        <w:tc>
          <w:tcPr>
            <w:tcW w:w="1030" w:type="dxa"/>
            <w:tcBorders>
              <w:top w:val="nil"/>
              <w:left w:val="nil"/>
              <w:bottom w:val="nil"/>
              <w:right w:val="nil"/>
            </w:tcBorders>
            <w:shd w:val="clear" w:color="auto" w:fill="auto"/>
            <w:noWrap/>
            <w:vAlign w:val="bottom"/>
            <w:hideMark/>
          </w:tcPr>
          <w:p w14:paraId="3C21623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7C2595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5EAF5C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1E4184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47DB7C39" w14:textId="77777777" w:rsidTr="00B260E1">
        <w:trPr>
          <w:trHeight w:val="290"/>
        </w:trPr>
        <w:tc>
          <w:tcPr>
            <w:tcW w:w="4209" w:type="dxa"/>
            <w:tcBorders>
              <w:top w:val="nil"/>
              <w:left w:val="nil"/>
              <w:bottom w:val="nil"/>
              <w:right w:val="nil"/>
            </w:tcBorders>
            <w:shd w:val="clear" w:color="auto" w:fill="auto"/>
            <w:noWrap/>
            <w:vAlign w:val="bottom"/>
            <w:hideMark/>
          </w:tcPr>
          <w:p w14:paraId="7C1B1637"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9_3-FLAT_Half_647CNT.avi</w:t>
            </w:r>
          </w:p>
        </w:tc>
        <w:tc>
          <w:tcPr>
            <w:tcW w:w="1031" w:type="dxa"/>
            <w:tcBorders>
              <w:top w:val="nil"/>
              <w:left w:val="nil"/>
              <w:bottom w:val="nil"/>
              <w:right w:val="nil"/>
            </w:tcBorders>
            <w:shd w:val="clear" w:color="auto" w:fill="auto"/>
            <w:noWrap/>
            <w:vAlign w:val="bottom"/>
            <w:hideMark/>
          </w:tcPr>
          <w:p w14:paraId="36302F3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5</w:t>
            </w:r>
          </w:p>
        </w:tc>
        <w:tc>
          <w:tcPr>
            <w:tcW w:w="1030" w:type="dxa"/>
            <w:tcBorders>
              <w:top w:val="nil"/>
              <w:left w:val="nil"/>
              <w:bottom w:val="nil"/>
              <w:right w:val="nil"/>
            </w:tcBorders>
            <w:shd w:val="clear" w:color="auto" w:fill="auto"/>
            <w:noWrap/>
            <w:vAlign w:val="bottom"/>
            <w:hideMark/>
          </w:tcPr>
          <w:p w14:paraId="71905F4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4AA3B16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04DAC16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92F6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44D8E50A" w14:textId="77777777" w:rsidTr="00B260E1">
        <w:trPr>
          <w:trHeight w:val="290"/>
        </w:trPr>
        <w:tc>
          <w:tcPr>
            <w:tcW w:w="4209" w:type="dxa"/>
            <w:tcBorders>
              <w:top w:val="nil"/>
              <w:left w:val="nil"/>
              <w:bottom w:val="nil"/>
              <w:right w:val="nil"/>
            </w:tcBorders>
            <w:shd w:val="clear" w:color="auto" w:fill="auto"/>
            <w:noWrap/>
            <w:vAlign w:val="bottom"/>
            <w:hideMark/>
          </w:tcPr>
          <w:p w14:paraId="4A396455"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9_9-FLAT_Full_647CNT.avi</w:t>
            </w:r>
          </w:p>
        </w:tc>
        <w:tc>
          <w:tcPr>
            <w:tcW w:w="1031" w:type="dxa"/>
            <w:tcBorders>
              <w:top w:val="nil"/>
              <w:left w:val="nil"/>
              <w:bottom w:val="nil"/>
              <w:right w:val="nil"/>
            </w:tcBorders>
            <w:shd w:val="clear" w:color="auto" w:fill="auto"/>
            <w:noWrap/>
            <w:vAlign w:val="bottom"/>
            <w:hideMark/>
          </w:tcPr>
          <w:p w14:paraId="16CAF19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5</w:t>
            </w:r>
          </w:p>
        </w:tc>
        <w:tc>
          <w:tcPr>
            <w:tcW w:w="1030" w:type="dxa"/>
            <w:tcBorders>
              <w:top w:val="nil"/>
              <w:left w:val="nil"/>
              <w:bottom w:val="nil"/>
              <w:right w:val="nil"/>
            </w:tcBorders>
            <w:shd w:val="clear" w:color="auto" w:fill="auto"/>
            <w:noWrap/>
            <w:vAlign w:val="bottom"/>
            <w:hideMark/>
          </w:tcPr>
          <w:p w14:paraId="02A3DA9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306BD4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149863D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53B73D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FAE861E" w14:textId="77777777" w:rsidTr="00B260E1">
        <w:trPr>
          <w:trHeight w:val="290"/>
        </w:trPr>
        <w:tc>
          <w:tcPr>
            <w:tcW w:w="4209" w:type="dxa"/>
            <w:tcBorders>
              <w:top w:val="nil"/>
              <w:left w:val="nil"/>
              <w:bottom w:val="nil"/>
              <w:right w:val="nil"/>
            </w:tcBorders>
            <w:shd w:val="clear" w:color="auto" w:fill="auto"/>
            <w:noWrap/>
            <w:vAlign w:val="bottom"/>
            <w:hideMark/>
          </w:tcPr>
          <w:p w14:paraId="4FD77EDB"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1_6-FLAT_Full_656HIA.avi</w:t>
            </w:r>
          </w:p>
        </w:tc>
        <w:tc>
          <w:tcPr>
            <w:tcW w:w="1031" w:type="dxa"/>
            <w:tcBorders>
              <w:top w:val="nil"/>
              <w:left w:val="nil"/>
              <w:bottom w:val="nil"/>
              <w:right w:val="nil"/>
            </w:tcBorders>
            <w:shd w:val="clear" w:color="auto" w:fill="auto"/>
            <w:noWrap/>
            <w:vAlign w:val="bottom"/>
            <w:hideMark/>
          </w:tcPr>
          <w:p w14:paraId="192A89A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bottom w:val="nil"/>
              <w:right w:val="nil"/>
            </w:tcBorders>
            <w:shd w:val="clear" w:color="auto" w:fill="auto"/>
            <w:noWrap/>
            <w:vAlign w:val="bottom"/>
            <w:hideMark/>
          </w:tcPr>
          <w:p w14:paraId="0FF07DD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1817E88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6840A44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2EB808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0B8A5301" w14:textId="77777777" w:rsidTr="00B260E1">
        <w:trPr>
          <w:trHeight w:val="290"/>
        </w:trPr>
        <w:tc>
          <w:tcPr>
            <w:tcW w:w="4209" w:type="dxa"/>
            <w:tcBorders>
              <w:top w:val="nil"/>
              <w:left w:val="nil"/>
              <w:right w:val="nil"/>
            </w:tcBorders>
            <w:shd w:val="clear" w:color="auto" w:fill="auto"/>
            <w:noWrap/>
            <w:vAlign w:val="bottom"/>
            <w:hideMark/>
          </w:tcPr>
          <w:p w14:paraId="155C2D41"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2_0-FLAT_Full_656HIA.avi</w:t>
            </w:r>
          </w:p>
        </w:tc>
        <w:tc>
          <w:tcPr>
            <w:tcW w:w="1031" w:type="dxa"/>
            <w:tcBorders>
              <w:top w:val="nil"/>
              <w:left w:val="nil"/>
              <w:right w:val="nil"/>
            </w:tcBorders>
            <w:shd w:val="clear" w:color="auto" w:fill="auto"/>
            <w:noWrap/>
            <w:vAlign w:val="bottom"/>
            <w:hideMark/>
          </w:tcPr>
          <w:p w14:paraId="0C40CFF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right w:val="nil"/>
            </w:tcBorders>
            <w:shd w:val="clear" w:color="auto" w:fill="auto"/>
            <w:noWrap/>
            <w:vAlign w:val="bottom"/>
            <w:hideMark/>
          </w:tcPr>
          <w:p w14:paraId="2D75DBF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right w:val="nil"/>
            </w:tcBorders>
            <w:shd w:val="clear" w:color="auto" w:fill="auto"/>
            <w:noWrap/>
            <w:vAlign w:val="bottom"/>
            <w:hideMark/>
          </w:tcPr>
          <w:p w14:paraId="1D83776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right w:val="nil"/>
            </w:tcBorders>
            <w:shd w:val="clear" w:color="auto" w:fill="auto"/>
            <w:noWrap/>
            <w:vAlign w:val="bottom"/>
            <w:hideMark/>
          </w:tcPr>
          <w:p w14:paraId="578895D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2DEA2B42"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7AB51CD3" w14:textId="77777777" w:rsidTr="00B260E1">
        <w:trPr>
          <w:trHeight w:val="290"/>
        </w:trPr>
        <w:tc>
          <w:tcPr>
            <w:tcW w:w="4209" w:type="dxa"/>
            <w:tcBorders>
              <w:top w:val="nil"/>
              <w:left w:val="nil"/>
              <w:bottom w:val="single" w:sz="4" w:space="0" w:color="auto"/>
              <w:right w:val="nil"/>
            </w:tcBorders>
            <w:shd w:val="clear" w:color="auto" w:fill="auto"/>
            <w:noWrap/>
            <w:vAlign w:val="bottom"/>
            <w:hideMark/>
          </w:tcPr>
          <w:p w14:paraId="549F008A"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2_8-FLAT_Half_656HIA.avi</w:t>
            </w:r>
          </w:p>
        </w:tc>
        <w:tc>
          <w:tcPr>
            <w:tcW w:w="1031" w:type="dxa"/>
            <w:tcBorders>
              <w:top w:val="nil"/>
              <w:left w:val="nil"/>
              <w:bottom w:val="single" w:sz="4" w:space="0" w:color="auto"/>
              <w:right w:val="nil"/>
            </w:tcBorders>
            <w:shd w:val="clear" w:color="auto" w:fill="auto"/>
            <w:noWrap/>
            <w:vAlign w:val="bottom"/>
            <w:hideMark/>
          </w:tcPr>
          <w:p w14:paraId="72E48A4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bottom w:val="single" w:sz="4" w:space="0" w:color="auto"/>
              <w:right w:val="nil"/>
            </w:tcBorders>
            <w:shd w:val="clear" w:color="auto" w:fill="auto"/>
            <w:noWrap/>
            <w:vAlign w:val="bottom"/>
            <w:hideMark/>
          </w:tcPr>
          <w:p w14:paraId="449A491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single" w:sz="4" w:space="0" w:color="auto"/>
              <w:right w:val="nil"/>
            </w:tcBorders>
            <w:shd w:val="clear" w:color="auto" w:fill="auto"/>
            <w:noWrap/>
            <w:vAlign w:val="bottom"/>
            <w:hideMark/>
          </w:tcPr>
          <w:p w14:paraId="6DF3F71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single" w:sz="4" w:space="0" w:color="auto"/>
              <w:right w:val="nil"/>
            </w:tcBorders>
            <w:shd w:val="clear" w:color="auto" w:fill="auto"/>
            <w:noWrap/>
            <w:vAlign w:val="bottom"/>
            <w:hideMark/>
          </w:tcPr>
          <w:p w14:paraId="435A019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6EFCFE4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bl>
    <w:p w14:paraId="7A14D8AF" w14:textId="77777777" w:rsidR="00B260E1" w:rsidRDefault="00B260E1" w:rsidP="00283330"/>
    <w:p w14:paraId="38D8E497" w14:textId="77777777" w:rsidR="00B260E1" w:rsidRDefault="00B260E1" w:rsidP="0028333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A2230" w:rsidRPr="004174E0" w14:paraId="5D0BB34E" w14:textId="77777777" w:rsidTr="00D16F49">
        <w:trPr>
          <w:jc w:val="center"/>
        </w:trPr>
        <w:tc>
          <w:tcPr>
            <w:tcW w:w="4680" w:type="dxa"/>
            <w:shd w:val="clear" w:color="auto" w:fill="000000"/>
            <w:vAlign w:val="center"/>
          </w:tcPr>
          <w:p w14:paraId="1F8D5900" w14:textId="359F396B" w:rsidR="003A2230" w:rsidRDefault="003A2230" w:rsidP="00D16F49">
            <w:pPr>
              <w:jc w:val="center"/>
              <w:rPr>
                <w:noProof/>
                <w:color w:val="808080" w:themeColor="background1" w:themeShade="80"/>
                <w:sz w:val="20"/>
              </w:rPr>
            </w:pPr>
            <w:r>
              <w:rPr>
                <w:noProof/>
              </w:rPr>
              <w:drawing>
                <wp:inline distT="0" distB="0" distL="0" distR="0" wp14:anchorId="6A378125" wp14:editId="16D06DB2">
                  <wp:extent cx="2965450" cy="2225675"/>
                  <wp:effectExtent l="0" t="0" r="6350" b="3175"/>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10800000">
                            <a:off x="0" y="0"/>
                            <a:ext cx="2965450" cy="2225675"/>
                          </a:xfrm>
                          <a:prstGeom prst="rect">
                            <a:avLst/>
                          </a:prstGeom>
                          <a:noFill/>
                          <a:ln>
                            <a:noFill/>
                          </a:ln>
                        </pic:spPr>
                      </pic:pic>
                    </a:graphicData>
                  </a:graphic>
                </wp:inline>
              </w:drawing>
            </w:r>
          </w:p>
        </w:tc>
        <w:tc>
          <w:tcPr>
            <w:tcW w:w="4680" w:type="dxa"/>
            <w:shd w:val="clear" w:color="auto" w:fill="000000"/>
          </w:tcPr>
          <w:p w14:paraId="0C9C2387" w14:textId="3872979A" w:rsidR="003A2230" w:rsidRPr="004174E0" w:rsidRDefault="003A2230" w:rsidP="00D16F49">
            <w:pPr>
              <w:jc w:val="center"/>
              <w:rPr>
                <w:sz w:val="20"/>
              </w:rPr>
            </w:pPr>
            <w:r>
              <w:rPr>
                <w:noProof/>
              </w:rPr>
              <w:drawing>
                <wp:inline distT="0" distB="0" distL="0" distR="0" wp14:anchorId="31432D97" wp14:editId="4F0A5EB6">
                  <wp:extent cx="2965450" cy="2223135"/>
                  <wp:effectExtent l="0" t="0" r="6350" b="5715"/>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10800000">
                            <a:off x="0" y="0"/>
                            <a:ext cx="2965450" cy="2223135"/>
                          </a:xfrm>
                          <a:prstGeom prst="rect">
                            <a:avLst/>
                          </a:prstGeom>
                          <a:noFill/>
                          <a:ln>
                            <a:noFill/>
                          </a:ln>
                        </pic:spPr>
                      </pic:pic>
                    </a:graphicData>
                  </a:graphic>
                </wp:inline>
              </w:drawing>
            </w:r>
          </w:p>
        </w:tc>
      </w:tr>
      <w:tr w:rsidR="003A2230" w:rsidRPr="00EE3E4F" w14:paraId="48300482" w14:textId="77777777" w:rsidTr="00D16F49">
        <w:trPr>
          <w:jc w:val="center"/>
        </w:trPr>
        <w:tc>
          <w:tcPr>
            <w:tcW w:w="4680" w:type="dxa"/>
            <w:shd w:val="clear" w:color="auto" w:fill="000000"/>
          </w:tcPr>
          <w:p w14:paraId="24EA9932" w14:textId="025F064E" w:rsidR="003A2230" w:rsidRPr="00EE3E4F" w:rsidRDefault="003A2230" w:rsidP="00D16F49">
            <w:pPr>
              <w:jc w:val="center"/>
              <w:rPr>
                <w:sz w:val="20"/>
              </w:rPr>
            </w:pPr>
            <w:r w:rsidRPr="003A2230">
              <w:rPr>
                <w:sz w:val="20"/>
              </w:rPr>
              <w:t>2021-06-22-0433_6-Plato_685NUV-FlatStack800-Wavelets3x30-Wavelets.png</w:t>
            </w:r>
          </w:p>
        </w:tc>
        <w:tc>
          <w:tcPr>
            <w:tcW w:w="4680" w:type="dxa"/>
            <w:shd w:val="clear" w:color="auto" w:fill="000000"/>
          </w:tcPr>
          <w:p w14:paraId="5703CF2E" w14:textId="4114AC8B" w:rsidR="003A2230" w:rsidRPr="00EE3E4F" w:rsidRDefault="00B260E1" w:rsidP="00D16F49">
            <w:pPr>
              <w:jc w:val="center"/>
              <w:rPr>
                <w:sz w:val="20"/>
              </w:rPr>
            </w:pPr>
            <w:r w:rsidRPr="00B260E1">
              <w:rPr>
                <w:sz w:val="20"/>
              </w:rPr>
              <w:t>2021-06-22-0435_2-Plato_685NUV-FlatStack100-Wavelets3x30.png</w:t>
            </w:r>
          </w:p>
        </w:tc>
      </w:tr>
    </w:tbl>
    <w:p w14:paraId="2ACA6367" w14:textId="315430F9" w:rsidR="003A2230" w:rsidRDefault="003A2230" w:rsidP="00283330"/>
    <w:p w14:paraId="05E79009" w14:textId="6C319DD3" w:rsidR="003A2230" w:rsidRDefault="003A2230" w:rsidP="00283330"/>
    <w:p w14:paraId="46808B88" w14:textId="4C75BF31" w:rsidR="00B260E1" w:rsidRDefault="00B260E1" w:rsidP="00283330"/>
    <w:p w14:paraId="5C348C06" w14:textId="77777777" w:rsidR="00B260E1" w:rsidRDefault="00B260E1" w:rsidP="00283330"/>
    <w:tbl>
      <w:tblPr>
        <w:tblW w:w="9360" w:type="dxa"/>
        <w:tblLayout w:type="fixed"/>
        <w:tblCellMar>
          <w:left w:w="0" w:type="dxa"/>
          <w:right w:w="0" w:type="dxa"/>
        </w:tblCellMar>
        <w:tblLook w:val="04A0" w:firstRow="1" w:lastRow="0" w:firstColumn="1" w:lastColumn="0" w:noHBand="0" w:noVBand="1"/>
      </w:tblPr>
      <w:tblGrid>
        <w:gridCol w:w="5225"/>
        <w:gridCol w:w="827"/>
        <w:gridCol w:w="608"/>
        <w:gridCol w:w="810"/>
        <w:gridCol w:w="720"/>
        <w:gridCol w:w="1170"/>
      </w:tblGrid>
      <w:tr w:rsidR="003950DD" w:rsidRPr="003950DD" w14:paraId="0B76D275" w14:textId="77777777" w:rsidTr="003950DD">
        <w:trPr>
          <w:trHeight w:val="290"/>
        </w:trPr>
        <w:tc>
          <w:tcPr>
            <w:tcW w:w="5225" w:type="dxa"/>
            <w:tcBorders>
              <w:top w:val="single" w:sz="4" w:space="0" w:color="auto"/>
              <w:left w:val="nil"/>
              <w:bottom w:val="single" w:sz="4" w:space="0" w:color="auto"/>
              <w:right w:val="nil"/>
            </w:tcBorders>
            <w:shd w:val="clear" w:color="auto" w:fill="auto"/>
            <w:noWrap/>
            <w:vAlign w:val="bottom"/>
            <w:hideMark/>
          </w:tcPr>
          <w:p w14:paraId="70669665" w14:textId="77777777" w:rsidR="003950DD" w:rsidRPr="003950DD" w:rsidRDefault="003950DD" w:rsidP="00F36314">
            <w:pPr>
              <w:rPr>
                <w:rFonts w:ascii="Calibri" w:hAnsi="Calibri" w:cs="Calibri"/>
                <w:b/>
                <w:bCs/>
                <w:color w:val="000000"/>
                <w:sz w:val="20"/>
                <w:szCs w:val="20"/>
              </w:rPr>
            </w:pPr>
            <w:r w:rsidRPr="003950DD">
              <w:rPr>
                <w:rFonts w:ascii="Calibri" w:hAnsi="Calibri" w:cs="Calibri"/>
                <w:b/>
                <w:bCs/>
                <w:color w:val="000000"/>
                <w:sz w:val="20"/>
                <w:szCs w:val="20"/>
              </w:rPr>
              <w:t>Video File</w:t>
            </w:r>
          </w:p>
        </w:tc>
        <w:tc>
          <w:tcPr>
            <w:tcW w:w="827" w:type="dxa"/>
            <w:tcBorders>
              <w:top w:val="single" w:sz="4" w:space="0" w:color="auto"/>
              <w:left w:val="nil"/>
              <w:bottom w:val="single" w:sz="4" w:space="0" w:color="auto"/>
              <w:right w:val="nil"/>
            </w:tcBorders>
            <w:shd w:val="clear" w:color="auto" w:fill="auto"/>
            <w:noWrap/>
            <w:vAlign w:val="bottom"/>
            <w:hideMark/>
          </w:tcPr>
          <w:p w14:paraId="2AA49C53"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Exposure</w:t>
            </w:r>
          </w:p>
        </w:tc>
        <w:tc>
          <w:tcPr>
            <w:tcW w:w="608" w:type="dxa"/>
            <w:tcBorders>
              <w:top w:val="single" w:sz="4" w:space="0" w:color="auto"/>
              <w:left w:val="nil"/>
              <w:bottom w:val="single" w:sz="4" w:space="0" w:color="auto"/>
              <w:right w:val="nil"/>
            </w:tcBorders>
            <w:shd w:val="clear" w:color="auto" w:fill="auto"/>
            <w:noWrap/>
            <w:vAlign w:val="bottom"/>
            <w:hideMark/>
          </w:tcPr>
          <w:p w14:paraId="080DEAE8"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8F97617"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533FF7D"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6DD1B8E"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Capture Area</w:t>
            </w:r>
          </w:p>
        </w:tc>
      </w:tr>
      <w:tr w:rsidR="003950DD" w:rsidRPr="003950DD" w14:paraId="61EB17D8" w14:textId="77777777" w:rsidTr="003950DD">
        <w:trPr>
          <w:trHeight w:val="290"/>
        </w:trPr>
        <w:tc>
          <w:tcPr>
            <w:tcW w:w="5225" w:type="dxa"/>
            <w:tcBorders>
              <w:top w:val="single" w:sz="4" w:space="0" w:color="auto"/>
              <w:left w:val="nil"/>
              <w:bottom w:val="nil"/>
              <w:right w:val="nil"/>
            </w:tcBorders>
            <w:shd w:val="clear" w:color="auto" w:fill="auto"/>
            <w:noWrap/>
            <w:vAlign w:val="bottom"/>
            <w:hideMark/>
          </w:tcPr>
          <w:p w14:paraId="68748AFF"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3_6-Jupiter_685NIR.avi</w:t>
            </w:r>
          </w:p>
        </w:tc>
        <w:tc>
          <w:tcPr>
            <w:tcW w:w="827" w:type="dxa"/>
            <w:tcBorders>
              <w:top w:val="single" w:sz="4" w:space="0" w:color="auto"/>
              <w:left w:val="nil"/>
              <w:bottom w:val="nil"/>
              <w:right w:val="nil"/>
            </w:tcBorders>
            <w:shd w:val="clear" w:color="auto" w:fill="auto"/>
            <w:noWrap/>
            <w:vAlign w:val="bottom"/>
            <w:hideMark/>
          </w:tcPr>
          <w:p w14:paraId="5A05573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single" w:sz="4" w:space="0" w:color="auto"/>
              <w:left w:val="nil"/>
              <w:bottom w:val="nil"/>
              <w:right w:val="nil"/>
            </w:tcBorders>
            <w:shd w:val="clear" w:color="auto" w:fill="auto"/>
            <w:noWrap/>
            <w:vAlign w:val="bottom"/>
            <w:hideMark/>
          </w:tcPr>
          <w:p w14:paraId="19EEC4A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single" w:sz="4" w:space="0" w:color="auto"/>
              <w:left w:val="nil"/>
              <w:bottom w:val="nil"/>
              <w:right w:val="nil"/>
            </w:tcBorders>
            <w:shd w:val="clear" w:color="auto" w:fill="auto"/>
            <w:noWrap/>
            <w:vAlign w:val="bottom"/>
            <w:hideMark/>
          </w:tcPr>
          <w:p w14:paraId="77F9EF1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A560B5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single" w:sz="4" w:space="0" w:color="auto"/>
              <w:left w:val="nil"/>
              <w:bottom w:val="nil"/>
              <w:right w:val="nil"/>
            </w:tcBorders>
            <w:shd w:val="clear" w:color="auto" w:fill="auto"/>
            <w:noWrap/>
            <w:vAlign w:val="bottom"/>
            <w:hideMark/>
          </w:tcPr>
          <w:p w14:paraId="61FDD5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6A17357B" w14:textId="77777777" w:rsidTr="003950DD">
        <w:trPr>
          <w:trHeight w:val="290"/>
        </w:trPr>
        <w:tc>
          <w:tcPr>
            <w:tcW w:w="5225" w:type="dxa"/>
            <w:tcBorders>
              <w:top w:val="nil"/>
              <w:left w:val="nil"/>
              <w:bottom w:val="nil"/>
              <w:right w:val="nil"/>
            </w:tcBorders>
            <w:shd w:val="clear" w:color="auto" w:fill="auto"/>
            <w:noWrap/>
            <w:vAlign w:val="bottom"/>
            <w:hideMark/>
          </w:tcPr>
          <w:p w14:paraId="12FEB5A1"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6_1-Jupiter_450BLU.avi</w:t>
            </w:r>
          </w:p>
        </w:tc>
        <w:tc>
          <w:tcPr>
            <w:tcW w:w="827" w:type="dxa"/>
            <w:tcBorders>
              <w:top w:val="nil"/>
              <w:left w:val="nil"/>
              <w:bottom w:val="nil"/>
              <w:right w:val="nil"/>
            </w:tcBorders>
            <w:shd w:val="clear" w:color="auto" w:fill="auto"/>
            <w:noWrap/>
            <w:vAlign w:val="bottom"/>
            <w:hideMark/>
          </w:tcPr>
          <w:p w14:paraId="508A942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6F61FAD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1CE0510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490AA5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CE3CC0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02524B01" w14:textId="77777777" w:rsidTr="003950DD">
        <w:trPr>
          <w:trHeight w:val="290"/>
        </w:trPr>
        <w:tc>
          <w:tcPr>
            <w:tcW w:w="5225" w:type="dxa"/>
            <w:tcBorders>
              <w:top w:val="nil"/>
              <w:left w:val="nil"/>
              <w:bottom w:val="nil"/>
              <w:right w:val="nil"/>
            </w:tcBorders>
            <w:shd w:val="clear" w:color="auto" w:fill="auto"/>
            <w:noWrap/>
            <w:vAlign w:val="bottom"/>
            <w:hideMark/>
          </w:tcPr>
          <w:p w14:paraId="176BA31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9_1-Jupiter_550GRN.avi</w:t>
            </w:r>
          </w:p>
        </w:tc>
        <w:tc>
          <w:tcPr>
            <w:tcW w:w="827" w:type="dxa"/>
            <w:tcBorders>
              <w:top w:val="nil"/>
              <w:left w:val="nil"/>
              <w:bottom w:val="nil"/>
              <w:right w:val="nil"/>
            </w:tcBorders>
            <w:shd w:val="clear" w:color="auto" w:fill="auto"/>
            <w:noWrap/>
            <w:vAlign w:val="bottom"/>
            <w:hideMark/>
          </w:tcPr>
          <w:p w14:paraId="175BDF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3A9081C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54D0705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B735FE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433CD2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36AF137" w14:textId="77777777" w:rsidTr="003950DD">
        <w:trPr>
          <w:trHeight w:val="290"/>
        </w:trPr>
        <w:tc>
          <w:tcPr>
            <w:tcW w:w="5225" w:type="dxa"/>
            <w:tcBorders>
              <w:top w:val="nil"/>
              <w:left w:val="nil"/>
              <w:bottom w:val="nil"/>
              <w:right w:val="nil"/>
            </w:tcBorders>
            <w:shd w:val="clear" w:color="auto" w:fill="auto"/>
            <w:noWrap/>
            <w:vAlign w:val="bottom"/>
            <w:hideMark/>
          </w:tcPr>
          <w:p w14:paraId="2A14265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2_7-Jupiter_647CNT.avi</w:t>
            </w:r>
          </w:p>
        </w:tc>
        <w:tc>
          <w:tcPr>
            <w:tcW w:w="827" w:type="dxa"/>
            <w:tcBorders>
              <w:top w:val="nil"/>
              <w:left w:val="nil"/>
              <w:bottom w:val="nil"/>
              <w:right w:val="nil"/>
            </w:tcBorders>
            <w:shd w:val="clear" w:color="auto" w:fill="auto"/>
            <w:noWrap/>
            <w:vAlign w:val="bottom"/>
            <w:hideMark/>
          </w:tcPr>
          <w:p w14:paraId="620F2A8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7ADE540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3E498C9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6A3822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9C4F1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D1B74B3" w14:textId="77777777" w:rsidTr="003950DD">
        <w:trPr>
          <w:trHeight w:val="290"/>
        </w:trPr>
        <w:tc>
          <w:tcPr>
            <w:tcW w:w="5225" w:type="dxa"/>
            <w:tcBorders>
              <w:top w:val="nil"/>
              <w:left w:val="nil"/>
              <w:bottom w:val="nil"/>
              <w:right w:val="nil"/>
            </w:tcBorders>
            <w:shd w:val="clear" w:color="auto" w:fill="auto"/>
            <w:noWrap/>
            <w:vAlign w:val="bottom"/>
            <w:hideMark/>
          </w:tcPr>
          <w:p w14:paraId="78B4B2AE"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5_0-Jupiter_656HIA.avi</w:t>
            </w:r>
          </w:p>
        </w:tc>
        <w:tc>
          <w:tcPr>
            <w:tcW w:w="827" w:type="dxa"/>
            <w:tcBorders>
              <w:top w:val="nil"/>
              <w:left w:val="nil"/>
              <w:bottom w:val="nil"/>
              <w:right w:val="nil"/>
            </w:tcBorders>
            <w:shd w:val="clear" w:color="auto" w:fill="auto"/>
            <w:noWrap/>
            <w:vAlign w:val="bottom"/>
            <w:hideMark/>
          </w:tcPr>
          <w:p w14:paraId="4737A60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3CE9859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65B7591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5E169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3916D4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36389F97" w14:textId="77777777" w:rsidTr="003950DD">
        <w:trPr>
          <w:trHeight w:val="290"/>
        </w:trPr>
        <w:tc>
          <w:tcPr>
            <w:tcW w:w="5225" w:type="dxa"/>
            <w:tcBorders>
              <w:top w:val="nil"/>
              <w:left w:val="nil"/>
              <w:bottom w:val="nil"/>
              <w:right w:val="nil"/>
            </w:tcBorders>
            <w:shd w:val="clear" w:color="auto" w:fill="auto"/>
            <w:noWrap/>
            <w:vAlign w:val="bottom"/>
            <w:hideMark/>
          </w:tcPr>
          <w:p w14:paraId="1158BA6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7_0-Jupiter_656HIA.avi</w:t>
            </w:r>
          </w:p>
        </w:tc>
        <w:tc>
          <w:tcPr>
            <w:tcW w:w="827" w:type="dxa"/>
            <w:tcBorders>
              <w:top w:val="nil"/>
              <w:left w:val="nil"/>
              <w:bottom w:val="nil"/>
              <w:right w:val="nil"/>
            </w:tcBorders>
            <w:shd w:val="clear" w:color="auto" w:fill="auto"/>
            <w:noWrap/>
            <w:vAlign w:val="bottom"/>
            <w:hideMark/>
          </w:tcPr>
          <w:p w14:paraId="13F34D1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77E259F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41A2C31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C23C33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305F29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30AB574" w14:textId="77777777" w:rsidTr="003950DD">
        <w:trPr>
          <w:trHeight w:val="290"/>
        </w:trPr>
        <w:tc>
          <w:tcPr>
            <w:tcW w:w="5225" w:type="dxa"/>
            <w:tcBorders>
              <w:top w:val="nil"/>
              <w:left w:val="nil"/>
              <w:bottom w:val="nil"/>
              <w:right w:val="nil"/>
            </w:tcBorders>
            <w:shd w:val="clear" w:color="auto" w:fill="auto"/>
            <w:noWrap/>
            <w:vAlign w:val="bottom"/>
            <w:hideMark/>
          </w:tcPr>
          <w:p w14:paraId="354F2CB0"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9_4-Jupiter_647CNT.avi</w:t>
            </w:r>
          </w:p>
        </w:tc>
        <w:tc>
          <w:tcPr>
            <w:tcW w:w="827" w:type="dxa"/>
            <w:tcBorders>
              <w:top w:val="nil"/>
              <w:left w:val="nil"/>
              <w:bottom w:val="nil"/>
              <w:right w:val="nil"/>
            </w:tcBorders>
            <w:shd w:val="clear" w:color="auto" w:fill="auto"/>
            <w:noWrap/>
            <w:vAlign w:val="bottom"/>
            <w:hideMark/>
          </w:tcPr>
          <w:p w14:paraId="397224B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6AF6827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0DF7620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679525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5856E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6169DCE" w14:textId="77777777" w:rsidTr="003950DD">
        <w:trPr>
          <w:trHeight w:val="290"/>
        </w:trPr>
        <w:tc>
          <w:tcPr>
            <w:tcW w:w="5225" w:type="dxa"/>
            <w:tcBorders>
              <w:top w:val="nil"/>
              <w:left w:val="nil"/>
              <w:bottom w:val="nil"/>
              <w:right w:val="nil"/>
            </w:tcBorders>
            <w:shd w:val="clear" w:color="auto" w:fill="auto"/>
            <w:noWrap/>
            <w:vAlign w:val="bottom"/>
            <w:hideMark/>
          </w:tcPr>
          <w:p w14:paraId="7CE025AA"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34_2-Jupiter_380NUV.avi</w:t>
            </w:r>
          </w:p>
        </w:tc>
        <w:tc>
          <w:tcPr>
            <w:tcW w:w="827" w:type="dxa"/>
            <w:tcBorders>
              <w:top w:val="nil"/>
              <w:left w:val="nil"/>
              <w:bottom w:val="nil"/>
              <w:right w:val="nil"/>
            </w:tcBorders>
            <w:shd w:val="clear" w:color="auto" w:fill="auto"/>
            <w:noWrap/>
            <w:vAlign w:val="bottom"/>
            <w:hideMark/>
          </w:tcPr>
          <w:p w14:paraId="3E11D4C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4D1CD76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668016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AE2B04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591668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4A6A654" w14:textId="77777777" w:rsidTr="003950DD">
        <w:trPr>
          <w:trHeight w:val="290"/>
        </w:trPr>
        <w:tc>
          <w:tcPr>
            <w:tcW w:w="5225" w:type="dxa"/>
            <w:tcBorders>
              <w:top w:val="nil"/>
              <w:left w:val="nil"/>
              <w:bottom w:val="nil"/>
              <w:right w:val="nil"/>
            </w:tcBorders>
            <w:shd w:val="clear" w:color="auto" w:fill="auto"/>
            <w:noWrap/>
            <w:vAlign w:val="bottom"/>
            <w:hideMark/>
          </w:tcPr>
          <w:p w14:paraId="5CB0EF7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36_3-Jupiter_380NUV.avi</w:t>
            </w:r>
          </w:p>
        </w:tc>
        <w:tc>
          <w:tcPr>
            <w:tcW w:w="827" w:type="dxa"/>
            <w:tcBorders>
              <w:top w:val="nil"/>
              <w:left w:val="nil"/>
              <w:bottom w:val="nil"/>
              <w:right w:val="nil"/>
            </w:tcBorders>
            <w:shd w:val="clear" w:color="auto" w:fill="auto"/>
            <w:noWrap/>
            <w:vAlign w:val="bottom"/>
            <w:hideMark/>
          </w:tcPr>
          <w:p w14:paraId="0ADF2CA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2EC0D1A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6376BA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729AEC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523ACB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08D4E924" w14:textId="77777777" w:rsidTr="003950DD">
        <w:trPr>
          <w:trHeight w:val="290"/>
        </w:trPr>
        <w:tc>
          <w:tcPr>
            <w:tcW w:w="5225" w:type="dxa"/>
            <w:tcBorders>
              <w:top w:val="nil"/>
              <w:left w:val="nil"/>
              <w:bottom w:val="nil"/>
              <w:right w:val="nil"/>
            </w:tcBorders>
            <w:shd w:val="clear" w:color="auto" w:fill="auto"/>
            <w:noWrap/>
            <w:vAlign w:val="bottom"/>
            <w:hideMark/>
          </w:tcPr>
          <w:p w14:paraId="2847ABED"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0_4-Jupiter_450BLU.avi</w:t>
            </w:r>
          </w:p>
        </w:tc>
        <w:tc>
          <w:tcPr>
            <w:tcW w:w="827" w:type="dxa"/>
            <w:tcBorders>
              <w:top w:val="nil"/>
              <w:left w:val="nil"/>
              <w:bottom w:val="nil"/>
              <w:right w:val="nil"/>
            </w:tcBorders>
            <w:shd w:val="clear" w:color="auto" w:fill="auto"/>
            <w:noWrap/>
            <w:vAlign w:val="bottom"/>
            <w:hideMark/>
          </w:tcPr>
          <w:p w14:paraId="609B5A8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42ED703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29F6F98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2CE5F3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227B84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1A25C65" w14:textId="77777777" w:rsidTr="003950DD">
        <w:trPr>
          <w:trHeight w:val="290"/>
        </w:trPr>
        <w:tc>
          <w:tcPr>
            <w:tcW w:w="5225" w:type="dxa"/>
            <w:tcBorders>
              <w:top w:val="nil"/>
              <w:left w:val="nil"/>
              <w:bottom w:val="nil"/>
              <w:right w:val="nil"/>
            </w:tcBorders>
            <w:shd w:val="clear" w:color="auto" w:fill="auto"/>
            <w:noWrap/>
            <w:vAlign w:val="bottom"/>
            <w:hideMark/>
          </w:tcPr>
          <w:p w14:paraId="6B00CBCA"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3_5-Jupiter_550GRN.avi</w:t>
            </w:r>
          </w:p>
        </w:tc>
        <w:tc>
          <w:tcPr>
            <w:tcW w:w="827" w:type="dxa"/>
            <w:tcBorders>
              <w:top w:val="nil"/>
              <w:left w:val="nil"/>
              <w:bottom w:val="nil"/>
              <w:right w:val="nil"/>
            </w:tcBorders>
            <w:shd w:val="clear" w:color="auto" w:fill="auto"/>
            <w:noWrap/>
            <w:vAlign w:val="bottom"/>
            <w:hideMark/>
          </w:tcPr>
          <w:p w14:paraId="1896E9B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08FCE9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57F565E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C5309E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8AF216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94C98A0" w14:textId="77777777" w:rsidTr="003950DD">
        <w:trPr>
          <w:trHeight w:val="290"/>
        </w:trPr>
        <w:tc>
          <w:tcPr>
            <w:tcW w:w="5225" w:type="dxa"/>
            <w:tcBorders>
              <w:top w:val="nil"/>
              <w:left w:val="nil"/>
              <w:bottom w:val="nil"/>
              <w:right w:val="nil"/>
            </w:tcBorders>
            <w:shd w:val="clear" w:color="auto" w:fill="auto"/>
            <w:noWrap/>
            <w:vAlign w:val="bottom"/>
            <w:hideMark/>
          </w:tcPr>
          <w:p w14:paraId="1CBF4398"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5_8-Jupiter_685NIR.avi</w:t>
            </w:r>
          </w:p>
        </w:tc>
        <w:tc>
          <w:tcPr>
            <w:tcW w:w="827" w:type="dxa"/>
            <w:tcBorders>
              <w:top w:val="nil"/>
              <w:left w:val="nil"/>
              <w:bottom w:val="nil"/>
              <w:right w:val="nil"/>
            </w:tcBorders>
            <w:shd w:val="clear" w:color="auto" w:fill="auto"/>
            <w:noWrap/>
            <w:vAlign w:val="bottom"/>
            <w:hideMark/>
          </w:tcPr>
          <w:p w14:paraId="7090DAD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00281B9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1DB612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CE89CD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2D4D06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5C81686" w14:textId="77777777" w:rsidTr="003950DD">
        <w:trPr>
          <w:trHeight w:val="290"/>
        </w:trPr>
        <w:tc>
          <w:tcPr>
            <w:tcW w:w="5225" w:type="dxa"/>
            <w:tcBorders>
              <w:top w:val="nil"/>
              <w:left w:val="nil"/>
              <w:bottom w:val="nil"/>
              <w:right w:val="nil"/>
            </w:tcBorders>
            <w:shd w:val="clear" w:color="auto" w:fill="auto"/>
            <w:noWrap/>
            <w:vAlign w:val="bottom"/>
            <w:hideMark/>
          </w:tcPr>
          <w:p w14:paraId="7A880059"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8_6-Jupiter_647CNT.avi</w:t>
            </w:r>
          </w:p>
        </w:tc>
        <w:tc>
          <w:tcPr>
            <w:tcW w:w="827" w:type="dxa"/>
            <w:tcBorders>
              <w:top w:val="nil"/>
              <w:left w:val="nil"/>
              <w:bottom w:val="nil"/>
              <w:right w:val="nil"/>
            </w:tcBorders>
            <w:shd w:val="clear" w:color="auto" w:fill="auto"/>
            <w:noWrap/>
            <w:vAlign w:val="bottom"/>
            <w:hideMark/>
          </w:tcPr>
          <w:p w14:paraId="4E82487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7222FD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7591BFD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37A78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C61FA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42CB85F" w14:textId="77777777" w:rsidTr="003950DD">
        <w:trPr>
          <w:trHeight w:val="290"/>
        </w:trPr>
        <w:tc>
          <w:tcPr>
            <w:tcW w:w="5225" w:type="dxa"/>
            <w:tcBorders>
              <w:top w:val="nil"/>
              <w:left w:val="nil"/>
              <w:bottom w:val="nil"/>
              <w:right w:val="nil"/>
            </w:tcBorders>
            <w:shd w:val="clear" w:color="auto" w:fill="auto"/>
            <w:noWrap/>
            <w:vAlign w:val="bottom"/>
            <w:hideMark/>
          </w:tcPr>
          <w:p w14:paraId="3814DBA9"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0_9-Jupiter_656HIA_HalfSize.avi</w:t>
            </w:r>
          </w:p>
        </w:tc>
        <w:tc>
          <w:tcPr>
            <w:tcW w:w="827" w:type="dxa"/>
            <w:tcBorders>
              <w:top w:val="nil"/>
              <w:left w:val="nil"/>
              <w:bottom w:val="nil"/>
              <w:right w:val="nil"/>
            </w:tcBorders>
            <w:shd w:val="clear" w:color="auto" w:fill="auto"/>
            <w:noWrap/>
            <w:vAlign w:val="bottom"/>
            <w:hideMark/>
          </w:tcPr>
          <w:p w14:paraId="133BB91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53860E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0EEA449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C55A05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BF4AA0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A4568B6" w14:textId="77777777" w:rsidTr="003950DD">
        <w:trPr>
          <w:trHeight w:val="290"/>
        </w:trPr>
        <w:tc>
          <w:tcPr>
            <w:tcW w:w="5225" w:type="dxa"/>
            <w:tcBorders>
              <w:top w:val="nil"/>
              <w:left w:val="nil"/>
              <w:bottom w:val="nil"/>
              <w:right w:val="nil"/>
            </w:tcBorders>
            <w:shd w:val="clear" w:color="auto" w:fill="auto"/>
            <w:noWrap/>
            <w:vAlign w:val="bottom"/>
            <w:hideMark/>
          </w:tcPr>
          <w:p w14:paraId="02A9F3D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5_2-Jupiter_889CH4_HalfSize.avi</w:t>
            </w:r>
          </w:p>
        </w:tc>
        <w:tc>
          <w:tcPr>
            <w:tcW w:w="827" w:type="dxa"/>
            <w:tcBorders>
              <w:top w:val="nil"/>
              <w:left w:val="nil"/>
              <w:bottom w:val="nil"/>
              <w:right w:val="nil"/>
            </w:tcBorders>
            <w:shd w:val="clear" w:color="auto" w:fill="auto"/>
            <w:noWrap/>
            <w:vAlign w:val="bottom"/>
            <w:hideMark/>
          </w:tcPr>
          <w:p w14:paraId="4CFB9AE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6B73558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42A6292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B85FE6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E7DC6E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6A32B1EF" w14:textId="77777777" w:rsidTr="003950DD">
        <w:trPr>
          <w:trHeight w:val="290"/>
        </w:trPr>
        <w:tc>
          <w:tcPr>
            <w:tcW w:w="5225" w:type="dxa"/>
            <w:tcBorders>
              <w:top w:val="nil"/>
              <w:left w:val="nil"/>
              <w:bottom w:val="nil"/>
              <w:right w:val="nil"/>
            </w:tcBorders>
            <w:shd w:val="clear" w:color="auto" w:fill="auto"/>
            <w:noWrap/>
            <w:vAlign w:val="bottom"/>
            <w:hideMark/>
          </w:tcPr>
          <w:p w14:paraId="73CED632"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7_3-Jupiter_889CH4_HalfSize.avi</w:t>
            </w:r>
          </w:p>
        </w:tc>
        <w:tc>
          <w:tcPr>
            <w:tcW w:w="827" w:type="dxa"/>
            <w:tcBorders>
              <w:top w:val="nil"/>
              <w:left w:val="nil"/>
              <w:bottom w:val="nil"/>
              <w:right w:val="nil"/>
            </w:tcBorders>
            <w:shd w:val="clear" w:color="auto" w:fill="auto"/>
            <w:noWrap/>
            <w:vAlign w:val="bottom"/>
            <w:hideMark/>
          </w:tcPr>
          <w:p w14:paraId="60FC32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4623853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5BBACB3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812482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066FE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56A32008" w14:textId="77777777" w:rsidTr="003950DD">
        <w:trPr>
          <w:trHeight w:val="290"/>
        </w:trPr>
        <w:tc>
          <w:tcPr>
            <w:tcW w:w="5225" w:type="dxa"/>
            <w:tcBorders>
              <w:top w:val="nil"/>
              <w:left w:val="nil"/>
              <w:bottom w:val="nil"/>
              <w:right w:val="nil"/>
            </w:tcBorders>
            <w:shd w:val="clear" w:color="auto" w:fill="auto"/>
            <w:noWrap/>
            <w:vAlign w:val="bottom"/>
            <w:hideMark/>
          </w:tcPr>
          <w:p w14:paraId="35E0FBA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9_3-Jupiter_889CH4_HalfSize.avi</w:t>
            </w:r>
          </w:p>
        </w:tc>
        <w:tc>
          <w:tcPr>
            <w:tcW w:w="827" w:type="dxa"/>
            <w:tcBorders>
              <w:top w:val="nil"/>
              <w:left w:val="nil"/>
              <w:bottom w:val="nil"/>
              <w:right w:val="nil"/>
            </w:tcBorders>
            <w:shd w:val="clear" w:color="auto" w:fill="auto"/>
            <w:noWrap/>
            <w:vAlign w:val="bottom"/>
            <w:hideMark/>
          </w:tcPr>
          <w:p w14:paraId="13225F9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28B96F8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6CF97CA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A307D0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139EF6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32694187" w14:textId="77777777" w:rsidTr="003950DD">
        <w:trPr>
          <w:trHeight w:val="290"/>
        </w:trPr>
        <w:tc>
          <w:tcPr>
            <w:tcW w:w="5225" w:type="dxa"/>
            <w:tcBorders>
              <w:top w:val="nil"/>
              <w:left w:val="nil"/>
              <w:bottom w:val="nil"/>
              <w:right w:val="nil"/>
            </w:tcBorders>
            <w:shd w:val="clear" w:color="auto" w:fill="auto"/>
            <w:noWrap/>
            <w:vAlign w:val="bottom"/>
            <w:hideMark/>
          </w:tcPr>
          <w:p w14:paraId="4B10C16D"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1_5-Jupiter_889CH4_HalfSize.avi</w:t>
            </w:r>
          </w:p>
        </w:tc>
        <w:tc>
          <w:tcPr>
            <w:tcW w:w="827" w:type="dxa"/>
            <w:tcBorders>
              <w:top w:val="nil"/>
              <w:left w:val="nil"/>
              <w:bottom w:val="nil"/>
              <w:right w:val="nil"/>
            </w:tcBorders>
            <w:shd w:val="clear" w:color="auto" w:fill="auto"/>
            <w:noWrap/>
            <w:vAlign w:val="bottom"/>
            <w:hideMark/>
          </w:tcPr>
          <w:p w14:paraId="5CD9495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16E05BA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8294B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33A617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1BA480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8AAD5AD" w14:textId="77777777" w:rsidTr="003950DD">
        <w:trPr>
          <w:trHeight w:val="290"/>
        </w:trPr>
        <w:tc>
          <w:tcPr>
            <w:tcW w:w="5225" w:type="dxa"/>
            <w:tcBorders>
              <w:top w:val="nil"/>
              <w:left w:val="nil"/>
              <w:bottom w:val="nil"/>
              <w:right w:val="nil"/>
            </w:tcBorders>
            <w:shd w:val="clear" w:color="auto" w:fill="auto"/>
            <w:noWrap/>
            <w:vAlign w:val="bottom"/>
            <w:hideMark/>
          </w:tcPr>
          <w:p w14:paraId="0B03B8DB"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3_9-Jupiter_999msDark_100Gain_HalfSize.avi</w:t>
            </w:r>
          </w:p>
        </w:tc>
        <w:tc>
          <w:tcPr>
            <w:tcW w:w="827" w:type="dxa"/>
            <w:tcBorders>
              <w:top w:val="nil"/>
              <w:left w:val="nil"/>
              <w:bottom w:val="nil"/>
              <w:right w:val="nil"/>
            </w:tcBorders>
            <w:shd w:val="clear" w:color="auto" w:fill="auto"/>
            <w:noWrap/>
            <w:vAlign w:val="bottom"/>
            <w:hideMark/>
          </w:tcPr>
          <w:p w14:paraId="28D750B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6741892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583767D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098B38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D2BE98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26C0853" w14:textId="77777777" w:rsidTr="003950DD">
        <w:trPr>
          <w:trHeight w:val="290"/>
        </w:trPr>
        <w:tc>
          <w:tcPr>
            <w:tcW w:w="5225" w:type="dxa"/>
            <w:tcBorders>
              <w:top w:val="nil"/>
              <w:left w:val="nil"/>
              <w:bottom w:val="nil"/>
              <w:right w:val="nil"/>
            </w:tcBorders>
            <w:shd w:val="clear" w:color="auto" w:fill="auto"/>
            <w:noWrap/>
            <w:vAlign w:val="bottom"/>
            <w:hideMark/>
          </w:tcPr>
          <w:p w14:paraId="4CD454CB"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5_2-Jupiter_500msDark_100Gain_HalfSize.avi</w:t>
            </w:r>
          </w:p>
        </w:tc>
        <w:tc>
          <w:tcPr>
            <w:tcW w:w="827" w:type="dxa"/>
            <w:tcBorders>
              <w:top w:val="nil"/>
              <w:left w:val="nil"/>
              <w:bottom w:val="nil"/>
              <w:right w:val="nil"/>
            </w:tcBorders>
            <w:shd w:val="clear" w:color="auto" w:fill="auto"/>
            <w:noWrap/>
            <w:vAlign w:val="bottom"/>
            <w:hideMark/>
          </w:tcPr>
          <w:p w14:paraId="08C5CED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279C881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B1E85F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D0749B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BA41FF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E777ABE" w14:textId="77777777" w:rsidTr="003950DD">
        <w:trPr>
          <w:trHeight w:val="290"/>
        </w:trPr>
        <w:tc>
          <w:tcPr>
            <w:tcW w:w="5225" w:type="dxa"/>
            <w:tcBorders>
              <w:top w:val="nil"/>
              <w:left w:val="nil"/>
              <w:right w:val="nil"/>
            </w:tcBorders>
            <w:shd w:val="clear" w:color="auto" w:fill="auto"/>
            <w:noWrap/>
            <w:vAlign w:val="bottom"/>
            <w:hideMark/>
          </w:tcPr>
          <w:p w14:paraId="258822B5"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6_3-Jupiter_200msDark_070Gain_HalfSize.avi</w:t>
            </w:r>
          </w:p>
        </w:tc>
        <w:tc>
          <w:tcPr>
            <w:tcW w:w="827" w:type="dxa"/>
            <w:tcBorders>
              <w:top w:val="nil"/>
              <w:left w:val="nil"/>
              <w:right w:val="nil"/>
            </w:tcBorders>
            <w:shd w:val="clear" w:color="auto" w:fill="auto"/>
            <w:noWrap/>
            <w:vAlign w:val="bottom"/>
            <w:hideMark/>
          </w:tcPr>
          <w:p w14:paraId="72A849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right w:val="nil"/>
            </w:tcBorders>
            <w:shd w:val="clear" w:color="auto" w:fill="auto"/>
            <w:noWrap/>
            <w:vAlign w:val="bottom"/>
            <w:hideMark/>
          </w:tcPr>
          <w:p w14:paraId="3D11F19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right w:val="nil"/>
            </w:tcBorders>
            <w:shd w:val="clear" w:color="auto" w:fill="auto"/>
            <w:noWrap/>
            <w:vAlign w:val="bottom"/>
            <w:hideMark/>
          </w:tcPr>
          <w:p w14:paraId="746EBC4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573991A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695DE2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59B90BBD" w14:textId="77777777" w:rsidTr="003950DD">
        <w:trPr>
          <w:trHeight w:val="290"/>
        </w:trPr>
        <w:tc>
          <w:tcPr>
            <w:tcW w:w="5225" w:type="dxa"/>
            <w:tcBorders>
              <w:top w:val="nil"/>
              <w:left w:val="nil"/>
              <w:bottom w:val="single" w:sz="4" w:space="0" w:color="auto"/>
              <w:right w:val="nil"/>
            </w:tcBorders>
            <w:shd w:val="clear" w:color="auto" w:fill="auto"/>
            <w:noWrap/>
            <w:vAlign w:val="bottom"/>
            <w:hideMark/>
          </w:tcPr>
          <w:p w14:paraId="58ACB44C"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7_3-Jupiter_200msDark_070Gain_FullSize.avi</w:t>
            </w:r>
          </w:p>
        </w:tc>
        <w:tc>
          <w:tcPr>
            <w:tcW w:w="827" w:type="dxa"/>
            <w:tcBorders>
              <w:top w:val="nil"/>
              <w:left w:val="nil"/>
              <w:bottom w:val="single" w:sz="4" w:space="0" w:color="auto"/>
              <w:right w:val="nil"/>
            </w:tcBorders>
            <w:shd w:val="clear" w:color="auto" w:fill="auto"/>
            <w:noWrap/>
            <w:vAlign w:val="bottom"/>
            <w:hideMark/>
          </w:tcPr>
          <w:p w14:paraId="748DA95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single" w:sz="4" w:space="0" w:color="auto"/>
              <w:right w:val="nil"/>
            </w:tcBorders>
            <w:shd w:val="clear" w:color="auto" w:fill="auto"/>
            <w:noWrap/>
            <w:vAlign w:val="bottom"/>
            <w:hideMark/>
          </w:tcPr>
          <w:p w14:paraId="79A55CD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single" w:sz="4" w:space="0" w:color="auto"/>
              <w:right w:val="nil"/>
            </w:tcBorders>
            <w:shd w:val="clear" w:color="auto" w:fill="auto"/>
            <w:noWrap/>
            <w:vAlign w:val="bottom"/>
            <w:hideMark/>
          </w:tcPr>
          <w:p w14:paraId="57E8A5C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132C001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1A0C021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bl>
    <w:p w14:paraId="1BB12EF4" w14:textId="43312964" w:rsidR="00283330" w:rsidRDefault="00283330" w:rsidP="00283330"/>
    <w:p w14:paraId="294AF98F" w14:textId="77777777" w:rsidR="003A2230" w:rsidRPr="005F2A85" w:rsidRDefault="003A2230" w:rsidP="003A2230">
      <w:pPr>
        <w:rPr>
          <w:b/>
          <w:bCs/>
        </w:rPr>
      </w:pPr>
      <w:r w:rsidRPr="005F2A85">
        <w:rPr>
          <w:b/>
          <w:bCs/>
        </w:rPr>
        <w:t>Navigated Image Products</w:t>
      </w:r>
    </w:p>
    <w:p w14:paraId="3C54B200" w14:textId="77777777" w:rsidR="003A2230" w:rsidRDefault="003A2230" w:rsidP="003A2230">
      <w:r>
        <w:t>2021-06-22-1058_3-Jupiter_889CH4_HalfSize-Derot-Stack-Wavelets.png</w:t>
      </w:r>
    </w:p>
    <w:p w14:paraId="183D75AE" w14:textId="77777777" w:rsidR="003A2230" w:rsidRDefault="003A2230" w:rsidP="003A2230">
      <w:r>
        <w:t>2021-06-22-1026_0-Jupiter_647CNT-Wavelets-Derot-Stack.png</w:t>
      </w:r>
    </w:p>
    <w:p w14:paraId="08D85939" w14:textId="77777777" w:rsidR="003A2230" w:rsidRDefault="003A2230" w:rsidP="003A2230">
      <w:r>
        <w:t>2021-06-22-1026_0-Jupiter_656HIA-Wavelets-Derot-Stack.png</w:t>
      </w:r>
    </w:p>
    <w:p w14:paraId="6EE39E58" w14:textId="77777777" w:rsidR="003A2230" w:rsidRDefault="003A2230" w:rsidP="003A2230">
      <w:r>
        <w:t>2021-06-22-1029_8-Jupiter-(685)GB-RGB-WhtBal-Wavelets-Stack-Derot.png</w:t>
      </w:r>
    </w:p>
    <w:p w14:paraId="2D3E907A" w14:textId="77777777" w:rsidR="003A2230" w:rsidRDefault="003A2230" w:rsidP="003A2230">
      <w:r>
        <w:t>2021-06-22-1029_8-Jupiter-(685)GB-RGB-WhtBal-Wavelets-Stack-Derot-Wavelets.png</w:t>
      </w:r>
    </w:p>
    <w:p w14:paraId="500DC8E1" w14:textId="3BE04617" w:rsidR="00446CFD" w:rsidRDefault="00446CFD" w:rsidP="00283330"/>
    <w:p w14:paraId="25EDBED8" w14:textId="77777777" w:rsidR="00446CFD" w:rsidRDefault="00446CFD" w:rsidP="00283330"/>
    <w:p w14:paraId="03F0C0D6" w14:textId="77777777" w:rsidR="005F2103" w:rsidRPr="008D7F37" w:rsidRDefault="005F2103" w:rsidP="005F2103">
      <w:pPr>
        <w:rPr>
          <w:b/>
          <w:bCs/>
          <w:color w:val="0070C0"/>
        </w:rPr>
      </w:pPr>
      <w:r w:rsidRPr="008D7F37">
        <w:rPr>
          <w:b/>
          <w:bCs/>
          <w:color w:val="0070C0"/>
        </w:rPr>
        <w:t xml:space="preserve">Data Disposition: </w:t>
      </w:r>
    </w:p>
    <w:p w14:paraId="46228EE2"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6D05655"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3B71427E" w14:textId="2349B58C" w:rsidR="00000BD3" w:rsidRDefault="00000BD3">
      <w:pPr>
        <w:rPr>
          <w:lang w:bidi="ar-SA"/>
        </w:rPr>
      </w:pPr>
    </w:p>
    <w:p w14:paraId="5DC691BA" w14:textId="4D494D57" w:rsidR="007D3650" w:rsidRDefault="007D3650">
      <w:pPr>
        <w:rPr>
          <w:lang w:bidi="ar-SA"/>
        </w:rPr>
      </w:pPr>
      <w:r>
        <w:rPr>
          <w:noProof/>
        </w:rPr>
        <w:lastRenderedPageBreak/>
        <w:drawing>
          <wp:inline distT="0" distB="0" distL="0" distR="0" wp14:anchorId="0E42F45B" wp14:editId="4903C864">
            <wp:extent cx="5486400" cy="3848100"/>
            <wp:effectExtent l="0" t="0" r="0" b="0"/>
            <wp:docPr id="583" name="Picture 583"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 name="Picture 583" descr="A picture containing text, mollusk&#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9861"/>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166A48CF" w14:textId="77777777" w:rsidR="005F2A85" w:rsidRDefault="007D3650">
      <w:r w:rsidRPr="007D3650">
        <w:t>20210622UTJupiter-NavigatedArray.png</w:t>
      </w:r>
    </w:p>
    <w:p w14:paraId="4182AC8B" w14:textId="41D17B40" w:rsidR="005F2A85" w:rsidRDefault="005F2A85"/>
    <w:p w14:paraId="41F07ACE" w14:textId="1DC9E77C" w:rsidR="009A24A3" w:rsidRDefault="009A24A3" w:rsidP="005F2A85">
      <w:r>
        <w:rPr>
          <w:noProof/>
        </w:rPr>
        <w:drawing>
          <wp:inline distT="0" distB="0" distL="0" distR="0" wp14:anchorId="4779C030" wp14:editId="18237394">
            <wp:extent cx="5943600" cy="3381375"/>
            <wp:effectExtent l="0" t="0" r="0" b="9525"/>
            <wp:docPr id="1083" name="Picture 108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Chart, treemap char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65C23518" w14:textId="0AF8B394" w:rsidR="009A24A3" w:rsidRDefault="009A24A3" w:rsidP="005F2A85">
      <w:r w:rsidRPr="009A24A3">
        <w:t>20210622UTJupiter-NH3.png</w:t>
      </w:r>
    </w:p>
    <w:p w14:paraId="020DF0CA" w14:textId="6BDB1573" w:rsidR="009A24A3" w:rsidRDefault="009A24A3" w:rsidP="005F2A85"/>
    <w:p w14:paraId="4ED2D317" w14:textId="77777777" w:rsidR="009A24A3" w:rsidRDefault="009A24A3" w:rsidP="005F2A85"/>
    <w:p w14:paraId="1AF937C5" w14:textId="4EE74832" w:rsidR="00000BD3" w:rsidRDefault="00000BD3" w:rsidP="00000BD3">
      <w:pPr>
        <w:pStyle w:val="Heading2"/>
      </w:pPr>
      <w:bookmarkStart w:id="26" w:name="_Toc86521202"/>
      <w:r>
        <w:lastRenderedPageBreak/>
        <w:t>July</w:t>
      </w:r>
      <w:bookmarkEnd w:id="26"/>
    </w:p>
    <w:p w14:paraId="26B1F22F" w14:textId="053ECB1A" w:rsidR="00000BD3" w:rsidRPr="00D4326C" w:rsidRDefault="00000BD3" w:rsidP="00000BD3">
      <w:pPr>
        <w:pStyle w:val="Heading3"/>
      </w:pPr>
      <w:bookmarkStart w:id="27" w:name="_Toc86521203"/>
      <w:r>
        <w:t xml:space="preserve">2021-Jul-08 (Jul-08 UT): </w:t>
      </w:r>
      <w:r w:rsidRPr="002B2B28">
        <w:t xml:space="preserve"> </w:t>
      </w:r>
      <w:r>
        <w:t>Jupiter with NH3 Video</w:t>
      </w:r>
      <w:bookmarkEnd w:id="27"/>
    </w:p>
    <w:p w14:paraId="13A4C207" w14:textId="77777777" w:rsidR="00000BD3" w:rsidRDefault="00000BD3" w:rsidP="00000BD3">
      <w:pPr>
        <w:rPr>
          <w:color w:val="808080" w:themeColor="background1" w:themeShade="80"/>
          <w:sz w:val="20"/>
        </w:rPr>
      </w:pPr>
      <w:r>
        <w:rPr>
          <w:color w:val="808080" w:themeColor="background1" w:themeShade="80"/>
          <w:sz w:val="20"/>
        </w:rPr>
        <w:t>Last Updated 6/23/2021</w:t>
      </w:r>
    </w:p>
    <w:p w14:paraId="32B44EED" w14:textId="77777777" w:rsidR="00000BD3" w:rsidRDefault="00000BD3" w:rsidP="00000BD3"/>
    <w:p w14:paraId="4A449F68" w14:textId="2FE54A11" w:rsidR="00000BD3" w:rsidRDefault="00000BD3" w:rsidP="00CB22C0">
      <w:r>
        <w:t>Transparency was good (4/5)</w:t>
      </w:r>
      <w:r w:rsidR="00CB22C0">
        <w:t>, but had some early and high cirrus.  S</w:t>
      </w:r>
      <w:r>
        <w:t xml:space="preserve">eeing was </w:t>
      </w:r>
      <w:r w:rsidR="00CB22C0">
        <w:t xml:space="preserve">very </w:t>
      </w:r>
      <w:r>
        <w:t>good (</w:t>
      </w:r>
      <w:r w:rsidR="00CB22C0">
        <w:t>4</w:t>
      </w:r>
      <w:r>
        <w:t xml:space="preserve">/5).  </w:t>
      </w:r>
    </w:p>
    <w:p w14:paraId="31312F6F" w14:textId="77777777" w:rsidR="00000BD3" w:rsidRDefault="00000BD3">
      <w:pPr>
        <w:rPr>
          <w:lang w:bidi="ar-SA"/>
        </w:rPr>
      </w:pPr>
    </w:p>
    <w:p w14:paraId="46F59084" w14:textId="77777777" w:rsidR="00000BD3" w:rsidRDefault="00000BD3" w:rsidP="00000BD3">
      <w:r>
        <w:t>I observed Jupiter on the morning of 7/8 with 632nm filter for the first time. (I need to be careful to call it 632, not 630.) I took a set of 630/647/656 images followed by NUV, GRN, BLU, and CH4 images, finally bracketed by a second set of 630/647/656 images.</w:t>
      </w:r>
    </w:p>
    <w:p w14:paraId="3103C22E" w14:textId="77777777" w:rsidR="00B95534" w:rsidRDefault="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800"/>
        <w:gridCol w:w="912"/>
        <w:gridCol w:w="912"/>
        <w:gridCol w:w="912"/>
        <w:gridCol w:w="654"/>
        <w:gridCol w:w="1170"/>
      </w:tblGrid>
      <w:tr w:rsidR="00D20E6C" w:rsidRPr="00BA406D" w14:paraId="25603218" w14:textId="77777777" w:rsidTr="00BA406D">
        <w:trPr>
          <w:trHeight w:val="290"/>
        </w:trPr>
        <w:tc>
          <w:tcPr>
            <w:tcW w:w="4800" w:type="dxa"/>
            <w:tcBorders>
              <w:top w:val="single" w:sz="4" w:space="0" w:color="auto"/>
              <w:left w:val="nil"/>
              <w:bottom w:val="single" w:sz="4" w:space="0" w:color="auto"/>
              <w:right w:val="nil"/>
            </w:tcBorders>
            <w:shd w:val="clear" w:color="auto" w:fill="auto"/>
            <w:noWrap/>
            <w:vAlign w:val="bottom"/>
            <w:hideMark/>
          </w:tcPr>
          <w:p w14:paraId="5C9A25E4" w14:textId="77777777" w:rsidR="00D20E6C" w:rsidRPr="00BA406D" w:rsidRDefault="00D20E6C">
            <w:pPr>
              <w:rPr>
                <w:rFonts w:ascii="Calibri" w:hAnsi="Calibri" w:cs="Calibri"/>
                <w:b/>
                <w:bCs/>
                <w:color w:val="000000"/>
                <w:sz w:val="20"/>
                <w:szCs w:val="20"/>
              </w:rPr>
            </w:pPr>
            <w:r w:rsidRPr="00BA406D">
              <w:rPr>
                <w:rFonts w:ascii="Calibri" w:hAnsi="Calibri" w:cs="Calibri"/>
                <w:b/>
                <w:bCs/>
                <w:color w:val="000000"/>
                <w:sz w:val="20"/>
                <w:szCs w:val="20"/>
              </w:rPr>
              <w:t>Video File</w:t>
            </w:r>
          </w:p>
        </w:tc>
        <w:tc>
          <w:tcPr>
            <w:tcW w:w="912" w:type="dxa"/>
            <w:tcBorders>
              <w:top w:val="single" w:sz="4" w:space="0" w:color="auto"/>
              <w:left w:val="nil"/>
              <w:bottom w:val="single" w:sz="4" w:space="0" w:color="auto"/>
              <w:right w:val="nil"/>
            </w:tcBorders>
            <w:shd w:val="clear" w:color="auto" w:fill="auto"/>
            <w:noWrap/>
            <w:vAlign w:val="bottom"/>
            <w:hideMark/>
          </w:tcPr>
          <w:p w14:paraId="20AC810F"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Exposure</w:t>
            </w:r>
          </w:p>
        </w:tc>
        <w:tc>
          <w:tcPr>
            <w:tcW w:w="912" w:type="dxa"/>
            <w:tcBorders>
              <w:top w:val="single" w:sz="4" w:space="0" w:color="auto"/>
              <w:left w:val="nil"/>
              <w:bottom w:val="single" w:sz="4" w:space="0" w:color="auto"/>
              <w:right w:val="nil"/>
            </w:tcBorders>
            <w:shd w:val="clear" w:color="auto" w:fill="auto"/>
            <w:noWrap/>
            <w:vAlign w:val="bottom"/>
            <w:hideMark/>
          </w:tcPr>
          <w:p w14:paraId="14DFDF23"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Gain</w:t>
            </w:r>
          </w:p>
        </w:tc>
        <w:tc>
          <w:tcPr>
            <w:tcW w:w="912" w:type="dxa"/>
            <w:tcBorders>
              <w:top w:val="single" w:sz="4" w:space="0" w:color="auto"/>
              <w:left w:val="nil"/>
              <w:bottom w:val="single" w:sz="4" w:space="0" w:color="auto"/>
              <w:right w:val="nil"/>
            </w:tcBorders>
            <w:shd w:val="clear" w:color="auto" w:fill="auto"/>
            <w:noWrap/>
            <w:vAlign w:val="bottom"/>
            <w:hideMark/>
          </w:tcPr>
          <w:p w14:paraId="6B800E84"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Gamma</w:t>
            </w:r>
          </w:p>
        </w:tc>
        <w:tc>
          <w:tcPr>
            <w:tcW w:w="654" w:type="dxa"/>
            <w:tcBorders>
              <w:top w:val="single" w:sz="4" w:space="0" w:color="auto"/>
              <w:left w:val="nil"/>
              <w:bottom w:val="single" w:sz="4" w:space="0" w:color="auto"/>
              <w:right w:val="nil"/>
            </w:tcBorders>
            <w:shd w:val="clear" w:color="auto" w:fill="auto"/>
            <w:noWrap/>
            <w:vAlign w:val="bottom"/>
            <w:hideMark/>
          </w:tcPr>
          <w:p w14:paraId="2AB9BEC3"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32D80C64"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Capture Area</w:t>
            </w:r>
          </w:p>
        </w:tc>
      </w:tr>
      <w:tr w:rsidR="00D20E6C" w:rsidRPr="00BA406D" w14:paraId="47BFE303" w14:textId="77777777" w:rsidTr="00BA406D">
        <w:trPr>
          <w:trHeight w:val="290"/>
        </w:trPr>
        <w:tc>
          <w:tcPr>
            <w:tcW w:w="4800" w:type="dxa"/>
            <w:tcBorders>
              <w:top w:val="single" w:sz="4" w:space="0" w:color="auto"/>
              <w:left w:val="nil"/>
              <w:bottom w:val="nil"/>
              <w:right w:val="nil"/>
            </w:tcBorders>
            <w:shd w:val="clear" w:color="auto" w:fill="auto"/>
            <w:noWrap/>
            <w:vAlign w:val="bottom"/>
            <w:hideMark/>
          </w:tcPr>
          <w:p w14:paraId="766E8D6B"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3_9-Jupiter_630OI_Half-2x2.avi</w:t>
            </w:r>
          </w:p>
        </w:tc>
        <w:tc>
          <w:tcPr>
            <w:tcW w:w="912" w:type="dxa"/>
            <w:tcBorders>
              <w:top w:val="single" w:sz="4" w:space="0" w:color="auto"/>
              <w:left w:val="nil"/>
              <w:bottom w:val="nil"/>
              <w:right w:val="nil"/>
            </w:tcBorders>
            <w:shd w:val="clear" w:color="auto" w:fill="auto"/>
            <w:noWrap/>
            <w:vAlign w:val="bottom"/>
            <w:hideMark/>
          </w:tcPr>
          <w:p w14:paraId="0A3445C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single" w:sz="4" w:space="0" w:color="auto"/>
              <w:left w:val="nil"/>
              <w:bottom w:val="nil"/>
              <w:right w:val="nil"/>
            </w:tcBorders>
            <w:shd w:val="clear" w:color="auto" w:fill="auto"/>
            <w:noWrap/>
            <w:vAlign w:val="bottom"/>
            <w:hideMark/>
          </w:tcPr>
          <w:p w14:paraId="12647E3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single" w:sz="4" w:space="0" w:color="auto"/>
              <w:left w:val="nil"/>
              <w:bottom w:val="nil"/>
              <w:right w:val="nil"/>
            </w:tcBorders>
            <w:shd w:val="clear" w:color="auto" w:fill="auto"/>
            <w:noWrap/>
            <w:vAlign w:val="bottom"/>
            <w:hideMark/>
          </w:tcPr>
          <w:p w14:paraId="344BB96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single" w:sz="4" w:space="0" w:color="auto"/>
              <w:left w:val="nil"/>
              <w:bottom w:val="nil"/>
              <w:right w:val="nil"/>
            </w:tcBorders>
            <w:shd w:val="clear" w:color="auto" w:fill="auto"/>
            <w:noWrap/>
            <w:vAlign w:val="bottom"/>
            <w:hideMark/>
          </w:tcPr>
          <w:p w14:paraId="5815B7E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543D1E4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037AA90D" w14:textId="77777777" w:rsidTr="00BA406D">
        <w:trPr>
          <w:trHeight w:val="290"/>
        </w:trPr>
        <w:tc>
          <w:tcPr>
            <w:tcW w:w="4800" w:type="dxa"/>
            <w:tcBorders>
              <w:top w:val="nil"/>
              <w:left w:val="nil"/>
              <w:bottom w:val="nil"/>
              <w:right w:val="nil"/>
            </w:tcBorders>
            <w:shd w:val="clear" w:color="auto" w:fill="auto"/>
            <w:noWrap/>
            <w:vAlign w:val="bottom"/>
            <w:hideMark/>
          </w:tcPr>
          <w:p w14:paraId="2774B3AC"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6_3-Jupiter_647CNT_Half-2x2.avi</w:t>
            </w:r>
          </w:p>
        </w:tc>
        <w:tc>
          <w:tcPr>
            <w:tcW w:w="912" w:type="dxa"/>
            <w:tcBorders>
              <w:top w:val="nil"/>
              <w:left w:val="nil"/>
              <w:bottom w:val="nil"/>
              <w:right w:val="nil"/>
            </w:tcBorders>
            <w:shd w:val="clear" w:color="auto" w:fill="auto"/>
            <w:noWrap/>
            <w:vAlign w:val="bottom"/>
            <w:hideMark/>
          </w:tcPr>
          <w:p w14:paraId="431D8F32"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600B567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2E01034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7E676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F6D69A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61C3D45D" w14:textId="77777777" w:rsidTr="00BA406D">
        <w:trPr>
          <w:trHeight w:val="290"/>
        </w:trPr>
        <w:tc>
          <w:tcPr>
            <w:tcW w:w="4800" w:type="dxa"/>
            <w:tcBorders>
              <w:top w:val="nil"/>
              <w:left w:val="nil"/>
              <w:bottom w:val="nil"/>
              <w:right w:val="nil"/>
            </w:tcBorders>
            <w:shd w:val="clear" w:color="auto" w:fill="auto"/>
            <w:noWrap/>
            <w:vAlign w:val="bottom"/>
            <w:hideMark/>
          </w:tcPr>
          <w:p w14:paraId="13B3FD7D"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9_5-Jupiter_656HIA_Half-2x2.avi</w:t>
            </w:r>
          </w:p>
        </w:tc>
        <w:tc>
          <w:tcPr>
            <w:tcW w:w="912" w:type="dxa"/>
            <w:tcBorders>
              <w:top w:val="nil"/>
              <w:left w:val="nil"/>
              <w:bottom w:val="nil"/>
              <w:right w:val="nil"/>
            </w:tcBorders>
            <w:shd w:val="clear" w:color="auto" w:fill="auto"/>
            <w:noWrap/>
            <w:vAlign w:val="bottom"/>
            <w:hideMark/>
          </w:tcPr>
          <w:p w14:paraId="7B106CD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402D4C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24ECF6A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31BEC38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E60C71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00DA235" w14:textId="77777777" w:rsidTr="00BA406D">
        <w:trPr>
          <w:trHeight w:val="290"/>
        </w:trPr>
        <w:tc>
          <w:tcPr>
            <w:tcW w:w="4800" w:type="dxa"/>
            <w:tcBorders>
              <w:top w:val="nil"/>
              <w:left w:val="nil"/>
              <w:bottom w:val="nil"/>
              <w:right w:val="nil"/>
            </w:tcBorders>
            <w:shd w:val="clear" w:color="auto" w:fill="auto"/>
            <w:noWrap/>
            <w:vAlign w:val="bottom"/>
            <w:hideMark/>
          </w:tcPr>
          <w:p w14:paraId="30B6E767"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32_4-Jupiter_550GRN_Half-2x2.avi</w:t>
            </w:r>
          </w:p>
        </w:tc>
        <w:tc>
          <w:tcPr>
            <w:tcW w:w="912" w:type="dxa"/>
            <w:tcBorders>
              <w:top w:val="nil"/>
              <w:left w:val="nil"/>
              <w:bottom w:val="nil"/>
              <w:right w:val="nil"/>
            </w:tcBorders>
            <w:shd w:val="clear" w:color="auto" w:fill="auto"/>
            <w:noWrap/>
            <w:vAlign w:val="bottom"/>
            <w:hideMark/>
          </w:tcPr>
          <w:p w14:paraId="73D8184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05</w:t>
            </w:r>
          </w:p>
        </w:tc>
        <w:tc>
          <w:tcPr>
            <w:tcW w:w="912" w:type="dxa"/>
            <w:tcBorders>
              <w:top w:val="nil"/>
              <w:left w:val="nil"/>
              <w:bottom w:val="nil"/>
              <w:right w:val="nil"/>
            </w:tcBorders>
            <w:shd w:val="clear" w:color="auto" w:fill="auto"/>
            <w:noWrap/>
            <w:vAlign w:val="bottom"/>
            <w:hideMark/>
          </w:tcPr>
          <w:p w14:paraId="442969E3"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03D0058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5E71D52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0A23D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06C1E04" w14:textId="77777777" w:rsidTr="00BA406D">
        <w:trPr>
          <w:trHeight w:val="290"/>
        </w:trPr>
        <w:tc>
          <w:tcPr>
            <w:tcW w:w="4800" w:type="dxa"/>
            <w:tcBorders>
              <w:top w:val="nil"/>
              <w:left w:val="nil"/>
              <w:bottom w:val="nil"/>
              <w:right w:val="nil"/>
            </w:tcBorders>
            <w:shd w:val="clear" w:color="auto" w:fill="auto"/>
            <w:noWrap/>
            <w:vAlign w:val="bottom"/>
            <w:hideMark/>
          </w:tcPr>
          <w:p w14:paraId="1614A07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35_7-Jupiter_450BLU_Half-2x2.avi</w:t>
            </w:r>
          </w:p>
        </w:tc>
        <w:tc>
          <w:tcPr>
            <w:tcW w:w="912" w:type="dxa"/>
            <w:tcBorders>
              <w:top w:val="nil"/>
              <w:left w:val="nil"/>
              <w:bottom w:val="nil"/>
              <w:right w:val="nil"/>
            </w:tcBorders>
            <w:shd w:val="clear" w:color="auto" w:fill="auto"/>
            <w:noWrap/>
            <w:vAlign w:val="bottom"/>
            <w:hideMark/>
          </w:tcPr>
          <w:p w14:paraId="305C236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1</w:t>
            </w:r>
          </w:p>
        </w:tc>
        <w:tc>
          <w:tcPr>
            <w:tcW w:w="912" w:type="dxa"/>
            <w:tcBorders>
              <w:top w:val="nil"/>
              <w:left w:val="nil"/>
              <w:bottom w:val="nil"/>
              <w:right w:val="nil"/>
            </w:tcBorders>
            <w:shd w:val="clear" w:color="auto" w:fill="auto"/>
            <w:noWrap/>
            <w:vAlign w:val="bottom"/>
            <w:hideMark/>
          </w:tcPr>
          <w:p w14:paraId="59C73F7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4BDBC87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9A7966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D42380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729DBAA9" w14:textId="77777777" w:rsidTr="00BA406D">
        <w:trPr>
          <w:trHeight w:val="290"/>
        </w:trPr>
        <w:tc>
          <w:tcPr>
            <w:tcW w:w="4800" w:type="dxa"/>
            <w:tcBorders>
              <w:top w:val="nil"/>
              <w:left w:val="nil"/>
              <w:bottom w:val="nil"/>
              <w:right w:val="nil"/>
            </w:tcBorders>
            <w:shd w:val="clear" w:color="auto" w:fill="auto"/>
            <w:noWrap/>
            <w:vAlign w:val="bottom"/>
            <w:hideMark/>
          </w:tcPr>
          <w:p w14:paraId="3EC83F24"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40_4-Jupiter_380NUV_Half-2x2.avi</w:t>
            </w:r>
          </w:p>
        </w:tc>
        <w:tc>
          <w:tcPr>
            <w:tcW w:w="912" w:type="dxa"/>
            <w:tcBorders>
              <w:top w:val="nil"/>
              <w:left w:val="nil"/>
              <w:bottom w:val="nil"/>
              <w:right w:val="nil"/>
            </w:tcBorders>
            <w:shd w:val="clear" w:color="auto" w:fill="auto"/>
            <w:noWrap/>
            <w:vAlign w:val="bottom"/>
            <w:hideMark/>
          </w:tcPr>
          <w:p w14:paraId="232B310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4B05AB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33A13B4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B6CC62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6FA7D1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6A90ACD" w14:textId="77777777" w:rsidTr="00BA406D">
        <w:trPr>
          <w:trHeight w:val="290"/>
        </w:trPr>
        <w:tc>
          <w:tcPr>
            <w:tcW w:w="4800" w:type="dxa"/>
            <w:tcBorders>
              <w:top w:val="nil"/>
              <w:left w:val="nil"/>
              <w:bottom w:val="nil"/>
              <w:right w:val="nil"/>
            </w:tcBorders>
            <w:shd w:val="clear" w:color="auto" w:fill="auto"/>
            <w:noWrap/>
            <w:vAlign w:val="bottom"/>
            <w:hideMark/>
          </w:tcPr>
          <w:p w14:paraId="280EE766"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42_5-Jupiter_380NUV_Half-2x2.avi</w:t>
            </w:r>
          </w:p>
        </w:tc>
        <w:tc>
          <w:tcPr>
            <w:tcW w:w="912" w:type="dxa"/>
            <w:tcBorders>
              <w:top w:val="nil"/>
              <w:left w:val="nil"/>
              <w:bottom w:val="nil"/>
              <w:right w:val="nil"/>
            </w:tcBorders>
            <w:shd w:val="clear" w:color="auto" w:fill="auto"/>
            <w:noWrap/>
            <w:vAlign w:val="bottom"/>
            <w:hideMark/>
          </w:tcPr>
          <w:p w14:paraId="5ECFED3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69CC943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68602E5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CDED0A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AF7FCC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2D1B7BAA" w14:textId="77777777" w:rsidTr="00BA406D">
        <w:trPr>
          <w:trHeight w:val="290"/>
        </w:trPr>
        <w:tc>
          <w:tcPr>
            <w:tcW w:w="4800" w:type="dxa"/>
            <w:tcBorders>
              <w:top w:val="nil"/>
              <w:left w:val="nil"/>
              <w:bottom w:val="nil"/>
              <w:right w:val="nil"/>
            </w:tcBorders>
            <w:shd w:val="clear" w:color="auto" w:fill="auto"/>
            <w:noWrap/>
            <w:vAlign w:val="bottom"/>
            <w:hideMark/>
          </w:tcPr>
          <w:p w14:paraId="0E103045"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0_0-Jupiter_889CH4_Full-2x2.avi</w:t>
            </w:r>
          </w:p>
        </w:tc>
        <w:tc>
          <w:tcPr>
            <w:tcW w:w="912" w:type="dxa"/>
            <w:tcBorders>
              <w:top w:val="nil"/>
              <w:left w:val="nil"/>
              <w:bottom w:val="nil"/>
              <w:right w:val="nil"/>
            </w:tcBorders>
            <w:shd w:val="clear" w:color="auto" w:fill="auto"/>
            <w:noWrap/>
            <w:vAlign w:val="bottom"/>
            <w:hideMark/>
          </w:tcPr>
          <w:p w14:paraId="1E1879B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2C02599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7133D63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6CADC615"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195063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CDFACFE" w14:textId="77777777" w:rsidTr="00BA406D">
        <w:trPr>
          <w:trHeight w:val="290"/>
        </w:trPr>
        <w:tc>
          <w:tcPr>
            <w:tcW w:w="4800" w:type="dxa"/>
            <w:tcBorders>
              <w:top w:val="nil"/>
              <w:left w:val="nil"/>
              <w:bottom w:val="nil"/>
              <w:right w:val="nil"/>
            </w:tcBorders>
            <w:shd w:val="clear" w:color="auto" w:fill="auto"/>
            <w:noWrap/>
            <w:vAlign w:val="bottom"/>
            <w:hideMark/>
          </w:tcPr>
          <w:p w14:paraId="1263F7E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2_1-Jupiter_889CH4_Full-2x2.avi</w:t>
            </w:r>
          </w:p>
        </w:tc>
        <w:tc>
          <w:tcPr>
            <w:tcW w:w="912" w:type="dxa"/>
            <w:tcBorders>
              <w:top w:val="nil"/>
              <w:left w:val="nil"/>
              <w:bottom w:val="nil"/>
              <w:right w:val="nil"/>
            </w:tcBorders>
            <w:shd w:val="clear" w:color="auto" w:fill="auto"/>
            <w:noWrap/>
            <w:vAlign w:val="bottom"/>
            <w:hideMark/>
          </w:tcPr>
          <w:p w14:paraId="20296BC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01765A3"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4CA3039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24CDAE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1BC38E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F2EBA36" w14:textId="77777777" w:rsidTr="00BA406D">
        <w:trPr>
          <w:trHeight w:val="290"/>
        </w:trPr>
        <w:tc>
          <w:tcPr>
            <w:tcW w:w="4800" w:type="dxa"/>
            <w:tcBorders>
              <w:top w:val="nil"/>
              <w:left w:val="nil"/>
              <w:bottom w:val="nil"/>
              <w:right w:val="nil"/>
            </w:tcBorders>
            <w:shd w:val="clear" w:color="auto" w:fill="auto"/>
            <w:noWrap/>
            <w:vAlign w:val="bottom"/>
            <w:hideMark/>
          </w:tcPr>
          <w:p w14:paraId="1BFC5329"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4_2-Jupiter_889CH4_Full-2x2.avi</w:t>
            </w:r>
          </w:p>
        </w:tc>
        <w:tc>
          <w:tcPr>
            <w:tcW w:w="912" w:type="dxa"/>
            <w:tcBorders>
              <w:top w:val="nil"/>
              <w:left w:val="nil"/>
              <w:bottom w:val="nil"/>
              <w:right w:val="nil"/>
            </w:tcBorders>
            <w:shd w:val="clear" w:color="auto" w:fill="auto"/>
            <w:noWrap/>
            <w:vAlign w:val="bottom"/>
            <w:hideMark/>
          </w:tcPr>
          <w:p w14:paraId="3A0F0FE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6EE2F49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13CE9B4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828AD6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B91B08C"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120381E" w14:textId="77777777" w:rsidTr="00BA406D">
        <w:trPr>
          <w:trHeight w:val="290"/>
        </w:trPr>
        <w:tc>
          <w:tcPr>
            <w:tcW w:w="4800" w:type="dxa"/>
            <w:tcBorders>
              <w:top w:val="nil"/>
              <w:left w:val="nil"/>
              <w:bottom w:val="nil"/>
              <w:right w:val="nil"/>
            </w:tcBorders>
            <w:shd w:val="clear" w:color="auto" w:fill="auto"/>
            <w:noWrap/>
            <w:vAlign w:val="bottom"/>
            <w:hideMark/>
          </w:tcPr>
          <w:p w14:paraId="2EAA6ACE"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6_3-Jupiter_889CH4_Full-2x2.avi</w:t>
            </w:r>
          </w:p>
        </w:tc>
        <w:tc>
          <w:tcPr>
            <w:tcW w:w="912" w:type="dxa"/>
            <w:tcBorders>
              <w:top w:val="nil"/>
              <w:left w:val="nil"/>
              <w:bottom w:val="nil"/>
              <w:right w:val="nil"/>
            </w:tcBorders>
            <w:shd w:val="clear" w:color="auto" w:fill="auto"/>
            <w:noWrap/>
            <w:vAlign w:val="bottom"/>
            <w:hideMark/>
          </w:tcPr>
          <w:p w14:paraId="5AD03BB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01900EB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0E91222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0D8EBD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CDBA39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3EDA566D" w14:textId="77777777" w:rsidTr="00BA406D">
        <w:trPr>
          <w:trHeight w:val="290"/>
        </w:trPr>
        <w:tc>
          <w:tcPr>
            <w:tcW w:w="4800" w:type="dxa"/>
            <w:tcBorders>
              <w:top w:val="nil"/>
              <w:left w:val="nil"/>
              <w:bottom w:val="nil"/>
              <w:right w:val="nil"/>
            </w:tcBorders>
            <w:shd w:val="clear" w:color="auto" w:fill="auto"/>
            <w:noWrap/>
            <w:vAlign w:val="bottom"/>
            <w:hideMark/>
          </w:tcPr>
          <w:p w14:paraId="6C15A35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9_9-Jupiter_647CNT_Half-2x2.avi</w:t>
            </w:r>
          </w:p>
        </w:tc>
        <w:tc>
          <w:tcPr>
            <w:tcW w:w="912" w:type="dxa"/>
            <w:tcBorders>
              <w:top w:val="nil"/>
              <w:left w:val="nil"/>
              <w:bottom w:val="nil"/>
              <w:right w:val="nil"/>
            </w:tcBorders>
            <w:shd w:val="clear" w:color="auto" w:fill="auto"/>
            <w:noWrap/>
            <w:vAlign w:val="bottom"/>
            <w:hideMark/>
          </w:tcPr>
          <w:p w14:paraId="15278B7C"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291ECF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1E1B22D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121576D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C7CE7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0D5FE642" w14:textId="77777777" w:rsidTr="00BA406D">
        <w:trPr>
          <w:trHeight w:val="290"/>
        </w:trPr>
        <w:tc>
          <w:tcPr>
            <w:tcW w:w="4800" w:type="dxa"/>
            <w:tcBorders>
              <w:top w:val="nil"/>
              <w:left w:val="nil"/>
              <w:right w:val="nil"/>
            </w:tcBorders>
            <w:shd w:val="clear" w:color="auto" w:fill="auto"/>
            <w:noWrap/>
            <w:vAlign w:val="bottom"/>
            <w:hideMark/>
          </w:tcPr>
          <w:p w14:paraId="59325994"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102_2-Jupiter_656HIA_Half-2x2.avi</w:t>
            </w:r>
          </w:p>
        </w:tc>
        <w:tc>
          <w:tcPr>
            <w:tcW w:w="912" w:type="dxa"/>
            <w:tcBorders>
              <w:top w:val="nil"/>
              <w:left w:val="nil"/>
              <w:right w:val="nil"/>
            </w:tcBorders>
            <w:shd w:val="clear" w:color="auto" w:fill="auto"/>
            <w:noWrap/>
            <w:vAlign w:val="bottom"/>
            <w:hideMark/>
          </w:tcPr>
          <w:p w14:paraId="7BA375A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right w:val="nil"/>
            </w:tcBorders>
            <w:shd w:val="clear" w:color="auto" w:fill="auto"/>
            <w:noWrap/>
            <w:vAlign w:val="bottom"/>
            <w:hideMark/>
          </w:tcPr>
          <w:p w14:paraId="48E48CC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right w:val="nil"/>
            </w:tcBorders>
            <w:shd w:val="clear" w:color="auto" w:fill="auto"/>
            <w:noWrap/>
            <w:vAlign w:val="bottom"/>
            <w:hideMark/>
          </w:tcPr>
          <w:p w14:paraId="02F9D90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right w:val="nil"/>
            </w:tcBorders>
            <w:shd w:val="clear" w:color="auto" w:fill="auto"/>
            <w:noWrap/>
            <w:vAlign w:val="bottom"/>
            <w:hideMark/>
          </w:tcPr>
          <w:p w14:paraId="4608C65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9AE437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77D044CE" w14:textId="77777777" w:rsidTr="00BA406D">
        <w:trPr>
          <w:trHeight w:val="290"/>
        </w:trPr>
        <w:tc>
          <w:tcPr>
            <w:tcW w:w="4800" w:type="dxa"/>
            <w:tcBorders>
              <w:top w:val="nil"/>
              <w:left w:val="nil"/>
              <w:bottom w:val="single" w:sz="4" w:space="0" w:color="auto"/>
              <w:right w:val="nil"/>
            </w:tcBorders>
            <w:shd w:val="clear" w:color="auto" w:fill="auto"/>
            <w:noWrap/>
            <w:vAlign w:val="bottom"/>
            <w:hideMark/>
          </w:tcPr>
          <w:p w14:paraId="33112F45"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104_4-Jupiter_630OI_Half-2x2.avi</w:t>
            </w:r>
          </w:p>
        </w:tc>
        <w:tc>
          <w:tcPr>
            <w:tcW w:w="912" w:type="dxa"/>
            <w:tcBorders>
              <w:top w:val="nil"/>
              <w:left w:val="nil"/>
              <w:bottom w:val="single" w:sz="4" w:space="0" w:color="auto"/>
              <w:right w:val="nil"/>
            </w:tcBorders>
            <w:shd w:val="clear" w:color="auto" w:fill="auto"/>
            <w:noWrap/>
            <w:vAlign w:val="bottom"/>
            <w:hideMark/>
          </w:tcPr>
          <w:p w14:paraId="354F33D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single" w:sz="4" w:space="0" w:color="auto"/>
              <w:right w:val="nil"/>
            </w:tcBorders>
            <w:shd w:val="clear" w:color="auto" w:fill="auto"/>
            <w:noWrap/>
            <w:vAlign w:val="bottom"/>
            <w:hideMark/>
          </w:tcPr>
          <w:p w14:paraId="3A85C8A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single" w:sz="4" w:space="0" w:color="auto"/>
              <w:right w:val="nil"/>
            </w:tcBorders>
            <w:shd w:val="clear" w:color="auto" w:fill="auto"/>
            <w:noWrap/>
            <w:vAlign w:val="bottom"/>
            <w:hideMark/>
          </w:tcPr>
          <w:p w14:paraId="396EA16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single" w:sz="4" w:space="0" w:color="auto"/>
              <w:right w:val="nil"/>
            </w:tcBorders>
            <w:shd w:val="clear" w:color="auto" w:fill="auto"/>
            <w:noWrap/>
            <w:vAlign w:val="bottom"/>
            <w:hideMark/>
          </w:tcPr>
          <w:p w14:paraId="6433C3B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30E90E2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bl>
    <w:p w14:paraId="6C476DA9" w14:textId="5AE31687" w:rsidR="00BA406D" w:rsidRDefault="00BA406D"/>
    <w:tbl>
      <w:tblPr>
        <w:tblW w:w="9360" w:type="dxa"/>
        <w:tblLayout w:type="fixed"/>
        <w:tblCellMar>
          <w:left w:w="0" w:type="dxa"/>
          <w:right w:w="0" w:type="dxa"/>
        </w:tblCellMar>
        <w:tblLook w:val="04A0" w:firstRow="1" w:lastRow="0" w:firstColumn="1" w:lastColumn="0" w:noHBand="0" w:noVBand="1"/>
      </w:tblPr>
      <w:tblGrid>
        <w:gridCol w:w="4800"/>
        <w:gridCol w:w="912"/>
        <w:gridCol w:w="912"/>
        <w:gridCol w:w="912"/>
        <w:gridCol w:w="654"/>
        <w:gridCol w:w="1170"/>
      </w:tblGrid>
      <w:tr w:rsidR="00BA406D" w:rsidRPr="00BA406D" w14:paraId="75CBDC77" w14:textId="77777777" w:rsidTr="00BA406D">
        <w:trPr>
          <w:trHeight w:val="290"/>
        </w:trPr>
        <w:tc>
          <w:tcPr>
            <w:tcW w:w="4800" w:type="dxa"/>
            <w:tcBorders>
              <w:top w:val="single" w:sz="4" w:space="0" w:color="auto"/>
              <w:left w:val="nil"/>
              <w:bottom w:val="single" w:sz="4" w:space="0" w:color="auto"/>
              <w:right w:val="nil"/>
            </w:tcBorders>
            <w:shd w:val="clear" w:color="auto" w:fill="auto"/>
            <w:noWrap/>
            <w:vAlign w:val="bottom"/>
            <w:hideMark/>
          </w:tcPr>
          <w:p w14:paraId="517AE2CF"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Video File</w:t>
            </w:r>
          </w:p>
        </w:tc>
        <w:tc>
          <w:tcPr>
            <w:tcW w:w="912" w:type="dxa"/>
            <w:tcBorders>
              <w:top w:val="single" w:sz="4" w:space="0" w:color="auto"/>
              <w:left w:val="nil"/>
              <w:bottom w:val="single" w:sz="4" w:space="0" w:color="auto"/>
              <w:right w:val="nil"/>
            </w:tcBorders>
            <w:shd w:val="clear" w:color="auto" w:fill="auto"/>
            <w:noWrap/>
            <w:vAlign w:val="bottom"/>
            <w:hideMark/>
          </w:tcPr>
          <w:p w14:paraId="725C05D9"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Exposure</w:t>
            </w:r>
          </w:p>
        </w:tc>
        <w:tc>
          <w:tcPr>
            <w:tcW w:w="912" w:type="dxa"/>
            <w:tcBorders>
              <w:top w:val="single" w:sz="4" w:space="0" w:color="auto"/>
              <w:left w:val="nil"/>
              <w:bottom w:val="single" w:sz="4" w:space="0" w:color="auto"/>
              <w:right w:val="nil"/>
            </w:tcBorders>
            <w:shd w:val="clear" w:color="auto" w:fill="auto"/>
            <w:noWrap/>
            <w:vAlign w:val="bottom"/>
            <w:hideMark/>
          </w:tcPr>
          <w:p w14:paraId="4F59503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Gain</w:t>
            </w:r>
          </w:p>
        </w:tc>
        <w:tc>
          <w:tcPr>
            <w:tcW w:w="912" w:type="dxa"/>
            <w:tcBorders>
              <w:top w:val="single" w:sz="4" w:space="0" w:color="auto"/>
              <w:left w:val="nil"/>
              <w:bottom w:val="single" w:sz="4" w:space="0" w:color="auto"/>
              <w:right w:val="nil"/>
            </w:tcBorders>
            <w:shd w:val="clear" w:color="auto" w:fill="auto"/>
            <w:noWrap/>
            <w:vAlign w:val="bottom"/>
            <w:hideMark/>
          </w:tcPr>
          <w:p w14:paraId="3066331B"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Gamma</w:t>
            </w:r>
          </w:p>
        </w:tc>
        <w:tc>
          <w:tcPr>
            <w:tcW w:w="654" w:type="dxa"/>
            <w:tcBorders>
              <w:top w:val="single" w:sz="4" w:space="0" w:color="auto"/>
              <w:left w:val="nil"/>
              <w:bottom w:val="single" w:sz="4" w:space="0" w:color="auto"/>
              <w:right w:val="nil"/>
            </w:tcBorders>
            <w:shd w:val="clear" w:color="auto" w:fill="auto"/>
            <w:noWrap/>
            <w:vAlign w:val="bottom"/>
            <w:hideMark/>
          </w:tcPr>
          <w:p w14:paraId="5BC35B5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7093EBD9"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Capture Area</w:t>
            </w:r>
          </w:p>
        </w:tc>
      </w:tr>
      <w:tr w:rsidR="00BA406D" w:rsidRPr="00BA406D" w14:paraId="0266388C" w14:textId="77777777" w:rsidTr="00BA406D">
        <w:trPr>
          <w:trHeight w:val="290"/>
        </w:trPr>
        <w:tc>
          <w:tcPr>
            <w:tcW w:w="4800" w:type="dxa"/>
            <w:tcBorders>
              <w:top w:val="single" w:sz="4" w:space="0" w:color="auto"/>
              <w:left w:val="nil"/>
              <w:bottom w:val="nil"/>
              <w:right w:val="nil"/>
            </w:tcBorders>
            <w:shd w:val="clear" w:color="auto" w:fill="auto"/>
            <w:noWrap/>
            <w:vAlign w:val="bottom"/>
            <w:hideMark/>
          </w:tcPr>
          <w:p w14:paraId="53357BF8"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09_2-Jupiter_450BLU-Flat-Half-2x2.avi</w:t>
            </w:r>
          </w:p>
        </w:tc>
        <w:tc>
          <w:tcPr>
            <w:tcW w:w="912" w:type="dxa"/>
            <w:tcBorders>
              <w:top w:val="single" w:sz="4" w:space="0" w:color="auto"/>
              <w:left w:val="nil"/>
              <w:bottom w:val="nil"/>
              <w:right w:val="nil"/>
            </w:tcBorders>
            <w:shd w:val="clear" w:color="auto" w:fill="auto"/>
            <w:noWrap/>
            <w:vAlign w:val="bottom"/>
            <w:hideMark/>
          </w:tcPr>
          <w:p w14:paraId="45E1B76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single" w:sz="4" w:space="0" w:color="auto"/>
              <w:left w:val="nil"/>
              <w:bottom w:val="nil"/>
              <w:right w:val="nil"/>
            </w:tcBorders>
            <w:shd w:val="clear" w:color="auto" w:fill="auto"/>
            <w:noWrap/>
            <w:vAlign w:val="bottom"/>
            <w:hideMark/>
          </w:tcPr>
          <w:p w14:paraId="7F46C4B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single" w:sz="4" w:space="0" w:color="auto"/>
              <w:left w:val="nil"/>
              <w:bottom w:val="nil"/>
              <w:right w:val="nil"/>
            </w:tcBorders>
            <w:shd w:val="clear" w:color="auto" w:fill="auto"/>
            <w:noWrap/>
            <w:vAlign w:val="bottom"/>
            <w:hideMark/>
          </w:tcPr>
          <w:p w14:paraId="58F64EF7"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single" w:sz="4" w:space="0" w:color="auto"/>
              <w:left w:val="nil"/>
              <w:bottom w:val="nil"/>
              <w:right w:val="nil"/>
            </w:tcBorders>
            <w:shd w:val="clear" w:color="auto" w:fill="auto"/>
            <w:noWrap/>
            <w:vAlign w:val="bottom"/>
            <w:hideMark/>
          </w:tcPr>
          <w:p w14:paraId="7C403E8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7AAE6D4"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21A5EA71" w14:textId="77777777" w:rsidTr="001C1671">
        <w:trPr>
          <w:trHeight w:val="290"/>
        </w:trPr>
        <w:tc>
          <w:tcPr>
            <w:tcW w:w="4800" w:type="dxa"/>
            <w:tcBorders>
              <w:top w:val="nil"/>
              <w:left w:val="nil"/>
              <w:bottom w:val="nil"/>
              <w:right w:val="nil"/>
            </w:tcBorders>
            <w:shd w:val="clear" w:color="auto" w:fill="auto"/>
            <w:noWrap/>
            <w:vAlign w:val="bottom"/>
            <w:hideMark/>
          </w:tcPr>
          <w:p w14:paraId="26940B0F"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11_5-Jupiter_550GRN_Flat_Half-2x2.avi</w:t>
            </w:r>
          </w:p>
        </w:tc>
        <w:tc>
          <w:tcPr>
            <w:tcW w:w="912" w:type="dxa"/>
            <w:tcBorders>
              <w:top w:val="nil"/>
              <w:left w:val="nil"/>
              <w:bottom w:val="nil"/>
              <w:right w:val="nil"/>
            </w:tcBorders>
            <w:shd w:val="clear" w:color="auto" w:fill="auto"/>
            <w:noWrap/>
            <w:vAlign w:val="bottom"/>
            <w:hideMark/>
          </w:tcPr>
          <w:p w14:paraId="1878FAC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4392A8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5020C05A"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138011B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355FB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0CE83A4C" w14:textId="77777777" w:rsidTr="001C1671">
        <w:trPr>
          <w:trHeight w:val="290"/>
        </w:trPr>
        <w:tc>
          <w:tcPr>
            <w:tcW w:w="4800" w:type="dxa"/>
            <w:tcBorders>
              <w:top w:val="nil"/>
              <w:left w:val="nil"/>
              <w:bottom w:val="nil"/>
              <w:right w:val="nil"/>
            </w:tcBorders>
            <w:shd w:val="clear" w:color="auto" w:fill="auto"/>
            <w:noWrap/>
            <w:vAlign w:val="bottom"/>
            <w:hideMark/>
          </w:tcPr>
          <w:p w14:paraId="751FA74C"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1_8-Jupiter_889CH4_Dark_Full_2x2.avi</w:t>
            </w:r>
          </w:p>
        </w:tc>
        <w:tc>
          <w:tcPr>
            <w:tcW w:w="912" w:type="dxa"/>
            <w:tcBorders>
              <w:top w:val="nil"/>
              <w:left w:val="nil"/>
              <w:bottom w:val="nil"/>
              <w:right w:val="nil"/>
            </w:tcBorders>
            <w:shd w:val="clear" w:color="auto" w:fill="auto"/>
            <w:noWrap/>
            <w:vAlign w:val="bottom"/>
            <w:hideMark/>
          </w:tcPr>
          <w:p w14:paraId="5A61FBE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C0AB3E5"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41A4619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5A417C9B"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D56257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BA406D" w:rsidRPr="00BA406D" w14:paraId="154EC7F9" w14:textId="77777777" w:rsidTr="001C1671">
        <w:trPr>
          <w:trHeight w:val="290"/>
        </w:trPr>
        <w:tc>
          <w:tcPr>
            <w:tcW w:w="4800" w:type="dxa"/>
            <w:tcBorders>
              <w:top w:val="nil"/>
              <w:left w:val="nil"/>
              <w:bottom w:val="nil"/>
              <w:right w:val="nil"/>
            </w:tcBorders>
            <w:shd w:val="clear" w:color="auto" w:fill="auto"/>
            <w:noWrap/>
            <w:vAlign w:val="bottom"/>
            <w:hideMark/>
          </w:tcPr>
          <w:p w14:paraId="441136F2"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4_8-Jupiter_380NUV_Dark_Half_2x2.avi</w:t>
            </w:r>
          </w:p>
        </w:tc>
        <w:tc>
          <w:tcPr>
            <w:tcW w:w="912" w:type="dxa"/>
            <w:tcBorders>
              <w:top w:val="nil"/>
              <w:left w:val="nil"/>
              <w:bottom w:val="nil"/>
              <w:right w:val="nil"/>
            </w:tcBorders>
            <w:shd w:val="clear" w:color="auto" w:fill="auto"/>
            <w:noWrap/>
            <w:vAlign w:val="bottom"/>
            <w:hideMark/>
          </w:tcPr>
          <w:p w14:paraId="6375CAB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38EF92E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59E42E8A"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21DA56E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45801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61633D80" w14:textId="77777777" w:rsidTr="001C1671">
        <w:trPr>
          <w:trHeight w:val="290"/>
        </w:trPr>
        <w:tc>
          <w:tcPr>
            <w:tcW w:w="4800" w:type="dxa"/>
            <w:tcBorders>
              <w:top w:val="nil"/>
              <w:left w:val="nil"/>
              <w:bottom w:val="nil"/>
              <w:right w:val="nil"/>
            </w:tcBorders>
            <w:shd w:val="clear" w:color="auto" w:fill="auto"/>
            <w:noWrap/>
            <w:vAlign w:val="bottom"/>
            <w:hideMark/>
          </w:tcPr>
          <w:p w14:paraId="0A5A4CFD"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9_5-Jupiter_380NUV_Flat_Half_2x2.avi</w:t>
            </w:r>
          </w:p>
        </w:tc>
        <w:tc>
          <w:tcPr>
            <w:tcW w:w="912" w:type="dxa"/>
            <w:tcBorders>
              <w:top w:val="nil"/>
              <w:left w:val="nil"/>
              <w:bottom w:val="nil"/>
              <w:right w:val="nil"/>
            </w:tcBorders>
            <w:shd w:val="clear" w:color="auto" w:fill="auto"/>
            <w:noWrap/>
            <w:vAlign w:val="bottom"/>
            <w:hideMark/>
          </w:tcPr>
          <w:p w14:paraId="45483BD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F2D385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04D8590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ADB095F"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003807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5F44D7CC" w14:textId="77777777" w:rsidTr="001C1671">
        <w:trPr>
          <w:trHeight w:val="290"/>
        </w:trPr>
        <w:tc>
          <w:tcPr>
            <w:tcW w:w="4800" w:type="dxa"/>
            <w:tcBorders>
              <w:top w:val="nil"/>
              <w:left w:val="nil"/>
              <w:bottom w:val="nil"/>
              <w:right w:val="nil"/>
            </w:tcBorders>
            <w:shd w:val="clear" w:color="auto" w:fill="auto"/>
            <w:noWrap/>
            <w:vAlign w:val="bottom"/>
            <w:hideMark/>
          </w:tcPr>
          <w:p w14:paraId="373B3829"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2_8-Jupiter_889CH4_Flat_Full_2x2.avi</w:t>
            </w:r>
          </w:p>
        </w:tc>
        <w:tc>
          <w:tcPr>
            <w:tcW w:w="912" w:type="dxa"/>
            <w:tcBorders>
              <w:top w:val="nil"/>
              <w:left w:val="nil"/>
              <w:bottom w:val="nil"/>
              <w:right w:val="nil"/>
            </w:tcBorders>
            <w:shd w:val="clear" w:color="auto" w:fill="auto"/>
            <w:noWrap/>
            <w:vAlign w:val="bottom"/>
            <w:hideMark/>
          </w:tcPr>
          <w:p w14:paraId="75E63C8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1CAC293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13B6ACC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620E264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3E04F0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BA406D" w:rsidRPr="00BA406D" w14:paraId="0775AC56" w14:textId="77777777" w:rsidTr="001C1671">
        <w:trPr>
          <w:trHeight w:val="290"/>
        </w:trPr>
        <w:tc>
          <w:tcPr>
            <w:tcW w:w="4800" w:type="dxa"/>
            <w:tcBorders>
              <w:top w:val="nil"/>
              <w:left w:val="nil"/>
              <w:bottom w:val="nil"/>
              <w:right w:val="nil"/>
            </w:tcBorders>
            <w:shd w:val="clear" w:color="auto" w:fill="auto"/>
            <w:noWrap/>
            <w:vAlign w:val="bottom"/>
            <w:hideMark/>
          </w:tcPr>
          <w:p w14:paraId="6F178A8B"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6_7-Jupiter_656HIA_Flat_Half_2x2.avi</w:t>
            </w:r>
          </w:p>
        </w:tc>
        <w:tc>
          <w:tcPr>
            <w:tcW w:w="912" w:type="dxa"/>
            <w:tcBorders>
              <w:top w:val="nil"/>
              <w:left w:val="nil"/>
              <w:bottom w:val="nil"/>
              <w:right w:val="nil"/>
            </w:tcBorders>
            <w:shd w:val="clear" w:color="auto" w:fill="auto"/>
            <w:noWrap/>
            <w:vAlign w:val="bottom"/>
            <w:hideMark/>
          </w:tcPr>
          <w:p w14:paraId="752AE3B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096FC39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1FAE7FE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046D5574"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173EDC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442D2185" w14:textId="77777777" w:rsidTr="001C1671">
        <w:trPr>
          <w:trHeight w:val="290"/>
        </w:trPr>
        <w:tc>
          <w:tcPr>
            <w:tcW w:w="4800" w:type="dxa"/>
            <w:tcBorders>
              <w:top w:val="nil"/>
              <w:left w:val="nil"/>
              <w:right w:val="nil"/>
            </w:tcBorders>
            <w:shd w:val="clear" w:color="auto" w:fill="auto"/>
            <w:noWrap/>
            <w:vAlign w:val="bottom"/>
            <w:hideMark/>
          </w:tcPr>
          <w:p w14:paraId="486105D4"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8_2-Jupiter_647CNT_Flat_Half_2x2.avi</w:t>
            </w:r>
          </w:p>
        </w:tc>
        <w:tc>
          <w:tcPr>
            <w:tcW w:w="912" w:type="dxa"/>
            <w:tcBorders>
              <w:top w:val="nil"/>
              <w:left w:val="nil"/>
              <w:right w:val="nil"/>
            </w:tcBorders>
            <w:shd w:val="clear" w:color="auto" w:fill="auto"/>
            <w:noWrap/>
            <w:vAlign w:val="bottom"/>
            <w:hideMark/>
          </w:tcPr>
          <w:p w14:paraId="4D2984C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right w:val="nil"/>
            </w:tcBorders>
            <w:shd w:val="clear" w:color="auto" w:fill="auto"/>
            <w:noWrap/>
            <w:vAlign w:val="bottom"/>
            <w:hideMark/>
          </w:tcPr>
          <w:p w14:paraId="4CD6F22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right w:val="nil"/>
            </w:tcBorders>
            <w:shd w:val="clear" w:color="auto" w:fill="auto"/>
            <w:noWrap/>
            <w:vAlign w:val="bottom"/>
            <w:hideMark/>
          </w:tcPr>
          <w:p w14:paraId="6D14765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right w:val="nil"/>
            </w:tcBorders>
            <w:shd w:val="clear" w:color="auto" w:fill="auto"/>
            <w:noWrap/>
            <w:vAlign w:val="bottom"/>
            <w:hideMark/>
          </w:tcPr>
          <w:p w14:paraId="450BEB73"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75547583"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41FFB1AD" w14:textId="77777777" w:rsidTr="001C1671">
        <w:trPr>
          <w:trHeight w:val="290"/>
        </w:trPr>
        <w:tc>
          <w:tcPr>
            <w:tcW w:w="4800" w:type="dxa"/>
            <w:tcBorders>
              <w:top w:val="nil"/>
              <w:left w:val="nil"/>
              <w:bottom w:val="single" w:sz="4" w:space="0" w:color="auto"/>
              <w:right w:val="nil"/>
            </w:tcBorders>
            <w:shd w:val="clear" w:color="auto" w:fill="auto"/>
            <w:noWrap/>
            <w:vAlign w:val="bottom"/>
            <w:hideMark/>
          </w:tcPr>
          <w:p w14:paraId="126BB9C5"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41_2-Jupiter_630OI_Flat_Half_2x2.avi</w:t>
            </w:r>
          </w:p>
        </w:tc>
        <w:tc>
          <w:tcPr>
            <w:tcW w:w="912" w:type="dxa"/>
            <w:tcBorders>
              <w:top w:val="nil"/>
              <w:left w:val="nil"/>
              <w:bottom w:val="single" w:sz="4" w:space="0" w:color="auto"/>
              <w:right w:val="nil"/>
            </w:tcBorders>
            <w:shd w:val="clear" w:color="auto" w:fill="auto"/>
            <w:noWrap/>
            <w:vAlign w:val="bottom"/>
            <w:hideMark/>
          </w:tcPr>
          <w:p w14:paraId="49C274D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single" w:sz="4" w:space="0" w:color="auto"/>
              <w:right w:val="nil"/>
            </w:tcBorders>
            <w:shd w:val="clear" w:color="auto" w:fill="auto"/>
            <w:noWrap/>
            <w:vAlign w:val="bottom"/>
            <w:hideMark/>
          </w:tcPr>
          <w:p w14:paraId="440A01E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single" w:sz="4" w:space="0" w:color="auto"/>
              <w:right w:val="nil"/>
            </w:tcBorders>
            <w:shd w:val="clear" w:color="auto" w:fill="auto"/>
            <w:noWrap/>
            <w:vAlign w:val="bottom"/>
            <w:hideMark/>
          </w:tcPr>
          <w:p w14:paraId="4EF7B68F"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single" w:sz="4" w:space="0" w:color="auto"/>
              <w:right w:val="nil"/>
            </w:tcBorders>
            <w:shd w:val="clear" w:color="auto" w:fill="auto"/>
            <w:noWrap/>
            <w:vAlign w:val="bottom"/>
            <w:hideMark/>
          </w:tcPr>
          <w:p w14:paraId="10237C45"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3C63214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bl>
    <w:p w14:paraId="3B8AB459" w14:textId="77777777" w:rsidR="00BA406D" w:rsidRDefault="00BA406D"/>
    <w:p w14:paraId="72769062" w14:textId="77777777" w:rsidR="00ED1F90" w:rsidRDefault="00ED1F90"/>
    <w:p w14:paraId="64CF93DC" w14:textId="169E3EED" w:rsidR="00ED1F90" w:rsidRDefault="00ED1F90">
      <w:r>
        <w:rPr>
          <w:noProof/>
        </w:rPr>
        <w:lastRenderedPageBreak/>
        <w:drawing>
          <wp:inline distT="0" distB="0" distL="0" distR="0" wp14:anchorId="0B7BA9C1" wp14:editId="774C26DE">
            <wp:extent cx="5486400" cy="5486400"/>
            <wp:effectExtent l="0" t="0" r="0" b="0"/>
            <wp:docPr id="582" name="Picture 5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Picture 582" descr="A picture containing graphical user interface&#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FE0D121" w14:textId="36F24410" w:rsidR="00ED1F90" w:rsidRDefault="00ED1F90">
      <w:r w:rsidRPr="00ED1F90">
        <w:t>20210708UTJupiter-NavigatedArray.png</w:t>
      </w:r>
    </w:p>
    <w:p w14:paraId="602292B4" w14:textId="7AF487D0" w:rsidR="005F2A85" w:rsidRDefault="005F2A85"/>
    <w:p w14:paraId="53606D9A" w14:textId="77777777" w:rsidR="005F2A85" w:rsidRPr="005F2A85" w:rsidRDefault="005F2A85" w:rsidP="005F2A85">
      <w:pPr>
        <w:rPr>
          <w:b/>
          <w:bCs/>
        </w:rPr>
      </w:pPr>
      <w:r w:rsidRPr="005F2A85">
        <w:rPr>
          <w:b/>
          <w:bCs/>
        </w:rPr>
        <w:t>Navigated Image Products</w:t>
      </w:r>
    </w:p>
    <w:p w14:paraId="34A3F35A" w14:textId="77777777" w:rsidR="005F2A85" w:rsidRDefault="005F2A85" w:rsidP="005F2A85">
      <w:r>
        <w:t>2021-07-08-1053_2-Jupiter_889CH4_-Stack-Derot-Wavelets3x10+4x20.png</w:t>
      </w:r>
    </w:p>
    <w:p w14:paraId="10BB9A77" w14:textId="77777777" w:rsidR="005F2A85" w:rsidRDefault="005F2A85" w:rsidP="005F2A85">
      <w:r>
        <w:t>2021-07-08-1041_5-Jupiter_380NUV_-Derot-Stack-Wavelets4x10+5x20.png</w:t>
      </w:r>
    </w:p>
    <w:p w14:paraId="082187BF" w14:textId="77777777" w:rsidR="005F2A85" w:rsidRDefault="005F2A85" w:rsidP="005F2A85">
      <w:r>
        <w:t>2021-07-08-1044_4-Jupiter_AllREDs-Derot-Stack-Wavelets.png</w:t>
      </w:r>
    </w:p>
    <w:p w14:paraId="09616CED" w14:textId="77777777" w:rsidR="005F2A85" w:rsidRDefault="005F2A85" w:rsidP="005F2A85">
      <w:r>
        <w:t>2021-07-08-1044_4-Jupiter_ALLReds-NoWavelets-Derot-Stack.png</w:t>
      </w:r>
    </w:p>
    <w:p w14:paraId="799C7EF6" w14:textId="77777777" w:rsidR="005F2A85" w:rsidRDefault="005F2A85" w:rsidP="005F2A85">
      <w:r>
        <w:t>2021-07-08-1043_1-Jupiter_647CNT_Half-Derot_Stack-Wavelets2x20+3x20.png</w:t>
      </w:r>
    </w:p>
    <w:p w14:paraId="03BF8C6C" w14:textId="77777777" w:rsidR="005F2A85" w:rsidRDefault="005F2A85" w:rsidP="005F2A85">
      <w:r>
        <w:t>2021-07-08-1044_2-Jupiter_630OI_Half-Derot-Stack-Wavelets2x20+3x20.png</w:t>
      </w:r>
    </w:p>
    <w:p w14:paraId="667AB1D2" w14:textId="77777777" w:rsidR="005F2A85" w:rsidRDefault="005F2A85" w:rsidP="005F2A85">
      <w:r>
        <w:t>2021-07-08-1045_8-Jupiter_656HIA_Half-Derot_Stack-Wavelets2x20+3x20.png</w:t>
      </w:r>
    </w:p>
    <w:p w14:paraId="18C2A89B" w14:textId="77777777" w:rsidR="009A24A3" w:rsidRDefault="005F2A85" w:rsidP="005F2A85">
      <w:r>
        <w:t>2021-07-08-1037_5-Jupiter-AllREDGB-RGB-WhtBal-ClrSmth-Smth-Wavelets.png</w:t>
      </w:r>
    </w:p>
    <w:p w14:paraId="4E0CD19E" w14:textId="77777777" w:rsidR="009A24A3" w:rsidRDefault="009A24A3" w:rsidP="005F2A85"/>
    <w:p w14:paraId="5CD281B9" w14:textId="77777777" w:rsidR="009A24A3" w:rsidRDefault="009A24A3" w:rsidP="009A24A3">
      <w:r>
        <w:rPr>
          <w:noProof/>
        </w:rPr>
        <w:lastRenderedPageBreak/>
        <w:drawing>
          <wp:inline distT="0" distB="0" distL="0" distR="0" wp14:anchorId="0AE84E17" wp14:editId="0D088D4B">
            <wp:extent cx="5943600" cy="3381375"/>
            <wp:effectExtent l="0" t="0" r="0" b="9525"/>
            <wp:docPr id="1082" name="Picture 108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1082" descr="Chart, treemap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12C7828E" w14:textId="77777777" w:rsidR="009A24A3" w:rsidRDefault="009A24A3" w:rsidP="009A24A3">
      <w:r w:rsidRPr="009A24A3">
        <w:t>20210708UTJupiter-NH3.png</w:t>
      </w:r>
    </w:p>
    <w:p w14:paraId="4389FFDA" w14:textId="77777777" w:rsidR="005F2103" w:rsidRDefault="005F2103" w:rsidP="005F2A85"/>
    <w:p w14:paraId="20292018" w14:textId="77777777" w:rsidR="005F2103" w:rsidRPr="008D7F37" w:rsidRDefault="005F2103" w:rsidP="005F2103">
      <w:pPr>
        <w:rPr>
          <w:b/>
          <w:bCs/>
          <w:color w:val="0070C0"/>
        </w:rPr>
      </w:pPr>
      <w:r w:rsidRPr="008D7F37">
        <w:rPr>
          <w:b/>
          <w:bCs/>
          <w:color w:val="0070C0"/>
        </w:rPr>
        <w:t xml:space="preserve">Data Disposition: </w:t>
      </w:r>
    </w:p>
    <w:p w14:paraId="64C100A6"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B42C887"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10106FEF" w14:textId="77777777" w:rsidR="005F2103" w:rsidRDefault="005F2103" w:rsidP="005F2A85"/>
    <w:p w14:paraId="0FB6E733" w14:textId="2C13D649" w:rsidR="00B95534" w:rsidRDefault="00B95534" w:rsidP="005F2A85">
      <w:pPr>
        <w:rPr>
          <w:rFonts w:cs="Arial"/>
          <w:b/>
          <w:bCs/>
          <w:sz w:val="26"/>
          <w:szCs w:val="26"/>
        </w:rPr>
      </w:pPr>
      <w:r>
        <w:br w:type="page"/>
      </w:r>
    </w:p>
    <w:p w14:paraId="306AB05F" w14:textId="63D008D1" w:rsidR="00B95534" w:rsidRPr="00D4326C" w:rsidRDefault="00B95534" w:rsidP="00B95534">
      <w:pPr>
        <w:pStyle w:val="Heading3"/>
      </w:pPr>
      <w:bookmarkStart w:id="28" w:name="_Toc86521204"/>
      <w:r>
        <w:lastRenderedPageBreak/>
        <w:t xml:space="preserve">2021-Jul-19 (Jul-19 UT): </w:t>
      </w:r>
      <w:r w:rsidRPr="002B2B28">
        <w:t xml:space="preserve"> </w:t>
      </w:r>
      <w:r>
        <w:t>Jupiter with NH3 Video; CEM70 First Light!</w:t>
      </w:r>
      <w:bookmarkEnd w:id="28"/>
    </w:p>
    <w:p w14:paraId="07FD02D5" w14:textId="77777777" w:rsidR="00B95534" w:rsidRDefault="00B95534" w:rsidP="00B95534">
      <w:pPr>
        <w:rPr>
          <w:color w:val="808080" w:themeColor="background1" w:themeShade="80"/>
          <w:sz w:val="20"/>
        </w:rPr>
      </w:pPr>
      <w:r>
        <w:rPr>
          <w:color w:val="808080" w:themeColor="background1" w:themeShade="80"/>
          <w:sz w:val="20"/>
        </w:rPr>
        <w:t>Last Updated 6/23/2021</w:t>
      </w:r>
    </w:p>
    <w:p w14:paraId="10626273" w14:textId="77777777" w:rsidR="00B95534" w:rsidRDefault="00B95534" w:rsidP="00B95534"/>
    <w:p w14:paraId="29678AAE" w14:textId="1400FFB6" w:rsidR="00B95534" w:rsidRDefault="00B95534" w:rsidP="00B95534">
      <w:r>
        <w:t xml:space="preserve">Transparency was bad (2.5/5) due to smoke. Up to about 20-30 degrees above the horizon it was visibly smokey in daylight. In the early morning Jupiter was visibly reddened. I would probably call this moderate smoke by the standards of last summer and fall. Seeing was very good (4/5 maybe even 4.5/5) </w:t>
      </w:r>
      <w:r w:rsidR="00E95E5D">
        <w:t>.</w:t>
      </w:r>
    </w:p>
    <w:p w14:paraId="055EB7DF" w14:textId="1DC095D2" w:rsidR="00E95E5D" w:rsidRDefault="00E95E5D" w:rsidP="00B95534"/>
    <w:p w14:paraId="0040486C" w14:textId="0F39E276" w:rsidR="00E95E5D" w:rsidRDefault="00E95E5D" w:rsidP="00B95534">
      <w:r>
        <w:t>I need to give some description of initial performance of the CEM70 mount here, including the prior evening’s pointing experiments.</w:t>
      </w:r>
    </w:p>
    <w:p w14:paraId="7236FE77" w14:textId="42CD1C2F" w:rsidR="00B95534" w:rsidRDefault="00B95534" w:rsidP="00B95534"/>
    <w:tbl>
      <w:tblPr>
        <w:tblW w:w="9360" w:type="dxa"/>
        <w:tblLayout w:type="fixed"/>
        <w:tblCellMar>
          <w:left w:w="0" w:type="dxa"/>
          <w:right w:w="0" w:type="dxa"/>
        </w:tblCellMar>
        <w:tblLook w:val="04A0" w:firstRow="1" w:lastRow="0" w:firstColumn="1" w:lastColumn="0" w:noHBand="0" w:noVBand="1"/>
      </w:tblPr>
      <w:tblGrid>
        <w:gridCol w:w="4230"/>
        <w:gridCol w:w="990"/>
        <w:gridCol w:w="900"/>
        <w:gridCol w:w="990"/>
        <w:gridCol w:w="900"/>
        <w:gridCol w:w="1350"/>
      </w:tblGrid>
      <w:tr w:rsidR="00BA406D" w:rsidRPr="00B95534" w14:paraId="11B72673" w14:textId="77777777" w:rsidTr="001C1671">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3F8EEB70" w14:textId="77777777" w:rsidR="00BA406D" w:rsidRPr="00B95534" w:rsidRDefault="00BA406D" w:rsidP="001C1671">
            <w:pPr>
              <w:rPr>
                <w:rFonts w:ascii="Calibri" w:hAnsi="Calibri" w:cs="Calibri"/>
                <w:b/>
                <w:bCs/>
                <w:color w:val="000000"/>
                <w:sz w:val="22"/>
                <w:szCs w:val="22"/>
              </w:rPr>
            </w:pPr>
            <w:r w:rsidRPr="00B95534">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68EAF1F0"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Exposure</w:t>
            </w:r>
          </w:p>
        </w:tc>
        <w:tc>
          <w:tcPr>
            <w:tcW w:w="900" w:type="dxa"/>
            <w:tcBorders>
              <w:top w:val="single" w:sz="4" w:space="0" w:color="auto"/>
              <w:left w:val="nil"/>
              <w:bottom w:val="single" w:sz="4" w:space="0" w:color="auto"/>
              <w:right w:val="nil"/>
            </w:tcBorders>
            <w:shd w:val="clear" w:color="auto" w:fill="auto"/>
            <w:noWrap/>
            <w:vAlign w:val="bottom"/>
            <w:hideMark/>
          </w:tcPr>
          <w:p w14:paraId="1850849E"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63FC619C"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Gamma</w:t>
            </w:r>
          </w:p>
        </w:tc>
        <w:tc>
          <w:tcPr>
            <w:tcW w:w="900" w:type="dxa"/>
            <w:tcBorders>
              <w:top w:val="single" w:sz="4" w:space="0" w:color="auto"/>
              <w:left w:val="nil"/>
              <w:bottom w:val="single" w:sz="4" w:space="0" w:color="auto"/>
              <w:right w:val="nil"/>
            </w:tcBorders>
            <w:shd w:val="clear" w:color="auto" w:fill="auto"/>
            <w:noWrap/>
            <w:vAlign w:val="bottom"/>
            <w:hideMark/>
          </w:tcPr>
          <w:p w14:paraId="6439910F"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0F7EE22A"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Capture Area</w:t>
            </w:r>
          </w:p>
        </w:tc>
      </w:tr>
      <w:tr w:rsidR="00BA406D" w14:paraId="70CBD5C1" w14:textId="77777777" w:rsidTr="001C1671">
        <w:trPr>
          <w:trHeight w:val="290"/>
        </w:trPr>
        <w:tc>
          <w:tcPr>
            <w:tcW w:w="4230" w:type="dxa"/>
            <w:tcBorders>
              <w:top w:val="single" w:sz="4" w:space="0" w:color="auto"/>
              <w:left w:val="nil"/>
              <w:bottom w:val="nil"/>
              <w:right w:val="nil"/>
            </w:tcBorders>
            <w:shd w:val="clear" w:color="auto" w:fill="auto"/>
            <w:noWrap/>
            <w:vAlign w:val="bottom"/>
            <w:hideMark/>
          </w:tcPr>
          <w:p w14:paraId="3A4ABE4E"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28_7-Jupiter_647NH3.avi</w:t>
            </w:r>
          </w:p>
        </w:tc>
        <w:tc>
          <w:tcPr>
            <w:tcW w:w="990" w:type="dxa"/>
            <w:tcBorders>
              <w:top w:val="single" w:sz="4" w:space="0" w:color="auto"/>
              <w:left w:val="nil"/>
              <w:bottom w:val="nil"/>
              <w:right w:val="nil"/>
            </w:tcBorders>
            <w:shd w:val="clear" w:color="auto" w:fill="auto"/>
            <w:noWrap/>
            <w:vAlign w:val="bottom"/>
            <w:hideMark/>
          </w:tcPr>
          <w:p w14:paraId="6073767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single" w:sz="4" w:space="0" w:color="auto"/>
              <w:left w:val="nil"/>
              <w:bottom w:val="nil"/>
              <w:right w:val="nil"/>
            </w:tcBorders>
            <w:shd w:val="clear" w:color="auto" w:fill="auto"/>
            <w:noWrap/>
            <w:vAlign w:val="bottom"/>
            <w:hideMark/>
          </w:tcPr>
          <w:p w14:paraId="4894EC6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single" w:sz="4" w:space="0" w:color="auto"/>
              <w:left w:val="nil"/>
              <w:bottom w:val="nil"/>
              <w:right w:val="nil"/>
            </w:tcBorders>
            <w:shd w:val="clear" w:color="auto" w:fill="auto"/>
            <w:noWrap/>
            <w:vAlign w:val="bottom"/>
            <w:hideMark/>
          </w:tcPr>
          <w:p w14:paraId="143D18B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single" w:sz="4" w:space="0" w:color="auto"/>
              <w:left w:val="nil"/>
              <w:bottom w:val="nil"/>
              <w:right w:val="nil"/>
            </w:tcBorders>
            <w:shd w:val="clear" w:color="auto" w:fill="auto"/>
            <w:noWrap/>
            <w:vAlign w:val="bottom"/>
            <w:hideMark/>
          </w:tcPr>
          <w:p w14:paraId="06E9BEE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single" w:sz="4" w:space="0" w:color="auto"/>
              <w:left w:val="nil"/>
              <w:bottom w:val="nil"/>
              <w:right w:val="nil"/>
            </w:tcBorders>
            <w:shd w:val="clear" w:color="auto" w:fill="auto"/>
            <w:noWrap/>
            <w:vAlign w:val="bottom"/>
            <w:hideMark/>
          </w:tcPr>
          <w:p w14:paraId="504E8ED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7AD4FE54" w14:textId="77777777" w:rsidTr="001C1671">
        <w:trPr>
          <w:trHeight w:val="290"/>
        </w:trPr>
        <w:tc>
          <w:tcPr>
            <w:tcW w:w="4230" w:type="dxa"/>
            <w:tcBorders>
              <w:top w:val="nil"/>
              <w:left w:val="nil"/>
              <w:bottom w:val="nil"/>
              <w:right w:val="nil"/>
            </w:tcBorders>
            <w:shd w:val="clear" w:color="auto" w:fill="auto"/>
            <w:noWrap/>
            <w:vAlign w:val="bottom"/>
            <w:hideMark/>
          </w:tcPr>
          <w:p w14:paraId="56D437A9"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1_1-Jupiter_630OI.avi</w:t>
            </w:r>
          </w:p>
        </w:tc>
        <w:tc>
          <w:tcPr>
            <w:tcW w:w="990" w:type="dxa"/>
            <w:tcBorders>
              <w:top w:val="nil"/>
              <w:left w:val="nil"/>
              <w:bottom w:val="nil"/>
              <w:right w:val="nil"/>
            </w:tcBorders>
            <w:shd w:val="clear" w:color="auto" w:fill="auto"/>
            <w:noWrap/>
            <w:vAlign w:val="bottom"/>
            <w:hideMark/>
          </w:tcPr>
          <w:p w14:paraId="266833A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069143D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DE34F5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468839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88D2BC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0141B9ED" w14:textId="77777777" w:rsidTr="001C1671">
        <w:trPr>
          <w:trHeight w:val="290"/>
        </w:trPr>
        <w:tc>
          <w:tcPr>
            <w:tcW w:w="4230" w:type="dxa"/>
            <w:tcBorders>
              <w:top w:val="nil"/>
              <w:left w:val="nil"/>
              <w:bottom w:val="nil"/>
              <w:right w:val="nil"/>
            </w:tcBorders>
            <w:shd w:val="clear" w:color="auto" w:fill="auto"/>
            <w:noWrap/>
            <w:vAlign w:val="bottom"/>
            <w:hideMark/>
          </w:tcPr>
          <w:p w14:paraId="582DCD95"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3_4-Jupiter_656HIA.avi</w:t>
            </w:r>
          </w:p>
        </w:tc>
        <w:tc>
          <w:tcPr>
            <w:tcW w:w="990" w:type="dxa"/>
            <w:tcBorders>
              <w:top w:val="nil"/>
              <w:left w:val="nil"/>
              <w:bottom w:val="nil"/>
              <w:right w:val="nil"/>
            </w:tcBorders>
            <w:shd w:val="clear" w:color="auto" w:fill="auto"/>
            <w:noWrap/>
            <w:vAlign w:val="bottom"/>
            <w:hideMark/>
          </w:tcPr>
          <w:p w14:paraId="7034AAB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2F86034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3396C2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CF5E8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0E8779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0D1AAC68" w14:textId="77777777" w:rsidTr="001C1671">
        <w:trPr>
          <w:trHeight w:val="290"/>
        </w:trPr>
        <w:tc>
          <w:tcPr>
            <w:tcW w:w="4230" w:type="dxa"/>
            <w:tcBorders>
              <w:top w:val="nil"/>
              <w:left w:val="nil"/>
              <w:bottom w:val="nil"/>
              <w:right w:val="nil"/>
            </w:tcBorders>
            <w:shd w:val="clear" w:color="auto" w:fill="auto"/>
            <w:noWrap/>
            <w:vAlign w:val="bottom"/>
            <w:hideMark/>
          </w:tcPr>
          <w:p w14:paraId="51865E30"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6_3-Jupiter_550GRN.avi</w:t>
            </w:r>
          </w:p>
        </w:tc>
        <w:tc>
          <w:tcPr>
            <w:tcW w:w="990" w:type="dxa"/>
            <w:tcBorders>
              <w:top w:val="nil"/>
              <w:left w:val="nil"/>
              <w:bottom w:val="nil"/>
              <w:right w:val="nil"/>
            </w:tcBorders>
            <w:shd w:val="clear" w:color="auto" w:fill="auto"/>
            <w:noWrap/>
            <w:vAlign w:val="bottom"/>
            <w:hideMark/>
          </w:tcPr>
          <w:p w14:paraId="2AD82DE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4265F3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5C44D7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815DA2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95E2E1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804ACC2" w14:textId="77777777" w:rsidTr="001C1671">
        <w:trPr>
          <w:trHeight w:val="290"/>
        </w:trPr>
        <w:tc>
          <w:tcPr>
            <w:tcW w:w="4230" w:type="dxa"/>
            <w:tcBorders>
              <w:top w:val="nil"/>
              <w:left w:val="nil"/>
              <w:bottom w:val="nil"/>
              <w:right w:val="nil"/>
            </w:tcBorders>
            <w:shd w:val="clear" w:color="auto" w:fill="auto"/>
            <w:noWrap/>
            <w:vAlign w:val="bottom"/>
            <w:hideMark/>
          </w:tcPr>
          <w:p w14:paraId="5354BDEA"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7_8-Jupiter_450BLU.avi</w:t>
            </w:r>
          </w:p>
        </w:tc>
        <w:tc>
          <w:tcPr>
            <w:tcW w:w="990" w:type="dxa"/>
            <w:tcBorders>
              <w:top w:val="nil"/>
              <w:left w:val="nil"/>
              <w:bottom w:val="nil"/>
              <w:right w:val="nil"/>
            </w:tcBorders>
            <w:shd w:val="clear" w:color="auto" w:fill="auto"/>
            <w:noWrap/>
            <w:vAlign w:val="bottom"/>
            <w:hideMark/>
          </w:tcPr>
          <w:p w14:paraId="7506935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nil"/>
              <w:left w:val="nil"/>
              <w:bottom w:val="nil"/>
              <w:right w:val="nil"/>
            </w:tcBorders>
            <w:shd w:val="clear" w:color="auto" w:fill="auto"/>
            <w:noWrap/>
            <w:vAlign w:val="bottom"/>
            <w:hideMark/>
          </w:tcPr>
          <w:p w14:paraId="184E9E6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B1FF21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3397554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4FAFD82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417F462" w14:textId="77777777" w:rsidTr="001C1671">
        <w:trPr>
          <w:trHeight w:val="290"/>
        </w:trPr>
        <w:tc>
          <w:tcPr>
            <w:tcW w:w="4230" w:type="dxa"/>
            <w:tcBorders>
              <w:top w:val="nil"/>
              <w:left w:val="nil"/>
              <w:bottom w:val="nil"/>
              <w:right w:val="nil"/>
            </w:tcBorders>
            <w:shd w:val="clear" w:color="auto" w:fill="auto"/>
            <w:noWrap/>
            <w:vAlign w:val="bottom"/>
            <w:hideMark/>
          </w:tcPr>
          <w:p w14:paraId="56645EB9"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42_6-Jupiter_380NUV.avi</w:t>
            </w:r>
          </w:p>
        </w:tc>
        <w:tc>
          <w:tcPr>
            <w:tcW w:w="990" w:type="dxa"/>
            <w:tcBorders>
              <w:top w:val="nil"/>
              <w:left w:val="nil"/>
              <w:bottom w:val="nil"/>
              <w:right w:val="nil"/>
            </w:tcBorders>
            <w:shd w:val="clear" w:color="auto" w:fill="auto"/>
            <w:noWrap/>
            <w:vAlign w:val="bottom"/>
            <w:hideMark/>
          </w:tcPr>
          <w:p w14:paraId="6392CDA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11E84F7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83D733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87A609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9D88FF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B8638A0" w14:textId="77777777" w:rsidTr="001C1671">
        <w:trPr>
          <w:trHeight w:val="290"/>
        </w:trPr>
        <w:tc>
          <w:tcPr>
            <w:tcW w:w="4230" w:type="dxa"/>
            <w:tcBorders>
              <w:top w:val="nil"/>
              <w:left w:val="nil"/>
              <w:bottom w:val="nil"/>
              <w:right w:val="nil"/>
            </w:tcBorders>
            <w:shd w:val="clear" w:color="auto" w:fill="auto"/>
            <w:noWrap/>
            <w:vAlign w:val="bottom"/>
            <w:hideMark/>
          </w:tcPr>
          <w:p w14:paraId="060744E6"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44_7-Jupiter_380NUV.avi</w:t>
            </w:r>
          </w:p>
        </w:tc>
        <w:tc>
          <w:tcPr>
            <w:tcW w:w="990" w:type="dxa"/>
            <w:tcBorders>
              <w:top w:val="nil"/>
              <w:left w:val="nil"/>
              <w:bottom w:val="nil"/>
              <w:right w:val="nil"/>
            </w:tcBorders>
            <w:shd w:val="clear" w:color="auto" w:fill="auto"/>
            <w:noWrap/>
            <w:vAlign w:val="bottom"/>
            <w:hideMark/>
          </w:tcPr>
          <w:p w14:paraId="5FEAD13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E6A1F6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842764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8C0317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035D05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61366E7" w14:textId="77777777" w:rsidTr="001C1671">
        <w:trPr>
          <w:trHeight w:val="290"/>
        </w:trPr>
        <w:tc>
          <w:tcPr>
            <w:tcW w:w="4230" w:type="dxa"/>
            <w:tcBorders>
              <w:top w:val="nil"/>
              <w:left w:val="nil"/>
              <w:bottom w:val="nil"/>
              <w:right w:val="nil"/>
            </w:tcBorders>
            <w:shd w:val="clear" w:color="auto" w:fill="auto"/>
            <w:noWrap/>
            <w:vAlign w:val="bottom"/>
            <w:hideMark/>
          </w:tcPr>
          <w:p w14:paraId="2737339C"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4_9-Jupiter_889CH4.avi</w:t>
            </w:r>
          </w:p>
        </w:tc>
        <w:tc>
          <w:tcPr>
            <w:tcW w:w="990" w:type="dxa"/>
            <w:tcBorders>
              <w:top w:val="nil"/>
              <w:left w:val="nil"/>
              <w:bottom w:val="nil"/>
              <w:right w:val="nil"/>
            </w:tcBorders>
            <w:shd w:val="clear" w:color="auto" w:fill="auto"/>
            <w:noWrap/>
            <w:vAlign w:val="bottom"/>
            <w:hideMark/>
          </w:tcPr>
          <w:p w14:paraId="0BC3A73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6BF29DA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597041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D85642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15F74E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E4B7D49" w14:textId="77777777" w:rsidTr="001C1671">
        <w:trPr>
          <w:trHeight w:val="290"/>
        </w:trPr>
        <w:tc>
          <w:tcPr>
            <w:tcW w:w="4230" w:type="dxa"/>
            <w:tcBorders>
              <w:top w:val="nil"/>
              <w:left w:val="nil"/>
              <w:bottom w:val="nil"/>
              <w:right w:val="nil"/>
            </w:tcBorders>
            <w:shd w:val="clear" w:color="auto" w:fill="auto"/>
            <w:noWrap/>
            <w:vAlign w:val="bottom"/>
            <w:hideMark/>
          </w:tcPr>
          <w:p w14:paraId="115F883C"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7_0-Jupiter_889CH4.avi</w:t>
            </w:r>
          </w:p>
        </w:tc>
        <w:tc>
          <w:tcPr>
            <w:tcW w:w="990" w:type="dxa"/>
            <w:tcBorders>
              <w:top w:val="nil"/>
              <w:left w:val="nil"/>
              <w:bottom w:val="nil"/>
              <w:right w:val="nil"/>
            </w:tcBorders>
            <w:shd w:val="clear" w:color="auto" w:fill="auto"/>
            <w:noWrap/>
            <w:vAlign w:val="bottom"/>
            <w:hideMark/>
          </w:tcPr>
          <w:p w14:paraId="18FA10E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C6672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146BF1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21D534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A0FE18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F31C7AB" w14:textId="77777777" w:rsidTr="001C1671">
        <w:trPr>
          <w:trHeight w:val="290"/>
        </w:trPr>
        <w:tc>
          <w:tcPr>
            <w:tcW w:w="4230" w:type="dxa"/>
            <w:tcBorders>
              <w:top w:val="nil"/>
              <w:left w:val="nil"/>
              <w:bottom w:val="nil"/>
              <w:right w:val="nil"/>
            </w:tcBorders>
            <w:shd w:val="clear" w:color="auto" w:fill="auto"/>
            <w:noWrap/>
            <w:vAlign w:val="bottom"/>
            <w:hideMark/>
          </w:tcPr>
          <w:p w14:paraId="61124EC8"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9_6-Jupiter_889CH4.avi</w:t>
            </w:r>
          </w:p>
        </w:tc>
        <w:tc>
          <w:tcPr>
            <w:tcW w:w="990" w:type="dxa"/>
            <w:tcBorders>
              <w:top w:val="nil"/>
              <w:left w:val="nil"/>
              <w:bottom w:val="nil"/>
              <w:right w:val="nil"/>
            </w:tcBorders>
            <w:shd w:val="clear" w:color="auto" w:fill="auto"/>
            <w:noWrap/>
            <w:vAlign w:val="bottom"/>
            <w:hideMark/>
          </w:tcPr>
          <w:p w14:paraId="166532D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35C0FF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DDD308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99A7A0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649904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280x960</w:t>
            </w:r>
          </w:p>
        </w:tc>
      </w:tr>
      <w:tr w:rsidR="00BA406D" w14:paraId="6C4DD82F" w14:textId="77777777" w:rsidTr="001C1671">
        <w:trPr>
          <w:trHeight w:val="290"/>
        </w:trPr>
        <w:tc>
          <w:tcPr>
            <w:tcW w:w="4230" w:type="dxa"/>
            <w:tcBorders>
              <w:top w:val="nil"/>
              <w:left w:val="nil"/>
              <w:bottom w:val="nil"/>
              <w:right w:val="nil"/>
            </w:tcBorders>
            <w:shd w:val="clear" w:color="auto" w:fill="auto"/>
            <w:noWrap/>
            <w:vAlign w:val="bottom"/>
            <w:hideMark/>
          </w:tcPr>
          <w:p w14:paraId="23C5C1F7"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05_8-Jupiter_647NH3.avi</w:t>
            </w:r>
          </w:p>
        </w:tc>
        <w:tc>
          <w:tcPr>
            <w:tcW w:w="990" w:type="dxa"/>
            <w:tcBorders>
              <w:top w:val="nil"/>
              <w:left w:val="nil"/>
              <w:bottom w:val="nil"/>
              <w:right w:val="nil"/>
            </w:tcBorders>
            <w:shd w:val="clear" w:color="auto" w:fill="auto"/>
            <w:noWrap/>
            <w:vAlign w:val="bottom"/>
            <w:hideMark/>
          </w:tcPr>
          <w:p w14:paraId="74AEE83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750F446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65BFBC5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7AA4EB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B9ACA4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62F230A" w14:textId="77777777" w:rsidTr="001C1671">
        <w:trPr>
          <w:trHeight w:val="290"/>
        </w:trPr>
        <w:tc>
          <w:tcPr>
            <w:tcW w:w="4230" w:type="dxa"/>
            <w:tcBorders>
              <w:top w:val="nil"/>
              <w:left w:val="nil"/>
              <w:bottom w:val="nil"/>
              <w:right w:val="nil"/>
            </w:tcBorders>
            <w:shd w:val="clear" w:color="auto" w:fill="auto"/>
            <w:noWrap/>
            <w:vAlign w:val="bottom"/>
            <w:hideMark/>
          </w:tcPr>
          <w:p w14:paraId="016B623D"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07_8-Jupiter_647NH3.avi</w:t>
            </w:r>
          </w:p>
        </w:tc>
        <w:tc>
          <w:tcPr>
            <w:tcW w:w="990" w:type="dxa"/>
            <w:tcBorders>
              <w:top w:val="nil"/>
              <w:left w:val="nil"/>
              <w:bottom w:val="nil"/>
              <w:right w:val="nil"/>
            </w:tcBorders>
            <w:shd w:val="clear" w:color="auto" w:fill="auto"/>
            <w:noWrap/>
            <w:vAlign w:val="bottom"/>
            <w:hideMark/>
          </w:tcPr>
          <w:p w14:paraId="0FA465A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30DC609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171F9D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C8AE77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7DF8CF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31A69DF" w14:textId="77777777" w:rsidTr="001C1671">
        <w:trPr>
          <w:trHeight w:val="290"/>
        </w:trPr>
        <w:tc>
          <w:tcPr>
            <w:tcW w:w="4230" w:type="dxa"/>
            <w:tcBorders>
              <w:top w:val="nil"/>
              <w:left w:val="nil"/>
              <w:bottom w:val="nil"/>
              <w:right w:val="nil"/>
            </w:tcBorders>
            <w:shd w:val="clear" w:color="auto" w:fill="auto"/>
            <w:noWrap/>
            <w:vAlign w:val="bottom"/>
            <w:hideMark/>
          </w:tcPr>
          <w:p w14:paraId="49600B87"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1_4-Jupiter_630OI.avi</w:t>
            </w:r>
          </w:p>
        </w:tc>
        <w:tc>
          <w:tcPr>
            <w:tcW w:w="990" w:type="dxa"/>
            <w:tcBorders>
              <w:top w:val="nil"/>
              <w:left w:val="nil"/>
              <w:bottom w:val="nil"/>
              <w:right w:val="nil"/>
            </w:tcBorders>
            <w:shd w:val="clear" w:color="auto" w:fill="auto"/>
            <w:noWrap/>
            <w:vAlign w:val="bottom"/>
            <w:hideMark/>
          </w:tcPr>
          <w:p w14:paraId="04A70C2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178A841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7FA689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C8AEA2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844D13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42037BBB" w14:textId="77777777" w:rsidTr="001C1671">
        <w:trPr>
          <w:trHeight w:val="290"/>
        </w:trPr>
        <w:tc>
          <w:tcPr>
            <w:tcW w:w="4230" w:type="dxa"/>
            <w:tcBorders>
              <w:top w:val="nil"/>
              <w:left w:val="nil"/>
              <w:bottom w:val="nil"/>
              <w:right w:val="nil"/>
            </w:tcBorders>
            <w:shd w:val="clear" w:color="auto" w:fill="auto"/>
            <w:noWrap/>
            <w:vAlign w:val="bottom"/>
            <w:hideMark/>
          </w:tcPr>
          <w:p w14:paraId="475C4968"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3_8-Jupiter_656HIA.avi</w:t>
            </w:r>
          </w:p>
        </w:tc>
        <w:tc>
          <w:tcPr>
            <w:tcW w:w="990" w:type="dxa"/>
            <w:tcBorders>
              <w:top w:val="nil"/>
              <w:left w:val="nil"/>
              <w:bottom w:val="nil"/>
              <w:right w:val="nil"/>
            </w:tcBorders>
            <w:shd w:val="clear" w:color="auto" w:fill="auto"/>
            <w:noWrap/>
            <w:vAlign w:val="bottom"/>
            <w:hideMark/>
          </w:tcPr>
          <w:p w14:paraId="3A78F9D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4E16806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5047F50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739128E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2DAE15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1BE8870" w14:textId="77777777" w:rsidTr="001C1671">
        <w:trPr>
          <w:trHeight w:val="290"/>
        </w:trPr>
        <w:tc>
          <w:tcPr>
            <w:tcW w:w="4230" w:type="dxa"/>
            <w:tcBorders>
              <w:top w:val="nil"/>
              <w:left w:val="nil"/>
              <w:bottom w:val="nil"/>
              <w:right w:val="nil"/>
            </w:tcBorders>
            <w:shd w:val="clear" w:color="auto" w:fill="auto"/>
            <w:noWrap/>
            <w:vAlign w:val="bottom"/>
            <w:hideMark/>
          </w:tcPr>
          <w:p w14:paraId="1AAE8675"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9_4-Jupiter_550GRN.avi</w:t>
            </w:r>
          </w:p>
        </w:tc>
        <w:tc>
          <w:tcPr>
            <w:tcW w:w="990" w:type="dxa"/>
            <w:tcBorders>
              <w:top w:val="nil"/>
              <w:left w:val="nil"/>
              <w:bottom w:val="nil"/>
              <w:right w:val="nil"/>
            </w:tcBorders>
            <w:shd w:val="clear" w:color="auto" w:fill="auto"/>
            <w:noWrap/>
            <w:vAlign w:val="bottom"/>
            <w:hideMark/>
          </w:tcPr>
          <w:p w14:paraId="346901F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3B7CEA7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23BEEF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04B266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E0C87B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C90304B" w14:textId="77777777" w:rsidTr="001C1671">
        <w:trPr>
          <w:trHeight w:val="290"/>
        </w:trPr>
        <w:tc>
          <w:tcPr>
            <w:tcW w:w="4230" w:type="dxa"/>
            <w:tcBorders>
              <w:top w:val="nil"/>
              <w:left w:val="nil"/>
              <w:right w:val="nil"/>
            </w:tcBorders>
            <w:shd w:val="clear" w:color="auto" w:fill="auto"/>
            <w:noWrap/>
            <w:vAlign w:val="bottom"/>
            <w:hideMark/>
          </w:tcPr>
          <w:p w14:paraId="7585032E"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20_8-Jupiter_450BLU.avi</w:t>
            </w:r>
          </w:p>
        </w:tc>
        <w:tc>
          <w:tcPr>
            <w:tcW w:w="990" w:type="dxa"/>
            <w:tcBorders>
              <w:top w:val="nil"/>
              <w:left w:val="nil"/>
              <w:right w:val="nil"/>
            </w:tcBorders>
            <w:shd w:val="clear" w:color="auto" w:fill="auto"/>
            <w:noWrap/>
            <w:vAlign w:val="bottom"/>
            <w:hideMark/>
          </w:tcPr>
          <w:p w14:paraId="0AD7FB6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nil"/>
              <w:left w:val="nil"/>
              <w:right w:val="nil"/>
            </w:tcBorders>
            <w:shd w:val="clear" w:color="auto" w:fill="auto"/>
            <w:noWrap/>
            <w:vAlign w:val="bottom"/>
            <w:hideMark/>
          </w:tcPr>
          <w:p w14:paraId="1AD3F2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right w:val="nil"/>
            </w:tcBorders>
            <w:shd w:val="clear" w:color="auto" w:fill="auto"/>
            <w:noWrap/>
            <w:vAlign w:val="bottom"/>
            <w:hideMark/>
          </w:tcPr>
          <w:p w14:paraId="500E345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vAlign w:val="bottom"/>
            <w:hideMark/>
          </w:tcPr>
          <w:p w14:paraId="4BFBC5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right w:val="nil"/>
            </w:tcBorders>
            <w:shd w:val="clear" w:color="auto" w:fill="auto"/>
            <w:noWrap/>
            <w:vAlign w:val="bottom"/>
            <w:hideMark/>
          </w:tcPr>
          <w:p w14:paraId="14DE3B2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1F704CE3" w14:textId="77777777" w:rsidTr="001C1671">
        <w:trPr>
          <w:trHeight w:val="290"/>
        </w:trPr>
        <w:tc>
          <w:tcPr>
            <w:tcW w:w="4230" w:type="dxa"/>
            <w:tcBorders>
              <w:top w:val="nil"/>
              <w:left w:val="nil"/>
              <w:bottom w:val="single" w:sz="4" w:space="0" w:color="auto"/>
              <w:right w:val="nil"/>
            </w:tcBorders>
            <w:shd w:val="clear" w:color="auto" w:fill="auto"/>
            <w:noWrap/>
            <w:vAlign w:val="bottom"/>
            <w:hideMark/>
          </w:tcPr>
          <w:p w14:paraId="32998104"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23_2-Jupiter_Dark_Full_2x2.avi</w:t>
            </w:r>
          </w:p>
        </w:tc>
        <w:tc>
          <w:tcPr>
            <w:tcW w:w="990" w:type="dxa"/>
            <w:tcBorders>
              <w:top w:val="nil"/>
              <w:left w:val="nil"/>
              <w:bottom w:val="single" w:sz="4" w:space="0" w:color="auto"/>
              <w:right w:val="nil"/>
            </w:tcBorders>
            <w:shd w:val="clear" w:color="auto" w:fill="auto"/>
            <w:noWrap/>
            <w:vAlign w:val="bottom"/>
            <w:hideMark/>
          </w:tcPr>
          <w:p w14:paraId="45F7532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single" w:sz="4" w:space="0" w:color="auto"/>
              <w:right w:val="nil"/>
            </w:tcBorders>
            <w:shd w:val="clear" w:color="auto" w:fill="auto"/>
            <w:noWrap/>
            <w:vAlign w:val="bottom"/>
            <w:hideMark/>
          </w:tcPr>
          <w:p w14:paraId="3C3D5A0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8B2AE9C"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vAlign w:val="bottom"/>
            <w:hideMark/>
          </w:tcPr>
          <w:p w14:paraId="19E14CC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single" w:sz="4" w:space="0" w:color="auto"/>
              <w:right w:val="nil"/>
            </w:tcBorders>
            <w:shd w:val="clear" w:color="auto" w:fill="auto"/>
            <w:noWrap/>
            <w:vAlign w:val="bottom"/>
            <w:hideMark/>
          </w:tcPr>
          <w:p w14:paraId="734B00F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280x960</w:t>
            </w:r>
          </w:p>
        </w:tc>
      </w:tr>
    </w:tbl>
    <w:p w14:paraId="51BF01C7" w14:textId="50D74F0A" w:rsidR="00B95534" w:rsidRDefault="00B95534" w:rsidP="00B95534"/>
    <w:p w14:paraId="6F000FEA" w14:textId="7BADB70D" w:rsidR="005673FC" w:rsidRDefault="005673FC" w:rsidP="00B95534">
      <w:r>
        <w:rPr>
          <w:noProof/>
        </w:rPr>
        <w:lastRenderedPageBreak/>
        <w:drawing>
          <wp:inline distT="0" distB="0" distL="0" distR="0" wp14:anchorId="184CDFAB" wp14:editId="5D400286">
            <wp:extent cx="5486400" cy="5486400"/>
            <wp:effectExtent l="0" t="0" r="0" b="0"/>
            <wp:docPr id="581" name="Picture 581" descr="A picture containing text, mollus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Picture 581" descr="A picture containing text, mollusk, dark&#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201B3DA" w14:textId="0DAD358A" w:rsidR="005673FC" w:rsidRDefault="005673FC" w:rsidP="00B95534">
      <w:r w:rsidRPr="005673FC">
        <w:t>20210719UTJupiter-NavigatedArray.png</w:t>
      </w:r>
    </w:p>
    <w:p w14:paraId="40981619" w14:textId="77777777" w:rsidR="008674D3" w:rsidRDefault="008674D3"/>
    <w:p w14:paraId="1729BCF5" w14:textId="77777777" w:rsidR="008674D3" w:rsidRPr="005F2A85" w:rsidRDefault="008674D3" w:rsidP="008674D3">
      <w:pPr>
        <w:rPr>
          <w:b/>
          <w:bCs/>
        </w:rPr>
      </w:pPr>
      <w:r w:rsidRPr="005F2A85">
        <w:rPr>
          <w:b/>
          <w:bCs/>
        </w:rPr>
        <w:t>Navigated Image Products</w:t>
      </w:r>
    </w:p>
    <w:p w14:paraId="454547FE" w14:textId="77777777" w:rsidR="008674D3" w:rsidRDefault="008674D3" w:rsidP="008674D3">
      <w:r>
        <w:t>2021-07-19-1043_7-Jupiter_380NUV-Wavelets4x20-Derot-Stack.png</w:t>
      </w:r>
    </w:p>
    <w:p w14:paraId="0DE7B411" w14:textId="77777777" w:rsidR="008674D3" w:rsidRDefault="008674D3" w:rsidP="008674D3">
      <w:r>
        <w:t>2021-07-19-1059_3-Jupiter_450BLU-Wavelets2x30-Derot-Stack.png</w:t>
      </w:r>
    </w:p>
    <w:p w14:paraId="0CF3AD05" w14:textId="77777777" w:rsidR="008674D3" w:rsidRDefault="008674D3" w:rsidP="008674D3">
      <w:r>
        <w:t>2021-07-19-1057_8-Jupiter_550GRN-Wavelets2x30-Derot-Stack.png</w:t>
      </w:r>
    </w:p>
    <w:p w14:paraId="7B415F2C" w14:textId="77777777" w:rsidR="008674D3" w:rsidRDefault="008674D3" w:rsidP="008674D3">
      <w:r>
        <w:t>2021-07-19-1054_1-Jupiter_647NH3-Wavelets2x20-Derot-Stack3.png</w:t>
      </w:r>
    </w:p>
    <w:p w14:paraId="15ED0A55" w14:textId="77777777" w:rsidR="008674D3" w:rsidRDefault="008674D3" w:rsidP="008674D3">
      <w:r>
        <w:t>2021-07-19-1106_8-Jupiter_647NH3-Wavelets2x20-Derot-Stack2.png</w:t>
      </w:r>
    </w:p>
    <w:p w14:paraId="41B20F5C" w14:textId="77777777" w:rsidR="008674D3" w:rsidRDefault="008674D3" w:rsidP="008674D3">
      <w:r>
        <w:t>2021-07-19-1051_3-Jupiter_630OI-Wavelets2x20-Derot-Stack.png</w:t>
      </w:r>
    </w:p>
    <w:p w14:paraId="670403E7" w14:textId="77777777" w:rsidR="008674D3" w:rsidRDefault="008674D3" w:rsidP="008674D3">
      <w:r>
        <w:t>2021-07-19-1053_6-Jupiter_656HIA-Wavelets2x20-Derot-Stack.png</w:t>
      </w:r>
    </w:p>
    <w:p w14:paraId="201699B3" w14:textId="77777777" w:rsidR="008674D3" w:rsidRDefault="008674D3" w:rsidP="008674D3">
      <w:r>
        <w:t>2021-07-19-1053_0-Jupiter_AllRED-Wavelets2x20-Derot-Stack.png</w:t>
      </w:r>
    </w:p>
    <w:p w14:paraId="4479C0EA" w14:textId="4B9E6CA5" w:rsidR="00D27374" w:rsidRDefault="008674D3" w:rsidP="008674D3">
      <w:r>
        <w:t>2021-07-19-1056_7-Jupiter-Wavelets-RGB-WhtBal-ClrSmth-Smth-Wavelets.png</w:t>
      </w:r>
      <w:r w:rsidR="00D27374">
        <w:br w:type="page"/>
      </w:r>
    </w:p>
    <w:p w14:paraId="17BACE96" w14:textId="7493FF65" w:rsidR="00420F97" w:rsidRDefault="00420F97" w:rsidP="008674D3"/>
    <w:p w14:paraId="6CB9BAA7" w14:textId="2583E31F" w:rsidR="00420F97" w:rsidRDefault="00420F97" w:rsidP="008674D3">
      <w:pPr>
        <w:rPr>
          <w:rFonts w:cs="Arial"/>
          <w:b/>
          <w:bCs/>
          <w:sz w:val="26"/>
          <w:szCs w:val="26"/>
        </w:rPr>
      </w:pPr>
      <w:r>
        <w:rPr>
          <w:noProof/>
        </w:rPr>
        <w:drawing>
          <wp:inline distT="0" distB="0" distL="0" distR="0" wp14:anchorId="379BCE96" wp14:editId="5736810E">
            <wp:extent cx="5943600" cy="3381375"/>
            <wp:effectExtent l="0" t="0" r="0" b="9525"/>
            <wp:docPr id="1081" name="Picture 108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081" descr="Chart, treemap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4FACEC0F" w14:textId="7EDE6FDD" w:rsidR="00420F97" w:rsidRDefault="00420F97" w:rsidP="00420F97">
      <w:r w:rsidRPr="00420F97">
        <w:t>20210719UTJupiter-NH3.png</w:t>
      </w:r>
    </w:p>
    <w:p w14:paraId="4274B0C1" w14:textId="77777777" w:rsidR="005F2103" w:rsidRDefault="005F2103">
      <w:bookmarkStart w:id="29" w:name="_Toc86521205"/>
    </w:p>
    <w:p w14:paraId="391C8EAD" w14:textId="77777777" w:rsidR="005F2103" w:rsidRPr="008D7F37" w:rsidRDefault="005F2103" w:rsidP="005F2103">
      <w:pPr>
        <w:rPr>
          <w:b/>
          <w:bCs/>
          <w:color w:val="0070C0"/>
        </w:rPr>
      </w:pPr>
      <w:r w:rsidRPr="008D7F37">
        <w:rPr>
          <w:b/>
          <w:bCs/>
          <w:color w:val="0070C0"/>
        </w:rPr>
        <w:t xml:space="preserve">Data Disposition: </w:t>
      </w:r>
    </w:p>
    <w:p w14:paraId="179A66E1"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9698C06"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4D5E6384" w14:textId="77777777" w:rsidR="005F2103" w:rsidRDefault="005F2103"/>
    <w:p w14:paraId="3DD72755" w14:textId="11ADA34C" w:rsidR="00420F97" w:rsidRDefault="00420F97">
      <w:pPr>
        <w:rPr>
          <w:rFonts w:cs="Arial"/>
          <w:b/>
          <w:bCs/>
          <w:sz w:val="26"/>
          <w:szCs w:val="26"/>
        </w:rPr>
      </w:pPr>
      <w:r>
        <w:br w:type="page"/>
      </w:r>
    </w:p>
    <w:p w14:paraId="41AF88E6" w14:textId="25B5785C" w:rsidR="00D27374" w:rsidRPr="00D4326C" w:rsidRDefault="00D27374" w:rsidP="00D27374">
      <w:pPr>
        <w:pStyle w:val="Heading3"/>
      </w:pPr>
      <w:r>
        <w:lastRenderedPageBreak/>
        <w:t xml:space="preserve">2021-Jul-20 (Jul-20 UT): </w:t>
      </w:r>
      <w:r w:rsidRPr="002B2B28">
        <w:t xml:space="preserve"> </w:t>
      </w:r>
      <w:r>
        <w:t>Jupiter with NH3 Video</w:t>
      </w:r>
      <w:bookmarkEnd w:id="29"/>
    </w:p>
    <w:p w14:paraId="0623ACF6" w14:textId="2A857E93" w:rsidR="00D27374" w:rsidRDefault="00D27374" w:rsidP="00D27374">
      <w:pPr>
        <w:rPr>
          <w:color w:val="808080" w:themeColor="background1" w:themeShade="80"/>
          <w:sz w:val="20"/>
        </w:rPr>
      </w:pPr>
      <w:r>
        <w:rPr>
          <w:color w:val="808080" w:themeColor="background1" w:themeShade="80"/>
          <w:sz w:val="20"/>
        </w:rPr>
        <w:t>Last Updated 8/13/2021</w:t>
      </w:r>
    </w:p>
    <w:p w14:paraId="21AEFED5" w14:textId="64151CD9" w:rsidR="00D27374" w:rsidRDefault="00D27374" w:rsidP="00D27374"/>
    <w:tbl>
      <w:tblPr>
        <w:tblW w:w="9360" w:type="dxa"/>
        <w:tblLayout w:type="fixed"/>
        <w:tblCellMar>
          <w:left w:w="0" w:type="dxa"/>
          <w:right w:w="0" w:type="dxa"/>
        </w:tblCellMar>
        <w:tblLook w:val="04A0" w:firstRow="1" w:lastRow="0" w:firstColumn="1" w:lastColumn="0" w:noHBand="0" w:noVBand="1"/>
      </w:tblPr>
      <w:tblGrid>
        <w:gridCol w:w="4320"/>
        <w:gridCol w:w="1084"/>
        <w:gridCol w:w="716"/>
        <w:gridCol w:w="900"/>
        <w:gridCol w:w="1080"/>
        <w:gridCol w:w="1260"/>
      </w:tblGrid>
      <w:tr w:rsidR="00860791" w:rsidRPr="00860791" w14:paraId="39676B0D" w14:textId="77777777" w:rsidTr="00860791">
        <w:trPr>
          <w:trHeight w:val="290"/>
        </w:trPr>
        <w:tc>
          <w:tcPr>
            <w:tcW w:w="4320" w:type="dxa"/>
            <w:tcBorders>
              <w:top w:val="single" w:sz="4" w:space="0" w:color="auto"/>
              <w:left w:val="nil"/>
              <w:bottom w:val="single" w:sz="4" w:space="0" w:color="auto"/>
              <w:right w:val="nil"/>
            </w:tcBorders>
            <w:shd w:val="clear" w:color="auto" w:fill="auto"/>
            <w:noWrap/>
            <w:vAlign w:val="bottom"/>
            <w:hideMark/>
          </w:tcPr>
          <w:p w14:paraId="5A018938" w14:textId="77777777" w:rsidR="00860791" w:rsidRPr="00860791" w:rsidRDefault="00860791" w:rsidP="00860791">
            <w:pPr>
              <w:rPr>
                <w:rFonts w:ascii="Calibri" w:hAnsi="Calibri" w:cs="Calibri"/>
                <w:b/>
                <w:bCs/>
                <w:color w:val="000000"/>
                <w:sz w:val="22"/>
                <w:szCs w:val="22"/>
              </w:rPr>
            </w:pPr>
            <w:r w:rsidRPr="00860791">
              <w:rPr>
                <w:rFonts w:ascii="Calibri" w:hAnsi="Calibri" w:cs="Calibri"/>
                <w:b/>
                <w:bCs/>
                <w:color w:val="000000"/>
                <w:sz w:val="22"/>
                <w:szCs w:val="22"/>
              </w:rPr>
              <w:t>Video File</w:t>
            </w:r>
          </w:p>
        </w:tc>
        <w:tc>
          <w:tcPr>
            <w:tcW w:w="1084" w:type="dxa"/>
            <w:tcBorders>
              <w:top w:val="single" w:sz="4" w:space="0" w:color="auto"/>
              <w:left w:val="nil"/>
              <w:bottom w:val="single" w:sz="4" w:space="0" w:color="auto"/>
              <w:right w:val="nil"/>
            </w:tcBorders>
            <w:shd w:val="clear" w:color="auto" w:fill="auto"/>
            <w:noWrap/>
            <w:vAlign w:val="bottom"/>
            <w:hideMark/>
          </w:tcPr>
          <w:p w14:paraId="07FA1060"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Exposure</w:t>
            </w:r>
          </w:p>
        </w:tc>
        <w:tc>
          <w:tcPr>
            <w:tcW w:w="716" w:type="dxa"/>
            <w:tcBorders>
              <w:top w:val="single" w:sz="4" w:space="0" w:color="auto"/>
              <w:left w:val="nil"/>
              <w:bottom w:val="single" w:sz="4" w:space="0" w:color="auto"/>
              <w:right w:val="nil"/>
            </w:tcBorders>
            <w:shd w:val="clear" w:color="auto" w:fill="auto"/>
            <w:noWrap/>
            <w:vAlign w:val="bottom"/>
            <w:hideMark/>
          </w:tcPr>
          <w:p w14:paraId="1F52DCFD"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Gain</w:t>
            </w:r>
          </w:p>
        </w:tc>
        <w:tc>
          <w:tcPr>
            <w:tcW w:w="900" w:type="dxa"/>
            <w:tcBorders>
              <w:top w:val="single" w:sz="4" w:space="0" w:color="auto"/>
              <w:left w:val="nil"/>
              <w:bottom w:val="single" w:sz="4" w:space="0" w:color="auto"/>
              <w:right w:val="nil"/>
            </w:tcBorders>
            <w:shd w:val="clear" w:color="auto" w:fill="auto"/>
            <w:noWrap/>
            <w:vAlign w:val="bottom"/>
            <w:hideMark/>
          </w:tcPr>
          <w:p w14:paraId="48F48C88"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Gamma</w:t>
            </w:r>
          </w:p>
        </w:tc>
        <w:tc>
          <w:tcPr>
            <w:tcW w:w="1080" w:type="dxa"/>
            <w:tcBorders>
              <w:top w:val="single" w:sz="4" w:space="0" w:color="auto"/>
              <w:left w:val="nil"/>
              <w:bottom w:val="single" w:sz="4" w:space="0" w:color="auto"/>
              <w:right w:val="nil"/>
            </w:tcBorders>
            <w:shd w:val="clear" w:color="auto" w:fill="auto"/>
            <w:noWrap/>
            <w:vAlign w:val="bottom"/>
            <w:hideMark/>
          </w:tcPr>
          <w:p w14:paraId="68C02734"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EACE203"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Capture Area</w:t>
            </w:r>
          </w:p>
        </w:tc>
      </w:tr>
      <w:tr w:rsidR="00860791" w:rsidRPr="00860791" w14:paraId="0A1A0B7C" w14:textId="77777777" w:rsidTr="00860791">
        <w:trPr>
          <w:trHeight w:val="290"/>
        </w:trPr>
        <w:tc>
          <w:tcPr>
            <w:tcW w:w="4320" w:type="dxa"/>
            <w:tcBorders>
              <w:top w:val="single" w:sz="4" w:space="0" w:color="auto"/>
              <w:left w:val="nil"/>
              <w:bottom w:val="nil"/>
              <w:right w:val="nil"/>
            </w:tcBorders>
            <w:shd w:val="clear" w:color="auto" w:fill="auto"/>
            <w:noWrap/>
            <w:vAlign w:val="bottom"/>
            <w:hideMark/>
          </w:tcPr>
          <w:p w14:paraId="4F82A30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35_6-Jupiter_647NH3.avi</w:t>
            </w:r>
          </w:p>
        </w:tc>
        <w:tc>
          <w:tcPr>
            <w:tcW w:w="1084" w:type="dxa"/>
            <w:tcBorders>
              <w:top w:val="single" w:sz="4" w:space="0" w:color="auto"/>
              <w:left w:val="nil"/>
              <w:bottom w:val="nil"/>
              <w:right w:val="nil"/>
            </w:tcBorders>
            <w:shd w:val="clear" w:color="auto" w:fill="auto"/>
            <w:noWrap/>
            <w:vAlign w:val="bottom"/>
            <w:hideMark/>
          </w:tcPr>
          <w:p w14:paraId="61B4D3B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single" w:sz="4" w:space="0" w:color="auto"/>
              <w:left w:val="nil"/>
              <w:bottom w:val="nil"/>
              <w:right w:val="nil"/>
            </w:tcBorders>
            <w:shd w:val="clear" w:color="auto" w:fill="auto"/>
            <w:noWrap/>
            <w:vAlign w:val="bottom"/>
            <w:hideMark/>
          </w:tcPr>
          <w:p w14:paraId="712B696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single" w:sz="4" w:space="0" w:color="auto"/>
              <w:left w:val="nil"/>
              <w:bottom w:val="nil"/>
              <w:right w:val="nil"/>
            </w:tcBorders>
            <w:shd w:val="clear" w:color="auto" w:fill="auto"/>
            <w:noWrap/>
            <w:vAlign w:val="bottom"/>
            <w:hideMark/>
          </w:tcPr>
          <w:p w14:paraId="29775E4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single" w:sz="4" w:space="0" w:color="auto"/>
              <w:left w:val="nil"/>
              <w:bottom w:val="nil"/>
              <w:right w:val="nil"/>
            </w:tcBorders>
            <w:shd w:val="clear" w:color="auto" w:fill="auto"/>
            <w:noWrap/>
            <w:vAlign w:val="bottom"/>
            <w:hideMark/>
          </w:tcPr>
          <w:p w14:paraId="6369675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DAE7DB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20F5508" w14:textId="77777777" w:rsidTr="00860791">
        <w:trPr>
          <w:trHeight w:val="290"/>
        </w:trPr>
        <w:tc>
          <w:tcPr>
            <w:tcW w:w="4320" w:type="dxa"/>
            <w:tcBorders>
              <w:top w:val="nil"/>
              <w:left w:val="nil"/>
              <w:bottom w:val="nil"/>
              <w:right w:val="nil"/>
            </w:tcBorders>
            <w:shd w:val="clear" w:color="auto" w:fill="auto"/>
            <w:noWrap/>
            <w:vAlign w:val="bottom"/>
            <w:hideMark/>
          </w:tcPr>
          <w:p w14:paraId="24374F64"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37_7-Jupiter_647NH3.avi</w:t>
            </w:r>
          </w:p>
        </w:tc>
        <w:tc>
          <w:tcPr>
            <w:tcW w:w="1084" w:type="dxa"/>
            <w:tcBorders>
              <w:top w:val="nil"/>
              <w:left w:val="nil"/>
              <w:bottom w:val="nil"/>
              <w:right w:val="nil"/>
            </w:tcBorders>
            <w:shd w:val="clear" w:color="auto" w:fill="auto"/>
            <w:noWrap/>
            <w:vAlign w:val="bottom"/>
            <w:hideMark/>
          </w:tcPr>
          <w:p w14:paraId="78ED83C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4AE511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50E136A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AFAB29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A1D90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59CA71A" w14:textId="77777777" w:rsidTr="00860791">
        <w:trPr>
          <w:trHeight w:val="290"/>
        </w:trPr>
        <w:tc>
          <w:tcPr>
            <w:tcW w:w="4320" w:type="dxa"/>
            <w:tcBorders>
              <w:top w:val="nil"/>
              <w:left w:val="nil"/>
              <w:bottom w:val="nil"/>
              <w:right w:val="nil"/>
            </w:tcBorders>
            <w:shd w:val="clear" w:color="auto" w:fill="auto"/>
            <w:noWrap/>
            <w:vAlign w:val="bottom"/>
            <w:hideMark/>
          </w:tcPr>
          <w:p w14:paraId="713DE0E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0_0-Jupiter_656HIA.avi</w:t>
            </w:r>
          </w:p>
        </w:tc>
        <w:tc>
          <w:tcPr>
            <w:tcW w:w="1084" w:type="dxa"/>
            <w:tcBorders>
              <w:top w:val="nil"/>
              <w:left w:val="nil"/>
              <w:bottom w:val="nil"/>
              <w:right w:val="nil"/>
            </w:tcBorders>
            <w:shd w:val="clear" w:color="auto" w:fill="auto"/>
            <w:noWrap/>
            <w:vAlign w:val="bottom"/>
            <w:hideMark/>
          </w:tcPr>
          <w:p w14:paraId="6DEB00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B727F9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29665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7EC4AE5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623BC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3C61B72" w14:textId="77777777" w:rsidTr="00860791">
        <w:trPr>
          <w:trHeight w:val="290"/>
        </w:trPr>
        <w:tc>
          <w:tcPr>
            <w:tcW w:w="4320" w:type="dxa"/>
            <w:tcBorders>
              <w:top w:val="nil"/>
              <w:left w:val="nil"/>
              <w:bottom w:val="nil"/>
              <w:right w:val="nil"/>
            </w:tcBorders>
            <w:shd w:val="clear" w:color="auto" w:fill="auto"/>
            <w:noWrap/>
            <w:vAlign w:val="bottom"/>
            <w:hideMark/>
          </w:tcPr>
          <w:p w14:paraId="65C3477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2_3-Jupiter_630OI.avi</w:t>
            </w:r>
          </w:p>
        </w:tc>
        <w:tc>
          <w:tcPr>
            <w:tcW w:w="1084" w:type="dxa"/>
            <w:tcBorders>
              <w:top w:val="nil"/>
              <w:left w:val="nil"/>
              <w:bottom w:val="nil"/>
              <w:right w:val="nil"/>
            </w:tcBorders>
            <w:shd w:val="clear" w:color="auto" w:fill="auto"/>
            <w:noWrap/>
            <w:vAlign w:val="bottom"/>
            <w:hideMark/>
          </w:tcPr>
          <w:p w14:paraId="0F98A05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D4B8E0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0694A8B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01A40C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344EF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8E92365" w14:textId="77777777" w:rsidTr="00860791">
        <w:trPr>
          <w:trHeight w:val="290"/>
        </w:trPr>
        <w:tc>
          <w:tcPr>
            <w:tcW w:w="4320" w:type="dxa"/>
            <w:tcBorders>
              <w:top w:val="nil"/>
              <w:left w:val="nil"/>
              <w:bottom w:val="nil"/>
              <w:right w:val="nil"/>
            </w:tcBorders>
            <w:shd w:val="clear" w:color="auto" w:fill="auto"/>
            <w:noWrap/>
            <w:vAlign w:val="bottom"/>
            <w:hideMark/>
          </w:tcPr>
          <w:p w14:paraId="0217A35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4_3-Jupiter_550GRN.avi</w:t>
            </w:r>
          </w:p>
        </w:tc>
        <w:tc>
          <w:tcPr>
            <w:tcW w:w="1084" w:type="dxa"/>
            <w:tcBorders>
              <w:top w:val="nil"/>
              <w:left w:val="nil"/>
              <w:bottom w:val="nil"/>
              <w:right w:val="nil"/>
            </w:tcBorders>
            <w:shd w:val="clear" w:color="auto" w:fill="auto"/>
            <w:noWrap/>
            <w:vAlign w:val="bottom"/>
            <w:hideMark/>
          </w:tcPr>
          <w:p w14:paraId="5FE2A3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1</w:t>
            </w:r>
          </w:p>
        </w:tc>
        <w:tc>
          <w:tcPr>
            <w:tcW w:w="716" w:type="dxa"/>
            <w:tcBorders>
              <w:top w:val="nil"/>
              <w:left w:val="nil"/>
              <w:bottom w:val="nil"/>
              <w:right w:val="nil"/>
            </w:tcBorders>
            <w:shd w:val="clear" w:color="auto" w:fill="auto"/>
            <w:noWrap/>
            <w:vAlign w:val="bottom"/>
            <w:hideMark/>
          </w:tcPr>
          <w:p w14:paraId="14AF6C2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8D5591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BC73B9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45FC3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F93AFBB" w14:textId="77777777" w:rsidTr="00860791">
        <w:trPr>
          <w:trHeight w:val="290"/>
        </w:trPr>
        <w:tc>
          <w:tcPr>
            <w:tcW w:w="4320" w:type="dxa"/>
            <w:tcBorders>
              <w:top w:val="nil"/>
              <w:left w:val="nil"/>
              <w:bottom w:val="nil"/>
              <w:right w:val="nil"/>
            </w:tcBorders>
            <w:shd w:val="clear" w:color="auto" w:fill="auto"/>
            <w:noWrap/>
            <w:vAlign w:val="bottom"/>
            <w:hideMark/>
          </w:tcPr>
          <w:p w14:paraId="12FF9EA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5_5-Jupiter_550GRN.avi</w:t>
            </w:r>
          </w:p>
        </w:tc>
        <w:tc>
          <w:tcPr>
            <w:tcW w:w="1084" w:type="dxa"/>
            <w:tcBorders>
              <w:top w:val="nil"/>
              <w:left w:val="nil"/>
              <w:bottom w:val="nil"/>
              <w:right w:val="nil"/>
            </w:tcBorders>
            <w:shd w:val="clear" w:color="auto" w:fill="auto"/>
            <w:noWrap/>
            <w:vAlign w:val="bottom"/>
            <w:hideMark/>
          </w:tcPr>
          <w:p w14:paraId="73753E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1</w:t>
            </w:r>
          </w:p>
        </w:tc>
        <w:tc>
          <w:tcPr>
            <w:tcW w:w="716" w:type="dxa"/>
            <w:tcBorders>
              <w:top w:val="nil"/>
              <w:left w:val="nil"/>
              <w:bottom w:val="nil"/>
              <w:right w:val="nil"/>
            </w:tcBorders>
            <w:shd w:val="clear" w:color="auto" w:fill="auto"/>
            <w:noWrap/>
            <w:vAlign w:val="bottom"/>
            <w:hideMark/>
          </w:tcPr>
          <w:p w14:paraId="73DE83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3A5A94D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400CA09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F79D2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60FFC959" w14:textId="77777777" w:rsidTr="00860791">
        <w:trPr>
          <w:trHeight w:val="290"/>
        </w:trPr>
        <w:tc>
          <w:tcPr>
            <w:tcW w:w="4320" w:type="dxa"/>
            <w:tcBorders>
              <w:top w:val="nil"/>
              <w:left w:val="nil"/>
              <w:bottom w:val="nil"/>
              <w:right w:val="nil"/>
            </w:tcBorders>
            <w:shd w:val="clear" w:color="auto" w:fill="auto"/>
            <w:noWrap/>
            <w:vAlign w:val="bottom"/>
            <w:hideMark/>
          </w:tcPr>
          <w:p w14:paraId="1FC968F6"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7_0-Jupiter_450BLU.avi</w:t>
            </w:r>
          </w:p>
        </w:tc>
        <w:tc>
          <w:tcPr>
            <w:tcW w:w="1084" w:type="dxa"/>
            <w:tcBorders>
              <w:top w:val="nil"/>
              <w:left w:val="nil"/>
              <w:bottom w:val="nil"/>
              <w:right w:val="nil"/>
            </w:tcBorders>
            <w:shd w:val="clear" w:color="auto" w:fill="auto"/>
            <w:noWrap/>
            <w:vAlign w:val="bottom"/>
            <w:hideMark/>
          </w:tcPr>
          <w:p w14:paraId="0CCC588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2</w:t>
            </w:r>
          </w:p>
        </w:tc>
        <w:tc>
          <w:tcPr>
            <w:tcW w:w="716" w:type="dxa"/>
            <w:tcBorders>
              <w:top w:val="nil"/>
              <w:left w:val="nil"/>
              <w:bottom w:val="nil"/>
              <w:right w:val="nil"/>
            </w:tcBorders>
            <w:shd w:val="clear" w:color="auto" w:fill="auto"/>
            <w:noWrap/>
            <w:vAlign w:val="bottom"/>
            <w:hideMark/>
          </w:tcPr>
          <w:p w14:paraId="166DA8A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07EC1EE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086A770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764619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710F8ED" w14:textId="77777777" w:rsidTr="00860791">
        <w:trPr>
          <w:trHeight w:val="290"/>
        </w:trPr>
        <w:tc>
          <w:tcPr>
            <w:tcW w:w="4320" w:type="dxa"/>
            <w:tcBorders>
              <w:top w:val="nil"/>
              <w:left w:val="nil"/>
              <w:bottom w:val="nil"/>
              <w:right w:val="nil"/>
            </w:tcBorders>
            <w:shd w:val="clear" w:color="auto" w:fill="auto"/>
            <w:noWrap/>
            <w:vAlign w:val="bottom"/>
            <w:hideMark/>
          </w:tcPr>
          <w:p w14:paraId="4FDC34DF"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8_1-Jupiter_450BLU.avi</w:t>
            </w:r>
          </w:p>
        </w:tc>
        <w:tc>
          <w:tcPr>
            <w:tcW w:w="1084" w:type="dxa"/>
            <w:tcBorders>
              <w:top w:val="nil"/>
              <w:left w:val="nil"/>
              <w:bottom w:val="nil"/>
              <w:right w:val="nil"/>
            </w:tcBorders>
            <w:shd w:val="clear" w:color="auto" w:fill="auto"/>
            <w:noWrap/>
            <w:vAlign w:val="bottom"/>
            <w:hideMark/>
          </w:tcPr>
          <w:p w14:paraId="4DE52B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2</w:t>
            </w:r>
          </w:p>
        </w:tc>
        <w:tc>
          <w:tcPr>
            <w:tcW w:w="716" w:type="dxa"/>
            <w:tcBorders>
              <w:top w:val="nil"/>
              <w:left w:val="nil"/>
              <w:bottom w:val="nil"/>
              <w:right w:val="nil"/>
            </w:tcBorders>
            <w:shd w:val="clear" w:color="auto" w:fill="auto"/>
            <w:noWrap/>
            <w:vAlign w:val="bottom"/>
            <w:hideMark/>
          </w:tcPr>
          <w:p w14:paraId="6BB620D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451764A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D7D0E2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194731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8EB34BF" w14:textId="77777777" w:rsidTr="00860791">
        <w:trPr>
          <w:trHeight w:val="290"/>
        </w:trPr>
        <w:tc>
          <w:tcPr>
            <w:tcW w:w="4320" w:type="dxa"/>
            <w:tcBorders>
              <w:top w:val="nil"/>
              <w:left w:val="nil"/>
              <w:bottom w:val="nil"/>
              <w:right w:val="nil"/>
            </w:tcBorders>
            <w:shd w:val="clear" w:color="auto" w:fill="auto"/>
            <w:noWrap/>
            <w:vAlign w:val="bottom"/>
            <w:hideMark/>
          </w:tcPr>
          <w:p w14:paraId="512A6A5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4_6-Jupiter_380NUV.avi</w:t>
            </w:r>
          </w:p>
        </w:tc>
        <w:tc>
          <w:tcPr>
            <w:tcW w:w="1084" w:type="dxa"/>
            <w:tcBorders>
              <w:top w:val="nil"/>
              <w:left w:val="nil"/>
              <w:bottom w:val="nil"/>
              <w:right w:val="nil"/>
            </w:tcBorders>
            <w:shd w:val="clear" w:color="auto" w:fill="auto"/>
            <w:noWrap/>
            <w:vAlign w:val="bottom"/>
            <w:hideMark/>
          </w:tcPr>
          <w:p w14:paraId="633DBDE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52AB394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DC079D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C0FC1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37CE1B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BAAF473" w14:textId="77777777" w:rsidTr="00860791">
        <w:trPr>
          <w:trHeight w:val="290"/>
        </w:trPr>
        <w:tc>
          <w:tcPr>
            <w:tcW w:w="4320" w:type="dxa"/>
            <w:tcBorders>
              <w:top w:val="nil"/>
              <w:left w:val="nil"/>
              <w:bottom w:val="nil"/>
              <w:right w:val="nil"/>
            </w:tcBorders>
            <w:shd w:val="clear" w:color="auto" w:fill="auto"/>
            <w:noWrap/>
            <w:vAlign w:val="bottom"/>
            <w:hideMark/>
          </w:tcPr>
          <w:p w14:paraId="1253372A"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6_7-Jupiter_380NUV.avi</w:t>
            </w:r>
          </w:p>
        </w:tc>
        <w:tc>
          <w:tcPr>
            <w:tcW w:w="1084" w:type="dxa"/>
            <w:tcBorders>
              <w:top w:val="nil"/>
              <w:left w:val="nil"/>
              <w:bottom w:val="nil"/>
              <w:right w:val="nil"/>
            </w:tcBorders>
            <w:shd w:val="clear" w:color="auto" w:fill="auto"/>
            <w:noWrap/>
            <w:vAlign w:val="bottom"/>
            <w:hideMark/>
          </w:tcPr>
          <w:p w14:paraId="1D780D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21A870F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60236B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DFA619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F17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E5DBBC1" w14:textId="77777777" w:rsidTr="00860791">
        <w:trPr>
          <w:trHeight w:val="290"/>
        </w:trPr>
        <w:tc>
          <w:tcPr>
            <w:tcW w:w="4320" w:type="dxa"/>
            <w:tcBorders>
              <w:top w:val="nil"/>
              <w:left w:val="nil"/>
              <w:bottom w:val="nil"/>
              <w:right w:val="nil"/>
            </w:tcBorders>
            <w:shd w:val="clear" w:color="auto" w:fill="auto"/>
            <w:noWrap/>
            <w:vAlign w:val="bottom"/>
            <w:hideMark/>
          </w:tcPr>
          <w:p w14:paraId="0870944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8_8-Jupiter_380NUV.avi</w:t>
            </w:r>
          </w:p>
        </w:tc>
        <w:tc>
          <w:tcPr>
            <w:tcW w:w="1084" w:type="dxa"/>
            <w:tcBorders>
              <w:top w:val="nil"/>
              <w:left w:val="nil"/>
              <w:bottom w:val="nil"/>
              <w:right w:val="nil"/>
            </w:tcBorders>
            <w:shd w:val="clear" w:color="auto" w:fill="auto"/>
            <w:noWrap/>
            <w:vAlign w:val="bottom"/>
            <w:hideMark/>
          </w:tcPr>
          <w:p w14:paraId="61F6347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3D47F26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C2A46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4CE774E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7DACD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467B3B4" w14:textId="77777777" w:rsidTr="00860791">
        <w:trPr>
          <w:trHeight w:val="290"/>
        </w:trPr>
        <w:tc>
          <w:tcPr>
            <w:tcW w:w="4320" w:type="dxa"/>
            <w:tcBorders>
              <w:top w:val="nil"/>
              <w:left w:val="nil"/>
              <w:bottom w:val="nil"/>
              <w:right w:val="nil"/>
            </w:tcBorders>
            <w:shd w:val="clear" w:color="auto" w:fill="auto"/>
            <w:noWrap/>
            <w:vAlign w:val="bottom"/>
            <w:hideMark/>
          </w:tcPr>
          <w:p w14:paraId="6CF8C5A9"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3_3-Jupiter_CH4.avi</w:t>
            </w:r>
          </w:p>
        </w:tc>
        <w:tc>
          <w:tcPr>
            <w:tcW w:w="1084" w:type="dxa"/>
            <w:tcBorders>
              <w:top w:val="nil"/>
              <w:left w:val="nil"/>
              <w:bottom w:val="nil"/>
              <w:right w:val="nil"/>
            </w:tcBorders>
            <w:shd w:val="clear" w:color="auto" w:fill="auto"/>
            <w:noWrap/>
            <w:vAlign w:val="bottom"/>
            <w:hideMark/>
          </w:tcPr>
          <w:p w14:paraId="1EC3C9A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581AC1E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158CF53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BA8DB7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7F8F1F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280x960</w:t>
            </w:r>
          </w:p>
        </w:tc>
      </w:tr>
      <w:tr w:rsidR="00860791" w:rsidRPr="00860791" w14:paraId="1226FE7D" w14:textId="77777777" w:rsidTr="00860791">
        <w:trPr>
          <w:trHeight w:val="290"/>
        </w:trPr>
        <w:tc>
          <w:tcPr>
            <w:tcW w:w="4320" w:type="dxa"/>
            <w:tcBorders>
              <w:top w:val="nil"/>
              <w:left w:val="nil"/>
              <w:bottom w:val="nil"/>
              <w:right w:val="nil"/>
            </w:tcBorders>
            <w:shd w:val="clear" w:color="auto" w:fill="auto"/>
            <w:noWrap/>
            <w:vAlign w:val="bottom"/>
            <w:hideMark/>
          </w:tcPr>
          <w:p w14:paraId="3965B69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5_6-Jupiter_CH4.avi</w:t>
            </w:r>
          </w:p>
        </w:tc>
        <w:tc>
          <w:tcPr>
            <w:tcW w:w="1084" w:type="dxa"/>
            <w:tcBorders>
              <w:top w:val="nil"/>
              <w:left w:val="nil"/>
              <w:bottom w:val="nil"/>
              <w:right w:val="nil"/>
            </w:tcBorders>
            <w:shd w:val="clear" w:color="auto" w:fill="auto"/>
            <w:noWrap/>
            <w:vAlign w:val="bottom"/>
            <w:hideMark/>
          </w:tcPr>
          <w:p w14:paraId="0E1998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0702903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864763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118C2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DDFEA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99E9D2A" w14:textId="77777777" w:rsidTr="00860791">
        <w:trPr>
          <w:trHeight w:val="290"/>
        </w:trPr>
        <w:tc>
          <w:tcPr>
            <w:tcW w:w="4320" w:type="dxa"/>
            <w:tcBorders>
              <w:top w:val="nil"/>
              <w:left w:val="nil"/>
              <w:bottom w:val="nil"/>
              <w:right w:val="nil"/>
            </w:tcBorders>
            <w:shd w:val="clear" w:color="auto" w:fill="auto"/>
            <w:noWrap/>
            <w:vAlign w:val="bottom"/>
            <w:hideMark/>
          </w:tcPr>
          <w:p w14:paraId="7CFDC1E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7_7-Jupiter_CH4.avi</w:t>
            </w:r>
          </w:p>
        </w:tc>
        <w:tc>
          <w:tcPr>
            <w:tcW w:w="1084" w:type="dxa"/>
            <w:tcBorders>
              <w:top w:val="nil"/>
              <w:left w:val="nil"/>
              <w:bottom w:val="nil"/>
              <w:right w:val="nil"/>
            </w:tcBorders>
            <w:shd w:val="clear" w:color="auto" w:fill="auto"/>
            <w:noWrap/>
            <w:vAlign w:val="bottom"/>
            <w:hideMark/>
          </w:tcPr>
          <w:p w14:paraId="2E0563A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1FCC231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756A9F5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66EB33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DE98F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73E80F5" w14:textId="77777777" w:rsidTr="00860791">
        <w:trPr>
          <w:trHeight w:val="290"/>
        </w:trPr>
        <w:tc>
          <w:tcPr>
            <w:tcW w:w="4320" w:type="dxa"/>
            <w:tcBorders>
              <w:top w:val="nil"/>
              <w:left w:val="nil"/>
              <w:bottom w:val="nil"/>
              <w:right w:val="nil"/>
            </w:tcBorders>
            <w:shd w:val="clear" w:color="auto" w:fill="auto"/>
            <w:noWrap/>
            <w:vAlign w:val="bottom"/>
            <w:hideMark/>
          </w:tcPr>
          <w:p w14:paraId="2500038A"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9_8-Jupiter_CH4.avi</w:t>
            </w:r>
          </w:p>
        </w:tc>
        <w:tc>
          <w:tcPr>
            <w:tcW w:w="1084" w:type="dxa"/>
            <w:tcBorders>
              <w:top w:val="nil"/>
              <w:left w:val="nil"/>
              <w:bottom w:val="nil"/>
              <w:right w:val="nil"/>
            </w:tcBorders>
            <w:shd w:val="clear" w:color="auto" w:fill="auto"/>
            <w:noWrap/>
            <w:vAlign w:val="bottom"/>
            <w:hideMark/>
          </w:tcPr>
          <w:p w14:paraId="0C94903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3A6D41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C7AB6E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AC8268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7A8B4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AC28223" w14:textId="77777777" w:rsidTr="00860791">
        <w:trPr>
          <w:trHeight w:val="290"/>
        </w:trPr>
        <w:tc>
          <w:tcPr>
            <w:tcW w:w="4320" w:type="dxa"/>
            <w:tcBorders>
              <w:top w:val="nil"/>
              <w:left w:val="nil"/>
              <w:bottom w:val="nil"/>
              <w:right w:val="nil"/>
            </w:tcBorders>
            <w:shd w:val="clear" w:color="auto" w:fill="auto"/>
            <w:noWrap/>
            <w:vAlign w:val="bottom"/>
            <w:hideMark/>
          </w:tcPr>
          <w:p w14:paraId="73E6002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4_9-Jupiter_647NH3.avi</w:t>
            </w:r>
          </w:p>
        </w:tc>
        <w:tc>
          <w:tcPr>
            <w:tcW w:w="1084" w:type="dxa"/>
            <w:tcBorders>
              <w:top w:val="nil"/>
              <w:left w:val="nil"/>
              <w:bottom w:val="nil"/>
              <w:right w:val="nil"/>
            </w:tcBorders>
            <w:shd w:val="clear" w:color="auto" w:fill="auto"/>
            <w:noWrap/>
            <w:vAlign w:val="bottom"/>
            <w:hideMark/>
          </w:tcPr>
          <w:p w14:paraId="599FFCF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9B900E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7965527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3F19C5A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C0351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60913613" w14:textId="77777777" w:rsidTr="00860791">
        <w:trPr>
          <w:trHeight w:val="290"/>
        </w:trPr>
        <w:tc>
          <w:tcPr>
            <w:tcW w:w="4320" w:type="dxa"/>
            <w:tcBorders>
              <w:top w:val="nil"/>
              <w:left w:val="nil"/>
              <w:bottom w:val="nil"/>
              <w:right w:val="nil"/>
            </w:tcBorders>
            <w:shd w:val="clear" w:color="auto" w:fill="auto"/>
            <w:noWrap/>
            <w:vAlign w:val="bottom"/>
            <w:hideMark/>
          </w:tcPr>
          <w:p w14:paraId="3307421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7_0-Jupiter_647NH3.avi</w:t>
            </w:r>
          </w:p>
        </w:tc>
        <w:tc>
          <w:tcPr>
            <w:tcW w:w="1084" w:type="dxa"/>
            <w:tcBorders>
              <w:top w:val="nil"/>
              <w:left w:val="nil"/>
              <w:bottom w:val="nil"/>
              <w:right w:val="nil"/>
            </w:tcBorders>
            <w:shd w:val="clear" w:color="auto" w:fill="auto"/>
            <w:noWrap/>
            <w:vAlign w:val="bottom"/>
            <w:hideMark/>
          </w:tcPr>
          <w:p w14:paraId="387E7F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7F6346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6B45DBC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720CC17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E662B1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3CE933D" w14:textId="77777777" w:rsidTr="00860791">
        <w:trPr>
          <w:trHeight w:val="290"/>
        </w:trPr>
        <w:tc>
          <w:tcPr>
            <w:tcW w:w="4320" w:type="dxa"/>
            <w:tcBorders>
              <w:top w:val="nil"/>
              <w:left w:val="nil"/>
              <w:bottom w:val="nil"/>
              <w:right w:val="nil"/>
            </w:tcBorders>
            <w:shd w:val="clear" w:color="auto" w:fill="auto"/>
            <w:noWrap/>
            <w:vAlign w:val="bottom"/>
            <w:hideMark/>
          </w:tcPr>
          <w:p w14:paraId="3DD473CF"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9_2-Jupiter_656HIA.avi</w:t>
            </w:r>
          </w:p>
        </w:tc>
        <w:tc>
          <w:tcPr>
            <w:tcW w:w="1084" w:type="dxa"/>
            <w:tcBorders>
              <w:top w:val="nil"/>
              <w:left w:val="nil"/>
              <w:bottom w:val="nil"/>
              <w:right w:val="nil"/>
            </w:tcBorders>
            <w:shd w:val="clear" w:color="auto" w:fill="auto"/>
            <w:noWrap/>
            <w:vAlign w:val="bottom"/>
            <w:hideMark/>
          </w:tcPr>
          <w:p w14:paraId="1A6B9E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2D9FCCE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6683DE3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BF0648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4C8D1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9221AB9" w14:textId="77777777" w:rsidTr="00860791">
        <w:trPr>
          <w:trHeight w:val="290"/>
        </w:trPr>
        <w:tc>
          <w:tcPr>
            <w:tcW w:w="4320" w:type="dxa"/>
            <w:tcBorders>
              <w:top w:val="nil"/>
              <w:left w:val="nil"/>
              <w:bottom w:val="nil"/>
              <w:right w:val="nil"/>
            </w:tcBorders>
            <w:shd w:val="clear" w:color="auto" w:fill="auto"/>
            <w:noWrap/>
            <w:vAlign w:val="bottom"/>
            <w:hideMark/>
          </w:tcPr>
          <w:p w14:paraId="76F34EB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1_6-Jupiter_656HIA.avi</w:t>
            </w:r>
          </w:p>
        </w:tc>
        <w:tc>
          <w:tcPr>
            <w:tcW w:w="1084" w:type="dxa"/>
            <w:tcBorders>
              <w:top w:val="nil"/>
              <w:left w:val="nil"/>
              <w:bottom w:val="nil"/>
              <w:right w:val="nil"/>
            </w:tcBorders>
            <w:shd w:val="clear" w:color="auto" w:fill="auto"/>
            <w:noWrap/>
            <w:vAlign w:val="bottom"/>
            <w:hideMark/>
          </w:tcPr>
          <w:p w14:paraId="6F20D77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59F62F9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548BB0F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0E10745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84BA5B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FF95DA7" w14:textId="77777777" w:rsidTr="00860791">
        <w:trPr>
          <w:trHeight w:val="290"/>
        </w:trPr>
        <w:tc>
          <w:tcPr>
            <w:tcW w:w="4320" w:type="dxa"/>
            <w:tcBorders>
              <w:top w:val="nil"/>
              <w:left w:val="nil"/>
              <w:bottom w:val="nil"/>
              <w:right w:val="nil"/>
            </w:tcBorders>
            <w:shd w:val="clear" w:color="auto" w:fill="auto"/>
            <w:noWrap/>
            <w:vAlign w:val="bottom"/>
            <w:hideMark/>
          </w:tcPr>
          <w:p w14:paraId="2C682DF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3_9-Jupiter_630OI.avi</w:t>
            </w:r>
          </w:p>
        </w:tc>
        <w:tc>
          <w:tcPr>
            <w:tcW w:w="1084" w:type="dxa"/>
            <w:tcBorders>
              <w:top w:val="nil"/>
              <w:left w:val="nil"/>
              <w:bottom w:val="nil"/>
              <w:right w:val="nil"/>
            </w:tcBorders>
            <w:shd w:val="clear" w:color="auto" w:fill="auto"/>
            <w:noWrap/>
            <w:vAlign w:val="bottom"/>
            <w:hideMark/>
          </w:tcPr>
          <w:p w14:paraId="33B7E87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315F177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8142D7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91FE9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40FB6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A2CE006" w14:textId="77777777" w:rsidTr="00860791">
        <w:trPr>
          <w:trHeight w:val="290"/>
        </w:trPr>
        <w:tc>
          <w:tcPr>
            <w:tcW w:w="4320" w:type="dxa"/>
            <w:tcBorders>
              <w:top w:val="nil"/>
              <w:left w:val="nil"/>
              <w:bottom w:val="nil"/>
              <w:right w:val="nil"/>
            </w:tcBorders>
            <w:shd w:val="clear" w:color="auto" w:fill="auto"/>
            <w:noWrap/>
            <w:vAlign w:val="bottom"/>
            <w:hideMark/>
          </w:tcPr>
          <w:p w14:paraId="1C8ADB90"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6_1-Jupiter_630OI.avi</w:t>
            </w:r>
          </w:p>
        </w:tc>
        <w:tc>
          <w:tcPr>
            <w:tcW w:w="1084" w:type="dxa"/>
            <w:tcBorders>
              <w:top w:val="nil"/>
              <w:left w:val="nil"/>
              <w:bottom w:val="nil"/>
              <w:right w:val="nil"/>
            </w:tcBorders>
            <w:shd w:val="clear" w:color="auto" w:fill="auto"/>
            <w:noWrap/>
            <w:vAlign w:val="bottom"/>
            <w:hideMark/>
          </w:tcPr>
          <w:p w14:paraId="1615DB9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5F95CCC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10DDCC7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7FA4A8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09C7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CF1A4EC" w14:textId="77777777" w:rsidTr="00860791">
        <w:trPr>
          <w:trHeight w:val="290"/>
        </w:trPr>
        <w:tc>
          <w:tcPr>
            <w:tcW w:w="4320" w:type="dxa"/>
            <w:tcBorders>
              <w:top w:val="nil"/>
              <w:left w:val="nil"/>
              <w:bottom w:val="nil"/>
              <w:right w:val="nil"/>
            </w:tcBorders>
            <w:shd w:val="clear" w:color="auto" w:fill="auto"/>
            <w:noWrap/>
            <w:vAlign w:val="bottom"/>
            <w:hideMark/>
          </w:tcPr>
          <w:p w14:paraId="669B2BDB"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8_2-Jupiter_630OI.avi</w:t>
            </w:r>
          </w:p>
        </w:tc>
        <w:tc>
          <w:tcPr>
            <w:tcW w:w="1084" w:type="dxa"/>
            <w:tcBorders>
              <w:top w:val="nil"/>
              <w:left w:val="nil"/>
              <w:bottom w:val="nil"/>
              <w:right w:val="nil"/>
            </w:tcBorders>
            <w:shd w:val="clear" w:color="auto" w:fill="auto"/>
            <w:noWrap/>
            <w:vAlign w:val="bottom"/>
            <w:hideMark/>
          </w:tcPr>
          <w:p w14:paraId="69EE5D0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7874BC8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317143B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140623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E05509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913871F" w14:textId="77777777" w:rsidTr="00860791">
        <w:trPr>
          <w:trHeight w:val="290"/>
        </w:trPr>
        <w:tc>
          <w:tcPr>
            <w:tcW w:w="4320" w:type="dxa"/>
            <w:tcBorders>
              <w:top w:val="nil"/>
              <w:left w:val="nil"/>
              <w:bottom w:val="nil"/>
              <w:right w:val="nil"/>
            </w:tcBorders>
            <w:shd w:val="clear" w:color="auto" w:fill="auto"/>
            <w:noWrap/>
            <w:vAlign w:val="bottom"/>
            <w:hideMark/>
          </w:tcPr>
          <w:p w14:paraId="4D50B32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0_4-Jupiter_656HIA.avi</w:t>
            </w:r>
          </w:p>
        </w:tc>
        <w:tc>
          <w:tcPr>
            <w:tcW w:w="1084" w:type="dxa"/>
            <w:tcBorders>
              <w:top w:val="nil"/>
              <w:left w:val="nil"/>
              <w:bottom w:val="nil"/>
              <w:right w:val="nil"/>
            </w:tcBorders>
            <w:shd w:val="clear" w:color="auto" w:fill="auto"/>
            <w:noWrap/>
            <w:vAlign w:val="bottom"/>
            <w:hideMark/>
          </w:tcPr>
          <w:p w14:paraId="2BF5823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049211F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72C6EB5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440646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592C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FF57421" w14:textId="77777777" w:rsidTr="00860791">
        <w:trPr>
          <w:trHeight w:val="290"/>
        </w:trPr>
        <w:tc>
          <w:tcPr>
            <w:tcW w:w="4320" w:type="dxa"/>
            <w:tcBorders>
              <w:top w:val="nil"/>
              <w:left w:val="nil"/>
              <w:right w:val="nil"/>
            </w:tcBorders>
            <w:shd w:val="clear" w:color="auto" w:fill="auto"/>
            <w:noWrap/>
            <w:vAlign w:val="bottom"/>
            <w:hideMark/>
          </w:tcPr>
          <w:p w14:paraId="4D33726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2_8-Jupiter_DARK_Half_2x2.avi</w:t>
            </w:r>
          </w:p>
        </w:tc>
        <w:tc>
          <w:tcPr>
            <w:tcW w:w="1084" w:type="dxa"/>
            <w:tcBorders>
              <w:top w:val="nil"/>
              <w:left w:val="nil"/>
              <w:right w:val="nil"/>
            </w:tcBorders>
            <w:shd w:val="clear" w:color="auto" w:fill="auto"/>
            <w:noWrap/>
            <w:vAlign w:val="bottom"/>
            <w:hideMark/>
          </w:tcPr>
          <w:p w14:paraId="49B981F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right w:val="nil"/>
            </w:tcBorders>
            <w:shd w:val="clear" w:color="auto" w:fill="auto"/>
            <w:noWrap/>
            <w:vAlign w:val="bottom"/>
            <w:hideMark/>
          </w:tcPr>
          <w:p w14:paraId="6CBC77D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right w:val="nil"/>
            </w:tcBorders>
            <w:shd w:val="clear" w:color="auto" w:fill="auto"/>
            <w:noWrap/>
            <w:vAlign w:val="bottom"/>
            <w:hideMark/>
          </w:tcPr>
          <w:p w14:paraId="154E3E0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right w:val="nil"/>
            </w:tcBorders>
            <w:shd w:val="clear" w:color="auto" w:fill="auto"/>
            <w:noWrap/>
            <w:vAlign w:val="bottom"/>
            <w:hideMark/>
          </w:tcPr>
          <w:p w14:paraId="75AEAB5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8EF50A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7AFB9B8" w14:textId="77777777" w:rsidTr="00860791">
        <w:trPr>
          <w:trHeight w:val="290"/>
        </w:trPr>
        <w:tc>
          <w:tcPr>
            <w:tcW w:w="4320" w:type="dxa"/>
            <w:tcBorders>
              <w:top w:val="nil"/>
              <w:left w:val="nil"/>
              <w:bottom w:val="single" w:sz="4" w:space="0" w:color="auto"/>
              <w:right w:val="nil"/>
            </w:tcBorders>
            <w:shd w:val="clear" w:color="auto" w:fill="auto"/>
            <w:noWrap/>
            <w:vAlign w:val="bottom"/>
            <w:hideMark/>
          </w:tcPr>
          <w:p w14:paraId="2674D39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4_3-Jupiter_DARK_Half_2x2.avi</w:t>
            </w:r>
          </w:p>
        </w:tc>
        <w:tc>
          <w:tcPr>
            <w:tcW w:w="1084" w:type="dxa"/>
            <w:tcBorders>
              <w:top w:val="nil"/>
              <w:left w:val="nil"/>
              <w:bottom w:val="single" w:sz="4" w:space="0" w:color="auto"/>
              <w:right w:val="nil"/>
            </w:tcBorders>
            <w:shd w:val="clear" w:color="auto" w:fill="auto"/>
            <w:noWrap/>
            <w:vAlign w:val="bottom"/>
            <w:hideMark/>
          </w:tcPr>
          <w:p w14:paraId="6AE5BA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single" w:sz="4" w:space="0" w:color="auto"/>
              <w:right w:val="nil"/>
            </w:tcBorders>
            <w:shd w:val="clear" w:color="auto" w:fill="auto"/>
            <w:noWrap/>
            <w:vAlign w:val="bottom"/>
            <w:hideMark/>
          </w:tcPr>
          <w:p w14:paraId="0A2E6D8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single" w:sz="4" w:space="0" w:color="auto"/>
              <w:right w:val="nil"/>
            </w:tcBorders>
            <w:shd w:val="clear" w:color="auto" w:fill="auto"/>
            <w:noWrap/>
            <w:vAlign w:val="bottom"/>
            <w:hideMark/>
          </w:tcPr>
          <w:p w14:paraId="322D6E4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single" w:sz="4" w:space="0" w:color="auto"/>
              <w:right w:val="nil"/>
            </w:tcBorders>
            <w:shd w:val="clear" w:color="auto" w:fill="auto"/>
            <w:noWrap/>
            <w:vAlign w:val="bottom"/>
            <w:hideMark/>
          </w:tcPr>
          <w:p w14:paraId="13ED3C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F3D248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280x960</w:t>
            </w:r>
          </w:p>
        </w:tc>
      </w:tr>
    </w:tbl>
    <w:p w14:paraId="190089D9" w14:textId="77777777" w:rsidR="00860791" w:rsidRDefault="00860791" w:rsidP="00D27374"/>
    <w:p w14:paraId="2A2FF789" w14:textId="77777777" w:rsidR="008F5661" w:rsidRDefault="008F5661"/>
    <w:p w14:paraId="3C55425A" w14:textId="77777777" w:rsidR="008F5661" w:rsidRDefault="008F5661"/>
    <w:p w14:paraId="49947D0E" w14:textId="77777777" w:rsidR="00860791" w:rsidRDefault="008F5661">
      <w:r>
        <w:rPr>
          <w:noProof/>
        </w:rPr>
        <w:lastRenderedPageBreak/>
        <w:drawing>
          <wp:inline distT="0" distB="0" distL="0" distR="0" wp14:anchorId="18F6E754" wp14:editId="4AFD73EB">
            <wp:extent cx="5486400" cy="5486400"/>
            <wp:effectExtent l="0" t="0" r="0" b="0"/>
            <wp:docPr id="578" name="Picture 57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Picture 578" descr="A picture containing graphical user interface&#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718567E" w14:textId="77777777" w:rsidR="00C7291A" w:rsidRDefault="00860791">
      <w:r w:rsidRPr="00860791">
        <w:t>20210720UTJupiter-NavigatedArray.png</w:t>
      </w:r>
    </w:p>
    <w:p w14:paraId="1F294C28" w14:textId="0E5B68D6" w:rsidR="00C7291A" w:rsidRDefault="00C7291A"/>
    <w:p w14:paraId="78125B4C" w14:textId="77777777" w:rsidR="00C7291A" w:rsidRPr="005F2A85" w:rsidRDefault="00C7291A" w:rsidP="00C7291A">
      <w:pPr>
        <w:rPr>
          <w:b/>
          <w:bCs/>
        </w:rPr>
      </w:pPr>
      <w:r w:rsidRPr="005F2A85">
        <w:rPr>
          <w:b/>
          <w:bCs/>
        </w:rPr>
        <w:t>Navigated Image Products</w:t>
      </w:r>
    </w:p>
    <w:p w14:paraId="6D97FFEE" w14:textId="77777777" w:rsidR="00C7291A" w:rsidRDefault="00C7291A" w:rsidP="00C7291A">
      <w:r>
        <w:t>2021-07-20-1107_7-Jupiter_CH4-Wavelets4x10-Derot-Stack.png</w:t>
      </w:r>
    </w:p>
    <w:p w14:paraId="7B423BC1" w14:textId="77777777" w:rsidR="00C7291A" w:rsidRDefault="00C7291A" w:rsidP="00C7291A">
      <w:r>
        <w:t>2021-07-20-1056_3-Jupiter_647NH3-Wavelets2x20-Derot-Stack.png</w:t>
      </w:r>
    </w:p>
    <w:p w14:paraId="36FB4357" w14:textId="77777777" w:rsidR="00C7291A" w:rsidRDefault="00C7291A" w:rsidP="00C7291A">
      <w:r>
        <w:t>2021-07-20-1112_8-Jupiter_656HIA-Wavelets2x20-Derot-Stack.png</w:t>
      </w:r>
    </w:p>
    <w:p w14:paraId="60532D8E" w14:textId="77777777" w:rsidR="00C7291A" w:rsidRDefault="00C7291A" w:rsidP="00C7291A">
      <w:r>
        <w:t>2021-07-20-1115_1-Jupiter_630OI-Wavelets2x20-Derot-Stack.png</w:t>
      </w:r>
    </w:p>
    <w:p w14:paraId="72078F54" w14:textId="77777777" w:rsidR="00C7291A" w:rsidRDefault="00C7291A" w:rsidP="00C7291A">
      <w:r>
        <w:t>2021-07-20-1108_1-Jupiter_AllRED-Wavelets2x20-Derot-Stack.png</w:t>
      </w:r>
    </w:p>
    <w:p w14:paraId="27127530" w14:textId="77777777" w:rsidR="00C7291A" w:rsidRDefault="00C7291A" w:rsidP="00C7291A">
      <w:r>
        <w:t>2021-07-20-1044_9-Jupiter_550GRN-Wavelets2x30-Derot-Stack.png</w:t>
      </w:r>
    </w:p>
    <w:p w14:paraId="0A268D08" w14:textId="77777777" w:rsidR="00C7291A" w:rsidRDefault="00C7291A" w:rsidP="00C7291A">
      <w:r>
        <w:t>2021-07-20-1056_7-Jupiter_380NUV-Wavelets4x10-Derot-Stack.png</w:t>
      </w:r>
    </w:p>
    <w:p w14:paraId="03FD102D" w14:textId="77777777" w:rsidR="00C7291A" w:rsidRDefault="00C7291A" w:rsidP="00C7291A">
      <w:r>
        <w:t>2021-07-20-1047_6-Jupiter_450BLU-Wavelets2x30-Derot-Stack.png</w:t>
      </w:r>
    </w:p>
    <w:p w14:paraId="63D18619" w14:textId="1E623E87" w:rsidR="00C7291A" w:rsidRDefault="00C7291A" w:rsidP="00C7291A">
      <w:r>
        <w:t>2021-07-20-1053_5-Jupiter-Wavelets-RGB-WhtBal-ClrSmth-Smth-Wavelets.png</w:t>
      </w:r>
    </w:p>
    <w:p w14:paraId="06B1B196" w14:textId="69F68C0D" w:rsidR="00420F97" w:rsidRDefault="00420F97"/>
    <w:p w14:paraId="3267B048" w14:textId="189E77E3" w:rsidR="00420F97" w:rsidRDefault="00420F97">
      <w:r>
        <w:rPr>
          <w:noProof/>
        </w:rPr>
        <w:lastRenderedPageBreak/>
        <w:drawing>
          <wp:inline distT="0" distB="0" distL="0" distR="0" wp14:anchorId="007D8345" wp14:editId="071DADBA">
            <wp:extent cx="5943600" cy="3381375"/>
            <wp:effectExtent l="0" t="0" r="0" b="9525"/>
            <wp:docPr id="1080" name="Picture 108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1080" descr="Chart, treemap char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126A059A" w14:textId="07F3783F" w:rsidR="00420F97" w:rsidRDefault="00420F97">
      <w:r w:rsidRPr="00420F97">
        <w:t>20210720UTJupiter-NH3.png</w:t>
      </w:r>
    </w:p>
    <w:p w14:paraId="4A35269D" w14:textId="77777777" w:rsidR="005F2103" w:rsidRDefault="005F2103"/>
    <w:p w14:paraId="74173491" w14:textId="77777777" w:rsidR="005F2103" w:rsidRPr="008D7F37" w:rsidRDefault="005F2103" w:rsidP="005F2103">
      <w:pPr>
        <w:rPr>
          <w:b/>
          <w:bCs/>
          <w:color w:val="0070C0"/>
        </w:rPr>
      </w:pPr>
      <w:r w:rsidRPr="008D7F37">
        <w:rPr>
          <w:b/>
          <w:bCs/>
          <w:color w:val="0070C0"/>
        </w:rPr>
        <w:t xml:space="preserve">Data Disposition: </w:t>
      </w:r>
    </w:p>
    <w:p w14:paraId="39489AAF"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162F6BA"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65BFFC87" w14:textId="77777777" w:rsidR="005F2103" w:rsidRDefault="005F2103"/>
    <w:p w14:paraId="3009B562" w14:textId="3CA01E87" w:rsidR="0009459C" w:rsidRDefault="0009459C">
      <w:pPr>
        <w:rPr>
          <w:rFonts w:cs="Arial"/>
          <w:b/>
          <w:bCs/>
          <w:sz w:val="26"/>
          <w:szCs w:val="26"/>
        </w:rPr>
      </w:pPr>
      <w:r>
        <w:br w:type="page"/>
      </w:r>
    </w:p>
    <w:p w14:paraId="23778F5F" w14:textId="3BE53BCF" w:rsidR="0009459C" w:rsidRPr="00D4326C" w:rsidRDefault="0009459C" w:rsidP="0009459C">
      <w:pPr>
        <w:pStyle w:val="Heading3"/>
      </w:pPr>
      <w:bookmarkStart w:id="30" w:name="_Toc86521206"/>
      <w:r>
        <w:lastRenderedPageBreak/>
        <w:t xml:space="preserve">2021-Jul-26 (Jul-27 UT): </w:t>
      </w:r>
      <w:r w:rsidRPr="002B2B28">
        <w:t xml:space="preserve"> </w:t>
      </w:r>
      <w:r>
        <w:t>Vega Spectra for 632nm Filter Calibration</w:t>
      </w:r>
      <w:bookmarkEnd w:id="30"/>
    </w:p>
    <w:p w14:paraId="3CC3E409" w14:textId="1B40C399" w:rsidR="0009459C" w:rsidRDefault="0009459C" w:rsidP="0009459C">
      <w:pPr>
        <w:rPr>
          <w:color w:val="808080" w:themeColor="background1" w:themeShade="80"/>
          <w:sz w:val="20"/>
        </w:rPr>
      </w:pPr>
      <w:r>
        <w:rPr>
          <w:color w:val="808080" w:themeColor="background1" w:themeShade="80"/>
          <w:sz w:val="20"/>
        </w:rPr>
        <w:t>Last Updated 7/27/2021</w:t>
      </w:r>
    </w:p>
    <w:p w14:paraId="421013C6" w14:textId="309A99C7" w:rsidR="0009459C" w:rsidRDefault="0009459C" w:rsidP="0009459C">
      <w:r>
        <w:t>Seeing was very good 4/5 and transparency was very good 4/5. Possibly a bit of smoke, but no noticeable reddening.</w:t>
      </w:r>
    </w:p>
    <w:p w14:paraId="360A3D9C" w14:textId="41EA6D1A" w:rsidR="0009459C" w:rsidRDefault="0009459C" w:rsidP="0009459C"/>
    <w:p w14:paraId="596859B5" w14:textId="64094A10" w:rsidR="0009459C" w:rsidRDefault="0009459C" w:rsidP="0009459C">
      <w:r>
        <w:t>This was first time I’ve taken spectra in a while, and I encountered a few problems. The most significant were:</w:t>
      </w:r>
    </w:p>
    <w:p w14:paraId="536B271F" w14:textId="3C3323F6" w:rsidR="0009459C" w:rsidRDefault="0009459C" w:rsidP="009E247F">
      <w:pPr>
        <w:pStyle w:val="ListParagraph"/>
        <w:numPr>
          <w:ilvl w:val="0"/>
          <w:numId w:val="5"/>
        </w:numPr>
      </w:pPr>
      <w:r>
        <w:t>I forgot to take bias images!</w:t>
      </w:r>
    </w:p>
    <w:p w14:paraId="3EAADED3" w14:textId="1816D5DD" w:rsidR="0009459C" w:rsidRDefault="0009459C" w:rsidP="009E247F">
      <w:pPr>
        <w:pStyle w:val="ListParagraph"/>
        <w:numPr>
          <w:ilvl w:val="0"/>
          <w:numId w:val="5"/>
        </w:numPr>
      </w:pPr>
      <w:r>
        <w:t>There was frosting on the detector at -10C that may have contaminated the edges of the 550OPN spectra. So I retook them at +1C.  The location of the early 632nm spectra appears to be well within the frost-free zone, but I also took +1C spectra for 632nm.</w:t>
      </w:r>
    </w:p>
    <w:p w14:paraId="3F17493D" w14:textId="77777777" w:rsidR="0009459C" w:rsidRDefault="0009459C" w:rsidP="0009459C"/>
    <w:p w14:paraId="4AEFFC20" w14:textId="77777777" w:rsidR="00F70C8C" w:rsidRDefault="00F70C8C">
      <w:pPr>
        <w:rPr>
          <w:rFonts w:cs="Arial"/>
          <w:b/>
          <w:bCs/>
          <w:sz w:val="26"/>
          <w:szCs w:val="26"/>
        </w:rPr>
      </w:pPr>
      <w:r>
        <w:br w:type="page"/>
      </w:r>
    </w:p>
    <w:p w14:paraId="5A904856" w14:textId="662A5FA1" w:rsidR="00F70C8C" w:rsidRPr="00D4326C" w:rsidRDefault="00F70C8C" w:rsidP="00F70C8C">
      <w:pPr>
        <w:pStyle w:val="Heading3"/>
      </w:pPr>
      <w:bookmarkStart w:id="31" w:name="_Toc86521207"/>
      <w:r>
        <w:lastRenderedPageBreak/>
        <w:t xml:space="preserve">2021-Jul-27 (Jul-28 UT): </w:t>
      </w:r>
      <w:r w:rsidRPr="002B2B28">
        <w:t xml:space="preserve"> </w:t>
      </w:r>
      <w:r>
        <w:t>Double Star Videos</w:t>
      </w:r>
      <w:bookmarkEnd w:id="31"/>
    </w:p>
    <w:p w14:paraId="6C33F68A" w14:textId="49008816" w:rsidR="00F70C8C" w:rsidRDefault="00F70C8C" w:rsidP="00F70C8C">
      <w:pPr>
        <w:rPr>
          <w:color w:val="808080" w:themeColor="background1" w:themeShade="80"/>
          <w:sz w:val="20"/>
        </w:rPr>
      </w:pPr>
      <w:r>
        <w:rPr>
          <w:color w:val="808080" w:themeColor="background1" w:themeShade="80"/>
          <w:sz w:val="20"/>
        </w:rPr>
        <w:t>Last Updated 7/28/2021</w:t>
      </w:r>
    </w:p>
    <w:p w14:paraId="2085EA2C" w14:textId="02A3881F" w:rsidR="00F70C8C" w:rsidRDefault="00F70C8C" w:rsidP="00F70C8C">
      <w:r>
        <w:t xml:space="preserve">Seeing was very good 4/5 and transparency was very good 4/5. </w:t>
      </w:r>
    </w:p>
    <w:p w14:paraId="043FF1D5" w14:textId="0FAD240D" w:rsidR="00B95534" w:rsidRDefault="00B95534" w:rsidP="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140"/>
        <w:gridCol w:w="990"/>
        <w:gridCol w:w="900"/>
        <w:gridCol w:w="1170"/>
        <w:gridCol w:w="810"/>
        <w:gridCol w:w="1350"/>
      </w:tblGrid>
      <w:tr w:rsidR="00EC7B8C" w:rsidRPr="00EC7B8C" w14:paraId="18F6FFDD" w14:textId="77777777" w:rsidTr="00EC7B8C">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4C14FA8C" w14:textId="77777777" w:rsidR="00EC7B8C" w:rsidRPr="00EC7B8C" w:rsidRDefault="00EC7B8C">
            <w:pPr>
              <w:rPr>
                <w:rFonts w:ascii="Calibri" w:hAnsi="Calibri" w:cs="Calibri"/>
                <w:b/>
                <w:bCs/>
                <w:color w:val="000000"/>
                <w:sz w:val="22"/>
                <w:szCs w:val="22"/>
              </w:rPr>
            </w:pPr>
            <w:r w:rsidRPr="00EC7B8C">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5BDCA02E"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Exposure</w:t>
            </w:r>
          </w:p>
        </w:tc>
        <w:tc>
          <w:tcPr>
            <w:tcW w:w="900" w:type="dxa"/>
            <w:tcBorders>
              <w:top w:val="single" w:sz="4" w:space="0" w:color="auto"/>
              <w:left w:val="nil"/>
              <w:bottom w:val="single" w:sz="4" w:space="0" w:color="auto"/>
              <w:right w:val="nil"/>
            </w:tcBorders>
            <w:shd w:val="clear" w:color="auto" w:fill="auto"/>
            <w:noWrap/>
            <w:vAlign w:val="bottom"/>
            <w:hideMark/>
          </w:tcPr>
          <w:p w14:paraId="39F9DDF4"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Gain</w:t>
            </w:r>
          </w:p>
        </w:tc>
        <w:tc>
          <w:tcPr>
            <w:tcW w:w="1170" w:type="dxa"/>
            <w:tcBorders>
              <w:top w:val="single" w:sz="4" w:space="0" w:color="auto"/>
              <w:left w:val="nil"/>
              <w:bottom w:val="single" w:sz="4" w:space="0" w:color="auto"/>
              <w:right w:val="nil"/>
            </w:tcBorders>
            <w:shd w:val="clear" w:color="auto" w:fill="auto"/>
            <w:noWrap/>
            <w:vAlign w:val="bottom"/>
            <w:hideMark/>
          </w:tcPr>
          <w:p w14:paraId="41C499EE"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E521375"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1DC13ABC"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Capture Area</w:t>
            </w:r>
          </w:p>
        </w:tc>
      </w:tr>
      <w:tr w:rsidR="00EC7B8C" w14:paraId="53511A31" w14:textId="77777777" w:rsidTr="00EC7B8C">
        <w:trPr>
          <w:trHeight w:val="290"/>
        </w:trPr>
        <w:tc>
          <w:tcPr>
            <w:tcW w:w="4140" w:type="dxa"/>
            <w:tcBorders>
              <w:top w:val="single" w:sz="4" w:space="0" w:color="auto"/>
              <w:left w:val="nil"/>
              <w:bottom w:val="nil"/>
              <w:right w:val="nil"/>
            </w:tcBorders>
            <w:shd w:val="clear" w:color="auto" w:fill="auto"/>
            <w:noWrap/>
            <w:vAlign w:val="bottom"/>
            <w:hideMark/>
          </w:tcPr>
          <w:p w14:paraId="56C2724A"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2_6-XiBoo_685NIR.avi</w:t>
            </w:r>
          </w:p>
        </w:tc>
        <w:tc>
          <w:tcPr>
            <w:tcW w:w="990" w:type="dxa"/>
            <w:tcBorders>
              <w:top w:val="single" w:sz="4" w:space="0" w:color="auto"/>
              <w:left w:val="nil"/>
              <w:bottom w:val="nil"/>
              <w:right w:val="nil"/>
            </w:tcBorders>
            <w:shd w:val="clear" w:color="auto" w:fill="auto"/>
            <w:noWrap/>
            <w:vAlign w:val="bottom"/>
            <w:hideMark/>
          </w:tcPr>
          <w:p w14:paraId="7CA752C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single" w:sz="4" w:space="0" w:color="auto"/>
              <w:left w:val="nil"/>
              <w:bottom w:val="nil"/>
              <w:right w:val="nil"/>
            </w:tcBorders>
            <w:shd w:val="clear" w:color="auto" w:fill="auto"/>
            <w:noWrap/>
            <w:vAlign w:val="bottom"/>
            <w:hideMark/>
          </w:tcPr>
          <w:p w14:paraId="3A1F8A9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single" w:sz="4" w:space="0" w:color="auto"/>
              <w:left w:val="nil"/>
              <w:bottom w:val="nil"/>
              <w:right w:val="nil"/>
            </w:tcBorders>
            <w:shd w:val="clear" w:color="auto" w:fill="auto"/>
            <w:noWrap/>
            <w:vAlign w:val="bottom"/>
            <w:hideMark/>
          </w:tcPr>
          <w:p w14:paraId="671484B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193453B9"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single" w:sz="4" w:space="0" w:color="auto"/>
              <w:left w:val="nil"/>
              <w:bottom w:val="nil"/>
              <w:right w:val="nil"/>
            </w:tcBorders>
            <w:shd w:val="clear" w:color="auto" w:fill="auto"/>
            <w:noWrap/>
            <w:vAlign w:val="bottom"/>
            <w:hideMark/>
          </w:tcPr>
          <w:p w14:paraId="077CA1A0"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7C5543E0" w14:textId="77777777" w:rsidTr="00EC7B8C">
        <w:trPr>
          <w:trHeight w:val="290"/>
        </w:trPr>
        <w:tc>
          <w:tcPr>
            <w:tcW w:w="4140" w:type="dxa"/>
            <w:tcBorders>
              <w:top w:val="nil"/>
              <w:left w:val="nil"/>
              <w:bottom w:val="nil"/>
              <w:right w:val="nil"/>
            </w:tcBorders>
            <w:shd w:val="clear" w:color="auto" w:fill="auto"/>
            <w:noWrap/>
            <w:vAlign w:val="bottom"/>
            <w:hideMark/>
          </w:tcPr>
          <w:p w14:paraId="6966A3F0"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5_2-XiBoo_685NIR.avi</w:t>
            </w:r>
          </w:p>
        </w:tc>
        <w:tc>
          <w:tcPr>
            <w:tcW w:w="990" w:type="dxa"/>
            <w:tcBorders>
              <w:top w:val="nil"/>
              <w:left w:val="nil"/>
              <w:bottom w:val="nil"/>
              <w:right w:val="nil"/>
            </w:tcBorders>
            <w:shd w:val="clear" w:color="auto" w:fill="auto"/>
            <w:noWrap/>
            <w:vAlign w:val="bottom"/>
            <w:hideMark/>
          </w:tcPr>
          <w:p w14:paraId="21AC1BB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62B0C43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263CE9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9FA411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09EEF7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76785251" w14:textId="77777777" w:rsidTr="00EC7B8C">
        <w:trPr>
          <w:trHeight w:val="290"/>
        </w:trPr>
        <w:tc>
          <w:tcPr>
            <w:tcW w:w="4140" w:type="dxa"/>
            <w:tcBorders>
              <w:top w:val="nil"/>
              <w:left w:val="nil"/>
              <w:bottom w:val="nil"/>
              <w:right w:val="nil"/>
            </w:tcBorders>
            <w:shd w:val="clear" w:color="auto" w:fill="auto"/>
            <w:noWrap/>
            <w:vAlign w:val="bottom"/>
            <w:hideMark/>
          </w:tcPr>
          <w:p w14:paraId="6E19E98D"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5_9-XiBoo_685NIR.avi</w:t>
            </w:r>
          </w:p>
        </w:tc>
        <w:tc>
          <w:tcPr>
            <w:tcW w:w="990" w:type="dxa"/>
            <w:tcBorders>
              <w:top w:val="nil"/>
              <w:left w:val="nil"/>
              <w:bottom w:val="nil"/>
              <w:right w:val="nil"/>
            </w:tcBorders>
            <w:shd w:val="clear" w:color="auto" w:fill="auto"/>
            <w:noWrap/>
            <w:vAlign w:val="bottom"/>
            <w:hideMark/>
          </w:tcPr>
          <w:p w14:paraId="7321A5C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6CE0CDB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0741591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102F52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1983F5C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3F1A5D65" w14:textId="77777777" w:rsidTr="00EC7B8C">
        <w:trPr>
          <w:trHeight w:val="290"/>
        </w:trPr>
        <w:tc>
          <w:tcPr>
            <w:tcW w:w="4140" w:type="dxa"/>
            <w:tcBorders>
              <w:top w:val="nil"/>
              <w:left w:val="nil"/>
              <w:bottom w:val="nil"/>
              <w:right w:val="nil"/>
            </w:tcBorders>
            <w:shd w:val="clear" w:color="auto" w:fill="auto"/>
            <w:noWrap/>
            <w:vAlign w:val="bottom"/>
            <w:hideMark/>
          </w:tcPr>
          <w:p w14:paraId="00FADFC5" w14:textId="77777777" w:rsidR="00EC7B8C" w:rsidRDefault="00EC7B8C">
            <w:pPr>
              <w:rPr>
                <w:rFonts w:ascii="Calibri" w:hAnsi="Calibri" w:cs="Calibri"/>
                <w:color w:val="000000"/>
                <w:sz w:val="22"/>
                <w:szCs w:val="22"/>
              </w:rPr>
            </w:pPr>
            <w:r>
              <w:rPr>
                <w:rFonts w:ascii="Calibri" w:hAnsi="Calibri" w:cs="Calibri"/>
                <w:color w:val="000000"/>
                <w:sz w:val="22"/>
                <w:szCs w:val="22"/>
              </w:rPr>
              <w:t>2021-07-28-0348_8-SigCrB_685NIR.avi</w:t>
            </w:r>
          </w:p>
        </w:tc>
        <w:tc>
          <w:tcPr>
            <w:tcW w:w="990" w:type="dxa"/>
            <w:tcBorders>
              <w:top w:val="nil"/>
              <w:left w:val="nil"/>
              <w:bottom w:val="nil"/>
              <w:right w:val="nil"/>
            </w:tcBorders>
            <w:shd w:val="clear" w:color="auto" w:fill="auto"/>
            <w:noWrap/>
            <w:vAlign w:val="bottom"/>
            <w:hideMark/>
          </w:tcPr>
          <w:p w14:paraId="3367433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B8B374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46D3918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824F6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4B2E024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5B766AC8" w14:textId="77777777" w:rsidTr="00EC7B8C">
        <w:trPr>
          <w:trHeight w:val="290"/>
        </w:trPr>
        <w:tc>
          <w:tcPr>
            <w:tcW w:w="4140" w:type="dxa"/>
            <w:tcBorders>
              <w:top w:val="nil"/>
              <w:left w:val="nil"/>
              <w:bottom w:val="nil"/>
              <w:right w:val="nil"/>
            </w:tcBorders>
            <w:shd w:val="clear" w:color="auto" w:fill="auto"/>
            <w:noWrap/>
            <w:vAlign w:val="bottom"/>
            <w:hideMark/>
          </w:tcPr>
          <w:p w14:paraId="717DD257"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4_7-ZetHer_685NIR.avi</w:t>
            </w:r>
          </w:p>
        </w:tc>
        <w:tc>
          <w:tcPr>
            <w:tcW w:w="990" w:type="dxa"/>
            <w:tcBorders>
              <w:top w:val="nil"/>
              <w:left w:val="nil"/>
              <w:bottom w:val="nil"/>
              <w:right w:val="nil"/>
            </w:tcBorders>
            <w:shd w:val="clear" w:color="auto" w:fill="auto"/>
            <w:noWrap/>
            <w:vAlign w:val="bottom"/>
            <w:hideMark/>
          </w:tcPr>
          <w:p w14:paraId="02FB4DF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7DEAC80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308C9C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32A7C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795C0D4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2631897B" w14:textId="77777777" w:rsidTr="00EC7B8C">
        <w:trPr>
          <w:trHeight w:val="290"/>
        </w:trPr>
        <w:tc>
          <w:tcPr>
            <w:tcW w:w="4140" w:type="dxa"/>
            <w:tcBorders>
              <w:top w:val="nil"/>
              <w:left w:val="nil"/>
              <w:bottom w:val="nil"/>
              <w:right w:val="nil"/>
            </w:tcBorders>
            <w:shd w:val="clear" w:color="auto" w:fill="auto"/>
            <w:noWrap/>
            <w:vAlign w:val="bottom"/>
            <w:hideMark/>
          </w:tcPr>
          <w:p w14:paraId="68EB5C96"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5_4-ZetHer_685NIR.avi</w:t>
            </w:r>
          </w:p>
        </w:tc>
        <w:tc>
          <w:tcPr>
            <w:tcW w:w="990" w:type="dxa"/>
            <w:tcBorders>
              <w:top w:val="nil"/>
              <w:left w:val="nil"/>
              <w:bottom w:val="nil"/>
              <w:right w:val="nil"/>
            </w:tcBorders>
            <w:shd w:val="clear" w:color="auto" w:fill="auto"/>
            <w:noWrap/>
            <w:vAlign w:val="bottom"/>
            <w:hideMark/>
          </w:tcPr>
          <w:p w14:paraId="284BCFD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7F7153C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9A7EFF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AAE3F3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09BCAC7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046A5EFF" w14:textId="77777777" w:rsidTr="00EC7B8C">
        <w:trPr>
          <w:trHeight w:val="290"/>
        </w:trPr>
        <w:tc>
          <w:tcPr>
            <w:tcW w:w="4140" w:type="dxa"/>
            <w:tcBorders>
              <w:top w:val="nil"/>
              <w:left w:val="nil"/>
              <w:bottom w:val="nil"/>
              <w:right w:val="nil"/>
            </w:tcBorders>
            <w:shd w:val="clear" w:color="auto" w:fill="auto"/>
            <w:noWrap/>
            <w:vAlign w:val="bottom"/>
            <w:hideMark/>
          </w:tcPr>
          <w:p w14:paraId="55740042"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7_0-ZetHer_685NIR.avi</w:t>
            </w:r>
          </w:p>
        </w:tc>
        <w:tc>
          <w:tcPr>
            <w:tcW w:w="990" w:type="dxa"/>
            <w:tcBorders>
              <w:top w:val="nil"/>
              <w:left w:val="nil"/>
              <w:bottom w:val="nil"/>
              <w:right w:val="nil"/>
            </w:tcBorders>
            <w:shd w:val="clear" w:color="auto" w:fill="auto"/>
            <w:noWrap/>
            <w:vAlign w:val="bottom"/>
            <w:hideMark/>
          </w:tcPr>
          <w:p w14:paraId="5E3AD63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239E27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51B0BB5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0F5AC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C1A9F9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2C48E1D9" w14:textId="77777777" w:rsidTr="00EC7B8C">
        <w:trPr>
          <w:trHeight w:val="290"/>
        </w:trPr>
        <w:tc>
          <w:tcPr>
            <w:tcW w:w="4140" w:type="dxa"/>
            <w:tcBorders>
              <w:top w:val="nil"/>
              <w:left w:val="nil"/>
              <w:bottom w:val="nil"/>
              <w:right w:val="nil"/>
            </w:tcBorders>
            <w:shd w:val="clear" w:color="auto" w:fill="auto"/>
            <w:noWrap/>
            <w:vAlign w:val="bottom"/>
            <w:hideMark/>
          </w:tcPr>
          <w:p w14:paraId="7FCB1401" w14:textId="77777777" w:rsidR="00EC7B8C" w:rsidRDefault="00EC7B8C">
            <w:pPr>
              <w:rPr>
                <w:rFonts w:ascii="Calibri" w:hAnsi="Calibri" w:cs="Calibri"/>
                <w:color w:val="000000"/>
                <w:sz w:val="22"/>
                <w:szCs w:val="22"/>
              </w:rPr>
            </w:pPr>
            <w:r>
              <w:rPr>
                <w:rFonts w:ascii="Calibri" w:hAnsi="Calibri" w:cs="Calibri"/>
                <w:color w:val="000000"/>
                <w:sz w:val="22"/>
                <w:szCs w:val="22"/>
              </w:rPr>
              <w:t>2021-07-28-0416_4-EpsLyrA_685NIR.avi</w:t>
            </w:r>
          </w:p>
        </w:tc>
        <w:tc>
          <w:tcPr>
            <w:tcW w:w="990" w:type="dxa"/>
            <w:tcBorders>
              <w:top w:val="nil"/>
              <w:left w:val="nil"/>
              <w:bottom w:val="nil"/>
              <w:right w:val="nil"/>
            </w:tcBorders>
            <w:shd w:val="clear" w:color="auto" w:fill="auto"/>
            <w:noWrap/>
            <w:vAlign w:val="bottom"/>
            <w:hideMark/>
          </w:tcPr>
          <w:p w14:paraId="2CCB737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41A1F1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49283E7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F0B45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843636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4D26C3D4" w14:textId="77777777" w:rsidTr="00EC7B8C">
        <w:trPr>
          <w:trHeight w:val="290"/>
        </w:trPr>
        <w:tc>
          <w:tcPr>
            <w:tcW w:w="4140" w:type="dxa"/>
            <w:tcBorders>
              <w:top w:val="nil"/>
              <w:left w:val="nil"/>
              <w:bottom w:val="nil"/>
              <w:right w:val="nil"/>
            </w:tcBorders>
            <w:shd w:val="clear" w:color="auto" w:fill="auto"/>
            <w:noWrap/>
            <w:vAlign w:val="bottom"/>
            <w:hideMark/>
          </w:tcPr>
          <w:p w14:paraId="030D189A" w14:textId="77777777" w:rsidR="00EC7B8C" w:rsidRDefault="00EC7B8C">
            <w:pPr>
              <w:rPr>
                <w:rFonts w:ascii="Calibri" w:hAnsi="Calibri" w:cs="Calibri"/>
                <w:color w:val="000000"/>
                <w:sz w:val="22"/>
                <w:szCs w:val="22"/>
              </w:rPr>
            </w:pPr>
            <w:r>
              <w:rPr>
                <w:rFonts w:ascii="Calibri" w:hAnsi="Calibri" w:cs="Calibri"/>
                <w:color w:val="000000"/>
                <w:sz w:val="22"/>
                <w:szCs w:val="22"/>
              </w:rPr>
              <w:t>2021-07-28-0420_9-EpsLyrB_685NIR.avi</w:t>
            </w:r>
          </w:p>
        </w:tc>
        <w:tc>
          <w:tcPr>
            <w:tcW w:w="990" w:type="dxa"/>
            <w:tcBorders>
              <w:top w:val="nil"/>
              <w:left w:val="nil"/>
              <w:bottom w:val="nil"/>
              <w:right w:val="nil"/>
            </w:tcBorders>
            <w:shd w:val="clear" w:color="auto" w:fill="auto"/>
            <w:noWrap/>
            <w:vAlign w:val="bottom"/>
            <w:hideMark/>
          </w:tcPr>
          <w:p w14:paraId="28758C76"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409A4D6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7A9864A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5A144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71C9289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129B7966" w14:textId="77777777" w:rsidTr="00EC7B8C">
        <w:trPr>
          <w:trHeight w:val="290"/>
        </w:trPr>
        <w:tc>
          <w:tcPr>
            <w:tcW w:w="4140" w:type="dxa"/>
            <w:tcBorders>
              <w:top w:val="nil"/>
              <w:left w:val="nil"/>
              <w:bottom w:val="nil"/>
              <w:right w:val="nil"/>
            </w:tcBorders>
            <w:shd w:val="clear" w:color="auto" w:fill="auto"/>
            <w:noWrap/>
            <w:vAlign w:val="bottom"/>
            <w:hideMark/>
          </w:tcPr>
          <w:p w14:paraId="633384D7" w14:textId="77777777" w:rsidR="00EC7B8C" w:rsidRDefault="00EC7B8C">
            <w:pPr>
              <w:rPr>
                <w:rFonts w:ascii="Calibri" w:hAnsi="Calibri" w:cs="Calibri"/>
                <w:color w:val="000000"/>
                <w:sz w:val="22"/>
                <w:szCs w:val="22"/>
              </w:rPr>
            </w:pPr>
            <w:r>
              <w:rPr>
                <w:rFonts w:ascii="Calibri" w:hAnsi="Calibri" w:cs="Calibri"/>
                <w:color w:val="000000"/>
                <w:sz w:val="22"/>
                <w:szCs w:val="22"/>
              </w:rPr>
              <w:t>2021-07-28-0423_3-EpsLyrB_685NIR.avi</w:t>
            </w:r>
          </w:p>
        </w:tc>
        <w:tc>
          <w:tcPr>
            <w:tcW w:w="990" w:type="dxa"/>
            <w:tcBorders>
              <w:top w:val="nil"/>
              <w:left w:val="nil"/>
              <w:bottom w:val="nil"/>
              <w:right w:val="nil"/>
            </w:tcBorders>
            <w:shd w:val="clear" w:color="auto" w:fill="auto"/>
            <w:noWrap/>
            <w:vAlign w:val="bottom"/>
            <w:hideMark/>
          </w:tcPr>
          <w:p w14:paraId="4A7C0A5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13A67EF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7561496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04AE54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444B2A1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6B416EE8" w14:textId="77777777" w:rsidTr="00EC7B8C">
        <w:trPr>
          <w:trHeight w:val="290"/>
        </w:trPr>
        <w:tc>
          <w:tcPr>
            <w:tcW w:w="4140" w:type="dxa"/>
            <w:tcBorders>
              <w:top w:val="nil"/>
              <w:left w:val="nil"/>
              <w:right w:val="nil"/>
            </w:tcBorders>
            <w:shd w:val="clear" w:color="auto" w:fill="auto"/>
            <w:noWrap/>
            <w:vAlign w:val="bottom"/>
            <w:hideMark/>
          </w:tcPr>
          <w:p w14:paraId="718CEFE1" w14:textId="77777777" w:rsidR="00EC7B8C" w:rsidRDefault="00EC7B8C">
            <w:pPr>
              <w:rPr>
                <w:rFonts w:ascii="Calibri" w:hAnsi="Calibri" w:cs="Calibri"/>
                <w:color w:val="000000"/>
                <w:sz w:val="22"/>
                <w:szCs w:val="22"/>
              </w:rPr>
            </w:pPr>
            <w:r>
              <w:rPr>
                <w:rFonts w:ascii="Calibri" w:hAnsi="Calibri" w:cs="Calibri"/>
                <w:color w:val="000000"/>
                <w:sz w:val="22"/>
                <w:szCs w:val="22"/>
              </w:rPr>
              <w:t>2021-07-28-0441_0-BU648-685NIR.avi</w:t>
            </w:r>
          </w:p>
        </w:tc>
        <w:tc>
          <w:tcPr>
            <w:tcW w:w="990" w:type="dxa"/>
            <w:tcBorders>
              <w:top w:val="nil"/>
              <w:left w:val="nil"/>
              <w:right w:val="nil"/>
            </w:tcBorders>
            <w:shd w:val="clear" w:color="auto" w:fill="auto"/>
            <w:noWrap/>
            <w:vAlign w:val="bottom"/>
            <w:hideMark/>
          </w:tcPr>
          <w:p w14:paraId="46DB82E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right w:val="nil"/>
            </w:tcBorders>
            <w:shd w:val="clear" w:color="auto" w:fill="auto"/>
            <w:noWrap/>
            <w:vAlign w:val="bottom"/>
            <w:hideMark/>
          </w:tcPr>
          <w:p w14:paraId="6E3A7F0F"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right w:val="nil"/>
            </w:tcBorders>
            <w:shd w:val="clear" w:color="auto" w:fill="auto"/>
            <w:noWrap/>
            <w:vAlign w:val="bottom"/>
            <w:hideMark/>
          </w:tcPr>
          <w:p w14:paraId="55294EC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2CC0B4C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right w:val="nil"/>
            </w:tcBorders>
            <w:shd w:val="clear" w:color="auto" w:fill="auto"/>
            <w:noWrap/>
            <w:vAlign w:val="bottom"/>
            <w:hideMark/>
          </w:tcPr>
          <w:p w14:paraId="77E36FB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7E74BFB7" w14:textId="77777777" w:rsidTr="00EC7B8C">
        <w:trPr>
          <w:trHeight w:val="290"/>
        </w:trPr>
        <w:tc>
          <w:tcPr>
            <w:tcW w:w="4140" w:type="dxa"/>
            <w:tcBorders>
              <w:top w:val="nil"/>
              <w:left w:val="nil"/>
              <w:bottom w:val="single" w:sz="4" w:space="0" w:color="auto"/>
              <w:right w:val="nil"/>
            </w:tcBorders>
            <w:shd w:val="clear" w:color="auto" w:fill="auto"/>
            <w:noWrap/>
            <w:vAlign w:val="bottom"/>
            <w:hideMark/>
          </w:tcPr>
          <w:p w14:paraId="4848B9BC" w14:textId="77777777" w:rsidR="00EC7B8C" w:rsidRDefault="00EC7B8C">
            <w:pPr>
              <w:rPr>
                <w:rFonts w:ascii="Calibri" w:hAnsi="Calibri" w:cs="Calibri"/>
                <w:color w:val="000000"/>
                <w:sz w:val="22"/>
                <w:szCs w:val="22"/>
              </w:rPr>
            </w:pPr>
            <w:r>
              <w:rPr>
                <w:rFonts w:ascii="Calibri" w:hAnsi="Calibri" w:cs="Calibri"/>
                <w:color w:val="000000"/>
                <w:sz w:val="22"/>
                <w:szCs w:val="22"/>
              </w:rPr>
              <w:t>2021-07-28-0443_1-BU648-685NIR.avi</w:t>
            </w:r>
          </w:p>
        </w:tc>
        <w:tc>
          <w:tcPr>
            <w:tcW w:w="990" w:type="dxa"/>
            <w:tcBorders>
              <w:top w:val="nil"/>
              <w:left w:val="nil"/>
              <w:bottom w:val="single" w:sz="4" w:space="0" w:color="auto"/>
              <w:right w:val="nil"/>
            </w:tcBorders>
            <w:shd w:val="clear" w:color="auto" w:fill="auto"/>
            <w:noWrap/>
            <w:vAlign w:val="bottom"/>
            <w:hideMark/>
          </w:tcPr>
          <w:p w14:paraId="290A3A1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5</w:t>
            </w:r>
          </w:p>
        </w:tc>
        <w:tc>
          <w:tcPr>
            <w:tcW w:w="900" w:type="dxa"/>
            <w:tcBorders>
              <w:top w:val="nil"/>
              <w:left w:val="nil"/>
              <w:bottom w:val="single" w:sz="4" w:space="0" w:color="auto"/>
              <w:right w:val="nil"/>
            </w:tcBorders>
            <w:shd w:val="clear" w:color="auto" w:fill="auto"/>
            <w:noWrap/>
            <w:vAlign w:val="bottom"/>
            <w:hideMark/>
          </w:tcPr>
          <w:p w14:paraId="0863413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single" w:sz="4" w:space="0" w:color="auto"/>
              <w:right w:val="nil"/>
            </w:tcBorders>
            <w:shd w:val="clear" w:color="auto" w:fill="auto"/>
            <w:noWrap/>
            <w:vAlign w:val="bottom"/>
            <w:hideMark/>
          </w:tcPr>
          <w:p w14:paraId="62C907E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540587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single" w:sz="4" w:space="0" w:color="auto"/>
              <w:right w:val="nil"/>
            </w:tcBorders>
            <w:shd w:val="clear" w:color="auto" w:fill="auto"/>
            <w:noWrap/>
            <w:vAlign w:val="bottom"/>
            <w:hideMark/>
          </w:tcPr>
          <w:p w14:paraId="208DE41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bl>
    <w:p w14:paraId="004CB1D0" w14:textId="194E16B0" w:rsidR="00EC7B8C" w:rsidRDefault="00EC7B8C" w:rsidP="00B9553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F70C8C" w:rsidRPr="00BF3042" w14:paraId="734B7A3C" w14:textId="77777777" w:rsidTr="000660F0">
        <w:trPr>
          <w:jc w:val="center"/>
        </w:trPr>
        <w:tc>
          <w:tcPr>
            <w:tcW w:w="4680" w:type="dxa"/>
            <w:gridSpan w:val="2"/>
            <w:shd w:val="clear" w:color="auto" w:fill="FFFFFF" w:themeFill="background1"/>
          </w:tcPr>
          <w:p w14:paraId="465D3CD4" w14:textId="77A4A8C6" w:rsidR="00F70C8C" w:rsidRPr="00BF3042" w:rsidRDefault="007B01B5" w:rsidP="000660F0">
            <w:pPr>
              <w:jc w:val="center"/>
              <w:rPr>
                <w:sz w:val="20"/>
                <w:lang w:bidi="ar-SA"/>
              </w:rPr>
            </w:pPr>
            <w:r>
              <w:rPr>
                <w:b/>
                <w:lang w:bidi="ar-SA"/>
              </w:rPr>
              <w:t>Xi Boo</w:t>
            </w:r>
          </w:p>
        </w:tc>
        <w:tc>
          <w:tcPr>
            <w:tcW w:w="4680" w:type="dxa"/>
            <w:gridSpan w:val="2"/>
            <w:shd w:val="clear" w:color="auto" w:fill="FFFFFF" w:themeFill="background1"/>
          </w:tcPr>
          <w:p w14:paraId="01F3713A" w14:textId="3E1E5B23" w:rsidR="00F70C8C" w:rsidRPr="00BF3042" w:rsidRDefault="006706DB" w:rsidP="000660F0">
            <w:pPr>
              <w:jc w:val="center"/>
              <w:rPr>
                <w:sz w:val="20"/>
                <w:lang w:bidi="ar-SA"/>
              </w:rPr>
            </w:pPr>
            <w:r>
              <w:rPr>
                <w:b/>
                <w:lang w:bidi="ar-SA"/>
              </w:rPr>
              <w:t>Sig CrB</w:t>
            </w:r>
          </w:p>
        </w:tc>
      </w:tr>
      <w:tr w:rsidR="00F70C8C" w:rsidRPr="00BF3042" w14:paraId="00E5B338" w14:textId="77777777" w:rsidTr="000660F0">
        <w:trPr>
          <w:trHeight w:val="1052"/>
          <w:jc w:val="center"/>
        </w:trPr>
        <w:tc>
          <w:tcPr>
            <w:tcW w:w="1800" w:type="dxa"/>
            <w:shd w:val="clear" w:color="auto" w:fill="000000"/>
          </w:tcPr>
          <w:p w14:paraId="319D4A88" w14:textId="3B6A91CA" w:rsidR="00F70C8C" w:rsidRPr="00BF3042" w:rsidRDefault="007B01B5" w:rsidP="000660F0">
            <w:pPr>
              <w:jc w:val="center"/>
              <w:rPr>
                <w:sz w:val="20"/>
                <w:lang w:bidi="ar-SA"/>
              </w:rPr>
            </w:pPr>
            <w:r>
              <w:rPr>
                <w:noProof/>
              </w:rPr>
              <w:drawing>
                <wp:inline distT="0" distB="0" distL="0" distR="0" wp14:anchorId="55122A70" wp14:editId="135B94DD">
                  <wp:extent cx="952500" cy="9525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7A412230" w14:textId="6493E55B" w:rsidR="00F70C8C" w:rsidRPr="00BF3042" w:rsidRDefault="007B01B5" w:rsidP="000660F0">
            <w:pPr>
              <w:jc w:val="center"/>
              <w:rPr>
                <w:sz w:val="20"/>
                <w:lang w:bidi="ar-SA"/>
              </w:rPr>
            </w:pPr>
            <w:r w:rsidRPr="007B01B5">
              <w:rPr>
                <w:sz w:val="20"/>
                <w:lang w:bidi="ar-SA"/>
              </w:rPr>
              <w:t>2021-07-28-0332_6-XiBoo_685NIR-Stack600-RotCrop.jpg</w:t>
            </w:r>
          </w:p>
        </w:tc>
        <w:tc>
          <w:tcPr>
            <w:tcW w:w="1620" w:type="dxa"/>
            <w:shd w:val="clear" w:color="auto" w:fill="000000" w:themeFill="text1"/>
            <w:vAlign w:val="center"/>
          </w:tcPr>
          <w:p w14:paraId="2FC98306" w14:textId="5BC089C2" w:rsidR="00F70C8C" w:rsidRPr="00BF3042" w:rsidRDefault="006706DB" w:rsidP="000660F0">
            <w:pPr>
              <w:jc w:val="center"/>
              <w:rPr>
                <w:sz w:val="20"/>
                <w:lang w:bidi="ar-SA"/>
              </w:rPr>
            </w:pPr>
            <w:r>
              <w:rPr>
                <w:noProof/>
              </w:rPr>
              <w:drawing>
                <wp:inline distT="0" distB="0" distL="0" distR="0" wp14:anchorId="3754B8CF" wp14:editId="1C71FB40">
                  <wp:extent cx="952500" cy="9525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60B4531F" w14:textId="48FBB2FA" w:rsidR="00F70C8C" w:rsidRPr="00BF3042" w:rsidRDefault="006706DB" w:rsidP="000660F0">
            <w:pPr>
              <w:jc w:val="center"/>
              <w:rPr>
                <w:sz w:val="20"/>
                <w:lang w:bidi="ar-SA"/>
              </w:rPr>
            </w:pPr>
            <w:r w:rsidRPr="006706DB">
              <w:rPr>
                <w:sz w:val="20"/>
                <w:lang w:bidi="ar-SA"/>
              </w:rPr>
              <w:t>2021-07-28-0348_8-SigCrB_685NIR-Stack600-RotCrop.jpg</w:t>
            </w:r>
          </w:p>
        </w:tc>
      </w:tr>
      <w:tr w:rsidR="00F70C8C" w:rsidRPr="00BF3042" w14:paraId="2506A918" w14:textId="77777777" w:rsidTr="000660F0">
        <w:trPr>
          <w:jc w:val="center"/>
        </w:trPr>
        <w:tc>
          <w:tcPr>
            <w:tcW w:w="4680" w:type="dxa"/>
            <w:gridSpan w:val="2"/>
            <w:shd w:val="clear" w:color="auto" w:fill="FFFFFF" w:themeFill="background1"/>
          </w:tcPr>
          <w:p w14:paraId="07190E7D" w14:textId="5099FE2E" w:rsidR="00F70C8C" w:rsidRPr="00966548" w:rsidRDefault="00E461AA" w:rsidP="000660F0">
            <w:pPr>
              <w:jc w:val="center"/>
              <w:rPr>
                <w:b/>
                <w:bCs/>
                <w:lang w:bidi="ar-SA"/>
              </w:rPr>
            </w:pPr>
            <w:r w:rsidRPr="00966548">
              <w:rPr>
                <w:b/>
                <w:bCs/>
                <w:lang w:bidi="ar-SA"/>
              </w:rPr>
              <w:t>Zet Her</w:t>
            </w:r>
          </w:p>
        </w:tc>
        <w:tc>
          <w:tcPr>
            <w:tcW w:w="4680" w:type="dxa"/>
            <w:gridSpan w:val="2"/>
            <w:shd w:val="clear" w:color="auto" w:fill="FFFFFF" w:themeFill="background1"/>
          </w:tcPr>
          <w:p w14:paraId="674D8C27" w14:textId="108BAD35" w:rsidR="00F70C8C" w:rsidRPr="00BF3042" w:rsidRDefault="00F70C8C" w:rsidP="000660F0">
            <w:pPr>
              <w:jc w:val="center"/>
              <w:rPr>
                <w:sz w:val="20"/>
                <w:lang w:bidi="ar-SA"/>
              </w:rPr>
            </w:pPr>
            <w:r>
              <w:rPr>
                <w:b/>
                <w:lang w:bidi="ar-SA"/>
              </w:rPr>
              <w:t xml:space="preserve">Zet </w:t>
            </w:r>
            <w:r w:rsidR="00212C88">
              <w:rPr>
                <w:b/>
                <w:lang w:bidi="ar-SA"/>
              </w:rPr>
              <w:t>Her</w:t>
            </w:r>
          </w:p>
        </w:tc>
      </w:tr>
      <w:tr w:rsidR="00F70C8C" w:rsidRPr="00BF3042" w14:paraId="3BCACB4B" w14:textId="77777777" w:rsidTr="000660F0">
        <w:trPr>
          <w:trHeight w:val="1052"/>
          <w:jc w:val="center"/>
        </w:trPr>
        <w:tc>
          <w:tcPr>
            <w:tcW w:w="1800" w:type="dxa"/>
            <w:shd w:val="clear" w:color="auto" w:fill="000000"/>
          </w:tcPr>
          <w:p w14:paraId="0B91D5B0" w14:textId="2C448CD9" w:rsidR="00F70C8C" w:rsidRPr="00BF3042" w:rsidRDefault="00E461AA" w:rsidP="000660F0">
            <w:pPr>
              <w:jc w:val="center"/>
              <w:rPr>
                <w:sz w:val="20"/>
                <w:lang w:bidi="ar-SA"/>
              </w:rPr>
            </w:pPr>
            <w:r>
              <w:rPr>
                <w:noProof/>
              </w:rPr>
              <w:drawing>
                <wp:inline distT="0" distB="0" distL="0" distR="0" wp14:anchorId="5F0FC2CF" wp14:editId="1CDB8330">
                  <wp:extent cx="952500" cy="9525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74BF7DDA" w14:textId="0E56C022" w:rsidR="00F70C8C" w:rsidRPr="00BF3042" w:rsidRDefault="00E461AA" w:rsidP="000660F0">
            <w:pPr>
              <w:jc w:val="center"/>
              <w:rPr>
                <w:sz w:val="20"/>
                <w:lang w:bidi="ar-SA"/>
              </w:rPr>
            </w:pPr>
            <w:r w:rsidRPr="00E461AA">
              <w:rPr>
                <w:sz w:val="20"/>
                <w:lang w:bidi="ar-SA"/>
              </w:rPr>
              <w:t>2021-07-28-0354_7-ZetHer_685NIR-Stack600-RotCrop.jpg</w:t>
            </w:r>
          </w:p>
        </w:tc>
        <w:tc>
          <w:tcPr>
            <w:tcW w:w="1620" w:type="dxa"/>
            <w:shd w:val="clear" w:color="auto" w:fill="000000" w:themeFill="text1"/>
            <w:vAlign w:val="center"/>
          </w:tcPr>
          <w:p w14:paraId="714C07E2" w14:textId="70C61612" w:rsidR="00F70C8C" w:rsidRPr="00BF3042" w:rsidRDefault="00212C88" w:rsidP="000660F0">
            <w:pPr>
              <w:jc w:val="center"/>
              <w:rPr>
                <w:sz w:val="20"/>
                <w:lang w:bidi="ar-SA"/>
              </w:rPr>
            </w:pPr>
            <w:r>
              <w:rPr>
                <w:noProof/>
              </w:rPr>
              <w:drawing>
                <wp:inline distT="0" distB="0" distL="0" distR="0" wp14:anchorId="081ADF73" wp14:editId="1024D9D9">
                  <wp:extent cx="952500" cy="9525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0CD75454" w14:textId="1727FC17" w:rsidR="00F70C8C" w:rsidRPr="00BF3042" w:rsidRDefault="00212C88" w:rsidP="000660F0">
            <w:pPr>
              <w:jc w:val="center"/>
              <w:rPr>
                <w:sz w:val="20"/>
                <w:lang w:bidi="ar-SA"/>
              </w:rPr>
            </w:pPr>
            <w:r w:rsidRPr="00212C88">
              <w:rPr>
                <w:sz w:val="20"/>
                <w:lang w:bidi="ar-SA"/>
              </w:rPr>
              <w:t>2021-07-28-0355_4-ZetHer_685NIR-Stack600-RotCrop.jpg</w:t>
            </w:r>
          </w:p>
        </w:tc>
      </w:tr>
      <w:tr w:rsidR="00F70C8C" w:rsidRPr="00BF3042" w14:paraId="2BB06A57" w14:textId="77777777" w:rsidTr="000660F0">
        <w:trPr>
          <w:jc w:val="center"/>
        </w:trPr>
        <w:tc>
          <w:tcPr>
            <w:tcW w:w="4680" w:type="dxa"/>
            <w:gridSpan w:val="2"/>
            <w:shd w:val="clear" w:color="auto" w:fill="FFFFFF" w:themeFill="background1"/>
          </w:tcPr>
          <w:p w14:paraId="6DE5DF99" w14:textId="581290C3" w:rsidR="00F70C8C" w:rsidRPr="00BF3042" w:rsidRDefault="00243BCF" w:rsidP="000660F0">
            <w:pPr>
              <w:jc w:val="center"/>
              <w:rPr>
                <w:sz w:val="20"/>
                <w:lang w:bidi="ar-SA"/>
              </w:rPr>
            </w:pPr>
            <w:r>
              <w:rPr>
                <w:b/>
                <w:lang w:bidi="ar-SA"/>
              </w:rPr>
              <w:t>Eps Lyr 1</w:t>
            </w:r>
          </w:p>
        </w:tc>
        <w:tc>
          <w:tcPr>
            <w:tcW w:w="4680" w:type="dxa"/>
            <w:gridSpan w:val="2"/>
            <w:shd w:val="clear" w:color="auto" w:fill="FFFFFF" w:themeFill="background1"/>
          </w:tcPr>
          <w:p w14:paraId="26BFEB3E" w14:textId="120D8397" w:rsidR="00F70C8C" w:rsidRPr="00BF3042" w:rsidRDefault="00243BCF" w:rsidP="000660F0">
            <w:pPr>
              <w:jc w:val="center"/>
              <w:rPr>
                <w:sz w:val="20"/>
                <w:lang w:bidi="ar-SA"/>
              </w:rPr>
            </w:pPr>
            <w:r>
              <w:rPr>
                <w:b/>
                <w:lang w:bidi="ar-SA"/>
              </w:rPr>
              <w:t>Eps Lyr 2</w:t>
            </w:r>
          </w:p>
        </w:tc>
      </w:tr>
      <w:tr w:rsidR="00F70C8C" w:rsidRPr="00BF3042" w14:paraId="6108936D" w14:textId="77777777" w:rsidTr="000660F0">
        <w:trPr>
          <w:trHeight w:val="1052"/>
          <w:jc w:val="center"/>
        </w:trPr>
        <w:tc>
          <w:tcPr>
            <w:tcW w:w="1800" w:type="dxa"/>
            <w:shd w:val="clear" w:color="auto" w:fill="000000"/>
          </w:tcPr>
          <w:p w14:paraId="29EC43A7" w14:textId="73C4FD95" w:rsidR="00F70C8C" w:rsidRPr="00BF3042" w:rsidRDefault="00D01120" w:rsidP="000660F0">
            <w:pPr>
              <w:jc w:val="center"/>
              <w:rPr>
                <w:sz w:val="20"/>
                <w:lang w:bidi="ar-SA"/>
              </w:rPr>
            </w:pPr>
            <w:r>
              <w:rPr>
                <w:noProof/>
              </w:rPr>
              <w:drawing>
                <wp:inline distT="0" distB="0" distL="0" distR="0" wp14:anchorId="359B7523" wp14:editId="6E19EDCF">
                  <wp:extent cx="952500" cy="9525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67EC3269" w14:textId="4CDEF1AA" w:rsidR="00F70C8C" w:rsidRPr="00BF3042" w:rsidRDefault="00243BCF" w:rsidP="000660F0">
            <w:pPr>
              <w:jc w:val="center"/>
              <w:rPr>
                <w:sz w:val="20"/>
                <w:lang w:bidi="ar-SA"/>
              </w:rPr>
            </w:pPr>
            <w:r w:rsidRPr="00243BCF">
              <w:rPr>
                <w:sz w:val="20"/>
                <w:lang w:bidi="ar-SA"/>
              </w:rPr>
              <w:t>2021-07-28-0416_4-EpsLyrA_685NIR-Stack600-RotCrop.jpg</w:t>
            </w:r>
          </w:p>
        </w:tc>
        <w:tc>
          <w:tcPr>
            <w:tcW w:w="1620" w:type="dxa"/>
            <w:shd w:val="clear" w:color="auto" w:fill="000000" w:themeFill="text1"/>
            <w:vAlign w:val="center"/>
          </w:tcPr>
          <w:p w14:paraId="6B56D0B1" w14:textId="299D7C68" w:rsidR="00F70C8C" w:rsidRPr="00BF3042" w:rsidRDefault="00243BCF" w:rsidP="000660F0">
            <w:pPr>
              <w:jc w:val="center"/>
              <w:rPr>
                <w:sz w:val="20"/>
                <w:lang w:bidi="ar-SA"/>
              </w:rPr>
            </w:pPr>
            <w:r>
              <w:rPr>
                <w:noProof/>
              </w:rPr>
              <w:drawing>
                <wp:inline distT="0" distB="0" distL="0" distR="0" wp14:anchorId="70358E64" wp14:editId="124985C4">
                  <wp:extent cx="952500" cy="9525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7C90FB60" w14:textId="15035186" w:rsidR="00F70C8C" w:rsidRPr="00BF3042" w:rsidRDefault="00243BCF" w:rsidP="000660F0">
            <w:pPr>
              <w:jc w:val="center"/>
              <w:rPr>
                <w:sz w:val="20"/>
                <w:lang w:bidi="ar-SA"/>
              </w:rPr>
            </w:pPr>
            <w:r w:rsidRPr="00243BCF">
              <w:rPr>
                <w:sz w:val="20"/>
                <w:lang w:bidi="ar-SA"/>
              </w:rPr>
              <w:t>2021-07-28-0420_9-EpsLyrB_685NIR-Stack600-RotCrop.jpg</w:t>
            </w:r>
          </w:p>
        </w:tc>
      </w:tr>
      <w:tr w:rsidR="00F70C8C" w:rsidRPr="00D265D3" w14:paraId="6D97C387" w14:textId="77777777" w:rsidTr="000660F0">
        <w:trPr>
          <w:trHeight w:val="71"/>
          <w:jc w:val="center"/>
        </w:trPr>
        <w:tc>
          <w:tcPr>
            <w:tcW w:w="4680" w:type="dxa"/>
            <w:gridSpan w:val="2"/>
            <w:shd w:val="clear" w:color="auto" w:fill="auto"/>
          </w:tcPr>
          <w:p w14:paraId="210C98B0" w14:textId="417F1A0D" w:rsidR="00F70C8C" w:rsidRPr="00D265D3" w:rsidRDefault="00D0075F" w:rsidP="000660F0">
            <w:pPr>
              <w:jc w:val="center"/>
              <w:rPr>
                <w:b/>
                <w:lang w:bidi="ar-SA"/>
              </w:rPr>
            </w:pPr>
            <w:r>
              <w:rPr>
                <w:b/>
                <w:lang w:bidi="ar-SA"/>
              </w:rPr>
              <w:t>BU 648</w:t>
            </w:r>
          </w:p>
        </w:tc>
        <w:tc>
          <w:tcPr>
            <w:tcW w:w="4680" w:type="dxa"/>
            <w:gridSpan w:val="2"/>
            <w:tcBorders>
              <w:bottom w:val="single" w:sz="4" w:space="0" w:color="auto"/>
            </w:tcBorders>
            <w:shd w:val="clear" w:color="auto" w:fill="auto"/>
            <w:vAlign w:val="center"/>
          </w:tcPr>
          <w:p w14:paraId="7B4A547A" w14:textId="6E6178C5" w:rsidR="00F70C8C" w:rsidRPr="00D265D3" w:rsidRDefault="00D0075F" w:rsidP="000660F0">
            <w:pPr>
              <w:jc w:val="center"/>
              <w:rPr>
                <w:b/>
                <w:lang w:bidi="ar-SA"/>
              </w:rPr>
            </w:pPr>
            <w:r>
              <w:rPr>
                <w:b/>
                <w:lang w:bidi="ar-SA"/>
              </w:rPr>
              <w:t>BU 648</w:t>
            </w:r>
          </w:p>
        </w:tc>
      </w:tr>
      <w:tr w:rsidR="00F70C8C" w:rsidRPr="00BF3042" w14:paraId="5E71C99E" w14:textId="77777777" w:rsidTr="000660F0">
        <w:trPr>
          <w:trHeight w:val="1052"/>
          <w:jc w:val="center"/>
        </w:trPr>
        <w:tc>
          <w:tcPr>
            <w:tcW w:w="1800" w:type="dxa"/>
            <w:tcBorders>
              <w:bottom w:val="single" w:sz="4" w:space="0" w:color="auto"/>
            </w:tcBorders>
            <w:shd w:val="clear" w:color="auto" w:fill="000000"/>
          </w:tcPr>
          <w:p w14:paraId="723511F1" w14:textId="788EC5E7" w:rsidR="00F70C8C" w:rsidRPr="00BF3042" w:rsidRDefault="00802A6E" w:rsidP="000660F0">
            <w:pPr>
              <w:jc w:val="center"/>
              <w:rPr>
                <w:sz w:val="20"/>
                <w:lang w:bidi="ar-SA"/>
              </w:rPr>
            </w:pPr>
            <w:r>
              <w:rPr>
                <w:noProof/>
              </w:rPr>
              <w:drawing>
                <wp:inline distT="0" distB="0" distL="0" distR="0" wp14:anchorId="228B7B73" wp14:editId="6922D693">
                  <wp:extent cx="952500" cy="9525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78FE4D26" w14:textId="5D0D5586" w:rsidR="00F70C8C" w:rsidRPr="00BF3042" w:rsidRDefault="00802A6E" w:rsidP="000660F0">
            <w:pPr>
              <w:jc w:val="center"/>
              <w:rPr>
                <w:sz w:val="20"/>
                <w:lang w:bidi="ar-SA"/>
              </w:rPr>
            </w:pPr>
            <w:r w:rsidRPr="00802A6E">
              <w:rPr>
                <w:sz w:val="20"/>
                <w:lang w:bidi="ar-SA"/>
              </w:rPr>
              <w:t>2021-07-28-0441_0-BU648-685NIR-Stack600-RotCrop.jpg</w:t>
            </w:r>
          </w:p>
        </w:tc>
        <w:tc>
          <w:tcPr>
            <w:tcW w:w="1620" w:type="dxa"/>
            <w:tcBorders>
              <w:bottom w:val="single" w:sz="4" w:space="0" w:color="auto"/>
            </w:tcBorders>
            <w:shd w:val="clear" w:color="auto" w:fill="000000" w:themeFill="text1"/>
            <w:vAlign w:val="center"/>
          </w:tcPr>
          <w:p w14:paraId="4EE29BB9" w14:textId="1645B2B5" w:rsidR="00F70C8C" w:rsidRPr="00BF3042" w:rsidRDefault="00802A6E" w:rsidP="000660F0">
            <w:pPr>
              <w:jc w:val="center"/>
              <w:rPr>
                <w:sz w:val="20"/>
                <w:lang w:bidi="ar-SA"/>
              </w:rPr>
            </w:pPr>
            <w:r>
              <w:rPr>
                <w:noProof/>
              </w:rPr>
              <w:drawing>
                <wp:inline distT="0" distB="0" distL="0" distR="0" wp14:anchorId="6CEB3A86" wp14:editId="1A42F88B">
                  <wp:extent cx="952500" cy="9525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Borders>
              <w:bottom w:val="single" w:sz="4" w:space="0" w:color="auto"/>
            </w:tcBorders>
          </w:tcPr>
          <w:p w14:paraId="667CD7DB" w14:textId="1F3B6A3C" w:rsidR="00F70C8C" w:rsidRPr="00BF3042" w:rsidRDefault="00802A6E" w:rsidP="000660F0">
            <w:pPr>
              <w:jc w:val="center"/>
              <w:rPr>
                <w:sz w:val="20"/>
                <w:lang w:bidi="ar-SA"/>
              </w:rPr>
            </w:pPr>
            <w:r w:rsidRPr="00802A6E">
              <w:rPr>
                <w:sz w:val="20"/>
                <w:lang w:bidi="ar-SA"/>
              </w:rPr>
              <w:t>2021-07-28-0443_1-BU648-685NIR-Stack400-RotCrop.jpg</w:t>
            </w:r>
          </w:p>
        </w:tc>
      </w:tr>
    </w:tbl>
    <w:p w14:paraId="0688BA3C" w14:textId="7680C692" w:rsidR="00F70C8C" w:rsidRDefault="00F70C8C" w:rsidP="00B95534">
      <w:pPr>
        <w:rPr>
          <w:lang w:bidi="ar-SA"/>
        </w:rPr>
      </w:pPr>
    </w:p>
    <w:p w14:paraId="454ED922" w14:textId="7CECBE32" w:rsidR="005669CE" w:rsidRDefault="005669CE" w:rsidP="00B95534">
      <w:pPr>
        <w:rPr>
          <w:lang w:bidi="ar-SA"/>
        </w:rPr>
      </w:pPr>
    </w:p>
    <w:p w14:paraId="6326E7E9" w14:textId="35D74610" w:rsidR="005669CE" w:rsidRPr="00D4326C" w:rsidRDefault="005669CE" w:rsidP="005669CE">
      <w:pPr>
        <w:pStyle w:val="Heading3"/>
      </w:pPr>
      <w:bookmarkStart w:id="32" w:name="_Toc86521208"/>
      <w:r>
        <w:t xml:space="preserve">2021-Jul-28 (Jul-29 UT): </w:t>
      </w:r>
      <w:r w:rsidRPr="002B2B28">
        <w:t xml:space="preserve"> </w:t>
      </w:r>
      <w:r>
        <w:t>Double Star Videos</w:t>
      </w:r>
      <w:bookmarkEnd w:id="32"/>
    </w:p>
    <w:p w14:paraId="669BD372" w14:textId="52D0879A" w:rsidR="005669CE" w:rsidRDefault="005669CE" w:rsidP="005669CE">
      <w:pPr>
        <w:rPr>
          <w:color w:val="808080" w:themeColor="background1" w:themeShade="80"/>
          <w:sz w:val="20"/>
        </w:rPr>
      </w:pPr>
      <w:r>
        <w:rPr>
          <w:color w:val="808080" w:themeColor="background1" w:themeShade="80"/>
          <w:sz w:val="20"/>
        </w:rPr>
        <w:t>Last Updated 8/4/2021</w:t>
      </w:r>
    </w:p>
    <w:p w14:paraId="030BBBA5" w14:textId="77777777" w:rsidR="005669CE" w:rsidRDefault="005669CE" w:rsidP="005669CE">
      <w:r>
        <w:t xml:space="preserve">Seeing was very good 4/5 and transparency was very good 4/5. </w:t>
      </w:r>
    </w:p>
    <w:p w14:paraId="214983FE" w14:textId="1C597C9F" w:rsidR="005669CE" w:rsidRDefault="005669CE" w:rsidP="00B95534">
      <w:pPr>
        <w:rPr>
          <w:lang w:bidi="ar-SA"/>
        </w:rPr>
      </w:pPr>
    </w:p>
    <w:p w14:paraId="300E8EF8" w14:textId="398F8434" w:rsidR="005669CE" w:rsidRDefault="005669CE" w:rsidP="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065"/>
        <w:gridCol w:w="1059"/>
        <w:gridCol w:w="1059"/>
        <w:gridCol w:w="1059"/>
        <w:gridCol w:w="858"/>
        <w:gridCol w:w="1260"/>
      </w:tblGrid>
      <w:tr w:rsidR="005669CE" w:rsidRPr="005669CE" w14:paraId="489DEA80" w14:textId="77777777" w:rsidTr="005669CE">
        <w:trPr>
          <w:trHeight w:val="290"/>
        </w:trPr>
        <w:tc>
          <w:tcPr>
            <w:tcW w:w="4065" w:type="dxa"/>
            <w:tcBorders>
              <w:top w:val="single" w:sz="4" w:space="0" w:color="auto"/>
              <w:left w:val="nil"/>
              <w:bottom w:val="single" w:sz="4" w:space="0" w:color="auto"/>
              <w:right w:val="nil"/>
            </w:tcBorders>
            <w:shd w:val="clear" w:color="auto" w:fill="auto"/>
            <w:noWrap/>
            <w:vAlign w:val="bottom"/>
            <w:hideMark/>
          </w:tcPr>
          <w:p w14:paraId="06D5F209" w14:textId="77777777" w:rsidR="005669CE" w:rsidRPr="005669CE" w:rsidRDefault="005669CE">
            <w:pPr>
              <w:rPr>
                <w:rFonts w:ascii="Calibri" w:hAnsi="Calibri" w:cs="Calibri"/>
                <w:b/>
                <w:bCs/>
                <w:color w:val="000000"/>
                <w:sz w:val="22"/>
                <w:szCs w:val="22"/>
              </w:rPr>
            </w:pPr>
            <w:r w:rsidRPr="005669CE">
              <w:rPr>
                <w:rFonts w:ascii="Calibri" w:hAnsi="Calibri" w:cs="Calibri"/>
                <w:b/>
                <w:bCs/>
                <w:color w:val="000000"/>
                <w:sz w:val="22"/>
                <w:szCs w:val="22"/>
              </w:rPr>
              <w:t>Video File</w:t>
            </w:r>
          </w:p>
        </w:tc>
        <w:tc>
          <w:tcPr>
            <w:tcW w:w="1059" w:type="dxa"/>
            <w:tcBorders>
              <w:top w:val="single" w:sz="4" w:space="0" w:color="auto"/>
              <w:left w:val="nil"/>
              <w:bottom w:val="single" w:sz="4" w:space="0" w:color="auto"/>
              <w:right w:val="nil"/>
            </w:tcBorders>
            <w:shd w:val="clear" w:color="auto" w:fill="auto"/>
            <w:noWrap/>
            <w:vAlign w:val="bottom"/>
            <w:hideMark/>
          </w:tcPr>
          <w:p w14:paraId="58B2FD6A"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Exposure</w:t>
            </w:r>
          </w:p>
        </w:tc>
        <w:tc>
          <w:tcPr>
            <w:tcW w:w="1059" w:type="dxa"/>
            <w:tcBorders>
              <w:top w:val="single" w:sz="4" w:space="0" w:color="auto"/>
              <w:left w:val="nil"/>
              <w:bottom w:val="single" w:sz="4" w:space="0" w:color="auto"/>
              <w:right w:val="nil"/>
            </w:tcBorders>
            <w:shd w:val="clear" w:color="auto" w:fill="auto"/>
            <w:noWrap/>
            <w:vAlign w:val="bottom"/>
            <w:hideMark/>
          </w:tcPr>
          <w:p w14:paraId="65B0A38C"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Gain</w:t>
            </w:r>
          </w:p>
        </w:tc>
        <w:tc>
          <w:tcPr>
            <w:tcW w:w="1059" w:type="dxa"/>
            <w:tcBorders>
              <w:top w:val="single" w:sz="4" w:space="0" w:color="auto"/>
              <w:left w:val="nil"/>
              <w:bottom w:val="single" w:sz="4" w:space="0" w:color="auto"/>
              <w:right w:val="nil"/>
            </w:tcBorders>
            <w:shd w:val="clear" w:color="auto" w:fill="auto"/>
            <w:noWrap/>
            <w:vAlign w:val="bottom"/>
            <w:hideMark/>
          </w:tcPr>
          <w:p w14:paraId="447F1C1C"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Gamma</w:t>
            </w:r>
          </w:p>
        </w:tc>
        <w:tc>
          <w:tcPr>
            <w:tcW w:w="858" w:type="dxa"/>
            <w:tcBorders>
              <w:top w:val="single" w:sz="4" w:space="0" w:color="auto"/>
              <w:left w:val="nil"/>
              <w:bottom w:val="single" w:sz="4" w:space="0" w:color="auto"/>
              <w:right w:val="nil"/>
            </w:tcBorders>
            <w:shd w:val="clear" w:color="auto" w:fill="auto"/>
            <w:noWrap/>
            <w:vAlign w:val="bottom"/>
            <w:hideMark/>
          </w:tcPr>
          <w:p w14:paraId="5B662760"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9017978"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Capture Area</w:t>
            </w:r>
          </w:p>
        </w:tc>
      </w:tr>
      <w:tr w:rsidR="005669CE" w14:paraId="0568735E" w14:textId="77777777" w:rsidTr="005669CE">
        <w:trPr>
          <w:trHeight w:val="290"/>
        </w:trPr>
        <w:tc>
          <w:tcPr>
            <w:tcW w:w="4065" w:type="dxa"/>
            <w:tcBorders>
              <w:top w:val="single" w:sz="4" w:space="0" w:color="auto"/>
              <w:left w:val="nil"/>
              <w:bottom w:val="nil"/>
              <w:right w:val="nil"/>
            </w:tcBorders>
            <w:shd w:val="clear" w:color="auto" w:fill="auto"/>
            <w:noWrap/>
            <w:vAlign w:val="bottom"/>
            <w:hideMark/>
          </w:tcPr>
          <w:p w14:paraId="6D3A1EB8" w14:textId="77777777" w:rsidR="005669CE" w:rsidRDefault="005669CE">
            <w:pPr>
              <w:rPr>
                <w:rFonts w:ascii="Calibri" w:hAnsi="Calibri" w:cs="Calibri"/>
                <w:color w:val="000000"/>
                <w:sz w:val="22"/>
                <w:szCs w:val="22"/>
              </w:rPr>
            </w:pPr>
            <w:r>
              <w:rPr>
                <w:rFonts w:ascii="Calibri" w:hAnsi="Calibri" w:cs="Calibri"/>
                <w:color w:val="000000"/>
                <w:sz w:val="22"/>
                <w:szCs w:val="22"/>
              </w:rPr>
              <w:t>2021-07-29-0418_8-LamOph_685NIR.avi</w:t>
            </w:r>
          </w:p>
        </w:tc>
        <w:tc>
          <w:tcPr>
            <w:tcW w:w="1059" w:type="dxa"/>
            <w:tcBorders>
              <w:top w:val="single" w:sz="4" w:space="0" w:color="auto"/>
              <w:left w:val="nil"/>
              <w:bottom w:val="nil"/>
              <w:right w:val="nil"/>
            </w:tcBorders>
            <w:shd w:val="clear" w:color="auto" w:fill="auto"/>
            <w:noWrap/>
            <w:vAlign w:val="bottom"/>
            <w:hideMark/>
          </w:tcPr>
          <w:p w14:paraId="69B95A1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2</w:t>
            </w:r>
          </w:p>
        </w:tc>
        <w:tc>
          <w:tcPr>
            <w:tcW w:w="1059" w:type="dxa"/>
            <w:tcBorders>
              <w:top w:val="single" w:sz="4" w:space="0" w:color="auto"/>
              <w:left w:val="nil"/>
              <w:bottom w:val="nil"/>
              <w:right w:val="nil"/>
            </w:tcBorders>
            <w:shd w:val="clear" w:color="auto" w:fill="auto"/>
            <w:noWrap/>
            <w:vAlign w:val="bottom"/>
            <w:hideMark/>
          </w:tcPr>
          <w:p w14:paraId="06C2689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single" w:sz="4" w:space="0" w:color="auto"/>
              <w:left w:val="nil"/>
              <w:bottom w:val="nil"/>
              <w:right w:val="nil"/>
            </w:tcBorders>
            <w:shd w:val="clear" w:color="auto" w:fill="auto"/>
            <w:noWrap/>
            <w:vAlign w:val="bottom"/>
            <w:hideMark/>
          </w:tcPr>
          <w:p w14:paraId="6B335E31"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2CB168E0"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D112295"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1FA21AE6" w14:textId="77777777" w:rsidTr="005669CE">
        <w:trPr>
          <w:trHeight w:val="290"/>
        </w:trPr>
        <w:tc>
          <w:tcPr>
            <w:tcW w:w="4065" w:type="dxa"/>
            <w:tcBorders>
              <w:top w:val="nil"/>
              <w:left w:val="nil"/>
              <w:bottom w:val="nil"/>
              <w:right w:val="nil"/>
            </w:tcBorders>
            <w:shd w:val="clear" w:color="auto" w:fill="auto"/>
            <w:noWrap/>
            <w:vAlign w:val="bottom"/>
            <w:hideMark/>
          </w:tcPr>
          <w:p w14:paraId="131E8A55" w14:textId="77777777" w:rsidR="005669CE" w:rsidRDefault="005669CE">
            <w:pPr>
              <w:rPr>
                <w:rFonts w:ascii="Calibri" w:hAnsi="Calibri" w:cs="Calibri"/>
                <w:color w:val="000000"/>
                <w:sz w:val="22"/>
                <w:szCs w:val="22"/>
              </w:rPr>
            </w:pPr>
            <w:r>
              <w:rPr>
                <w:rFonts w:ascii="Calibri" w:hAnsi="Calibri" w:cs="Calibri"/>
                <w:color w:val="000000"/>
                <w:sz w:val="22"/>
                <w:szCs w:val="22"/>
              </w:rPr>
              <w:t>2021-07-29-0429_2-STF2173_685NIR.avi</w:t>
            </w:r>
          </w:p>
        </w:tc>
        <w:tc>
          <w:tcPr>
            <w:tcW w:w="1059" w:type="dxa"/>
            <w:tcBorders>
              <w:top w:val="nil"/>
              <w:left w:val="nil"/>
              <w:bottom w:val="nil"/>
              <w:right w:val="nil"/>
            </w:tcBorders>
            <w:shd w:val="clear" w:color="auto" w:fill="auto"/>
            <w:noWrap/>
            <w:vAlign w:val="bottom"/>
            <w:hideMark/>
          </w:tcPr>
          <w:p w14:paraId="15ADA6A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3</w:t>
            </w:r>
          </w:p>
        </w:tc>
        <w:tc>
          <w:tcPr>
            <w:tcW w:w="1059" w:type="dxa"/>
            <w:tcBorders>
              <w:top w:val="nil"/>
              <w:left w:val="nil"/>
              <w:bottom w:val="nil"/>
              <w:right w:val="nil"/>
            </w:tcBorders>
            <w:shd w:val="clear" w:color="auto" w:fill="auto"/>
            <w:noWrap/>
            <w:vAlign w:val="bottom"/>
            <w:hideMark/>
          </w:tcPr>
          <w:p w14:paraId="41DF7BA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3598BDB2"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3FB21654"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0F64F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6822BF00" w14:textId="77777777" w:rsidTr="005669CE">
        <w:trPr>
          <w:trHeight w:val="290"/>
        </w:trPr>
        <w:tc>
          <w:tcPr>
            <w:tcW w:w="4065" w:type="dxa"/>
            <w:tcBorders>
              <w:top w:val="nil"/>
              <w:left w:val="nil"/>
              <w:bottom w:val="nil"/>
              <w:right w:val="nil"/>
            </w:tcBorders>
            <w:shd w:val="clear" w:color="auto" w:fill="auto"/>
            <w:noWrap/>
            <w:vAlign w:val="bottom"/>
            <w:hideMark/>
          </w:tcPr>
          <w:p w14:paraId="28EEACFE"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4_4-70Oph_685NIR.avi</w:t>
            </w:r>
          </w:p>
        </w:tc>
        <w:tc>
          <w:tcPr>
            <w:tcW w:w="1059" w:type="dxa"/>
            <w:tcBorders>
              <w:top w:val="nil"/>
              <w:left w:val="nil"/>
              <w:bottom w:val="nil"/>
              <w:right w:val="nil"/>
            </w:tcBorders>
            <w:shd w:val="clear" w:color="auto" w:fill="auto"/>
            <w:noWrap/>
            <w:vAlign w:val="bottom"/>
            <w:hideMark/>
          </w:tcPr>
          <w:p w14:paraId="676F5208"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1</w:t>
            </w:r>
          </w:p>
        </w:tc>
        <w:tc>
          <w:tcPr>
            <w:tcW w:w="1059" w:type="dxa"/>
            <w:tcBorders>
              <w:top w:val="nil"/>
              <w:left w:val="nil"/>
              <w:bottom w:val="nil"/>
              <w:right w:val="nil"/>
            </w:tcBorders>
            <w:shd w:val="clear" w:color="auto" w:fill="auto"/>
            <w:noWrap/>
            <w:vAlign w:val="bottom"/>
            <w:hideMark/>
          </w:tcPr>
          <w:p w14:paraId="34AADAD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199B47F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523EBD2"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1AE07B"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413CBF7C" w14:textId="77777777" w:rsidTr="005669CE">
        <w:trPr>
          <w:trHeight w:val="290"/>
        </w:trPr>
        <w:tc>
          <w:tcPr>
            <w:tcW w:w="4065" w:type="dxa"/>
            <w:tcBorders>
              <w:top w:val="nil"/>
              <w:left w:val="nil"/>
              <w:bottom w:val="nil"/>
              <w:right w:val="nil"/>
            </w:tcBorders>
            <w:shd w:val="clear" w:color="auto" w:fill="auto"/>
            <w:noWrap/>
            <w:vAlign w:val="bottom"/>
            <w:hideMark/>
          </w:tcPr>
          <w:p w14:paraId="180647A2"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5_0-70Oph_685NIR.avi</w:t>
            </w:r>
          </w:p>
        </w:tc>
        <w:tc>
          <w:tcPr>
            <w:tcW w:w="1059" w:type="dxa"/>
            <w:tcBorders>
              <w:top w:val="nil"/>
              <w:left w:val="nil"/>
              <w:bottom w:val="nil"/>
              <w:right w:val="nil"/>
            </w:tcBorders>
            <w:shd w:val="clear" w:color="auto" w:fill="auto"/>
            <w:noWrap/>
            <w:vAlign w:val="bottom"/>
            <w:hideMark/>
          </w:tcPr>
          <w:p w14:paraId="43F6C328"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1</w:t>
            </w:r>
          </w:p>
        </w:tc>
        <w:tc>
          <w:tcPr>
            <w:tcW w:w="1059" w:type="dxa"/>
            <w:tcBorders>
              <w:top w:val="nil"/>
              <w:left w:val="nil"/>
              <w:bottom w:val="nil"/>
              <w:right w:val="nil"/>
            </w:tcBorders>
            <w:shd w:val="clear" w:color="auto" w:fill="auto"/>
            <w:noWrap/>
            <w:vAlign w:val="bottom"/>
            <w:hideMark/>
          </w:tcPr>
          <w:p w14:paraId="6CA99CE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41F680F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8BFA05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77CE9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3E33B07F" w14:textId="77777777" w:rsidTr="005669CE">
        <w:trPr>
          <w:trHeight w:val="290"/>
        </w:trPr>
        <w:tc>
          <w:tcPr>
            <w:tcW w:w="4065" w:type="dxa"/>
            <w:tcBorders>
              <w:top w:val="nil"/>
              <w:left w:val="nil"/>
              <w:bottom w:val="nil"/>
              <w:right w:val="nil"/>
            </w:tcBorders>
            <w:shd w:val="clear" w:color="auto" w:fill="auto"/>
            <w:noWrap/>
            <w:vAlign w:val="bottom"/>
            <w:hideMark/>
          </w:tcPr>
          <w:p w14:paraId="528AC8F8"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7_1-70Oph_685NIR.avi</w:t>
            </w:r>
          </w:p>
        </w:tc>
        <w:tc>
          <w:tcPr>
            <w:tcW w:w="1059" w:type="dxa"/>
            <w:tcBorders>
              <w:top w:val="nil"/>
              <w:left w:val="nil"/>
              <w:bottom w:val="nil"/>
              <w:right w:val="nil"/>
            </w:tcBorders>
            <w:shd w:val="clear" w:color="auto" w:fill="auto"/>
            <w:noWrap/>
            <w:vAlign w:val="bottom"/>
            <w:hideMark/>
          </w:tcPr>
          <w:p w14:paraId="314CB287"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1</w:t>
            </w:r>
          </w:p>
        </w:tc>
        <w:tc>
          <w:tcPr>
            <w:tcW w:w="1059" w:type="dxa"/>
            <w:tcBorders>
              <w:top w:val="nil"/>
              <w:left w:val="nil"/>
              <w:bottom w:val="nil"/>
              <w:right w:val="nil"/>
            </w:tcBorders>
            <w:shd w:val="clear" w:color="auto" w:fill="auto"/>
            <w:noWrap/>
            <w:vAlign w:val="bottom"/>
            <w:hideMark/>
          </w:tcPr>
          <w:p w14:paraId="6669B61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007C64E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3F37E11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DC3DE4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280x960</w:t>
            </w:r>
          </w:p>
        </w:tc>
      </w:tr>
      <w:tr w:rsidR="005669CE" w14:paraId="78AFFB8F" w14:textId="77777777" w:rsidTr="005669CE">
        <w:trPr>
          <w:trHeight w:val="290"/>
        </w:trPr>
        <w:tc>
          <w:tcPr>
            <w:tcW w:w="4065" w:type="dxa"/>
            <w:tcBorders>
              <w:top w:val="nil"/>
              <w:left w:val="nil"/>
              <w:bottom w:val="nil"/>
              <w:right w:val="nil"/>
            </w:tcBorders>
            <w:shd w:val="clear" w:color="auto" w:fill="auto"/>
            <w:noWrap/>
            <w:vAlign w:val="bottom"/>
            <w:hideMark/>
          </w:tcPr>
          <w:p w14:paraId="6006DC64" w14:textId="77777777" w:rsidR="005669CE" w:rsidRDefault="005669CE">
            <w:pPr>
              <w:rPr>
                <w:rFonts w:ascii="Calibri" w:hAnsi="Calibri" w:cs="Calibri"/>
                <w:color w:val="000000"/>
                <w:sz w:val="22"/>
                <w:szCs w:val="22"/>
              </w:rPr>
            </w:pPr>
            <w:r>
              <w:rPr>
                <w:rFonts w:ascii="Calibri" w:hAnsi="Calibri" w:cs="Calibri"/>
                <w:color w:val="000000"/>
                <w:sz w:val="22"/>
                <w:szCs w:val="22"/>
              </w:rPr>
              <w:t>2021-07-29-0512_6-TauOph_685NIR.avi</w:t>
            </w:r>
          </w:p>
        </w:tc>
        <w:tc>
          <w:tcPr>
            <w:tcW w:w="1059" w:type="dxa"/>
            <w:tcBorders>
              <w:top w:val="nil"/>
              <w:left w:val="nil"/>
              <w:bottom w:val="nil"/>
              <w:right w:val="nil"/>
            </w:tcBorders>
            <w:shd w:val="clear" w:color="auto" w:fill="auto"/>
            <w:noWrap/>
            <w:vAlign w:val="bottom"/>
            <w:hideMark/>
          </w:tcPr>
          <w:p w14:paraId="0241C385"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5</w:t>
            </w:r>
          </w:p>
        </w:tc>
        <w:tc>
          <w:tcPr>
            <w:tcW w:w="1059" w:type="dxa"/>
            <w:tcBorders>
              <w:top w:val="nil"/>
              <w:left w:val="nil"/>
              <w:bottom w:val="nil"/>
              <w:right w:val="nil"/>
            </w:tcBorders>
            <w:shd w:val="clear" w:color="auto" w:fill="auto"/>
            <w:noWrap/>
            <w:vAlign w:val="bottom"/>
            <w:hideMark/>
          </w:tcPr>
          <w:p w14:paraId="2FF67AF7"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1DD831A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09F6591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AC4BDB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4726DBA8" w14:textId="77777777" w:rsidTr="005669CE">
        <w:trPr>
          <w:trHeight w:val="290"/>
        </w:trPr>
        <w:tc>
          <w:tcPr>
            <w:tcW w:w="4065" w:type="dxa"/>
            <w:tcBorders>
              <w:top w:val="nil"/>
              <w:left w:val="nil"/>
              <w:right w:val="nil"/>
            </w:tcBorders>
            <w:shd w:val="clear" w:color="auto" w:fill="auto"/>
            <w:noWrap/>
            <w:vAlign w:val="bottom"/>
            <w:hideMark/>
          </w:tcPr>
          <w:p w14:paraId="12529F7A" w14:textId="77777777" w:rsidR="005669CE" w:rsidRDefault="005669CE">
            <w:pPr>
              <w:rPr>
                <w:rFonts w:ascii="Calibri" w:hAnsi="Calibri" w:cs="Calibri"/>
                <w:color w:val="000000"/>
                <w:sz w:val="22"/>
                <w:szCs w:val="22"/>
              </w:rPr>
            </w:pPr>
            <w:r>
              <w:rPr>
                <w:rFonts w:ascii="Calibri" w:hAnsi="Calibri" w:cs="Calibri"/>
                <w:color w:val="000000"/>
                <w:sz w:val="22"/>
                <w:szCs w:val="22"/>
              </w:rPr>
              <w:t>2021-07-29-0519_5-99Her_685NIR.avi</w:t>
            </w:r>
          </w:p>
        </w:tc>
        <w:tc>
          <w:tcPr>
            <w:tcW w:w="1059" w:type="dxa"/>
            <w:tcBorders>
              <w:top w:val="nil"/>
              <w:left w:val="nil"/>
              <w:right w:val="nil"/>
            </w:tcBorders>
            <w:shd w:val="clear" w:color="auto" w:fill="auto"/>
            <w:noWrap/>
            <w:vAlign w:val="bottom"/>
            <w:hideMark/>
          </w:tcPr>
          <w:p w14:paraId="06BCCEF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5</w:t>
            </w:r>
          </w:p>
        </w:tc>
        <w:tc>
          <w:tcPr>
            <w:tcW w:w="1059" w:type="dxa"/>
            <w:tcBorders>
              <w:top w:val="nil"/>
              <w:left w:val="nil"/>
              <w:right w:val="nil"/>
            </w:tcBorders>
            <w:shd w:val="clear" w:color="auto" w:fill="auto"/>
            <w:noWrap/>
            <w:vAlign w:val="bottom"/>
            <w:hideMark/>
          </w:tcPr>
          <w:p w14:paraId="145D4DD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right w:val="nil"/>
            </w:tcBorders>
            <w:shd w:val="clear" w:color="auto" w:fill="auto"/>
            <w:noWrap/>
            <w:vAlign w:val="bottom"/>
            <w:hideMark/>
          </w:tcPr>
          <w:p w14:paraId="5A804F6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right w:val="nil"/>
            </w:tcBorders>
            <w:shd w:val="clear" w:color="auto" w:fill="auto"/>
            <w:noWrap/>
            <w:vAlign w:val="bottom"/>
            <w:hideMark/>
          </w:tcPr>
          <w:p w14:paraId="0774016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865DEF4"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7C019012" w14:textId="77777777" w:rsidTr="005669CE">
        <w:trPr>
          <w:trHeight w:val="290"/>
        </w:trPr>
        <w:tc>
          <w:tcPr>
            <w:tcW w:w="4065" w:type="dxa"/>
            <w:tcBorders>
              <w:top w:val="nil"/>
              <w:left w:val="nil"/>
              <w:bottom w:val="single" w:sz="4" w:space="0" w:color="auto"/>
              <w:right w:val="nil"/>
            </w:tcBorders>
            <w:shd w:val="clear" w:color="auto" w:fill="auto"/>
            <w:noWrap/>
            <w:vAlign w:val="bottom"/>
            <w:hideMark/>
          </w:tcPr>
          <w:p w14:paraId="38C58B88" w14:textId="77777777" w:rsidR="005669CE" w:rsidRDefault="005669CE">
            <w:pPr>
              <w:rPr>
                <w:rFonts w:ascii="Calibri" w:hAnsi="Calibri" w:cs="Calibri"/>
                <w:color w:val="000000"/>
                <w:sz w:val="22"/>
                <w:szCs w:val="22"/>
              </w:rPr>
            </w:pPr>
            <w:r>
              <w:rPr>
                <w:rFonts w:ascii="Calibri" w:hAnsi="Calibri" w:cs="Calibri"/>
                <w:color w:val="000000"/>
                <w:sz w:val="22"/>
                <w:szCs w:val="22"/>
              </w:rPr>
              <w:t>2021-07-29-0526_8-MuDra_685NIR.avi</w:t>
            </w:r>
          </w:p>
        </w:tc>
        <w:tc>
          <w:tcPr>
            <w:tcW w:w="1059" w:type="dxa"/>
            <w:tcBorders>
              <w:top w:val="nil"/>
              <w:left w:val="nil"/>
              <w:bottom w:val="single" w:sz="4" w:space="0" w:color="auto"/>
              <w:right w:val="nil"/>
            </w:tcBorders>
            <w:shd w:val="clear" w:color="auto" w:fill="auto"/>
            <w:noWrap/>
            <w:vAlign w:val="bottom"/>
            <w:hideMark/>
          </w:tcPr>
          <w:p w14:paraId="0D86AF8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2</w:t>
            </w:r>
          </w:p>
        </w:tc>
        <w:tc>
          <w:tcPr>
            <w:tcW w:w="1059" w:type="dxa"/>
            <w:tcBorders>
              <w:top w:val="nil"/>
              <w:left w:val="nil"/>
              <w:bottom w:val="single" w:sz="4" w:space="0" w:color="auto"/>
              <w:right w:val="nil"/>
            </w:tcBorders>
            <w:shd w:val="clear" w:color="auto" w:fill="auto"/>
            <w:noWrap/>
            <w:vAlign w:val="bottom"/>
            <w:hideMark/>
          </w:tcPr>
          <w:p w14:paraId="0308C70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single" w:sz="4" w:space="0" w:color="auto"/>
              <w:right w:val="nil"/>
            </w:tcBorders>
            <w:shd w:val="clear" w:color="auto" w:fill="auto"/>
            <w:noWrap/>
            <w:vAlign w:val="bottom"/>
            <w:hideMark/>
          </w:tcPr>
          <w:p w14:paraId="02C924F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single" w:sz="4" w:space="0" w:color="auto"/>
              <w:right w:val="nil"/>
            </w:tcBorders>
            <w:shd w:val="clear" w:color="auto" w:fill="auto"/>
            <w:noWrap/>
            <w:vAlign w:val="bottom"/>
            <w:hideMark/>
          </w:tcPr>
          <w:p w14:paraId="799C49D6"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7BC97E5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bl>
    <w:p w14:paraId="51CF9D00" w14:textId="77777777" w:rsidR="005669CE" w:rsidRDefault="005669CE" w:rsidP="00B95534">
      <w:pPr>
        <w:rPr>
          <w:lang w:bidi="ar-SA"/>
        </w:rPr>
      </w:pPr>
    </w:p>
    <w:p w14:paraId="5B3A1E3C" w14:textId="77777777" w:rsidR="00B95534" w:rsidRDefault="00B95534">
      <w:pPr>
        <w:rPr>
          <w:lang w:bidi="ar-SA"/>
        </w:rPr>
      </w:pPr>
    </w:p>
    <w:p w14:paraId="0CCB8B97" w14:textId="77777777" w:rsidR="00D01DC7" w:rsidRDefault="00D01DC7">
      <w:pPr>
        <w:rPr>
          <w:rFonts w:ascii="Arial" w:hAnsi="Arial" w:cs="Arial"/>
          <w:b/>
          <w:bCs/>
          <w:i/>
          <w:iCs/>
          <w:sz w:val="28"/>
          <w:szCs w:val="28"/>
        </w:rPr>
      </w:pPr>
      <w:r>
        <w:br w:type="page"/>
      </w:r>
    </w:p>
    <w:p w14:paraId="4E4FCB93" w14:textId="6583CFE6" w:rsidR="00D01DC7" w:rsidRDefault="00D01DC7" w:rsidP="00D01DC7">
      <w:pPr>
        <w:pStyle w:val="Heading2"/>
      </w:pPr>
      <w:bookmarkStart w:id="33" w:name="_Toc86521209"/>
      <w:r>
        <w:lastRenderedPageBreak/>
        <w:t>August</w:t>
      </w:r>
      <w:bookmarkEnd w:id="33"/>
    </w:p>
    <w:p w14:paraId="6641A9D5" w14:textId="29EBBB27" w:rsidR="00D01DC7" w:rsidRPr="00D4326C" w:rsidRDefault="00D01DC7" w:rsidP="00D01DC7">
      <w:pPr>
        <w:pStyle w:val="Heading3"/>
      </w:pPr>
      <w:bookmarkStart w:id="34" w:name="_Toc86521210"/>
      <w:r>
        <w:t>2021-</w:t>
      </w:r>
      <w:r w:rsidR="009802D9">
        <w:t>Aug</w:t>
      </w:r>
      <w:r>
        <w:t>-11 (</w:t>
      </w:r>
      <w:r w:rsidR="009802D9">
        <w:t>A</w:t>
      </w:r>
      <w:r w:rsidR="00731B17">
        <w:t>ug</w:t>
      </w:r>
      <w:r>
        <w:t xml:space="preserve">-12 UT): </w:t>
      </w:r>
      <w:r w:rsidRPr="002B2B28">
        <w:t xml:space="preserve"> </w:t>
      </w:r>
      <w:r>
        <w:t xml:space="preserve">Jupiter ST2000XM NH3 </w:t>
      </w:r>
      <w:r w:rsidR="008F5661">
        <w:t>Imaging</w:t>
      </w:r>
      <w:bookmarkEnd w:id="34"/>
    </w:p>
    <w:p w14:paraId="001D2BA5" w14:textId="59C73108" w:rsidR="00D01DC7" w:rsidRDefault="00D01DC7" w:rsidP="00D01DC7">
      <w:pPr>
        <w:rPr>
          <w:color w:val="808080" w:themeColor="background1" w:themeShade="80"/>
          <w:sz w:val="20"/>
        </w:rPr>
      </w:pPr>
      <w:r>
        <w:rPr>
          <w:color w:val="808080" w:themeColor="background1" w:themeShade="80"/>
          <w:sz w:val="20"/>
        </w:rPr>
        <w:t>Last Updated 8/12/2021</w:t>
      </w:r>
    </w:p>
    <w:p w14:paraId="7A20158E" w14:textId="77777777" w:rsidR="00D01DC7" w:rsidRDefault="00D01DC7" w:rsidP="00D01DC7"/>
    <w:p w14:paraId="3BE7E6C4" w14:textId="4AB3D468" w:rsidR="00D01DC7" w:rsidRDefault="00D01DC7" w:rsidP="00D01DC7">
      <w:r>
        <w:t>Transparency was poor (2/5) but had some early low clouds. “Moderate” smoke (for these ‘times.”).  Seeing was good (3/5), but hard to determine since so few stars were visible.</w:t>
      </w:r>
    </w:p>
    <w:p w14:paraId="6FE8750B" w14:textId="43DF09FA" w:rsidR="00D01DC7" w:rsidRDefault="00D01DC7" w:rsidP="00D01DC7"/>
    <w:p w14:paraId="5E8E93B6" w14:textId="63A9B0F8" w:rsidR="00D01DC7" w:rsidRDefault="00D01DC7" w:rsidP="00D01DC7">
      <w:r>
        <w:t>Side notes:</w:t>
      </w:r>
    </w:p>
    <w:p w14:paraId="7FF6FE1F" w14:textId="555D898D" w:rsidR="00D01DC7" w:rsidRDefault="00D01DC7" w:rsidP="009E247F">
      <w:pPr>
        <w:pStyle w:val="ListParagraph"/>
        <w:numPr>
          <w:ilvl w:val="0"/>
          <w:numId w:val="6"/>
        </w:numPr>
      </w:pPr>
      <w:r>
        <w:t xml:space="preserve">Tried to take </w:t>
      </w:r>
      <w:r w:rsidRPr="00065AE9">
        <w:rPr>
          <w:b/>
          <w:bCs/>
        </w:rPr>
        <w:t>flats</w:t>
      </w:r>
      <w:r>
        <w:t xml:space="preserve"> but then discovered the filter wheel was freezing. Took the camera apart and found it was probably the height of the 632OI filter cell. I screwed it in tighter and worked afterward.</w:t>
      </w:r>
    </w:p>
    <w:p w14:paraId="0072C815" w14:textId="5DC1DBC4" w:rsidR="00065AE9" w:rsidRDefault="00065AE9" w:rsidP="009E247F">
      <w:pPr>
        <w:pStyle w:val="ListParagraph"/>
        <w:numPr>
          <w:ilvl w:val="0"/>
          <w:numId w:val="6"/>
        </w:numPr>
      </w:pPr>
      <w:r>
        <w:t>Since I missed the opportunity for sky flats on 8/12, I took them the following evening (8/12 local, 8/13 UT)</w:t>
      </w:r>
    </w:p>
    <w:p w14:paraId="30CE87A5" w14:textId="57C7AB90" w:rsidR="00D01DC7" w:rsidRDefault="00D01DC7" w:rsidP="009E247F">
      <w:pPr>
        <w:pStyle w:val="ListParagraph"/>
        <w:numPr>
          <w:ilvl w:val="0"/>
          <w:numId w:val="6"/>
        </w:numPr>
      </w:pPr>
      <w:r>
        <w:t xml:space="preserve">I tried to image </w:t>
      </w:r>
      <w:r w:rsidRPr="00065AE9">
        <w:rPr>
          <w:b/>
          <w:bCs/>
        </w:rPr>
        <w:t>Saturn</w:t>
      </w:r>
      <w:r>
        <w:t>, but it was in the top limbs of a neighbor’s tree. Experimentation showed that 2x2 binning worked much better to show Titan in the 889CH4 and 940NIR channels.</w:t>
      </w:r>
    </w:p>
    <w:p w14:paraId="220D9BD7" w14:textId="7A894556" w:rsidR="00D01DC7" w:rsidRDefault="00D01DC7" w:rsidP="009E247F">
      <w:pPr>
        <w:pStyle w:val="ListParagraph"/>
        <w:numPr>
          <w:ilvl w:val="0"/>
          <w:numId w:val="6"/>
        </w:numPr>
      </w:pPr>
      <w:r>
        <w:t>I also slewed to nu Acq and after updating the mount to that location, slewed to NGC 7009 (</w:t>
      </w:r>
      <w:r w:rsidRPr="00065AE9">
        <w:rPr>
          <w:b/>
          <w:bCs/>
        </w:rPr>
        <w:t>Saturn Nebula</w:t>
      </w:r>
      <w:r>
        <w:t xml:space="preserve">) and it was on the camera detector! I did some quick exposures (30 sec) and found </w:t>
      </w:r>
      <w:r w:rsidRPr="00D01DC7">
        <w:rPr>
          <w:i/>
          <w:iCs/>
        </w:rPr>
        <w:t>I~</w:t>
      </w:r>
      <w:r>
        <w:t xml:space="preserve">190000 counts for 656HIA, </w:t>
      </w:r>
      <w:r w:rsidRPr="00D01DC7">
        <w:rPr>
          <w:i/>
          <w:iCs/>
        </w:rPr>
        <w:t>I~</w:t>
      </w:r>
      <w:r>
        <w:t xml:space="preserve">5200 counts 647CNT, and </w:t>
      </w:r>
      <w:r w:rsidRPr="00D01DC7">
        <w:rPr>
          <w:i/>
          <w:iCs/>
        </w:rPr>
        <w:t>I~</w:t>
      </w:r>
      <w:r>
        <w:t xml:space="preserve">7200 counts for 630OI. It’s not clear if the difference between the </w:t>
      </w:r>
      <w:r w:rsidR="00446134">
        <w:t>647 and 630 channels is due to throughputs of the filters or due to actual 630 nm OI emission.</w:t>
      </w:r>
    </w:p>
    <w:p w14:paraId="134190D2" w14:textId="77777777" w:rsidR="00065AE9" w:rsidRDefault="00065AE9">
      <w:pPr>
        <w:rPr>
          <w:lang w:bidi="ar-SA"/>
        </w:rPr>
      </w:pPr>
    </w:p>
    <w:p w14:paraId="4D7564F7" w14:textId="672CEDC9" w:rsidR="002B4048" w:rsidRPr="00D43657" w:rsidRDefault="002B4048">
      <w:pPr>
        <w:rPr>
          <w:lang w:bidi="ar-SA"/>
        </w:rPr>
      </w:pPr>
      <w:r>
        <w:rPr>
          <w:lang w:bidi="ar-SA"/>
        </w:rPr>
        <w:t>Two sequences of images of Jupiter were made. The first was a series of 30 1-sec images in each of the red channels (630, 647, and 656). The images were interleaved in the sequence so that the exposure midpoint times are very close to one another. However, that spreads out the exposure for each channel. Given download time and filter moving time, there’s about 49 seconds between exposures in a selected channel. Given plate scale</w:t>
      </w:r>
      <w:r w:rsidR="00EA1A4F">
        <w:rPr>
          <w:lang w:bidi="ar-SA"/>
        </w:rPr>
        <w:t xml:space="preserve"> (~0.5 arcsec-pix-1), seeing (~1-2 arcsec at best?), and the canonical rule from the WinJUPOS site that images separated by more than 2 minutes should be derotated.</w:t>
      </w:r>
      <w:r w:rsidR="00C9369D">
        <w:rPr>
          <w:lang w:bidi="ar-SA"/>
        </w:rPr>
        <w:t xml:space="preserve"> </w:t>
      </w:r>
      <w:r w:rsidR="00FD686A" w:rsidRPr="00FD686A">
        <w:rPr>
          <w:b/>
          <w:bCs/>
          <w:lang w:bidi="ar-SA"/>
        </w:rPr>
        <w:t>So,</w:t>
      </w:r>
      <w:r w:rsidR="00C9369D" w:rsidRPr="00FD686A">
        <w:rPr>
          <w:b/>
          <w:bCs/>
          <w:lang w:bidi="ar-SA"/>
        </w:rPr>
        <w:t xml:space="preserve"> I would suggest that images should be stacked in sets of 3</w:t>
      </w:r>
      <w:r w:rsidR="00FD686A" w:rsidRPr="00FD686A">
        <w:rPr>
          <w:b/>
          <w:bCs/>
          <w:lang w:bidi="ar-SA"/>
        </w:rPr>
        <w:t xml:space="preserve"> and then those ten stacks would be derotated.</w:t>
      </w:r>
      <w:r w:rsidR="00D43657">
        <w:rPr>
          <w:b/>
          <w:bCs/>
          <w:lang w:bidi="ar-SA"/>
        </w:rPr>
        <w:t xml:space="preserve"> </w:t>
      </w:r>
      <w:r w:rsidR="00D43657" w:rsidRPr="00D43657">
        <w:rPr>
          <w:lang w:bidi="ar-SA"/>
        </w:rPr>
        <w:t>Each set of 3 would span 147 seconds.</w:t>
      </w:r>
    </w:p>
    <w:p w14:paraId="5336F638" w14:textId="7E90936A" w:rsidR="00D43657" w:rsidRDefault="00D43657">
      <w:pPr>
        <w:rPr>
          <w:lang w:bidi="ar-SA"/>
        </w:rPr>
      </w:pPr>
    </w:p>
    <w:p w14:paraId="0B7437E1" w14:textId="00063C64" w:rsidR="00D43657" w:rsidRPr="00D43657" w:rsidRDefault="00D43657">
      <w:pPr>
        <w:rPr>
          <w:lang w:bidi="ar-SA"/>
        </w:rPr>
      </w:pPr>
      <w:r>
        <w:rPr>
          <w:lang w:bidi="ar-SA"/>
        </w:rPr>
        <w:t xml:space="preserve">The second sequence consisted of pairs of 940NIR and 889CH4 images. These images were separated by about 32 seconds. </w:t>
      </w:r>
      <w:r w:rsidRPr="00D43657">
        <w:rPr>
          <w:b/>
          <w:bCs/>
          <w:lang w:bidi="ar-SA"/>
        </w:rPr>
        <w:t>I would suggest that images should be stacked in sets of 5 and then those six stacks derotated.</w:t>
      </w:r>
      <w:r>
        <w:rPr>
          <w:lang w:bidi="ar-SA"/>
        </w:rPr>
        <w:t xml:space="preserve"> Each set of 5 would span 160 seconds.</w:t>
      </w:r>
    </w:p>
    <w:p w14:paraId="54413B66" w14:textId="77777777" w:rsidR="005B7114" w:rsidRDefault="005B7114">
      <w:pPr>
        <w:rPr>
          <w:lang w:bidi="ar-SA"/>
        </w:rPr>
      </w:pPr>
    </w:p>
    <w:p w14:paraId="7884357A" w14:textId="27C1F681" w:rsidR="005B7114" w:rsidRDefault="005B7114">
      <w:pPr>
        <w:rPr>
          <w:lang w:bidi="ar-SA"/>
        </w:rPr>
      </w:pPr>
      <w:r>
        <w:rPr>
          <w:lang w:bidi="ar-SA"/>
        </w:rPr>
        <w:t>For the disk-integrated photometry, all the images can be stacked without derotation.</w:t>
      </w:r>
    </w:p>
    <w:p w14:paraId="2F97B272" w14:textId="77777777" w:rsidR="005B7114" w:rsidRDefault="005B7114">
      <w:pPr>
        <w:rPr>
          <w:lang w:bidi="ar-SA"/>
        </w:rPr>
      </w:pPr>
    </w:p>
    <w:p w14:paraId="7D0F6227" w14:textId="77777777" w:rsidR="009802D9" w:rsidRDefault="009802D9">
      <w:pPr>
        <w:rPr>
          <w:rFonts w:cs="Arial"/>
          <w:b/>
          <w:bCs/>
          <w:sz w:val="26"/>
          <w:szCs w:val="26"/>
        </w:rPr>
      </w:pPr>
      <w:r>
        <w:br w:type="page"/>
      </w:r>
    </w:p>
    <w:p w14:paraId="0F4D12B4" w14:textId="745FDAE9" w:rsidR="009802D9" w:rsidRPr="00D4326C" w:rsidRDefault="009802D9" w:rsidP="009802D9">
      <w:pPr>
        <w:pStyle w:val="Heading3"/>
      </w:pPr>
      <w:bookmarkStart w:id="35" w:name="_Toc86521211"/>
      <w:r>
        <w:lastRenderedPageBreak/>
        <w:t>2021-Aug-16 (A</w:t>
      </w:r>
      <w:r w:rsidR="00731B17">
        <w:t>ug</w:t>
      </w:r>
      <w:r>
        <w:t xml:space="preserve">-17 UT): </w:t>
      </w:r>
      <w:r w:rsidRPr="002B2B28">
        <w:t xml:space="preserve"> </w:t>
      </w:r>
      <w:r>
        <w:t xml:space="preserve">Jupiter ST2000XM NH3 </w:t>
      </w:r>
      <w:r w:rsidR="008F5661">
        <w:t>Imaging</w:t>
      </w:r>
      <w:bookmarkEnd w:id="35"/>
    </w:p>
    <w:p w14:paraId="1AD332F9" w14:textId="7890D20B" w:rsidR="009802D9" w:rsidRDefault="009802D9" w:rsidP="009802D9">
      <w:pPr>
        <w:rPr>
          <w:color w:val="808080" w:themeColor="background1" w:themeShade="80"/>
          <w:sz w:val="20"/>
        </w:rPr>
      </w:pPr>
      <w:r>
        <w:rPr>
          <w:color w:val="808080" w:themeColor="background1" w:themeShade="80"/>
          <w:sz w:val="20"/>
        </w:rPr>
        <w:t>Last Updated 9/2/2021</w:t>
      </w:r>
    </w:p>
    <w:p w14:paraId="33573B0C" w14:textId="77777777" w:rsidR="009802D9" w:rsidRDefault="009802D9" w:rsidP="009802D9"/>
    <w:p w14:paraId="348104DD" w14:textId="6536C938" w:rsidR="009802D9" w:rsidRDefault="009802D9" w:rsidP="009802D9">
      <w:r>
        <w:t>Transparency was poor (2/5) with “moderate” smoke (for these ‘times.”).  Seeing was good (3/5).</w:t>
      </w:r>
    </w:p>
    <w:p w14:paraId="43EBACC1" w14:textId="77777777" w:rsidR="009802D9" w:rsidRDefault="009802D9">
      <w:pPr>
        <w:rPr>
          <w:lang w:bidi="ar-SA"/>
        </w:rPr>
      </w:pPr>
    </w:p>
    <w:p w14:paraId="65E4CA1A" w14:textId="77777777" w:rsidR="009802D9" w:rsidRDefault="009802D9">
      <w:pPr>
        <w:rPr>
          <w:rFonts w:cs="Arial"/>
          <w:b/>
          <w:bCs/>
          <w:sz w:val="26"/>
          <w:szCs w:val="26"/>
        </w:rPr>
      </w:pPr>
      <w:r>
        <w:br w:type="page"/>
      </w:r>
    </w:p>
    <w:p w14:paraId="434F3165" w14:textId="0E40EFA3" w:rsidR="009802D9" w:rsidRPr="00D4326C" w:rsidRDefault="009802D9" w:rsidP="009802D9">
      <w:pPr>
        <w:pStyle w:val="Heading3"/>
      </w:pPr>
      <w:bookmarkStart w:id="36" w:name="_Toc86521212"/>
      <w:r>
        <w:lastRenderedPageBreak/>
        <w:t>2021-Aug-29 (A</w:t>
      </w:r>
      <w:r w:rsidR="00731B17">
        <w:t>ug</w:t>
      </w:r>
      <w:r>
        <w:t xml:space="preserve">-30 UT): </w:t>
      </w:r>
      <w:r w:rsidRPr="002B2B28">
        <w:t xml:space="preserve"> </w:t>
      </w:r>
      <w:r>
        <w:t xml:space="preserve">Jupiter ST2000XM NH3 </w:t>
      </w:r>
      <w:r w:rsidR="008F5661">
        <w:t>Imaging</w:t>
      </w:r>
      <w:bookmarkEnd w:id="36"/>
    </w:p>
    <w:p w14:paraId="5026BBE5" w14:textId="280D3C74" w:rsidR="009802D9" w:rsidRDefault="009802D9" w:rsidP="009802D9">
      <w:pPr>
        <w:rPr>
          <w:color w:val="808080" w:themeColor="background1" w:themeShade="80"/>
          <w:sz w:val="20"/>
        </w:rPr>
      </w:pPr>
      <w:r>
        <w:rPr>
          <w:color w:val="808080" w:themeColor="background1" w:themeShade="80"/>
          <w:sz w:val="20"/>
        </w:rPr>
        <w:t>Last Updated 9/2/2021</w:t>
      </w:r>
    </w:p>
    <w:p w14:paraId="79030F9D" w14:textId="77777777" w:rsidR="009802D9" w:rsidRDefault="009802D9" w:rsidP="009802D9"/>
    <w:p w14:paraId="057AE88F" w14:textId="3F363669" w:rsidR="009802D9" w:rsidRDefault="009802D9" w:rsidP="009802D9">
      <w:r>
        <w:t>Transparency was fair (2.5/5) but had some adjacent low clouds that didn’t pass in front of Jupiter. “Light” smoke (for these ‘times.”) and or haze.  Seeing was good (3.5/5).</w:t>
      </w:r>
    </w:p>
    <w:p w14:paraId="2485B7B2" w14:textId="77777777" w:rsidR="009802D9" w:rsidRDefault="009802D9">
      <w:pPr>
        <w:rPr>
          <w:lang w:bidi="ar-SA"/>
        </w:rPr>
      </w:pPr>
    </w:p>
    <w:p w14:paraId="4008169F" w14:textId="77777777" w:rsidR="009802D9" w:rsidRDefault="009802D9">
      <w:pPr>
        <w:rPr>
          <w:lang w:bidi="ar-SA"/>
        </w:rPr>
      </w:pPr>
    </w:p>
    <w:p w14:paraId="0E664B08" w14:textId="77777777" w:rsidR="009802D9" w:rsidRDefault="009802D9">
      <w:pPr>
        <w:rPr>
          <w:lang w:bidi="ar-SA"/>
        </w:rPr>
      </w:pPr>
    </w:p>
    <w:p w14:paraId="1E2F7239" w14:textId="77777777" w:rsidR="00327EE1" w:rsidRDefault="00327EE1">
      <w:pPr>
        <w:rPr>
          <w:rFonts w:ascii="Arial" w:hAnsi="Arial" w:cs="Arial"/>
          <w:b/>
          <w:bCs/>
          <w:i/>
          <w:iCs/>
          <w:sz w:val="28"/>
          <w:szCs w:val="28"/>
        </w:rPr>
      </w:pPr>
      <w:r>
        <w:br w:type="page"/>
      </w:r>
    </w:p>
    <w:p w14:paraId="5CAC0DF4" w14:textId="5B31BD13" w:rsidR="00327EE1" w:rsidRDefault="00327EE1" w:rsidP="00327EE1">
      <w:pPr>
        <w:pStyle w:val="Heading2"/>
      </w:pPr>
      <w:bookmarkStart w:id="37" w:name="_Toc86521213"/>
      <w:r>
        <w:lastRenderedPageBreak/>
        <w:t>September</w:t>
      </w:r>
      <w:bookmarkEnd w:id="37"/>
    </w:p>
    <w:p w14:paraId="67AB1694" w14:textId="380B64DF" w:rsidR="00327EE1" w:rsidRPr="00D4326C" w:rsidRDefault="00327EE1" w:rsidP="00327EE1">
      <w:pPr>
        <w:pStyle w:val="Heading3"/>
      </w:pPr>
      <w:bookmarkStart w:id="38" w:name="_Toc86521214"/>
      <w:r>
        <w:t>Fall 2021 Planning</w:t>
      </w:r>
      <w:bookmarkEnd w:id="38"/>
    </w:p>
    <w:p w14:paraId="475DD963" w14:textId="6C90A707" w:rsidR="009802D9" w:rsidRDefault="00327EE1" w:rsidP="009E247F">
      <w:pPr>
        <w:pStyle w:val="ListParagraph"/>
        <w:numPr>
          <w:ilvl w:val="0"/>
          <w:numId w:val="7"/>
        </w:numPr>
        <w:rPr>
          <w:lang w:bidi="ar-SA"/>
        </w:rPr>
      </w:pPr>
      <w:r>
        <w:rPr>
          <w:lang w:bidi="ar-SA"/>
        </w:rPr>
        <w:t>Planetary Observations</w:t>
      </w:r>
    </w:p>
    <w:p w14:paraId="090F654A" w14:textId="4E0854E9" w:rsidR="00327EE1" w:rsidRDefault="00327EE1" w:rsidP="009E247F">
      <w:pPr>
        <w:pStyle w:val="ListParagraph"/>
        <w:numPr>
          <w:ilvl w:val="1"/>
          <w:numId w:val="7"/>
        </w:numPr>
        <w:rPr>
          <w:lang w:bidi="ar-SA"/>
        </w:rPr>
      </w:pPr>
      <w:r>
        <w:rPr>
          <w:lang w:bidi="ar-SA"/>
        </w:rPr>
        <w:t>Jupiter</w:t>
      </w:r>
    </w:p>
    <w:p w14:paraId="30AE57FF" w14:textId="189FEC8E" w:rsidR="00327EE1" w:rsidRDefault="00327EE1" w:rsidP="009E247F">
      <w:pPr>
        <w:pStyle w:val="ListParagraph"/>
        <w:numPr>
          <w:ilvl w:val="2"/>
          <w:numId w:val="7"/>
        </w:numPr>
        <w:rPr>
          <w:lang w:bidi="ar-SA"/>
        </w:rPr>
      </w:pPr>
      <w:r>
        <w:rPr>
          <w:lang w:bidi="ar-SA"/>
        </w:rPr>
        <w:t>Lucky imaging: multiple full longitude coverage, including ammonia imaging, tracking ammonia features over several rotations, synoptic changes over the observing season</w:t>
      </w:r>
    </w:p>
    <w:p w14:paraId="4A42BCAE" w14:textId="5D1358B4" w:rsidR="00327EE1" w:rsidRDefault="00327EE1" w:rsidP="009E247F">
      <w:pPr>
        <w:pStyle w:val="ListParagraph"/>
        <w:numPr>
          <w:ilvl w:val="2"/>
          <w:numId w:val="7"/>
        </w:numPr>
        <w:rPr>
          <w:lang w:bidi="ar-SA"/>
        </w:rPr>
      </w:pPr>
      <w:r>
        <w:rPr>
          <w:lang w:bidi="ar-SA"/>
        </w:rPr>
        <w:t>Photometric imaging: mainly targeted at ammonia and methane, periodic to cover changes over the observing season</w:t>
      </w:r>
    </w:p>
    <w:p w14:paraId="4A3EC742" w14:textId="57878B58" w:rsidR="00327EE1" w:rsidRDefault="00327EE1" w:rsidP="009E247F">
      <w:pPr>
        <w:pStyle w:val="ListParagraph"/>
        <w:numPr>
          <w:ilvl w:val="1"/>
          <w:numId w:val="7"/>
        </w:numPr>
        <w:rPr>
          <w:lang w:bidi="ar-SA"/>
        </w:rPr>
      </w:pPr>
      <w:r>
        <w:rPr>
          <w:lang w:bidi="ar-SA"/>
        </w:rPr>
        <w:t>Saturn</w:t>
      </w:r>
    </w:p>
    <w:p w14:paraId="05F982AB" w14:textId="35A9FF19" w:rsidR="00327EE1" w:rsidRDefault="00327EE1" w:rsidP="009E247F">
      <w:pPr>
        <w:pStyle w:val="ListParagraph"/>
        <w:numPr>
          <w:ilvl w:val="2"/>
          <w:numId w:val="7"/>
        </w:numPr>
        <w:rPr>
          <w:lang w:bidi="ar-SA"/>
        </w:rPr>
      </w:pPr>
      <w:r>
        <w:rPr>
          <w:lang w:bidi="ar-SA"/>
        </w:rPr>
        <w:t>Lucky imaging for coverage of this observing season</w:t>
      </w:r>
    </w:p>
    <w:p w14:paraId="55AC3C38" w14:textId="1843A2EA" w:rsidR="00327EE1" w:rsidRDefault="00327EE1" w:rsidP="009E247F">
      <w:pPr>
        <w:pStyle w:val="ListParagraph"/>
        <w:numPr>
          <w:ilvl w:val="1"/>
          <w:numId w:val="7"/>
        </w:numPr>
        <w:rPr>
          <w:lang w:bidi="ar-SA"/>
        </w:rPr>
      </w:pPr>
      <w:r>
        <w:rPr>
          <w:lang w:bidi="ar-SA"/>
        </w:rPr>
        <w:t>Titan</w:t>
      </w:r>
    </w:p>
    <w:p w14:paraId="75CD9F88" w14:textId="7AC973FA" w:rsidR="00327EE1" w:rsidRDefault="00327EE1" w:rsidP="009E247F">
      <w:pPr>
        <w:pStyle w:val="ListParagraph"/>
        <w:numPr>
          <w:ilvl w:val="2"/>
          <w:numId w:val="7"/>
        </w:numPr>
        <w:rPr>
          <w:lang w:bidi="ar-SA"/>
        </w:rPr>
      </w:pPr>
      <w:r>
        <w:rPr>
          <w:lang w:bidi="ar-SA"/>
        </w:rPr>
        <w:t xml:space="preserve">Photometric imaging in 940NIR and 889NIR </w:t>
      </w:r>
      <w:r w:rsidR="009E247F">
        <w:rPr>
          <w:lang w:bidi="ar-SA"/>
        </w:rPr>
        <w:t>for detection of surface albedo</w:t>
      </w:r>
    </w:p>
    <w:p w14:paraId="1D7333AF" w14:textId="042F4F14" w:rsidR="009E247F" w:rsidRDefault="009E247F" w:rsidP="009E247F">
      <w:pPr>
        <w:pStyle w:val="ListParagraph"/>
        <w:numPr>
          <w:ilvl w:val="0"/>
          <w:numId w:val="7"/>
        </w:numPr>
        <w:rPr>
          <w:lang w:bidi="ar-SA"/>
        </w:rPr>
      </w:pPr>
      <w:r>
        <w:rPr>
          <w:lang w:bidi="ar-SA"/>
        </w:rPr>
        <w:t>Planetary Nebula Observations</w:t>
      </w:r>
    </w:p>
    <w:p w14:paraId="36CF3A5B" w14:textId="77777777" w:rsidR="00252D59" w:rsidRDefault="00252D59" w:rsidP="00252D59">
      <w:pPr>
        <w:pStyle w:val="ListParagraph"/>
        <w:numPr>
          <w:ilvl w:val="1"/>
          <w:numId w:val="7"/>
        </w:numPr>
        <w:rPr>
          <w:lang w:bidi="ar-SA"/>
        </w:rPr>
      </w:pPr>
      <w:r>
        <w:rPr>
          <w:lang w:bidi="ar-SA"/>
        </w:rPr>
        <w:t>NGC6543 - Draco</w:t>
      </w:r>
    </w:p>
    <w:p w14:paraId="25F95F26" w14:textId="4959929E" w:rsidR="009E247F" w:rsidRDefault="00252D59" w:rsidP="009E247F">
      <w:pPr>
        <w:pStyle w:val="ListParagraph"/>
        <w:numPr>
          <w:ilvl w:val="1"/>
          <w:numId w:val="7"/>
        </w:numPr>
        <w:rPr>
          <w:lang w:bidi="ar-SA"/>
        </w:rPr>
      </w:pPr>
      <w:r>
        <w:rPr>
          <w:lang w:bidi="ar-SA"/>
        </w:rPr>
        <w:t xml:space="preserve">NGC6720 </w:t>
      </w:r>
      <w:r w:rsidR="009E247F">
        <w:rPr>
          <w:lang w:bidi="ar-SA"/>
        </w:rPr>
        <w:t>M57</w:t>
      </w:r>
      <w:r w:rsidR="004D5088">
        <w:rPr>
          <w:lang w:bidi="ar-SA"/>
        </w:rPr>
        <w:t xml:space="preserve"> – in Lyra</w:t>
      </w:r>
    </w:p>
    <w:p w14:paraId="417A2A85" w14:textId="77777777" w:rsidR="00252D59" w:rsidRDefault="00252D59" w:rsidP="00252D59">
      <w:pPr>
        <w:pStyle w:val="ListParagraph"/>
        <w:numPr>
          <w:ilvl w:val="2"/>
          <w:numId w:val="7"/>
        </w:numPr>
        <w:rPr>
          <w:lang w:bidi="ar-SA"/>
        </w:rPr>
      </w:pPr>
      <w:r>
        <w:rPr>
          <w:lang w:bidi="ar-SA"/>
        </w:rPr>
        <w:t xml:space="preserve">Photometric imaging: </w:t>
      </w:r>
    </w:p>
    <w:p w14:paraId="6D076F0E" w14:textId="609DA679" w:rsidR="005949DC" w:rsidRDefault="005949DC" w:rsidP="005949DC">
      <w:pPr>
        <w:pStyle w:val="ListParagraph"/>
        <w:numPr>
          <w:ilvl w:val="3"/>
          <w:numId w:val="7"/>
        </w:numPr>
        <w:rPr>
          <w:lang w:bidi="ar-SA"/>
        </w:rPr>
      </w:pPr>
      <w:r>
        <w:rPr>
          <w:lang w:bidi="ar-SA"/>
        </w:rPr>
        <w:t>Blues (486HIB &amp; 540CNT references</w:t>
      </w:r>
      <w:r w:rsidR="0057638D">
        <w:rPr>
          <w:lang w:bidi="ar-SA"/>
        </w:rPr>
        <w:t>; 656HIA for reddening</w:t>
      </w:r>
      <w:r>
        <w:rPr>
          <w:lang w:bidi="ar-SA"/>
        </w:rPr>
        <w:t>)</w:t>
      </w:r>
    </w:p>
    <w:p w14:paraId="513C4C38" w14:textId="70A199EB" w:rsidR="005949DC" w:rsidRDefault="005949DC" w:rsidP="005949DC">
      <w:pPr>
        <w:pStyle w:val="ListParagraph"/>
        <w:numPr>
          <w:ilvl w:val="4"/>
          <w:numId w:val="7"/>
        </w:numPr>
        <w:rPr>
          <w:lang w:bidi="ar-SA"/>
        </w:rPr>
      </w:pPr>
      <w:r>
        <w:rPr>
          <w:lang w:bidi="ar-SA"/>
        </w:rPr>
        <w:t xml:space="preserve">More Signal: </w:t>
      </w:r>
      <w:r w:rsidRPr="00DD5CC9">
        <w:rPr>
          <w:lang w:bidi="ar-SA"/>
        </w:rPr>
        <w:t>467HeII, 486HIB, 540CNT, 540CNT</w:t>
      </w:r>
    </w:p>
    <w:p w14:paraId="1144DBFC" w14:textId="23115279" w:rsidR="005949DC" w:rsidRDefault="005949DC" w:rsidP="005949DC">
      <w:pPr>
        <w:pStyle w:val="ListParagraph"/>
        <w:numPr>
          <w:ilvl w:val="4"/>
          <w:numId w:val="7"/>
        </w:numPr>
        <w:rPr>
          <w:lang w:bidi="ar-SA"/>
        </w:rPr>
      </w:pPr>
      <w:r>
        <w:rPr>
          <w:lang w:bidi="ar-SA"/>
        </w:rPr>
        <w:t>New Bands: N/A</w:t>
      </w:r>
    </w:p>
    <w:p w14:paraId="782605A4" w14:textId="77777777" w:rsidR="005949DC" w:rsidRPr="00DD5CC9" w:rsidRDefault="005949DC" w:rsidP="005949DC">
      <w:pPr>
        <w:pStyle w:val="ListParagraph"/>
        <w:numPr>
          <w:ilvl w:val="3"/>
          <w:numId w:val="7"/>
        </w:numPr>
        <w:rPr>
          <w:lang w:bidi="ar-SA"/>
        </w:rPr>
      </w:pPr>
      <w:r w:rsidRPr="00DD5CC9">
        <w:rPr>
          <w:lang w:bidi="ar-SA"/>
        </w:rPr>
        <w:t>Reds (656HIA &amp; 647CNT references)</w:t>
      </w:r>
    </w:p>
    <w:p w14:paraId="65B34C80" w14:textId="1573AE12" w:rsidR="005949DC" w:rsidRPr="00DD5CC9" w:rsidRDefault="005949DC" w:rsidP="005949DC">
      <w:pPr>
        <w:pStyle w:val="ListParagraph"/>
        <w:numPr>
          <w:ilvl w:val="4"/>
          <w:numId w:val="7"/>
        </w:numPr>
        <w:rPr>
          <w:lang w:bidi="ar-SA"/>
        </w:rPr>
      </w:pPr>
      <w:r w:rsidRPr="00DD5CC9">
        <w:rPr>
          <w:lang w:bidi="ar-SA"/>
        </w:rPr>
        <w:t xml:space="preserve">More Signal: 672SII, 658NII, </w:t>
      </w:r>
      <w:r w:rsidRPr="00DD5CC9">
        <w:rPr>
          <w:color w:val="FF0000"/>
          <w:lang w:bidi="ar-SA"/>
        </w:rPr>
        <w:t>647CNT</w:t>
      </w:r>
      <w:r w:rsidR="00DD5CC9">
        <w:rPr>
          <w:lang w:bidi="ar-SA"/>
        </w:rPr>
        <w:t xml:space="preserve">, </w:t>
      </w:r>
      <w:r w:rsidR="00DD5CC9" w:rsidRPr="00DD5CC9">
        <w:rPr>
          <w:color w:val="FF0000"/>
          <w:lang w:bidi="ar-SA"/>
        </w:rPr>
        <w:t>656HIA</w:t>
      </w:r>
    </w:p>
    <w:p w14:paraId="2A8AC84E" w14:textId="3602B685" w:rsidR="005949DC" w:rsidRPr="00DD5CC9" w:rsidRDefault="005949DC" w:rsidP="005949DC">
      <w:pPr>
        <w:pStyle w:val="ListParagraph"/>
        <w:numPr>
          <w:ilvl w:val="4"/>
          <w:numId w:val="7"/>
        </w:numPr>
        <w:rPr>
          <w:lang w:bidi="ar-SA"/>
        </w:rPr>
      </w:pPr>
      <w:r w:rsidRPr="00DD5CC9">
        <w:rPr>
          <w:lang w:bidi="ar-SA"/>
        </w:rPr>
        <w:t xml:space="preserve">New Bands: </w:t>
      </w:r>
      <w:r w:rsidRPr="00DD5CC9">
        <w:rPr>
          <w:color w:val="FF0000"/>
          <w:lang w:bidi="ar-SA"/>
        </w:rPr>
        <w:t>630OI</w:t>
      </w:r>
    </w:p>
    <w:p w14:paraId="664034B4" w14:textId="77777777" w:rsidR="005949DC" w:rsidRPr="00DD5CC9" w:rsidRDefault="005949DC" w:rsidP="005949DC">
      <w:pPr>
        <w:pStyle w:val="ListParagraph"/>
        <w:numPr>
          <w:ilvl w:val="3"/>
          <w:numId w:val="7"/>
        </w:numPr>
        <w:rPr>
          <w:lang w:bidi="ar-SA"/>
        </w:rPr>
      </w:pPr>
      <w:r w:rsidRPr="00DD5CC9">
        <w:rPr>
          <w:lang w:bidi="ar-SA"/>
        </w:rPr>
        <w:t>NIR: No HI reference, 647CNT  continuum reference?</w:t>
      </w:r>
    </w:p>
    <w:p w14:paraId="4832BF06" w14:textId="77777777" w:rsidR="005949DC" w:rsidRPr="00DD5CC9" w:rsidRDefault="005949DC" w:rsidP="005949DC">
      <w:pPr>
        <w:pStyle w:val="ListParagraph"/>
        <w:numPr>
          <w:ilvl w:val="4"/>
          <w:numId w:val="7"/>
        </w:numPr>
        <w:rPr>
          <w:lang w:bidi="ar-SA"/>
        </w:rPr>
      </w:pPr>
      <w:r w:rsidRPr="00DD5CC9">
        <w:rPr>
          <w:lang w:bidi="ar-SA"/>
        </w:rPr>
        <w:t>More Signal: N/A</w:t>
      </w:r>
    </w:p>
    <w:p w14:paraId="5DD716A7" w14:textId="77777777" w:rsidR="005949DC" w:rsidRPr="00DD5CC9" w:rsidRDefault="005949DC" w:rsidP="005949DC">
      <w:pPr>
        <w:pStyle w:val="ListParagraph"/>
        <w:numPr>
          <w:ilvl w:val="4"/>
          <w:numId w:val="7"/>
        </w:numPr>
        <w:rPr>
          <w:lang w:bidi="ar-SA"/>
        </w:rPr>
      </w:pPr>
      <w:r w:rsidRPr="00DD5CC9">
        <w:rPr>
          <w:lang w:bidi="ar-SA"/>
        </w:rPr>
        <w:t xml:space="preserve">New Bands: </w:t>
      </w:r>
      <w:r w:rsidRPr="00DD5CC9">
        <w:rPr>
          <w:color w:val="FF0000"/>
          <w:lang w:bidi="ar-SA"/>
        </w:rPr>
        <w:t>730OII</w:t>
      </w:r>
      <w:r w:rsidRPr="00DD5CC9">
        <w:rPr>
          <w:lang w:bidi="ar-SA"/>
        </w:rPr>
        <w:t xml:space="preserve">, </w:t>
      </w:r>
      <w:r w:rsidRPr="00DD5CC9">
        <w:rPr>
          <w:color w:val="FF0000"/>
          <w:lang w:bidi="ar-SA"/>
        </w:rPr>
        <w:t xml:space="preserve">&gt;1000NIR </w:t>
      </w:r>
      <w:r w:rsidRPr="00DD5CC9">
        <w:rPr>
          <w:lang w:bidi="ar-SA"/>
        </w:rPr>
        <w:t>(SIII)</w:t>
      </w:r>
    </w:p>
    <w:p w14:paraId="618418F8" w14:textId="77777777" w:rsidR="005949DC" w:rsidRPr="00DD5CC9" w:rsidRDefault="005949DC" w:rsidP="005949DC">
      <w:pPr>
        <w:pStyle w:val="ListParagraph"/>
        <w:numPr>
          <w:ilvl w:val="3"/>
          <w:numId w:val="7"/>
        </w:numPr>
        <w:rPr>
          <w:lang w:bidi="ar-SA"/>
        </w:rPr>
      </w:pPr>
      <w:r w:rsidRPr="00DD5CC9">
        <w:rPr>
          <w:lang w:bidi="ar-SA"/>
        </w:rPr>
        <w:t>Broadband</w:t>
      </w:r>
    </w:p>
    <w:p w14:paraId="23BECCF2" w14:textId="1F92DA20" w:rsidR="005949DC" w:rsidRPr="00DD5CC9" w:rsidRDefault="005949DC" w:rsidP="005949DC">
      <w:pPr>
        <w:pStyle w:val="ListParagraph"/>
        <w:numPr>
          <w:ilvl w:val="4"/>
          <w:numId w:val="7"/>
        </w:numPr>
        <w:rPr>
          <w:lang w:bidi="ar-SA"/>
        </w:rPr>
      </w:pPr>
      <w:r w:rsidRPr="00DD5CC9">
        <w:rPr>
          <w:lang w:bidi="ar-SA"/>
        </w:rPr>
        <w:t>More Signal: 380NUV, 685NIR</w:t>
      </w:r>
    </w:p>
    <w:p w14:paraId="69C91423" w14:textId="71FAAE8E" w:rsidR="005949DC" w:rsidRPr="00DD5CC9" w:rsidRDefault="005949DC" w:rsidP="005949DC">
      <w:pPr>
        <w:pStyle w:val="ListParagraph"/>
        <w:numPr>
          <w:ilvl w:val="4"/>
          <w:numId w:val="7"/>
        </w:numPr>
        <w:rPr>
          <w:lang w:bidi="ar-SA"/>
        </w:rPr>
      </w:pPr>
      <w:r w:rsidRPr="00DD5CC9">
        <w:rPr>
          <w:lang w:bidi="ar-SA"/>
        </w:rPr>
        <w:t>New Bands: 742NIR, 807NIR</w:t>
      </w:r>
    </w:p>
    <w:p w14:paraId="2B7584FE" w14:textId="77777777" w:rsidR="00252D59" w:rsidRPr="00DD5CC9" w:rsidRDefault="00252D59" w:rsidP="00252D59">
      <w:pPr>
        <w:pStyle w:val="ListParagraph"/>
        <w:numPr>
          <w:ilvl w:val="1"/>
          <w:numId w:val="7"/>
        </w:numPr>
        <w:rPr>
          <w:lang w:bidi="ar-SA"/>
        </w:rPr>
      </w:pPr>
      <w:r w:rsidRPr="00DD5CC9">
        <w:rPr>
          <w:lang w:bidi="ar-SA"/>
        </w:rPr>
        <w:t>NGC6826 Blinking Planetary - Cygnus</w:t>
      </w:r>
    </w:p>
    <w:p w14:paraId="01306545" w14:textId="2E38B9A6" w:rsidR="004D5088" w:rsidRPr="00DD5CC9" w:rsidRDefault="00252D59" w:rsidP="009E247F">
      <w:pPr>
        <w:pStyle w:val="ListParagraph"/>
        <w:numPr>
          <w:ilvl w:val="1"/>
          <w:numId w:val="7"/>
        </w:numPr>
        <w:rPr>
          <w:lang w:bidi="ar-SA"/>
        </w:rPr>
      </w:pPr>
      <w:r w:rsidRPr="00DD5CC9">
        <w:rPr>
          <w:lang w:bidi="ar-SA"/>
        </w:rPr>
        <w:t xml:space="preserve">NGC6853 </w:t>
      </w:r>
      <w:r w:rsidR="004D5088" w:rsidRPr="00DD5CC9">
        <w:rPr>
          <w:lang w:bidi="ar-SA"/>
        </w:rPr>
        <w:t xml:space="preserve">M27 Dumbbell </w:t>
      </w:r>
      <w:r w:rsidRPr="00DD5CC9">
        <w:rPr>
          <w:lang w:bidi="ar-SA"/>
        </w:rPr>
        <w:t>–</w:t>
      </w:r>
      <w:r w:rsidR="004D5088" w:rsidRPr="00DD5CC9">
        <w:rPr>
          <w:lang w:bidi="ar-SA"/>
        </w:rPr>
        <w:t xml:space="preserve"> Vulpecula</w:t>
      </w:r>
    </w:p>
    <w:p w14:paraId="78F6D2DC" w14:textId="4EBB1552" w:rsidR="00252D59" w:rsidRPr="00DD5CC9" w:rsidRDefault="00252D59" w:rsidP="00252D59">
      <w:pPr>
        <w:pStyle w:val="ListParagraph"/>
        <w:numPr>
          <w:ilvl w:val="2"/>
          <w:numId w:val="7"/>
        </w:numPr>
        <w:rPr>
          <w:lang w:bidi="ar-SA"/>
        </w:rPr>
      </w:pPr>
      <w:r w:rsidRPr="00DD5CC9">
        <w:rPr>
          <w:lang w:bidi="ar-SA"/>
        </w:rPr>
        <w:t>Photometric imaging: 632OI, 730OII, and &gt;1000NIR (SIII) needed. Additional signal for 672SII and 467HeII needed also</w:t>
      </w:r>
    </w:p>
    <w:p w14:paraId="2DF3AE23" w14:textId="64DE1838" w:rsidR="009E247F" w:rsidRPr="00DD5CC9" w:rsidRDefault="009E247F" w:rsidP="009E247F">
      <w:pPr>
        <w:pStyle w:val="ListParagraph"/>
        <w:numPr>
          <w:ilvl w:val="1"/>
          <w:numId w:val="7"/>
        </w:numPr>
        <w:rPr>
          <w:lang w:bidi="ar-SA"/>
        </w:rPr>
      </w:pPr>
      <w:r w:rsidRPr="00DD5CC9">
        <w:rPr>
          <w:lang w:bidi="ar-SA"/>
        </w:rPr>
        <w:t xml:space="preserve">NGC7009 </w:t>
      </w:r>
      <w:r w:rsidR="00252D59" w:rsidRPr="00DD5CC9">
        <w:rPr>
          <w:lang w:bidi="ar-SA"/>
        </w:rPr>
        <w:t>–</w:t>
      </w:r>
      <w:r w:rsidRPr="00DD5CC9">
        <w:rPr>
          <w:lang w:bidi="ar-SA"/>
        </w:rPr>
        <w:t xml:space="preserve"> Aqua</w:t>
      </w:r>
      <w:r w:rsidR="004D5088" w:rsidRPr="00DD5CC9">
        <w:rPr>
          <w:lang w:bidi="ar-SA"/>
        </w:rPr>
        <w:t>rius</w:t>
      </w:r>
    </w:p>
    <w:p w14:paraId="6AA6E89D" w14:textId="77777777" w:rsidR="00252D59" w:rsidRPr="00DD5CC9" w:rsidRDefault="00252D59" w:rsidP="00252D59">
      <w:pPr>
        <w:pStyle w:val="ListParagraph"/>
        <w:numPr>
          <w:ilvl w:val="2"/>
          <w:numId w:val="7"/>
        </w:numPr>
        <w:rPr>
          <w:lang w:bidi="ar-SA"/>
        </w:rPr>
      </w:pPr>
      <w:r w:rsidRPr="00DD5CC9">
        <w:rPr>
          <w:lang w:bidi="ar-SA"/>
        </w:rPr>
        <w:t xml:space="preserve">Photometric imaging: </w:t>
      </w:r>
    </w:p>
    <w:p w14:paraId="6CB9010D" w14:textId="64D939F2" w:rsidR="00B2130C" w:rsidRPr="00DD5CC9" w:rsidRDefault="00B2130C" w:rsidP="00252D59">
      <w:pPr>
        <w:pStyle w:val="ListParagraph"/>
        <w:numPr>
          <w:ilvl w:val="3"/>
          <w:numId w:val="7"/>
        </w:numPr>
        <w:rPr>
          <w:lang w:bidi="ar-SA"/>
        </w:rPr>
      </w:pPr>
      <w:r w:rsidRPr="00DD5CC9">
        <w:rPr>
          <w:lang w:bidi="ar-SA"/>
        </w:rPr>
        <w:t>Blues (486HIB &amp; 540CNT references</w:t>
      </w:r>
      <w:r w:rsidR="0057638D">
        <w:rPr>
          <w:lang w:bidi="ar-SA"/>
        </w:rPr>
        <w:t xml:space="preserve">; </w:t>
      </w:r>
      <w:r w:rsidR="0057638D" w:rsidRPr="0057638D">
        <w:rPr>
          <w:color w:val="0070C0"/>
          <w:lang w:bidi="ar-SA"/>
        </w:rPr>
        <w:t xml:space="preserve">656HIA </w:t>
      </w:r>
      <w:r w:rsidR="0057638D">
        <w:rPr>
          <w:lang w:bidi="ar-SA"/>
        </w:rPr>
        <w:t>for reddening</w:t>
      </w:r>
      <w:r w:rsidRPr="00DD5CC9">
        <w:rPr>
          <w:lang w:bidi="ar-SA"/>
        </w:rPr>
        <w:t>)</w:t>
      </w:r>
    </w:p>
    <w:p w14:paraId="3033A595" w14:textId="5CC3D917" w:rsidR="00B2130C" w:rsidRPr="00DD5CC9" w:rsidRDefault="00B2130C" w:rsidP="00B2130C">
      <w:pPr>
        <w:pStyle w:val="ListParagraph"/>
        <w:numPr>
          <w:ilvl w:val="4"/>
          <w:numId w:val="7"/>
        </w:numPr>
        <w:rPr>
          <w:lang w:bidi="ar-SA"/>
        </w:rPr>
      </w:pPr>
      <w:r w:rsidRPr="00DD5CC9">
        <w:rPr>
          <w:lang w:bidi="ar-SA"/>
        </w:rPr>
        <w:t xml:space="preserve">More Signal: </w:t>
      </w:r>
      <w:r w:rsidRPr="0057638D">
        <w:rPr>
          <w:color w:val="0070C0"/>
          <w:lang w:bidi="ar-SA"/>
        </w:rPr>
        <w:t>501OIII</w:t>
      </w:r>
    </w:p>
    <w:p w14:paraId="3440422A" w14:textId="799AA95D" w:rsidR="00B2130C" w:rsidRPr="00DD5CC9" w:rsidRDefault="00B2130C" w:rsidP="00B2130C">
      <w:pPr>
        <w:pStyle w:val="ListParagraph"/>
        <w:numPr>
          <w:ilvl w:val="4"/>
          <w:numId w:val="7"/>
        </w:numPr>
        <w:rPr>
          <w:lang w:bidi="ar-SA"/>
        </w:rPr>
      </w:pPr>
      <w:r w:rsidRPr="00DD5CC9">
        <w:rPr>
          <w:lang w:bidi="ar-SA"/>
        </w:rPr>
        <w:t xml:space="preserve">New Bands: </w:t>
      </w:r>
      <w:r w:rsidRPr="0057638D">
        <w:rPr>
          <w:color w:val="0070C0"/>
          <w:lang w:bidi="ar-SA"/>
        </w:rPr>
        <w:t>467HeII</w:t>
      </w:r>
      <w:r w:rsidRPr="00DD5CC9">
        <w:rPr>
          <w:lang w:bidi="ar-SA"/>
        </w:rPr>
        <w:t xml:space="preserve">, </w:t>
      </w:r>
      <w:r w:rsidRPr="0057638D">
        <w:rPr>
          <w:color w:val="0070C0"/>
          <w:lang w:bidi="ar-SA"/>
        </w:rPr>
        <w:t>486HIB</w:t>
      </w:r>
      <w:r w:rsidRPr="00DD5CC9">
        <w:rPr>
          <w:lang w:bidi="ar-SA"/>
        </w:rPr>
        <w:t xml:space="preserve">, </w:t>
      </w:r>
      <w:r w:rsidRPr="0057638D">
        <w:rPr>
          <w:color w:val="0070C0"/>
          <w:lang w:bidi="ar-SA"/>
        </w:rPr>
        <w:t>540CNT</w:t>
      </w:r>
    </w:p>
    <w:p w14:paraId="730FA788" w14:textId="42525CA5" w:rsidR="00B2130C" w:rsidRPr="00DD5CC9" w:rsidRDefault="00B2130C" w:rsidP="00252D59">
      <w:pPr>
        <w:pStyle w:val="ListParagraph"/>
        <w:numPr>
          <w:ilvl w:val="3"/>
          <w:numId w:val="7"/>
        </w:numPr>
        <w:rPr>
          <w:lang w:bidi="ar-SA"/>
        </w:rPr>
      </w:pPr>
      <w:r w:rsidRPr="00DD5CC9">
        <w:rPr>
          <w:lang w:bidi="ar-SA"/>
        </w:rPr>
        <w:t>Reds (656HIA &amp; 647CNT references)</w:t>
      </w:r>
    </w:p>
    <w:p w14:paraId="3A1E93F3" w14:textId="37F8A48D" w:rsidR="00252D59" w:rsidRPr="00DD5CC9" w:rsidRDefault="00B2130C" w:rsidP="00B2130C">
      <w:pPr>
        <w:pStyle w:val="ListParagraph"/>
        <w:numPr>
          <w:ilvl w:val="4"/>
          <w:numId w:val="7"/>
        </w:numPr>
        <w:rPr>
          <w:lang w:bidi="ar-SA"/>
        </w:rPr>
      </w:pPr>
      <w:r w:rsidRPr="00DD5CC9">
        <w:rPr>
          <w:lang w:bidi="ar-SA"/>
        </w:rPr>
        <w:t xml:space="preserve">More Signal: </w:t>
      </w:r>
      <w:r w:rsidR="00252D59" w:rsidRPr="00DD5CC9">
        <w:rPr>
          <w:lang w:bidi="ar-SA"/>
        </w:rPr>
        <w:t xml:space="preserve">658NII, </w:t>
      </w:r>
      <w:r w:rsidR="00252D59" w:rsidRPr="00DD5CC9">
        <w:rPr>
          <w:color w:val="FF0000"/>
          <w:lang w:bidi="ar-SA"/>
        </w:rPr>
        <w:t>647CNT</w:t>
      </w:r>
      <w:r w:rsidR="00DD5CC9">
        <w:rPr>
          <w:lang w:bidi="ar-SA"/>
        </w:rPr>
        <w:t xml:space="preserve">, </w:t>
      </w:r>
      <w:r w:rsidR="00DD5CC9" w:rsidRPr="00DD5CC9">
        <w:rPr>
          <w:color w:val="FF0000"/>
          <w:lang w:bidi="ar-SA"/>
        </w:rPr>
        <w:t>656HIA</w:t>
      </w:r>
    </w:p>
    <w:p w14:paraId="6CDEE127" w14:textId="3211CAA1" w:rsidR="00B2130C" w:rsidRPr="00DD5CC9" w:rsidRDefault="00B2130C" w:rsidP="00B2130C">
      <w:pPr>
        <w:pStyle w:val="ListParagraph"/>
        <w:numPr>
          <w:ilvl w:val="4"/>
          <w:numId w:val="7"/>
        </w:numPr>
        <w:rPr>
          <w:lang w:bidi="ar-SA"/>
        </w:rPr>
      </w:pPr>
      <w:r w:rsidRPr="00DD5CC9">
        <w:rPr>
          <w:lang w:bidi="ar-SA"/>
        </w:rPr>
        <w:t xml:space="preserve">New Bands: </w:t>
      </w:r>
      <w:r w:rsidRPr="00DD5CC9">
        <w:rPr>
          <w:color w:val="FF0000"/>
          <w:lang w:bidi="ar-SA"/>
        </w:rPr>
        <w:t>630OI</w:t>
      </w:r>
      <w:r w:rsidRPr="00DD5CC9">
        <w:rPr>
          <w:lang w:bidi="ar-SA"/>
        </w:rPr>
        <w:t>, 672SII</w:t>
      </w:r>
    </w:p>
    <w:p w14:paraId="30183521" w14:textId="3DEC1C47" w:rsidR="000908E9" w:rsidRDefault="000908E9" w:rsidP="00252D59">
      <w:pPr>
        <w:pStyle w:val="ListParagraph"/>
        <w:numPr>
          <w:ilvl w:val="3"/>
          <w:numId w:val="7"/>
        </w:numPr>
        <w:rPr>
          <w:lang w:bidi="ar-SA"/>
        </w:rPr>
      </w:pPr>
      <w:r>
        <w:rPr>
          <w:lang w:bidi="ar-SA"/>
        </w:rPr>
        <w:t>NIR: No HI reference, 647CNT  continuum reference?</w:t>
      </w:r>
    </w:p>
    <w:p w14:paraId="45E071C5" w14:textId="2DD9B9EC" w:rsidR="000908E9" w:rsidRDefault="000908E9" w:rsidP="000908E9">
      <w:pPr>
        <w:pStyle w:val="ListParagraph"/>
        <w:numPr>
          <w:ilvl w:val="4"/>
          <w:numId w:val="7"/>
        </w:numPr>
        <w:rPr>
          <w:lang w:bidi="ar-SA"/>
        </w:rPr>
      </w:pPr>
      <w:r>
        <w:rPr>
          <w:lang w:bidi="ar-SA"/>
        </w:rPr>
        <w:t>More Signal: N/A</w:t>
      </w:r>
    </w:p>
    <w:p w14:paraId="5ACAA83A" w14:textId="1992500D" w:rsidR="00252D59" w:rsidRDefault="00252D59" w:rsidP="000908E9">
      <w:pPr>
        <w:pStyle w:val="ListParagraph"/>
        <w:numPr>
          <w:ilvl w:val="4"/>
          <w:numId w:val="7"/>
        </w:numPr>
        <w:rPr>
          <w:lang w:bidi="ar-SA"/>
        </w:rPr>
      </w:pPr>
      <w:r>
        <w:rPr>
          <w:lang w:bidi="ar-SA"/>
        </w:rPr>
        <w:t xml:space="preserve">New </w:t>
      </w:r>
      <w:r w:rsidR="000908E9">
        <w:rPr>
          <w:lang w:bidi="ar-SA"/>
        </w:rPr>
        <w:t>B</w:t>
      </w:r>
      <w:r>
        <w:rPr>
          <w:lang w:bidi="ar-SA"/>
        </w:rPr>
        <w:t xml:space="preserve">ands: </w:t>
      </w:r>
      <w:r w:rsidRPr="00DD5CC9">
        <w:rPr>
          <w:color w:val="FF0000"/>
          <w:lang w:bidi="ar-SA"/>
        </w:rPr>
        <w:t>730OII</w:t>
      </w:r>
      <w:r>
        <w:rPr>
          <w:lang w:bidi="ar-SA"/>
        </w:rPr>
        <w:t xml:space="preserve">, </w:t>
      </w:r>
      <w:r w:rsidRPr="00DD5CC9">
        <w:rPr>
          <w:color w:val="FF0000"/>
          <w:lang w:bidi="ar-SA"/>
        </w:rPr>
        <w:t xml:space="preserve">&gt;1000NIR </w:t>
      </w:r>
      <w:r>
        <w:rPr>
          <w:lang w:bidi="ar-SA"/>
        </w:rPr>
        <w:t>(SIII)</w:t>
      </w:r>
    </w:p>
    <w:p w14:paraId="487A5D5B" w14:textId="72B4A73A" w:rsidR="000908E9" w:rsidRDefault="000908E9" w:rsidP="000908E9">
      <w:pPr>
        <w:pStyle w:val="ListParagraph"/>
        <w:numPr>
          <w:ilvl w:val="3"/>
          <w:numId w:val="7"/>
        </w:numPr>
        <w:rPr>
          <w:lang w:bidi="ar-SA"/>
        </w:rPr>
      </w:pPr>
      <w:r>
        <w:rPr>
          <w:lang w:bidi="ar-SA"/>
        </w:rPr>
        <w:lastRenderedPageBreak/>
        <w:t>Broadband</w:t>
      </w:r>
    </w:p>
    <w:p w14:paraId="17805EF9" w14:textId="419E3742" w:rsidR="000908E9" w:rsidRDefault="000908E9" w:rsidP="000908E9">
      <w:pPr>
        <w:pStyle w:val="ListParagraph"/>
        <w:numPr>
          <w:ilvl w:val="4"/>
          <w:numId w:val="7"/>
        </w:numPr>
        <w:rPr>
          <w:lang w:bidi="ar-SA"/>
        </w:rPr>
      </w:pPr>
      <w:r>
        <w:rPr>
          <w:lang w:bidi="ar-SA"/>
        </w:rPr>
        <w:t xml:space="preserve">More Signal: </w:t>
      </w:r>
      <w:r w:rsidR="005949DC">
        <w:rPr>
          <w:lang w:bidi="ar-SA"/>
        </w:rPr>
        <w:t>(</w:t>
      </w:r>
      <w:r>
        <w:rPr>
          <w:lang w:bidi="ar-SA"/>
        </w:rPr>
        <w:t>450BLU, 550GRN, 650RED</w:t>
      </w:r>
      <w:r w:rsidR="005949DC">
        <w:rPr>
          <w:lang w:bidi="ar-SA"/>
        </w:rPr>
        <w:t xml:space="preserve"> maybe?)</w:t>
      </w:r>
    </w:p>
    <w:p w14:paraId="13F8F4EC" w14:textId="1CDF0E33" w:rsidR="000908E9" w:rsidRDefault="000908E9" w:rsidP="000908E9">
      <w:pPr>
        <w:pStyle w:val="ListParagraph"/>
        <w:numPr>
          <w:ilvl w:val="4"/>
          <w:numId w:val="7"/>
        </w:numPr>
        <w:rPr>
          <w:lang w:bidi="ar-SA"/>
        </w:rPr>
      </w:pPr>
      <w:r>
        <w:rPr>
          <w:lang w:bidi="ar-SA"/>
        </w:rPr>
        <w:t>New Bands: 380NUV, 685NIR, 742NIR, 807NIR</w:t>
      </w:r>
    </w:p>
    <w:p w14:paraId="57C54352" w14:textId="77777777" w:rsidR="00252D59" w:rsidRDefault="00252D59" w:rsidP="00252D59">
      <w:pPr>
        <w:pStyle w:val="ListParagraph"/>
        <w:numPr>
          <w:ilvl w:val="1"/>
          <w:numId w:val="7"/>
        </w:numPr>
        <w:rPr>
          <w:lang w:bidi="ar-SA"/>
        </w:rPr>
      </w:pPr>
      <w:r>
        <w:rPr>
          <w:lang w:bidi="ar-SA"/>
        </w:rPr>
        <w:t>NGC7293 Helix - Aquarius</w:t>
      </w:r>
    </w:p>
    <w:p w14:paraId="73624A80" w14:textId="109CAF9C" w:rsidR="009E247F" w:rsidRDefault="009E247F" w:rsidP="009E247F">
      <w:pPr>
        <w:pStyle w:val="ListParagraph"/>
        <w:numPr>
          <w:ilvl w:val="1"/>
          <w:numId w:val="7"/>
        </w:numPr>
        <w:rPr>
          <w:lang w:bidi="ar-SA"/>
        </w:rPr>
      </w:pPr>
      <w:r>
        <w:rPr>
          <w:lang w:bidi="ar-SA"/>
        </w:rPr>
        <w:t xml:space="preserve">NGC7662 Blue Snowball </w:t>
      </w:r>
      <w:r w:rsidR="00252D59">
        <w:rPr>
          <w:lang w:bidi="ar-SA"/>
        </w:rPr>
        <w:t>–</w:t>
      </w:r>
      <w:r>
        <w:rPr>
          <w:lang w:bidi="ar-SA"/>
        </w:rPr>
        <w:t xml:space="preserve"> </w:t>
      </w:r>
      <w:r w:rsidR="004D5088">
        <w:rPr>
          <w:lang w:bidi="ar-SA"/>
        </w:rPr>
        <w:t>Andromeda</w:t>
      </w:r>
    </w:p>
    <w:p w14:paraId="51EFDAB9" w14:textId="77777777" w:rsidR="00252D59" w:rsidRDefault="00252D59" w:rsidP="00252D59">
      <w:pPr>
        <w:rPr>
          <w:lang w:bidi="ar-SA"/>
        </w:rPr>
      </w:pPr>
    </w:p>
    <w:p w14:paraId="05D90467" w14:textId="77777777" w:rsidR="00731B17" w:rsidRDefault="00731B17">
      <w:pPr>
        <w:rPr>
          <w:rFonts w:cs="Arial"/>
          <w:b/>
          <w:bCs/>
          <w:sz w:val="26"/>
          <w:szCs w:val="26"/>
        </w:rPr>
      </w:pPr>
      <w:r>
        <w:br w:type="page"/>
      </w:r>
    </w:p>
    <w:p w14:paraId="41CE5996" w14:textId="7C252F18" w:rsidR="00731B17" w:rsidRPr="00D4326C" w:rsidRDefault="00731B17" w:rsidP="00731B17">
      <w:pPr>
        <w:pStyle w:val="Heading3"/>
      </w:pPr>
      <w:bookmarkStart w:id="39" w:name="_Toc86521215"/>
      <w:r>
        <w:lastRenderedPageBreak/>
        <w:t xml:space="preserve">2021-Sep-04 (Sep-05 UT): </w:t>
      </w:r>
      <w:r w:rsidRPr="002B2B28">
        <w:t xml:space="preserve"> </w:t>
      </w:r>
      <w:r>
        <w:t>Jupiter, Saturn, NGC7009, and NGC 6543</w:t>
      </w:r>
      <w:r w:rsidR="002D3C33">
        <w:t xml:space="preserve"> Imaging</w:t>
      </w:r>
      <w:bookmarkEnd w:id="39"/>
    </w:p>
    <w:p w14:paraId="244F9A93" w14:textId="77777777" w:rsidR="00731B17" w:rsidRDefault="00731B17" w:rsidP="00731B17">
      <w:pPr>
        <w:rPr>
          <w:color w:val="808080" w:themeColor="background1" w:themeShade="80"/>
          <w:sz w:val="20"/>
        </w:rPr>
      </w:pPr>
      <w:r>
        <w:rPr>
          <w:color w:val="808080" w:themeColor="background1" w:themeShade="80"/>
          <w:sz w:val="20"/>
        </w:rPr>
        <w:t>Last Updated 9/2/2021</w:t>
      </w:r>
    </w:p>
    <w:p w14:paraId="1CE9AD08" w14:textId="77777777" w:rsidR="00731B17" w:rsidRDefault="00731B17" w:rsidP="00731B17"/>
    <w:p w14:paraId="4B9FC527" w14:textId="7C47839D" w:rsidR="00731B17" w:rsidRDefault="00731B17" w:rsidP="00731B17">
      <w:r>
        <w:t>Transparency was excellent (4.5/5) and was clear of smoke as far as I could tell.  Seeing was very good (4/5).</w:t>
      </w:r>
    </w:p>
    <w:p w14:paraId="6304F240" w14:textId="4FCE7324" w:rsidR="00327EE1" w:rsidRDefault="00327EE1">
      <w:pPr>
        <w:rPr>
          <w:lang w:bidi="ar-SA"/>
        </w:rPr>
      </w:pPr>
    </w:p>
    <w:p w14:paraId="3E240984" w14:textId="77777777" w:rsidR="00327EE1" w:rsidRDefault="00327EE1">
      <w:pPr>
        <w:rPr>
          <w:lang w:bidi="ar-SA"/>
        </w:rPr>
      </w:pPr>
    </w:p>
    <w:p w14:paraId="724ABBD4" w14:textId="77777777" w:rsidR="00E74B71" w:rsidRDefault="00E74B71">
      <w:pPr>
        <w:rPr>
          <w:rFonts w:cs="Arial"/>
          <w:b/>
          <w:bCs/>
          <w:sz w:val="26"/>
          <w:szCs w:val="26"/>
        </w:rPr>
      </w:pPr>
      <w:r>
        <w:br w:type="page"/>
      </w:r>
    </w:p>
    <w:p w14:paraId="78863880" w14:textId="14C2E486" w:rsidR="00E74B71" w:rsidRPr="00D4326C" w:rsidRDefault="00E74B71" w:rsidP="00E74B71">
      <w:pPr>
        <w:pStyle w:val="Heading3"/>
      </w:pPr>
      <w:bookmarkStart w:id="40" w:name="_Toc86521216"/>
      <w:r>
        <w:lastRenderedPageBreak/>
        <w:t xml:space="preserve">2021-Sep-05 (Sep-06 UT): </w:t>
      </w:r>
      <w:r w:rsidRPr="002B2B28">
        <w:t xml:space="preserve"> </w:t>
      </w:r>
      <w:r>
        <w:t>Jupiter, Saturn, NGC7009, and NGC 6543</w:t>
      </w:r>
      <w:r w:rsidR="002D3C33">
        <w:t xml:space="preserve"> Imaging</w:t>
      </w:r>
      <w:bookmarkEnd w:id="40"/>
    </w:p>
    <w:p w14:paraId="50328BA6" w14:textId="77777777" w:rsidR="00E74B71" w:rsidRDefault="00E74B71" w:rsidP="00E74B71">
      <w:pPr>
        <w:rPr>
          <w:color w:val="808080" w:themeColor="background1" w:themeShade="80"/>
          <w:sz w:val="20"/>
        </w:rPr>
      </w:pPr>
      <w:r>
        <w:rPr>
          <w:color w:val="808080" w:themeColor="background1" w:themeShade="80"/>
          <w:sz w:val="20"/>
        </w:rPr>
        <w:t>Last Updated 9/2/2021</w:t>
      </w:r>
    </w:p>
    <w:p w14:paraId="3E24309A" w14:textId="77777777" w:rsidR="00E74B71" w:rsidRDefault="00E74B71" w:rsidP="00E74B71"/>
    <w:p w14:paraId="0D6960DC" w14:textId="695CF114" w:rsidR="00E74B71" w:rsidRDefault="00E74B71" w:rsidP="00E74B71">
      <w:r>
        <w:t>Transparency was good (3.5/5) with maybe a hint of smoke/haze near the horizon.  Seeing was very good (4/5).</w:t>
      </w:r>
    </w:p>
    <w:p w14:paraId="186DD9EC" w14:textId="77777777" w:rsidR="002D3C33" w:rsidRDefault="002D3C33">
      <w:pPr>
        <w:rPr>
          <w:lang w:bidi="ar-SA"/>
        </w:rPr>
      </w:pPr>
    </w:p>
    <w:p w14:paraId="79CC41D4" w14:textId="77777777" w:rsidR="002D3C33" w:rsidRDefault="002D3C33">
      <w:pPr>
        <w:rPr>
          <w:rFonts w:cs="Arial"/>
          <w:b/>
          <w:bCs/>
          <w:sz w:val="26"/>
          <w:szCs w:val="26"/>
        </w:rPr>
      </w:pPr>
      <w:r>
        <w:br w:type="page"/>
      </w:r>
    </w:p>
    <w:p w14:paraId="494DDF64" w14:textId="62957A9C" w:rsidR="002D3C33" w:rsidRPr="00D4326C" w:rsidRDefault="002D3C33" w:rsidP="002D3C33">
      <w:pPr>
        <w:pStyle w:val="Heading3"/>
      </w:pPr>
      <w:bookmarkStart w:id="41" w:name="_Toc86521217"/>
      <w:r>
        <w:lastRenderedPageBreak/>
        <w:t xml:space="preserve">2021-Sep-09 (Sep-10 UT): </w:t>
      </w:r>
      <w:r w:rsidRPr="002B2B28">
        <w:t xml:space="preserve"> </w:t>
      </w:r>
      <w:r>
        <w:t>Jupiter, Saturn, and NGC7009 Video</w:t>
      </w:r>
      <w:bookmarkEnd w:id="41"/>
    </w:p>
    <w:p w14:paraId="4B7FE30F" w14:textId="27578FEF" w:rsidR="002D3C33" w:rsidRDefault="002D3C33" w:rsidP="002D3C33">
      <w:pPr>
        <w:rPr>
          <w:color w:val="808080" w:themeColor="background1" w:themeShade="80"/>
          <w:sz w:val="20"/>
        </w:rPr>
      </w:pPr>
      <w:r>
        <w:rPr>
          <w:color w:val="808080" w:themeColor="background1" w:themeShade="80"/>
          <w:sz w:val="20"/>
        </w:rPr>
        <w:t>Last Updated 9/2</w:t>
      </w:r>
      <w:r w:rsidR="00B6508B">
        <w:rPr>
          <w:color w:val="808080" w:themeColor="background1" w:themeShade="80"/>
          <w:sz w:val="20"/>
        </w:rPr>
        <w:t>0</w:t>
      </w:r>
      <w:r>
        <w:rPr>
          <w:color w:val="808080" w:themeColor="background1" w:themeShade="80"/>
          <w:sz w:val="20"/>
        </w:rPr>
        <w:t>/2021</w:t>
      </w:r>
    </w:p>
    <w:p w14:paraId="3AEE6834" w14:textId="6FA9AD56" w:rsidR="002D3C33" w:rsidRDefault="002D3C33" w:rsidP="002D3C33">
      <w:r>
        <w:t>Transparency was good (3.5/5, but there may have been light smoke.  Seeing was very good (4/5).</w:t>
      </w:r>
    </w:p>
    <w:p w14:paraId="61E3F482" w14:textId="77777777" w:rsidR="002D3C33" w:rsidRDefault="002D3C33">
      <w:pPr>
        <w:rPr>
          <w:lang w:bidi="ar-SA"/>
        </w:rPr>
      </w:pPr>
    </w:p>
    <w:tbl>
      <w:tblPr>
        <w:tblW w:w="9360" w:type="dxa"/>
        <w:tblLayout w:type="fixed"/>
        <w:tblCellMar>
          <w:left w:w="0" w:type="dxa"/>
          <w:right w:w="0" w:type="dxa"/>
        </w:tblCellMar>
        <w:tblLook w:val="04A0" w:firstRow="1" w:lastRow="0" w:firstColumn="1" w:lastColumn="0" w:noHBand="0" w:noVBand="1"/>
      </w:tblPr>
      <w:tblGrid>
        <w:gridCol w:w="4320"/>
        <w:gridCol w:w="1840"/>
        <w:gridCol w:w="590"/>
        <w:gridCol w:w="720"/>
        <w:gridCol w:w="720"/>
        <w:gridCol w:w="1170"/>
      </w:tblGrid>
      <w:tr w:rsidR="00B6508B" w:rsidRPr="00B6508B" w14:paraId="358F6366" w14:textId="77777777" w:rsidTr="00B6508B">
        <w:trPr>
          <w:trHeight w:val="290"/>
        </w:trPr>
        <w:tc>
          <w:tcPr>
            <w:tcW w:w="4320" w:type="dxa"/>
            <w:tcBorders>
              <w:top w:val="single" w:sz="4" w:space="0" w:color="auto"/>
              <w:left w:val="nil"/>
              <w:bottom w:val="single" w:sz="4" w:space="0" w:color="auto"/>
              <w:right w:val="nil"/>
            </w:tcBorders>
            <w:shd w:val="clear" w:color="auto" w:fill="auto"/>
            <w:noWrap/>
            <w:vAlign w:val="bottom"/>
            <w:hideMark/>
          </w:tcPr>
          <w:p w14:paraId="3A723C50" w14:textId="77777777" w:rsidR="00B6508B" w:rsidRPr="00B6508B" w:rsidRDefault="00B6508B">
            <w:pPr>
              <w:rPr>
                <w:rFonts w:ascii="Calibri" w:hAnsi="Calibri" w:cs="Calibri"/>
                <w:b/>
                <w:bCs/>
                <w:color w:val="000000"/>
                <w:sz w:val="20"/>
                <w:szCs w:val="20"/>
              </w:rPr>
            </w:pPr>
            <w:r w:rsidRPr="00B6508B">
              <w:rPr>
                <w:rFonts w:ascii="Calibri" w:hAnsi="Calibri" w:cs="Calibri"/>
                <w:b/>
                <w:bCs/>
                <w:color w:val="000000"/>
                <w:sz w:val="20"/>
                <w:szCs w:val="20"/>
              </w:rPr>
              <w:t>Video File</w:t>
            </w:r>
          </w:p>
        </w:tc>
        <w:tc>
          <w:tcPr>
            <w:tcW w:w="1840" w:type="dxa"/>
            <w:tcBorders>
              <w:top w:val="single" w:sz="4" w:space="0" w:color="auto"/>
              <w:left w:val="nil"/>
              <w:bottom w:val="single" w:sz="4" w:space="0" w:color="auto"/>
              <w:right w:val="nil"/>
            </w:tcBorders>
            <w:shd w:val="clear" w:color="auto" w:fill="auto"/>
            <w:noWrap/>
            <w:vAlign w:val="bottom"/>
            <w:hideMark/>
          </w:tcPr>
          <w:p w14:paraId="4B8098DC"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Exposure</w:t>
            </w:r>
          </w:p>
        </w:tc>
        <w:tc>
          <w:tcPr>
            <w:tcW w:w="590" w:type="dxa"/>
            <w:tcBorders>
              <w:top w:val="single" w:sz="4" w:space="0" w:color="auto"/>
              <w:left w:val="nil"/>
              <w:bottom w:val="single" w:sz="4" w:space="0" w:color="auto"/>
              <w:right w:val="nil"/>
            </w:tcBorders>
            <w:shd w:val="clear" w:color="auto" w:fill="auto"/>
            <w:noWrap/>
            <w:vAlign w:val="bottom"/>
            <w:hideMark/>
          </w:tcPr>
          <w:p w14:paraId="1F751AEC"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6A9691E5"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2D67E6F1"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061382D9"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Capture Area</w:t>
            </w:r>
          </w:p>
        </w:tc>
      </w:tr>
      <w:tr w:rsidR="00B6508B" w:rsidRPr="00B6508B" w14:paraId="784B8330" w14:textId="77777777" w:rsidTr="00B6508B">
        <w:trPr>
          <w:trHeight w:val="290"/>
        </w:trPr>
        <w:tc>
          <w:tcPr>
            <w:tcW w:w="4320" w:type="dxa"/>
            <w:tcBorders>
              <w:top w:val="single" w:sz="4" w:space="0" w:color="auto"/>
              <w:left w:val="nil"/>
              <w:bottom w:val="nil"/>
              <w:right w:val="nil"/>
            </w:tcBorders>
            <w:shd w:val="clear" w:color="auto" w:fill="auto"/>
            <w:noWrap/>
            <w:vAlign w:val="bottom"/>
            <w:hideMark/>
          </w:tcPr>
          <w:p w14:paraId="58E50C1B"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09_2-Jupiter_632OI.avi</w:t>
            </w:r>
          </w:p>
        </w:tc>
        <w:tc>
          <w:tcPr>
            <w:tcW w:w="1840" w:type="dxa"/>
            <w:tcBorders>
              <w:top w:val="single" w:sz="4" w:space="0" w:color="auto"/>
              <w:left w:val="nil"/>
              <w:bottom w:val="nil"/>
              <w:right w:val="nil"/>
            </w:tcBorders>
            <w:shd w:val="clear" w:color="auto" w:fill="auto"/>
            <w:noWrap/>
            <w:vAlign w:val="bottom"/>
            <w:hideMark/>
          </w:tcPr>
          <w:p w14:paraId="660E4FA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single" w:sz="4" w:space="0" w:color="auto"/>
              <w:left w:val="nil"/>
              <w:bottom w:val="nil"/>
              <w:right w:val="nil"/>
            </w:tcBorders>
            <w:shd w:val="clear" w:color="auto" w:fill="auto"/>
            <w:noWrap/>
            <w:vAlign w:val="bottom"/>
            <w:hideMark/>
          </w:tcPr>
          <w:p w14:paraId="4E12D6C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single" w:sz="4" w:space="0" w:color="auto"/>
              <w:left w:val="nil"/>
              <w:bottom w:val="nil"/>
              <w:right w:val="nil"/>
            </w:tcBorders>
            <w:shd w:val="clear" w:color="auto" w:fill="auto"/>
            <w:noWrap/>
            <w:vAlign w:val="bottom"/>
            <w:hideMark/>
          </w:tcPr>
          <w:p w14:paraId="43C6FFC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44EC9C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1D9F033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D806A0D" w14:textId="77777777" w:rsidTr="00B6508B">
        <w:trPr>
          <w:trHeight w:val="290"/>
        </w:trPr>
        <w:tc>
          <w:tcPr>
            <w:tcW w:w="4320" w:type="dxa"/>
            <w:tcBorders>
              <w:top w:val="nil"/>
              <w:left w:val="nil"/>
              <w:bottom w:val="nil"/>
              <w:right w:val="nil"/>
            </w:tcBorders>
            <w:shd w:val="clear" w:color="auto" w:fill="auto"/>
            <w:noWrap/>
            <w:vAlign w:val="bottom"/>
            <w:hideMark/>
          </w:tcPr>
          <w:p w14:paraId="03F4AE5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1_2-Jupiter_632OI.avi</w:t>
            </w:r>
          </w:p>
        </w:tc>
        <w:tc>
          <w:tcPr>
            <w:tcW w:w="1840" w:type="dxa"/>
            <w:tcBorders>
              <w:top w:val="nil"/>
              <w:left w:val="nil"/>
              <w:bottom w:val="nil"/>
              <w:right w:val="nil"/>
            </w:tcBorders>
            <w:shd w:val="clear" w:color="auto" w:fill="auto"/>
            <w:noWrap/>
            <w:vAlign w:val="bottom"/>
            <w:hideMark/>
          </w:tcPr>
          <w:p w14:paraId="5CD11AA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5CF7FA0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303F4FA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7DECE1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99468A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895C265" w14:textId="77777777" w:rsidTr="00B6508B">
        <w:trPr>
          <w:trHeight w:val="290"/>
        </w:trPr>
        <w:tc>
          <w:tcPr>
            <w:tcW w:w="4320" w:type="dxa"/>
            <w:tcBorders>
              <w:top w:val="nil"/>
              <w:left w:val="nil"/>
              <w:bottom w:val="nil"/>
              <w:right w:val="nil"/>
            </w:tcBorders>
            <w:shd w:val="clear" w:color="auto" w:fill="auto"/>
            <w:noWrap/>
            <w:vAlign w:val="bottom"/>
            <w:hideMark/>
          </w:tcPr>
          <w:p w14:paraId="627126D9"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3_6-Jupiter_647CNT.avi</w:t>
            </w:r>
          </w:p>
        </w:tc>
        <w:tc>
          <w:tcPr>
            <w:tcW w:w="1840" w:type="dxa"/>
            <w:tcBorders>
              <w:top w:val="nil"/>
              <w:left w:val="nil"/>
              <w:bottom w:val="nil"/>
              <w:right w:val="nil"/>
            </w:tcBorders>
            <w:shd w:val="clear" w:color="auto" w:fill="auto"/>
            <w:noWrap/>
            <w:vAlign w:val="bottom"/>
            <w:hideMark/>
          </w:tcPr>
          <w:p w14:paraId="29EC408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677451E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47638F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67380B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81CEBF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23B9C0C" w14:textId="77777777" w:rsidTr="00B6508B">
        <w:trPr>
          <w:trHeight w:val="290"/>
        </w:trPr>
        <w:tc>
          <w:tcPr>
            <w:tcW w:w="4320" w:type="dxa"/>
            <w:tcBorders>
              <w:top w:val="nil"/>
              <w:left w:val="nil"/>
              <w:bottom w:val="nil"/>
              <w:right w:val="nil"/>
            </w:tcBorders>
            <w:shd w:val="clear" w:color="auto" w:fill="auto"/>
            <w:noWrap/>
            <w:vAlign w:val="bottom"/>
            <w:hideMark/>
          </w:tcPr>
          <w:p w14:paraId="444F57BC"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5_6-Jupiter_647CNT.avi</w:t>
            </w:r>
          </w:p>
        </w:tc>
        <w:tc>
          <w:tcPr>
            <w:tcW w:w="1840" w:type="dxa"/>
            <w:tcBorders>
              <w:top w:val="nil"/>
              <w:left w:val="nil"/>
              <w:bottom w:val="nil"/>
              <w:right w:val="nil"/>
            </w:tcBorders>
            <w:shd w:val="clear" w:color="auto" w:fill="auto"/>
            <w:noWrap/>
            <w:vAlign w:val="bottom"/>
            <w:hideMark/>
          </w:tcPr>
          <w:p w14:paraId="32E5A6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2F27049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06E808E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EAB071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23B265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E0D22E0" w14:textId="77777777" w:rsidTr="00B6508B">
        <w:trPr>
          <w:trHeight w:val="290"/>
        </w:trPr>
        <w:tc>
          <w:tcPr>
            <w:tcW w:w="4320" w:type="dxa"/>
            <w:tcBorders>
              <w:top w:val="nil"/>
              <w:left w:val="nil"/>
              <w:bottom w:val="nil"/>
              <w:right w:val="nil"/>
            </w:tcBorders>
            <w:shd w:val="clear" w:color="auto" w:fill="auto"/>
            <w:noWrap/>
            <w:vAlign w:val="bottom"/>
            <w:hideMark/>
          </w:tcPr>
          <w:p w14:paraId="03DE3F2C"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8_1-Jupiter_656HIA.avi</w:t>
            </w:r>
          </w:p>
        </w:tc>
        <w:tc>
          <w:tcPr>
            <w:tcW w:w="1840" w:type="dxa"/>
            <w:tcBorders>
              <w:top w:val="nil"/>
              <w:left w:val="nil"/>
              <w:bottom w:val="nil"/>
              <w:right w:val="nil"/>
            </w:tcBorders>
            <w:shd w:val="clear" w:color="auto" w:fill="auto"/>
            <w:noWrap/>
            <w:vAlign w:val="bottom"/>
            <w:hideMark/>
          </w:tcPr>
          <w:p w14:paraId="002A210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6B42ADB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80E1B1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0324DF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4E707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5906764" w14:textId="77777777" w:rsidTr="00B6508B">
        <w:trPr>
          <w:trHeight w:val="290"/>
        </w:trPr>
        <w:tc>
          <w:tcPr>
            <w:tcW w:w="4320" w:type="dxa"/>
            <w:tcBorders>
              <w:top w:val="nil"/>
              <w:left w:val="nil"/>
              <w:bottom w:val="nil"/>
              <w:right w:val="nil"/>
            </w:tcBorders>
            <w:shd w:val="clear" w:color="auto" w:fill="auto"/>
            <w:noWrap/>
            <w:vAlign w:val="bottom"/>
            <w:hideMark/>
          </w:tcPr>
          <w:p w14:paraId="78FFA6F1"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0_3-Jupiter_656HIA.avi</w:t>
            </w:r>
          </w:p>
        </w:tc>
        <w:tc>
          <w:tcPr>
            <w:tcW w:w="1840" w:type="dxa"/>
            <w:tcBorders>
              <w:top w:val="nil"/>
              <w:left w:val="nil"/>
              <w:bottom w:val="nil"/>
              <w:right w:val="nil"/>
            </w:tcBorders>
            <w:shd w:val="clear" w:color="auto" w:fill="auto"/>
            <w:noWrap/>
            <w:vAlign w:val="bottom"/>
            <w:hideMark/>
          </w:tcPr>
          <w:p w14:paraId="02B454E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5B29E4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12B3B7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2967B5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2056F6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892D3A2" w14:textId="77777777" w:rsidTr="00B6508B">
        <w:trPr>
          <w:trHeight w:val="290"/>
        </w:trPr>
        <w:tc>
          <w:tcPr>
            <w:tcW w:w="4320" w:type="dxa"/>
            <w:tcBorders>
              <w:top w:val="nil"/>
              <w:left w:val="nil"/>
              <w:bottom w:val="nil"/>
              <w:right w:val="nil"/>
            </w:tcBorders>
            <w:shd w:val="clear" w:color="auto" w:fill="auto"/>
            <w:noWrap/>
            <w:vAlign w:val="bottom"/>
            <w:hideMark/>
          </w:tcPr>
          <w:p w14:paraId="2FDB230D"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2_3-Jupiter_550GRN.avi</w:t>
            </w:r>
          </w:p>
        </w:tc>
        <w:tc>
          <w:tcPr>
            <w:tcW w:w="1840" w:type="dxa"/>
            <w:tcBorders>
              <w:top w:val="nil"/>
              <w:left w:val="nil"/>
              <w:bottom w:val="nil"/>
              <w:right w:val="nil"/>
            </w:tcBorders>
            <w:shd w:val="clear" w:color="auto" w:fill="auto"/>
            <w:noWrap/>
            <w:vAlign w:val="bottom"/>
            <w:hideMark/>
          </w:tcPr>
          <w:p w14:paraId="04DC6B4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170CA6E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5B6B245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85ECBB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BA13B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BB6860C" w14:textId="77777777" w:rsidTr="00B6508B">
        <w:trPr>
          <w:trHeight w:val="290"/>
        </w:trPr>
        <w:tc>
          <w:tcPr>
            <w:tcW w:w="4320" w:type="dxa"/>
            <w:tcBorders>
              <w:top w:val="nil"/>
              <w:left w:val="nil"/>
              <w:bottom w:val="nil"/>
              <w:right w:val="nil"/>
            </w:tcBorders>
            <w:shd w:val="clear" w:color="auto" w:fill="auto"/>
            <w:noWrap/>
            <w:vAlign w:val="bottom"/>
            <w:hideMark/>
          </w:tcPr>
          <w:p w14:paraId="23CDAF44"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3_4-Jupiter_550GRN.avi</w:t>
            </w:r>
          </w:p>
        </w:tc>
        <w:tc>
          <w:tcPr>
            <w:tcW w:w="1840" w:type="dxa"/>
            <w:tcBorders>
              <w:top w:val="nil"/>
              <w:left w:val="nil"/>
              <w:bottom w:val="nil"/>
              <w:right w:val="nil"/>
            </w:tcBorders>
            <w:shd w:val="clear" w:color="auto" w:fill="auto"/>
            <w:noWrap/>
            <w:vAlign w:val="bottom"/>
            <w:hideMark/>
          </w:tcPr>
          <w:p w14:paraId="24C98D2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63382B7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CE947F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C7A4AE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A989C7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56451CB4" w14:textId="77777777" w:rsidTr="00B6508B">
        <w:trPr>
          <w:trHeight w:val="290"/>
        </w:trPr>
        <w:tc>
          <w:tcPr>
            <w:tcW w:w="4320" w:type="dxa"/>
            <w:tcBorders>
              <w:top w:val="nil"/>
              <w:left w:val="nil"/>
              <w:bottom w:val="nil"/>
              <w:right w:val="nil"/>
            </w:tcBorders>
            <w:shd w:val="clear" w:color="auto" w:fill="auto"/>
            <w:noWrap/>
            <w:vAlign w:val="bottom"/>
            <w:hideMark/>
          </w:tcPr>
          <w:p w14:paraId="544162E2"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4_9-Jupiter_450BLU.avi</w:t>
            </w:r>
          </w:p>
        </w:tc>
        <w:tc>
          <w:tcPr>
            <w:tcW w:w="1840" w:type="dxa"/>
            <w:tcBorders>
              <w:top w:val="nil"/>
              <w:left w:val="nil"/>
              <w:bottom w:val="nil"/>
              <w:right w:val="nil"/>
            </w:tcBorders>
            <w:shd w:val="clear" w:color="auto" w:fill="auto"/>
            <w:noWrap/>
            <w:vAlign w:val="bottom"/>
            <w:hideMark/>
          </w:tcPr>
          <w:p w14:paraId="6B7B60E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7742425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43F88A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0E185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6D220E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0CFA9340" w14:textId="77777777" w:rsidTr="00B6508B">
        <w:trPr>
          <w:trHeight w:val="290"/>
        </w:trPr>
        <w:tc>
          <w:tcPr>
            <w:tcW w:w="4320" w:type="dxa"/>
            <w:tcBorders>
              <w:top w:val="nil"/>
              <w:left w:val="nil"/>
              <w:bottom w:val="nil"/>
              <w:right w:val="nil"/>
            </w:tcBorders>
            <w:shd w:val="clear" w:color="auto" w:fill="auto"/>
            <w:noWrap/>
            <w:vAlign w:val="bottom"/>
            <w:hideMark/>
          </w:tcPr>
          <w:p w14:paraId="346AF69D"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6_0-Jupiter_450BLU.avi</w:t>
            </w:r>
          </w:p>
        </w:tc>
        <w:tc>
          <w:tcPr>
            <w:tcW w:w="1840" w:type="dxa"/>
            <w:tcBorders>
              <w:top w:val="nil"/>
              <w:left w:val="nil"/>
              <w:bottom w:val="nil"/>
              <w:right w:val="nil"/>
            </w:tcBorders>
            <w:shd w:val="clear" w:color="auto" w:fill="auto"/>
            <w:noWrap/>
            <w:vAlign w:val="bottom"/>
            <w:hideMark/>
          </w:tcPr>
          <w:p w14:paraId="0683BAF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06A8EFC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1A03487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AFEAB6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703846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5B83E74C" w14:textId="77777777" w:rsidTr="00B6508B">
        <w:trPr>
          <w:trHeight w:val="290"/>
        </w:trPr>
        <w:tc>
          <w:tcPr>
            <w:tcW w:w="4320" w:type="dxa"/>
            <w:tcBorders>
              <w:top w:val="nil"/>
              <w:left w:val="nil"/>
              <w:bottom w:val="nil"/>
              <w:right w:val="nil"/>
            </w:tcBorders>
            <w:shd w:val="clear" w:color="auto" w:fill="auto"/>
            <w:noWrap/>
            <w:vAlign w:val="bottom"/>
            <w:hideMark/>
          </w:tcPr>
          <w:p w14:paraId="03EFA41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9_6-Jupiter_380NUV.avi</w:t>
            </w:r>
          </w:p>
        </w:tc>
        <w:tc>
          <w:tcPr>
            <w:tcW w:w="1840" w:type="dxa"/>
            <w:tcBorders>
              <w:top w:val="nil"/>
              <w:left w:val="nil"/>
              <w:bottom w:val="nil"/>
              <w:right w:val="nil"/>
            </w:tcBorders>
            <w:shd w:val="clear" w:color="auto" w:fill="auto"/>
            <w:noWrap/>
            <w:vAlign w:val="bottom"/>
            <w:hideMark/>
          </w:tcPr>
          <w:p w14:paraId="1B76D5C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38F421D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08C1FF5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56D206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68085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A0DA259" w14:textId="77777777" w:rsidTr="00B6508B">
        <w:trPr>
          <w:trHeight w:val="290"/>
        </w:trPr>
        <w:tc>
          <w:tcPr>
            <w:tcW w:w="4320" w:type="dxa"/>
            <w:tcBorders>
              <w:top w:val="nil"/>
              <w:left w:val="nil"/>
              <w:bottom w:val="nil"/>
              <w:right w:val="nil"/>
            </w:tcBorders>
            <w:shd w:val="clear" w:color="auto" w:fill="auto"/>
            <w:noWrap/>
            <w:vAlign w:val="bottom"/>
            <w:hideMark/>
          </w:tcPr>
          <w:p w14:paraId="6E4D37A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1_6-Jupiter_380NUV.avi</w:t>
            </w:r>
          </w:p>
        </w:tc>
        <w:tc>
          <w:tcPr>
            <w:tcW w:w="1840" w:type="dxa"/>
            <w:tcBorders>
              <w:top w:val="nil"/>
              <w:left w:val="nil"/>
              <w:bottom w:val="nil"/>
              <w:right w:val="nil"/>
            </w:tcBorders>
            <w:shd w:val="clear" w:color="auto" w:fill="auto"/>
            <w:noWrap/>
            <w:vAlign w:val="bottom"/>
            <w:hideMark/>
          </w:tcPr>
          <w:p w14:paraId="235D1B3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45E92E0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1D9856E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849CB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20C39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09CF2F2B" w14:textId="77777777" w:rsidTr="00B6508B">
        <w:trPr>
          <w:trHeight w:val="290"/>
        </w:trPr>
        <w:tc>
          <w:tcPr>
            <w:tcW w:w="4320" w:type="dxa"/>
            <w:tcBorders>
              <w:top w:val="nil"/>
              <w:left w:val="nil"/>
              <w:bottom w:val="nil"/>
              <w:right w:val="nil"/>
            </w:tcBorders>
            <w:shd w:val="clear" w:color="auto" w:fill="auto"/>
            <w:noWrap/>
            <w:vAlign w:val="bottom"/>
            <w:hideMark/>
          </w:tcPr>
          <w:p w14:paraId="281A1DE1"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6_0-Jupiter_889CH4.avi</w:t>
            </w:r>
          </w:p>
        </w:tc>
        <w:tc>
          <w:tcPr>
            <w:tcW w:w="1840" w:type="dxa"/>
            <w:tcBorders>
              <w:top w:val="nil"/>
              <w:left w:val="nil"/>
              <w:bottom w:val="nil"/>
              <w:right w:val="nil"/>
            </w:tcBorders>
            <w:shd w:val="clear" w:color="auto" w:fill="auto"/>
            <w:noWrap/>
            <w:vAlign w:val="bottom"/>
            <w:hideMark/>
          </w:tcPr>
          <w:p w14:paraId="0CF909A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48F3CEA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C4C33C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26B92A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3E66C2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424A6118" w14:textId="77777777" w:rsidTr="00B6508B">
        <w:trPr>
          <w:trHeight w:val="290"/>
        </w:trPr>
        <w:tc>
          <w:tcPr>
            <w:tcW w:w="4320" w:type="dxa"/>
            <w:tcBorders>
              <w:top w:val="nil"/>
              <w:left w:val="nil"/>
              <w:bottom w:val="nil"/>
              <w:right w:val="nil"/>
            </w:tcBorders>
            <w:shd w:val="clear" w:color="auto" w:fill="auto"/>
            <w:noWrap/>
            <w:vAlign w:val="bottom"/>
            <w:hideMark/>
          </w:tcPr>
          <w:p w14:paraId="6C513DCA"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8_5-Jupiter_889CH4.avi</w:t>
            </w:r>
          </w:p>
        </w:tc>
        <w:tc>
          <w:tcPr>
            <w:tcW w:w="1840" w:type="dxa"/>
            <w:tcBorders>
              <w:top w:val="nil"/>
              <w:left w:val="nil"/>
              <w:bottom w:val="nil"/>
              <w:right w:val="nil"/>
            </w:tcBorders>
            <w:shd w:val="clear" w:color="auto" w:fill="auto"/>
            <w:noWrap/>
            <w:vAlign w:val="bottom"/>
            <w:hideMark/>
          </w:tcPr>
          <w:p w14:paraId="03BC5EE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6C927D5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ADF6B3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821EE1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8B77D2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36C0B3EB" w14:textId="77777777" w:rsidTr="00B6508B">
        <w:trPr>
          <w:trHeight w:val="290"/>
        </w:trPr>
        <w:tc>
          <w:tcPr>
            <w:tcW w:w="4320" w:type="dxa"/>
            <w:tcBorders>
              <w:top w:val="nil"/>
              <w:left w:val="nil"/>
              <w:bottom w:val="nil"/>
              <w:right w:val="nil"/>
            </w:tcBorders>
            <w:shd w:val="clear" w:color="auto" w:fill="auto"/>
            <w:noWrap/>
            <w:vAlign w:val="bottom"/>
            <w:hideMark/>
          </w:tcPr>
          <w:p w14:paraId="3A7BBA93"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0_7-Jupiter_889CH4.avi</w:t>
            </w:r>
          </w:p>
        </w:tc>
        <w:tc>
          <w:tcPr>
            <w:tcW w:w="1840" w:type="dxa"/>
            <w:tcBorders>
              <w:top w:val="nil"/>
              <w:left w:val="nil"/>
              <w:bottom w:val="nil"/>
              <w:right w:val="nil"/>
            </w:tcBorders>
            <w:shd w:val="clear" w:color="auto" w:fill="auto"/>
            <w:noWrap/>
            <w:vAlign w:val="bottom"/>
            <w:hideMark/>
          </w:tcPr>
          <w:p w14:paraId="37B15F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2AADC51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676E6F3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2ACD6B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BB4EBA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4E501554" w14:textId="77777777" w:rsidTr="00B6508B">
        <w:trPr>
          <w:trHeight w:val="290"/>
        </w:trPr>
        <w:tc>
          <w:tcPr>
            <w:tcW w:w="4320" w:type="dxa"/>
            <w:tcBorders>
              <w:top w:val="nil"/>
              <w:left w:val="nil"/>
              <w:bottom w:val="nil"/>
              <w:right w:val="nil"/>
            </w:tcBorders>
            <w:shd w:val="clear" w:color="auto" w:fill="auto"/>
            <w:noWrap/>
            <w:vAlign w:val="bottom"/>
            <w:hideMark/>
          </w:tcPr>
          <w:p w14:paraId="19C300D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3_0-Jupiter_889CH4.avi</w:t>
            </w:r>
          </w:p>
        </w:tc>
        <w:tc>
          <w:tcPr>
            <w:tcW w:w="1840" w:type="dxa"/>
            <w:tcBorders>
              <w:top w:val="nil"/>
              <w:left w:val="nil"/>
              <w:bottom w:val="nil"/>
              <w:right w:val="nil"/>
            </w:tcBorders>
            <w:shd w:val="clear" w:color="auto" w:fill="auto"/>
            <w:noWrap/>
            <w:vAlign w:val="bottom"/>
            <w:hideMark/>
          </w:tcPr>
          <w:p w14:paraId="6903C9A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515B5F6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3967256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51251A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AD37C2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0C554AA2" w14:textId="77777777" w:rsidTr="00B6508B">
        <w:trPr>
          <w:trHeight w:val="290"/>
        </w:trPr>
        <w:tc>
          <w:tcPr>
            <w:tcW w:w="4320" w:type="dxa"/>
            <w:tcBorders>
              <w:top w:val="nil"/>
              <w:left w:val="nil"/>
              <w:bottom w:val="nil"/>
              <w:right w:val="nil"/>
            </w:tcBorders>
            <w:shd w:val="clear" w:color="auto" w:fill="auto"/>
            <w:noWrap/>
            <w:vAlign w:val="bottom"/>
            <w:hideMark/>
          </w:tcPr>
          <w:p w14:paraId="714F13E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5_1-Jupiter_889CH4_Dark.avi</w:t>
            </w:r>
          </w:p>
        </w:tc>
        <w:tc>
          <w:tcPr>
            <w:tcW w:w="1840" w:type="dxa"/>
            <w:tcBorders>
              <w:top w:val="nil"/>
              <w:left w:val="nil"/>
              <w:bottom w:val="nil"/>
              <w:right w:val="nil"/>
            </w:tcBorders>
            <w:shd w:val="clear" w:color="auto" w:fill="auto"/>
            <w:noWrap/>
            <w:vAlign w:val="bottom"/>
            <w:hideMark/>
          </w:tcPr>
          <w:p w14:paraId="01BB5D5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0BF86C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546B514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419C88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C2ED95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094559BC" w14:textId="77777777" w:rsidTr="00B6508B">
        <w:trPr>
          <w:trHeight w:val="290"/>
        </w:trPr>
        <w:tc>
          <w:tcPr>
            <w:tcW w:w="4320" w:type="dxa"/>
            <w:tcBorders>
              <w:top w:val="nil"/>
              <w:left w:val="nil"/>
              <w:bottom w:val="nil"/>
              <w:right w:val="nil"/>
            </w:tcBorders>
            <w:shd w:val="clear" w:color="auto" w:fill="auto"/>
            <w:noWrap/>
            <w:vAlign w:val="bottom"/>
            <w:hideMark/>
          </w:tcPr>
          <w:p w14:paraId="3F1CE2C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6_5-Jupiter_380NUV_Dark.avi</w:t>
            </w:r>
          </w:p>
        </w:tc>
        <w:tc>
          <w:tcPr>
            <w:tcW w:w="1840" w:type="dxa"/>
            <w:tcBorders>
              <w:top w:val="nil"/>
              <w:left w:val="nil"/>
              <w:bottom w:val="nil"/>
              <w:right w:val="nil"/>
            </w:tcBorders>
            <w:shd w:val="clear" w:color="auto" w:fill="auto"/>
            <w:noWrap/>
            <w:vAlign w:val="bottom"/>
            <w:hideMark/>
          </w:tcPr>
          <w:p w14:paraId="5234891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447B216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2BE1A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212550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45418B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8C86E51" w14:textId="77777777" w:rsidTr="00B6508B">
        <w:trPr>
          <w:trHeight w:val="290"/>
        </w:trPr>
        <w:tc>
          <w:tcPr>
            <w:tcW w:w="4320" w:type="dxa"/>
            <w:tcBorders>
              <w:top w:val="nil"/>
              <w:left w:val="nil"/>
              <w:bottom w:val="nil"/>
              <w:right w:val="nil"/>
            </w:tcBorders>
            <w:shd w:val="clear" w:color="auto" w:fill="auto"/>
            <w:noWrap/>
            <w:vAlign w:val="bottom"/>
            <w:hideMark/>
          </w:tcPr>
          <w:p w14:paraId="449043AF"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2_4-Jupiter_550GRN_Flat.avi</w:t>
            </w:r>
          </w:p>
        </w:tc>
        <w:tc>
          <w:tcPr>
            <w:tcW w:w="1840" w:type="dxa"/>
            <w:tcBorders>
              <w:top w:val="nil"/>
              <w:left w:val="nil"/>
              <w:bottom w:val="nil"/>
              <w:right w:val="nil"/>
            </w:tcBorders>
            <w:shd w:val="clear" w:color="auto" w:fill="auto"/>
            <w:noWrap/>
            <w:vAlign w:val="bottom"/>
            <w:hideMark/>
          </w:tcPr>
          <w:p w14:paraId="6D8167D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2</w:t>
            </w:r>
          </w:p>
        </w:tc>
        <w:tc>
          <w:tcPr>
            <w:tcW w:w="590" w:type="dxa"/>
            <w:tcBorders>
              <w:top w:val="nil"/>
              <w:left w:val="nil"/>
              <w:bottom w:val="nil"/>
              <w:right w:val="nil"/>
            </w:tcBorders>
            <w:shd w:val="clear" w:color="auto" w:fill="auto"/>
            <w:noWrap/>
            <w:vAlign w:val="bottom"/>
            <w:hideMark/>
          </w:tcPr>
          <w:p w14:paraId="187A7A9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2DBD4BD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21278C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9B03AB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0093239" w14:textId="77777777" w:rsidTr="00B6508B">
        <w:trPr>
          <w:trHeight w:val="290"/>
        </w:trPr>
        <w:tc>
          <w:tcPr>
            <w:tcW w:w="4320" w:type="dxa"/>
            <w:tcBorders>
              <w:top w:val="nil"/>
              <w:left w:val="nil"/>
              <w:bottom w:val="nil"/>
              <w:right w:val="nil"/>
            </w:tcBorders>
            <w:shd w:val="clear" w:color="auto" w:fill="auto"/>
            <w:noWrap/>
            <w:vAlign w:val="bottom"/>
            <w:hideMark/>
          </w:tcPr>
          <w:p w14:paraId="6C3D075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3_3-Jupiter_450BLU_Flat.avi</w:t>
            </w:r>
          </w:p>
        </w:tc>
        <w:tc>
          <w:tcPr>
            <w:tcW w:w="1840" w:type="dxa"/>
            <w:tcBorders>
              <w:top w:val="nil"/>
              <w:left w:val="nil"/>
              <w:bottom w:val="nil"/>
              <w:right w:val="nil"/>
            </w:tcBorders>
            <w:shd w:val="clear" w:color="auto" w:fill="auto"/>
            <w:noWrap/>
            <w:vAlign w:val="bottom"/>
            <w:hideMark/>
          </w:tcPr>
          <w:p w14:paraId="7C4FA6B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4</w:t>
            </w:r>
          </w:p>
        </w:tc>
        <w:tc>
          <w:tcPr>
            <w:tcW w:w="590" w:type="dxa"/>
            <w:tcBorders>
              <w:top w:val="nil"/>
              <w:left w:val="nil"/>
              <w:bottom w:val="nil"/>
              <w:right w:val="nil"/>
            </w:tcBorders>
            <w:shd w:val="clear" w:color="auto" w:fill="auto"/>
            <w:noWrap/>
            <w:vAlign w:val="bottom"/>
            <w:hideMark/>
          </w:tcPr>
          <w:p w14:paraId="16BB9C1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3660D21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B686FC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094302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CDAEB69" w14:textId="77777777" w:rsidTr="00B6508B">
        <w:trPr>
          <w:trHeight w:val="290"/>
        </w:trPr>
        <w:tc>
          <w:tcPr>
            <w:tcW w:w="4320" w:type="dxa"/>
            <w:tcBorders>
              <w:top w:val="nil"/>
              <w:left w:val="nil"/>
              <w:bottom w:val="nil"/>
              <w:right w:val="nil"/>
            </w:tcBorders>
            <w:shd w:val="clear" w:color="auto" w:fill="auto"/>
            <w:noWrap/>
            <w:vAlign w:val="bottom"/>
            <w:hideMark/>
          </w:tcPr>
          <w:p w14:paraId="3BD8828F"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4_8-Jupiter_632OI_Flat.avi</w:t>
            </w:r>
          </w:p>
        </w:tc>
        <w:tc>
          <w:tcPr>
            <w:tcW w:w="1840" w:type="dxa"/>
            <w:tcBorders>
              <w:top w:val="nil"/>
              <w:left w:val="nil"/>
              <w:bottom w:val="nil"/>
              <w:right w:val="nil"/>
            </w:tcBorders>
            <w:shd w:val="clear" w:color="auto" w:fill="auto"/>
            <w:noWrap/>
            <w:vAlign w:val="bottom"/>
            <w:hideMark/>
          </w:tcPr>
          <w:p w14:paraId="7C15773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590" w:type="dxa"/>
            <w:tcBorders>
              <w:top w:val="nil"/>
              <w:left w:val="nil"/>
              <w:bottom w:val="nil"/>
              <w:right w:val="nil"/>
            </w:tcBorders>
            <w:shd w:val="clear" w:color="auto" w:fill="auto"/>
            <w:noWrap/>
            <w:vAlign w:val="bottom"/>
            <w:hideMark/>
          </w:tcPr>
          <w:p w14:paraId="5E8BA64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2E7743F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07747D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B0B557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72181F5" w14:textId="77777777" w:rsidTr="00B6508B">
        <w:trPr>
          <w:trHeight w:val="290"/>
        </w:trPr>
        <w:tc>
          <w:tcPr>
            <w:tcW w:w="4320" w:type="dxa"/>
            <w:tcBorders>
              <w:top w:val="nil"/>
              <w:left w:val="nil"/>
              <w:right w:val="nil"/>
            </w:tcBorders>
            <w:shd w:val="clear" w:color="auto" w:fill="auto"/>
            <w:noWrap/>
            <w:vAlign w:val="bottom"/>
            <w:hideMark/>
          </w:tcPr>
          <w:p w14:paraId="6585D6B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6_3-Jupiter_656HIA_Flat.avi</w:t>
            </w:r>
          </w:p>
        </w:tc>
        <w:tc>
          <w:tcPr>
            <w:tcW w:w="1840" w:type="dxa"/>
            <w:tcBorders>
              <w:top w:val="nil"/>
              <w:left w:val="nil"/>
              <w:right w:val="nil"/>
            </w:tcBorders>
            <w:shd w:val="clear" w:color="auto" w:fill="auto"/>
            <w:noWrap/>
            <w:vAlign w:val="bottom"/>
            <w:hideMark/>
          </w:tcPr>
          <w:p w14:paraId="5A8AED7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4</w:t>
            </w:r>
          </w:p>
        </w:tc>
        <w:tc>
          <w:tcPr>
            <w:tcW w:w="590" w:type="dxa"/>
            <w:tcBorders>
              <w:top w:val="nil"/>
              <w:left w:val="nil"/>
              <w:right w:val="nil"/>
            </w:tcBorders>
            <w:shd w:val="clear" w:color="auto" w:fill="auto"/>
            <w:noWrap/>
            <w:vAlign w:val="bottom"/>
            <w:hideMark/>
          </w:tcPr>
          <w:p w14:paraId="1EC4D6E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right w:val="nil"/>
            </w:tcBorders>
            <w:shd w:val="clear" w:color="auto" w:fill="auto"/>
            <w:noWrap/>
            <w:vAlign w:val="bottom"/>
            <w:hideMark/>
          </w:tcPr>
          <w:p w14:paraId="007552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2FEED35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782F3C1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33387C7B" w14:textId="77777777" w:rsidTr="00B6508B">
        <w:trPr>
          <w:trHeight w:val="290"/>
        </w:trPr>
        <w:tc>
          <w:tcPr>
            <w:tcW w:w="4320" w:type="dxa"/>
            <w:tcBorders>
              <w:top w:val="nil"/>
              <w:left w:val="nil"/>
              <w:bottom w:val="single" w:sz="4" w:space="0" w:color="auto"/>
              <w:right w:val="nil"/>
            </w:tcBorders>
            <w:shd w:val="clear" w:color="auto" w:fill="auto"/>
            <w:noWrap/>
            <w:vAlign w:val="bottom"/>
            <w:hideMark/>
          </w:tcPr>
          <w:p w14:paraId="6B836167"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7_6-Jupiter_647CNT_Flat.avi</w:t>
            </w:r>
          </w:p>
        </w:tc>
        <w:tc>
          <w:tcPr>
            <w:tcW w:w="1840" w:type="dxa"/>
            <w:tcBorders>
              <w:top w:val="nil"/>
              <w:left w:val="nil"/>
              <w:bottom w:val="single" w:sz="4" w:space="0" w:color="auto"/>
              <w:right w:val="nil"/>
            </w:tcBorders>
            <w:shd w:val="clear" w:color="auto" w:fill="auto"/>
            <w:noWrap/>
            <w:vAlign w:val="bottom"/>
            <w:hideMark/>
          </w:tcPr>
          <w:p w14:paraId="2A3C9E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590" w:type="dxa"/>
            <w:tcBorders>
              <w:top w:val="nil"/>
              <w:left w:val="nil"/>
              <w:bottom w:val="single" w:sz="4" w:space="0" w:color="auto"/>
              <w:right w:val="nil"/>
            </w:tcBorders>
            <w:shd w:val="clear" w:color="auto" w:fill="auto"/>
            <w:noWrap/>
            <w:vAlign w:val="bottom"/>
            <w:hideMark/>
          </w:tcPr>
          <w:p w14:paraId="729D999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single" w:sz="4" w:space="0" w:color="auto"/>
              <w:right w:val="nil"/>
            </w:tcBorders>
            <w:shd w:val="clear" w:color="auto" w:fill="auto"/>
            <w:noWrap/>
            <w:vAlign w:val="bottom"/>
            <w:hideMark/>
          </w:tcPr>
          <w:p w14:paraId="231B1F2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62873CF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7939A33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bl>
    <w:p w14:paraId="23AEF39D" w14:textId="17F50E28" w:rsidR="00EB57CD" w:rsidRDefault="00EB57CD"/>
    <w:p w14:paraId="2F2CDEB6" w14:textId="07A1E214" w:rsidR="00DB0132" w:rsidRDefault="00DB0132">
      <w:r>
        <w:rPr>
          <w:noProof/>
        </w:rPr>
        <w:lastRenderedPageBreak/>
        <w:drawing>
          <wp:inline distT="0" distB="0" distL="0" distR="0" wp14:anchorId="7FF8956D" wp14:editId="6B470766">
            <wp:extent cx="5486400" cy="5486400"/>
            <wp:effectExtent l="0" t="0" r="0" b="0"/>
            <wp:docPr id="576" name="Picture 57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 name="Picture 576" descr="A picture containing graphical user interface&#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86AC0AD" w14:textId="05807078" w:rsidR="00DB0132" w:rsidRDefault="00DB0132">
      <w:r w:rsidRPr="00DB0132">
        <w:t>20210910UTJupiter-NavigatedArray.png</w:t>
      </w:r>
    </w:p>
    <w:p w14:paraId="2B67575A" w14:textId="368EF488" w:rsidR="00503F42" w:rsidRDefault="00503F42"/>
    <w:p w14:paraId="06C0D6C2" w14:textId="77777777" w:rsidR="00503F42" w:rsidRPr="005F2A85" w:rsidRDefault="00503F42" w:rsidP="00503F42">
      <w:pPr>
        <w:rPr>
          <w:b/>
          <w:bCs/>
        </w:rPr>
      </w:pPr>
      <w:r w:rsidRPr="005F2A85">
        <w:rPr>
          <w:b/>
          <w:bCs/>
        </w:rPr>
        <w:t>Navigated Image Products</w:t>
      </w:r>
    </w:p>
    <w:p w14:paraId="6BD397CB" w14:textId="77777777" w:rsidR="00503F42" w:rsidRDefault="00503F42" w:rsidP="00503F42">
      <w:r>
        <w:t>2021-09-10-0439_5-Jupiter_889CH4-Wavelets-Derot-Stack.png</w:t>
      </w:r>
    </w:p>
    <w:p w14:paraId="2F7346BA" w14:textId="77777777" w:rsidR="00503F42" w:rsidRDefault="00503F42" w:rsidP="00503F42">
      <w:r>
        <w:t>2021-09-10-0430_6-Jupiter_380NUV-Wavelets-Derot-Stack.png</w:t>
      </w:r>
    </w:p>
    <w:p w14:paraId="746D0A56" w14:textId="77777777" w:rsidR="00503F42" w:rsidRDefault="00503F42" w:rsidP="00503F42">
      <w:r>
        <w:t>2021-09-10-0425_4-Jupiter_450BLU-Wavelets-Derot-Stack.png</w:t>
      </w:r>
    </w:p>
    <w:p w14:paraId="16326AFF" w14:textId="77777777" w:rsidR="00503F42" w:rsidRDefault="00503F42" w:rsidP="00503F42">
      <w:r>
        <w:t>2021-09-10-0422_9-Jupiter_550GRN-Wavelets-Derot-Stack.png</w:t>
      </w:r>
    </w:p>
    <w:p w14:paraId="273F85E4" w14:textId="77777777" w:rsidR="00503F42" w:rsidRDefault="00503F42" w:rsidP="00503F42">
      <w:r>
        <w:t>2021-09-10-0410_2-Jupiter_632OI-Wavelets-Derot-Stack.png</w:t>
      </w:r>
    </w:p>
    <w:p w14:paraId="4B0039B8" w14:textId="77777777" w:rsidR="00503F42" w:rsidRDefault="00503F42" w:rsidP="00503F42">
      <w:r>
        <w:t>2021-09-10-0414_6-Jupiter_647CNT-Wavelets-Derot-Stack.png</w:t>
      </w:r>
    </w:p>
    <w:p w14:paraId="62B32308" w14:textId="77777777" w:rsidR="00503F42" w:rsidRDefault="00503F42" w:rsidP="00503F42">
      <w:r>
        <w:t>2021-09-10-0419_2-Jupiter_656HIA-Wavelets-Derot-Stack.png</w:t>
      </w:r>
    </w:p>
    <w:p w14:paraId="0D53C5EC" w14:textId="77777777" w:rsidR="00503F42" w:rsidRDefault="00503F42" w:rsidP="00503F42">
      <w:r>
        <w:t>2021-09-10-0414_7-Jupiter_AllRED-Wavelets-Derot-Stack.png</w:t>
      </w:r>
    </w:p>
    <w:p w14:paraId="2547E145" w14:textId="68983FAA" w:rsidR="00503F42" w:rsidRDefault="00503F42" w:rsidP="00503F42">
      <w:r>
        <w:t>2021-09-10-0421_0-Jupiter-Wavelets-R(AllRED)GB-RGB-WhtBal-ClrSmth-Smth-Wavelets.png</w:t>
      </w:r>
    </w:p>
    <w:p w14:paraId="33CF5C36" w14:textId="296D4389" w:rsidR="00503F42" w:rsidRDefault="00503F42" w:rsidP="00503F42"/>
    <w:p w14:paraId="5FC49E88" w14:textId="2258AC2E" w:rsidR="0091245E" w:rsidRDefault="00420F97" w:rsidP="00503F42">
      <w:r>
        <w:rPr>
          <w:noProof/>
        </w:rPr>
        <w:lastRenderedPageBreak/>
        <w:drawing>
          <wp:inline distT="0" distB="0" distL="0" distR="0" wp14:anchorId="61D1281A" wp14:editId="60AFD971">
            <wp:extent cx="5943600" cy="3381375"/>
            <wp:effectExtent l="0" t="0" r="0" b="9525"/>
            <wp:docPr id="1079" name="Picture 107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 name="Picture 1079" descr="Chart, treemap char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3ED22964" w14:textId="61C42F4F" w:rsidR="00420F97" w:rsidRDefault="00420F97" w:rsidP="00503F42">
      <w:r w:rsidRPr="00420F97">
        <w:t>20210910UTwJupiter-NH3.png</w:t>
      </w:r>
    </w:p>
    <w:p w14:paraId="3E57DBF7" w14:textId="77777777" w:rsidR="00420F97" w:rsidRDefault="00420F97" w:rsidP="00503F42"/>
    <w:p w14:paraId="3A35A177" w14:textId="77777777" w:rsidR="00DB0132" w:rsidRDefault="00DB0132"/>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878"/>
        <w:gridCol w:w="1260"/>
      </w:tblGrid>
      <w:tr w:rsidR="00EB57CD" w:rsidRPr="00EB57CD" w14:paraId="075F5BCD" w14:textId="77777777" w:rsidTr="00EB57CD">
        <w:trPr>
          <w:trHeight w:val="290"/>
        </w:trPr>
        <w:tc>
          <w:tcPr>
            <w:tcW w:w="4014" w:type="dxa"/>
            <w:tcBorders>
              <w:top w:val="single" w:sz="4" w:space="0" w:color="auto"/>
              <w:left w:val="nil"/>
              <w:bottom w:val="single" w:sz="4" w:space="0" w:color="auto"/>
              <w:right w:val="nil"/>
            </w:tcBorders>
            <w:shd w:val="clear" w:color="auto" w:fill="auto"/>
            <w:noWrap/>
            <w:vAlign w:val="bottom"/>
            <w:hideMark/>
          </w:tcPr>
          <w:p w14:paraId="04475D5D" w14:textId="77777777" w:rsidR="00EB57CD" w:rsidRPr="00EB57CD" w:rsidRDefault="00EB57CD">
            <w:pPr>
              <w:rPr>
                <w:rFonts w:ascii="Calibri" w:hAnsi="Calibri" w:cs="Calibri"/>
                <w:b/>
                <w:bCs/>
                <w:color w:val="000000"/>
                <w:sz w:val="20"/>
                <w:szCs w:val="20"/>
              </w:rPr>
            </w:pPr>
            <w:r w:rsidRPr="00EB57CD">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vAlign w:val="bottom"/>
            <w:hideMark/>
          </w:tcPr>
          <w:p w14:paraId="40D570AF"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vAlign w:val="bottom"/>
            <w:hideMark/>
          </w:tcPr>
          <w:p w14:paraId="5750C760"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vAlign w:val="bottom"/>
            <w:hideMark/>
          </w:tcPr>
          <w:p w14:paraId="50FD8850"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Gamma</w:t>
            </w:r>
          </w:p>
        </w:tc>
        <w:tc>
          <w:tcPr>
            <w:tcW w:w="878" w:type="dxa"/>
            <w:tcBorders>
              <w:top w:val="single" w:sz="4" w:space="0" w:color="auto"/>
              <w:left w:val="nil"/>
              <w:bottom w:val="single" w:sz="4" w:space="0" w:color="auto"/>
              <w:right w:val="nil"/>
            </w:tcBorders>
            <w:shd w:val="clear" w:color="auto" w:fill="auto"/>
            <w:noWrap/>
            <w:vAlign w:val="bottom"/>
            <w:hideMark/>
          </w:tcPr>
          <w:p w14:paraId="2963481F"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0D285AE"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Capture Area</w:t>
            </w:r>
          </w:p>
        </w:tc>
      </w:tr>
      <w:tr w:rsidR="00EB57CD" w:rsidRPr="00EB57CD" w14:paraId="1DC68BB1" w14:textId="77777777" w:rsidTr="00EB57CD">
        <w:trPr>
          <w:trHeight w:val="290"/>
        </w:trPr>
        <w:tc>
          <w:tcPr>
            <w:tcW w:w="4014" w:type="dxa"/>
            <w:tcBorders>
              <w:top w:val="single" w:sz="4" w:space="0" w:color="auto"/>
              <w:left w:val="nil"/>
              <w:bottom w:val="nil"/>
              <w:right w:val="nil"/>
            </w:tcBorders>
            <w:shd w:val="clear" w:color="auto" w:fill="auto"/>
            <w:noWrap/>
            <w:vAlign w:val="bottom"/>
            <w:hideMark/>
          </w:tcPr>
          <w:p w14:paraId="7051770D"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4_5-Saturn_550GRN.avi</w:t>
            </w:r>
          </w:p>
        </w:tc>
        <w:tc>
          <w:tcPr>
            <w:tcW w:w="1070" w:type="dxa"/>
            <w:tcBorders>
              <w:top w:val="single" w:sz="4" w:space="0" w:color="auto"/>
              <w:left w:val="nil"/>
              <w:bottom w:val="nil"/>
              <w:right w:val="nil"/>
            </w:tcBorders>
            <w:shd w:val="clear" w:color="auto" w:fill="auto"/>
            <w:noWrap/>
            <w:vAlign w:val="bottom"/>
            <w:hideMark/>
          </w:tcPr>
          <w:p w14:paraId="005114A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05</w:t>
            </w:r>
          </w:p>
        </w:tc>
        <w:tc>
          <w:tcPr>
            <w:tcW w:w="1069" w:type="dxa"/>
            <w:tcBorders>
              <w:top w:val="single" w:sz="4" w:space="0" w:color="auto"/>
              <w:left w:val="nil"/>
              <w:bottom w:val="nil"/>
              <w:right w:val="nil"/>
            </w:tcBorders>
            <w:shd w:val="clear" w:color="auto" w:fill="auto"/>
            <w:noWrap/>
            <w:vAlign w:val="bottom"/>
            <w:hideMark/>
          </w:tcPr>
          <w:p w14:paraId="4192FA8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single" w:sz="4" w:space="0" w:color="auto"/>
              <w:left w:val="nil"/>
              <w:bottom w:val="nil"/>
              <w:right w:val="nil"/>
            </w:tcBorders>
            <w:shd w:val="clear" w:color="auto" w:fill="auto"/>
            <w:noWrap/>
            <w:vAlign w:val="bottom"/>
            <w:hideMark/>
          </w:tcPr>
          <w:p w14:paraId="3EA0EF8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single" w:sz="4" w:space="0" w:color="auto"/>
              <w:left w:val="nil"/>
              <w:bottom w:val="nil"/>
              <w:right w:val="nil"/>
            </w:tcBorders>
            <w:shd w:val="clear" w:color="auto" w:fill="auto"/>
            <w:noWrap/>
            <w:vAlign w:val="bottom"/>
            <w:hideMark/>
          </w:tcPr>
          <w:p w14:paraId="3F12971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473A2C6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4B222D89" w14:textId="77777777" w:rsidTr="00EB57CD">
        <w:trPr>
          <w:trHeight w:val="290"/>
        </w:trPr>
        <w:tc>
          <w:tcPr>
            <w:tcW w:w="4014" w:type="dxa"/>
            <w:tcBorders>
              <w:top w:val="nil"/>
              <w:left w:val="nil"/>
              <w:bottom w:val="nil"/>
              <w:right w:val="nil"/>
            </w:tcBorders>
            <w:shd w:val="clear" w:color="auto" w:fill="auto"/>
            <w:noWrap/>
            <w:vAlign w:val="bottom"/>
            <w:hideMark/>
          </w:tcPr>
          <w:p w14:paraId="64E9CD15"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6_6-Saturn_550GRN.avi</w:t>
            </w:r>
          </w:p>
        </w:tc>
        <w:tc>
          <w:tcPr>
            <w:tcW w:w="1070" w:type="dxa"/>
            <w:tcBorders>
              <w:top w:val="nil"/>
              <w:left w:val="nil"/>
              <w:bottom w:val="nil"/>
              <w:right w:val="nil"/>
            </w:tcBorders>
            <w:shd w:val="clear" w:color="auto" w:fill="auto"/>
            <w:noWrap/>
            <w:vAlign w:val="bottom"/>
            <w:hideMark/>
          </w:tcPr>
          <w:p w14:paraId="786D78E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1AC4A47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04E7367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520372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FF0FCE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0A29D5E9" w14:textId="77777777" w:rsidTr="00EB57CD">
        <w:trPr>
          <w:trHeight w:val="290"/>
        </w:trPr>
        <w:tc>
          <w:tcPr>
            <w:tcW w:w="4014" w:type="dxa"/>
            <w:tcBorders>
              <w:top w:val="nil"/>
              <w:left w:val="nil"/>
              <w:bottom w:val="nil"/>
              <w:right w:val="nil"/>
            </w:tcBorders>
            <w:shd w:val="clear" w:color="auto" w:fill="auto"/>
            <w:noWrap/>
            <w:vAlign w:val="bottom"/>
            <w:hideMark/>
          </w:tcPr>
          <w:p w14:paraId="7939CCE3"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9_1-Saturn_450BLU.avi</w:t>
            </w:r>
          </w:p>
        </w:tc>
        <w:tc>
          <w:tcPr>
            <w:tcW w:w="1070" w:type="dxa"/>
            <w:tcBorders>
              <w:top w:val="nil"/>
              <w:left w:val="nil"/>
              <w:bottom w:val="nil"/>
              <w:right w:val="nil"/>
            </w:tcBorders>
            <w:shd w:val="clear" w:color="auto" w:fill="auto"/>
            <w:noWrap/>
            <w:vAlign w:val="bottom"/>
            <w:hideMark/>
          </w:tcPr>
          <w:p w14:paraId="397624C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046E2AD5"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116DF1D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41E485E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6F0AD0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104D4089" w14:textId="77777777" w:rsidTr="00EB57CD">
        <w:trPr>
          <w:trHeight w:val="290"/>
        </w:trPr>
        <w:tc>
          <w:tcPr>
            <w:tcW w:w="4014" w:type="dxa"/>
            <w:tcBorders>
              <w:top w:val="nil"/>
              <w:left w:val="nil"/>
              <w:bottom w:val="nil"/>
              <w:right w:val="nil"/>
            </w:tcBorders>
            <w:shd w:val="clear" w:color="auto" w:fill="auto"/>
            <w:noWrap/>
            <w:vAlign w:val="bottom"/>
            <w:hideMark/>
          </w:tcPr>
          <w:p w14:paraId="01FFF755"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1_1-Saturn_450BLU.avi</w:t>
            </w:r>
          </w:p>
        </w:tc>
        <w:tc>
          <w:tcPr>
            <w:tcW w:w="1070" w:type="dxa"/>
            <w:tcBorders>
              <w:top w:val="nil"/>
              <w:left w:val="nil"/>
              <w:bottom w:val="nil"/>
              <w:right w:val="nil"/>
            </w:tcBorders>
            <w:shd w:val="clear" w:color="auto" w:fill="auto"/>
            <w:noWrap/>
            <w:vAlign w:val="bottom"/>
            <w:hideMark/>
          </w:tcPr>
          <w:p w14:paraId="53C0276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0DB3BA97"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4309F11F"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6F7409ED"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1ADB6D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28B217D2" w14:textId="77777777" w:rsidTr="00EB57CD">
        <w:trPr>
          <w:trHeight w:val="290"/>
        </w:trPr>
        <w:tc>
          <w:tcPr>
            <w:tcW w:w="4014" w:type="dxa"/>
            <w:tcBorders>
              <w:top w:val="nil"/>
              <w:left w:val="nil"/>
              <w:bottom w:val="nil"/>
              <w:right w:val="nil"/>
            </w:tcBorders>
            <w:shd w:val="clear" w:color="auto" w:fill="auto"/>
            <w:noWrap/>
            <w:vAlign w:val="bottom"/>
            <w:hideMark/>
          </w:tcPr>
          <w:p w14:paraId="7EB19218"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3_9-Saturn_632OI.avi</w:t>
            </w:r>
          </w:p>
        </w:tc>
        <w:tc>
          <w:tcPr>
            <w:tcW w:w="1070" w:type="dxa"/>
            <w:tcBorders>
              <w:top w:val="nil"/>
              <w:left w:val="nil"/>
              <w:bottom w:val="nil"/>
              <w:right w:val="nil"/>
            </w:tcBorders>
            <w:shd w:val="clear" w:color="auto" w:fill="auto"/>
            <w:noWrap/>
            <w:vAlign w:val="bottom"/>
            <w:hideMark/>
          </w:tcPr>
          <w:p w14:paraId="7D3EAA1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6810FD1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bottom w:val="nil"/>
              <w:right w:val="nil"/>
            </w:tcBorders>
            <w:shd w:val="clear" w:color="auto" w:fill="auto"/>
            <w:noWrap/>
            <w:vAlign w:val="bottom"/>
            <w:hideMark/>
          </w:tcPr>
          <w:p w14:paraId="6EC9499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B1A277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567C30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4A07C2F0" w14:textId="77777777" w:rsidTr="00EB57CD">
        <w:trPr>
          <w:trHeight w:val="290"/>
        </w:trPr>
        <w:tc>
          <w:tcPr>
            <w:tcW w:w="4014" w:type="dxa"/>
            <w:tcBorders>
              <w:top w:val="nil"/>
              <w:left w:val="nil"/>
              <w:right w:val="nil"/>
            </w:tcBorders>
            <w:shd w:val="clear" w:color="auto" w:fill="auto"/>
            <w:noWrap/>
            <w:vAlign w:val="bottom"/>
            <w:hideMark/>
          </w:tcPr>
          <w:p w14:paraId="5348AE53"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6_0-Saturn_632OI.avi</w:t>
            </w:r>
          </w:p>
        </w:tc>
        <w:tc>
          <w:tcPr>
            <w:tcW w:w="1070" w:type="dxa"/>
            <w:tcBorders>
              <w:top w:val="nil"/>
              <w:left w:val="nil"/>
              <w:right w:val="nil"/>
            </w:tcBorders>
            <w:shd w:val="clear" w:color="auto" w:fill="auto"/>
            <w:noWrap/>
            <w:vAlign w:val="bottom"/>
            <w:hideMark/>
          </w:tcPr>
          <w:p w14:paraId="26549A98"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right w:val="nil"/>
            </w:tcBorders>
            <w:shd w:val="clear" w:color="auto" w:fill="auto"/>
            <w:noWrap/>
            <w:vAlign w:val="bottom"/>
            <w:hideMark/>
          </w:tcPr>
          <w:p w14:paraId="16BB770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right w:val="nil"/>
            </w:tcBorders>
            <w:shd w:val="clear" w:color="auto" w:fill="auto"/>
            <w:noWrap/>
            <w:vAlign w:val="bottom"/>
            <w:hideMark/>
          </w:tcPr>
          <w:p w14:paraId="30D2687D"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right w:val="nil"/>
            </w:tcBorders>
            <w:shd w:val="clear" w:color="auto" w:fill="auto"/>
            <w:noWrap/>
            <w:vAlign w:val="bottom"/>
            <w:hideMark/>
          </w:tcPr>
          <w:p w14:paraId="12FF638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6A9AA70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0A0BF4DD" w14:textId="77777777" w:rsidTr="00EB57CD">
        <w:trPr>
          <w:trHeight w:val="290"/>
        </w:trPr>
        <w:tc>
          <w:tcPr>
            <w:tcW w:w="4014" w:type="dxa"/>
            <w:tcBorders>
              <w:top w:val="nil"/>
              <w:left w:val="nil"/>
              <w:bottom w:val="single" w:sz="4" w:space="0" w:color="auto"/>
              <w:right w:val="nil"/>
            </w:tcBorders>
            <w:shd w:val="clear" w:color="auto" w:fill="auto"/>
            <w:noWrap/>
            <w:vAlign w:val="bottom"/>
            <w:hideMark/>
          </w:tcPr>
          <w:p w14:paraId="26CE5EE2"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8_6-Saturn_632OI.avi</w:t>
            </w:r>
          </w:p>
        </w:tc>
        <w:tc>
          <w:tcPr>
            <w:tcW w:w="1070" w:type="dxa"/>
            <w:tcBorders>
              <w:top w:val="nil"/>
              <w:left w:val="nil"/>
              <w:bottom w:val="single" w:sz="4" w:space="0" w:color="auto"/>
              <w:right w:val="nil"/>
            </w:tcBorders>
            <w:shd w:val="clear" w:color="auto" w:fill="auto"/>
            <w:noWrap/>
            <w:vAlign w:val="bottom"/>
            <w:hideMark/>
          </w:tcPr>
          <w:p w14:paraId="561ADAF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single" w:sz="4" w:space="0" w:color="auto"/>
              <w:right w:val="nil"/>
            </w:tcBorders>
            <w:shd w:val="clear" w:color="auto" w:fill="auto"/>
            <w:noWrap/>
            <w:vAlign w:val="bottom"/>
            <w:hideMark/>
          </w:tcPr>
          <w:p w14:paraId="5F4E3D65"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bottom w:val="single" w:sz="4" w:space="0" w:color="auto"/>
              <w:right w:val="nil"/>
            </w:tcBorders>
            <w:shd w:val="clear" w:color="auto" w:fill="auto"/>
            <w:noWrap/>
            <w:vAlign w:val="bottom"/>
            <w:hideMark/>
          </w:tcPr>
          <w:p w14:paraId="57963078"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single" w:sz="4" w:space="0" w:color="auto"/>
              <w:right w:val="nil"/>
            </w:tcBorders>
            <w:shd w:val="clear" w:color="auto" w:fill="auto"/>
            <w:noWrap/>
            <w:vAlign w:val="bottom"/>
            <w:hideMark/>
          </w:tcPr>
          <w:p w14:paraId="37CE5133"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010DD0B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bl>
    <w:p w14:paraId="55978E82" w14:textId="11F2A7B8" w:rsidR="00EB57CD" w:rsidRDefault="00EB57CD"/>
    <w:p w14:paraId="2518EA21" w14:textId="678A3B78" w:rsidR="00C007A9" w:rsidRDefault="00C007A9">
      <w:r>
        <w:rPr>
          <w:noProof/>
        </w:rPr>
        <w:lastRenderedPageBreak/>
        <w:drawing>
          <wp:inline distT="0" distB="0" distL="0" distR="0" wp14:anchorId="380E7EE7" wp14:editId="31DF88A7">
            <wp:extent cx="3657600" cy="3657600"/>
            <wp:effectExtent l="0" t="0" r="0" b="0"/>
            <wp:docPr id="585" name="Picture 585" descr="A picture containing text, indoor, dark, porcel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 name="Picture 585" descr="A picture containing text, indoor, dark, porcelain&#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C59DAC1" w14:textId="023BAB53" w:rsidR="00C007A9" w:rsidRDefault="00BE3FCF">
      <w:r w:rsidRPr="00BE3FCF">
        <w:t>20210910UTSaturn-NavigatedArray.png</w:t>
      </w:r>
    </w:p>
    <w:p w14:paraId="46284F4A" w14:textId="77777777" w:rsidR="00BE3FCF" w:rsidRDefault="00BE3FCF"/>
    <w:p w14:paraId="5A7B13A3" w14:textId="77777777" w:rsidR="00C007A9" w:rsidRPr="005F2A85" w:rsidRDefault="00C007A9" w:rsidP="00C007A9">
      <w:pPr>
        <w:rPr>
          <w:b/>
          <w:bCs/>
        </w:rPr>
      </w:pPr>
      <w:r w:rsidRPr="005F2A85">
        <w:rPr>
          <w:b/>
          <w:bCs/>
        </w:rPr>
        <w:t>Navigated Image Products</w:t>
      </w:r>
    </w:p>
    <w:p w14:paraId="42583E51" w14:textId="77777777" w:rsidR="00C007A9" w:rsidRDefault="00C007A9" w:rsidP="00C007A9">
      <w:r>
        <w:t>2021-09-10-0335_5-Saturn_550GRN-Wavelets-Derot-Stack.png</w:t>
      </w:r>
    </w:p>
    <w:p w14:paraId="4E5B9240" w14:textId="77777777" w:rsidR="00C007A9" w:rsidRDefault="00C007A9" w:rsidP="00C007A9">
      <w:r>
        <w:t>2021-09-10-0340_1-Saturn_450BLU-Wavelets-Derot-Stack.png</w:t>
      </w:r>
    </w:p>
    <w:p w14:paraId="2A067F83" w14:textId="77777777" w:rsidR="00C007A9" w:rsidRDefault="00C007A9" w:rsidP="00C007A9">
      <w:r>
        <w:t>2021-09-10-0346_2-Saturn_632OI-Wavelets-Derot-Stack.png</w:t>
      </w:r>
    </w:p>
    <w:p w14:paraId="4B536CA0" w14:textId="56568B65" w:rsidR="00C007A9" w:rsidRDefault="00C007A9" w:rsidP="00C007A9">
      <w:r>
        <w:t>2021-09-10-0340_6-Hill-Saturn-R(632)GB-RGB-WhtBal-ClrSmth-Smth-Wavelets.png</w:t>
      </w:r>
    </w:p>
    <w:p w14:paraId="16732DC0" w14:textId="77777777" w:rsidR="00C007A9" w:rsidRDefault="00C007A9"/>
    <w:tbl>
      <w:tblPr>
        <w:tblW w:w="9360" w:type="dxa"/>
        <w:tblLayout w:type="fixed"/>
        <w:tblCellMar>
          <w:left w:w="0" w:type="dxa"/>
          <w:right w:w="0" w:type="dxa"/>
        </w:tblCellMar>
        <w:tblLook w:val="04A0" w:firstRow="1" w:lastRow="0" w:firstColumn="1" w:lastColumn="0" w:noHBand="0" w:noVBand="1"/>
      </w:tblPr>
      <w:tblGrid>
        <w:gridCol w:w="4425"/>
        <w:gridCol w:w="987"/>
        <w:gridCol w:w="987"/>
        <w:gridCol w:w="987"/>
        <w:gridCol w:w="714"/>
        <w:gridCol w:w="1260"/>
      </w:tblGrid>
      <w:tr w:rsidR="00661AB5" w:rsidRPr="00661AB5" w14:paraId="24814A08" w14:textId="77777777" w:rsidTr="00661AB5">
        <w:trPr>
          <w:trHeight w:val="290"/>
        </w:trPr>
        <w:tc>
          <w:tcPr>
            <w:tcW w:w="4425" w:type="dxa"/>
            <w:tcBorders>
              <w:top w:val="single" w:sz="4" w:space="0" w:color="auto"/>
              <w:left w:val="nil"/>
              <w:bottom w:val="single" w:sz="4" w:space="0" w:color="auto"/>
              <w:right w:val="nil"/>
            </w:tcBorders>
            <w:shd w:val="clear" w:color="auto" w:fill="auto"/>
            <w:noWrap/>
            <w:vAlign w:val="bottom"/>
            <w:hideMark/>
          </w:tcPr>
          <w:p w14:paraId="71D149C4" w14:textId="77777777" w:rsidR="00661AB5" w:rsidRPr="00661AB5" w:rsidRDefault="00661AB5">
            <w:pPr>
              <w:rPr>
                <w:rFonts w:ascii="Calibri" w:hAnsi="Calibri" w:cs="Calibri"/>
                <w:b/>
                <w:bCs/>
                <w:color w:val="000000"/>
                <w:sz w:val="20"/>
                <w:szCs w:val="20"/>
              </w:rPr>
            </w:pPr>
            <w:r w:rsidRPr="00661AB5">
              <w:rPr>
                <w:rFonts w:ascii="Calibri" w:hAnsi="Calibri" w:cs="Calibri"/>
                <w:b/>
                <w:bCs/>
                <w:color w:val="000000"/>
                <w:sz w:val="20"/>
                <w:szCs w:val="20"/>
              </w:rPr>
              <w:t>Video File</w:t>
            </w:r>
          </w:p>
        </w:tc>
        <w:tc>
          <w:tcPr>
            <w:tcW w:w="987" w:type="dxa"/>
            <w:tcBorders>
              <w:top w:val="single" w:sz="4" w:space="0" w:color="auto"/>
              <w:left w:val="nil"/>
              <w:bottom w:val="single" w:sz="4" w:space="0" w:color="auto"/>
              <w:right w:val="nil"/>
            </w:tcBorders>
            <w:shd w:val="clear" w:color="auto" w:fill="auto"/>
            <w:noWrap/>
            <w:vAlign w:val="bottom"/>
            <w:hideMark/>
          </w:tcPr>
          <w:p w14:paraId="0507CA7C"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Exposure</w:t>
            </w:r>
          </w:p>
        </w:tc>
        <w:tc>
          <w:tcPr>
            <w:tcW w:w="987" w:type="dxa"/>
            <w:tcBorders>
              <w:top w:val="single" w:sz="4" w:space="0" w:color="auto"/>
              <w:left w:val="nil"/>
              <w:bottom w:val="single" w:sz="4" w:space="0" w:color="auto"/>
              <w:right w:val="nil"/>
            </w:tcBorders>
            <w:shd w:val="clear" w:color="auto" w:fill="auto"/>
            <w:noWrap/>
            <w:vAlign w:val="bottom"/>
            <w:hideMark/>
          </w:tcPr>
          <w:p w14:paraId="16EFA847"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Gain</w:t>
            </w:r>
          </w:p>
        </w:tc>
        <w:tc>
          <w:tcPr>
            <w:tcW w:w="987" w:type="dxa"/>
            <w:tcBorders>
              <w:top w:val="single" w:sz="4" w:space="0" w:color="auto"/>
              <w:left w:val="nil"/>
              <w:bottom w:val="single" w:sz="4" w:space="0" w:color="auto"/>
              <w:right w:val="nil"/>
            </w:tcBorders>
            <w:shd w:val="clear" w:color="auto" w:fill="auto"/>
            <w:noWrap/>
            <w:vAlign w:val="bottom"/>
            <w:hideMark/>
          </w:tcPr>
          <w:p w14:paraId="03176C3C"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349FF55E"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794DA22"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Capture Area</w:t>
            </w:r>
          </w:p>
        </w:tc>
      </w:tr>
      <w:tr w:rsidR="00661AB5" w:rsidRPr="00661AB5" w14:paraId="361F6298" w14:textId="77777777" w:rsidTr="00661AB5">
        <w:trPr>
          <w:trHeight w:val="290"/>
        </w:trPr>
        <w:tc>
          <w:tcPr>
            <w:tcW w:w="4425" w:type="dxa"/>
            <w:tcBorders>
              <w:top w:val="single" w:sz="4" w:space="0" w:color="auto"/>
              <w:left w:val="nil"/>
              <w:right w:val="nil"/>
            </w:tcBorders>
            <w:shd w:val="clear" w:color="auto" w:fill="auto"/>
            <w:noWrap/>
            <w:vAlign w:val="bottom"/>
            <w:hideMark/>
          </w:tcPr>
          <w:p w14:paraId="0F01DC2B" w14:textId="77777777" w:rsidR="00661AB5" w:rsidRPr="00661AB5" w:rsidRDefault="00661AB5">
            <w:pPr>
              <w:rPr>
                <w:rFonts w:ascii="Calibri" w:hAnsi="Calibri" w:cs="Calibri"/>
                <w:color w:val="000000"/>
                <w:sz w:val="20"/>
                <w:szCs w:val="20"/>
              </w:rPr>
            </w:pPr>
            <w:r w:rsidRPr="00661AB5">
              <w:rPr>
                <w:rFonts w:ascii="Calibri" w:hAnsi="Calibri" w:cs="Calibri"/>
                <w:color w:val="000000"/>
                <w:sz w:val="20"/>
                <w:szCs w:val="20"/>
              </w:rPr>
              <w:t>2021-09-10-0359_3-NGC7009_656HIA.avi</w:t>
            </w:r>
          </w:p>
        </w:tc>
        <w:tc>
          <w:tcPr>
            <w:tcW w:w="987" w:type="dxa"/>
            <w:tcBorders>
              <w:top w:val="single" w:sz="4" w:space="0" w:color="auto"/>
              <w:left w:val="nil"/>
              <w:right w:val="nil"/>
            </w:tcBorders>
            <w:shd w:val="clear" w:color="auto" w:fill="auto"/>
            <w:noWrap/>
            <w:vAlign w:val="bottom"/>
            <w:hideMark/>
          </w:tcPr>
          <w:p w14:paraId="55680721"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w:t>
            </w:r>
          </w:p>
        </w:tc>
        <w:tc>
          <w:tcPr>
            <w:tcW w:w="987" w:type="dxa"/>
            <w:tcBorders>
              <w:top w:val="single" w:sz="4" w:space="0" w:color="auto"/>
              <w:left w:val="nil"/>
              <w:right w:val="nil"/>
            </w:tcBorders>
            <w:shd w:val="clear" w:color="auto" w:fill="auto"/>
            <w:noWrap/>
            <w:vAlign w:val="bottom"/>
            <w:hideMark/>
          </w:tcPr>
          <w:p w14:paraId="12E66EF5"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0</w:t>
            </w:r>
          </w:p>
        </w:tc>
        <w:tc>
          <w:tcPr>
            <w:tcW w:w="987" w:type="dxa"/>
            <w:tcBorders>
              <w:top w:val="single" w:sz="4" w:space="0" w:color="auto"/>
              <w:left w:val="nil"/>
              <w:right w:val="nil"/>
            </w:tcBorders>
            <w:shd w:val="clear" w:color="auto" w:fill="auto"/>
            <w:noWrap/>
            <w:vAlign w:val="bottom"/>
            <w:hideMark/>
          </w:tcPr>
          <w:p w14:paraId="2D3B6B0C"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50</w:t>
            </w:r>
          </w:p>
        </w:tc>
        <w:tc>
          <w:tcPr>
            <w:tcW w:w="714" w:type="dxa"/>
            <w:tcBorders>
              <w:top w:val="single" w:sz="4" w:space="0" w:color="auto"/>
              <w:left w:val="nil"/>
              <w:right w:val="nil"/>
            </w:tcBorders>
            <w:shd w:val="clear" w:color="auto" w:fill="auto"/>
            <w:noWrap/>
            <w:vAlign w:val="bottom"/>
            <w:hideMark/>
          </w:tcPr>
          <w:p w14:paraId="5B866E1E"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2</w:t>
            </w:r>
          </w:p>
        </w:tc>
        <w:tc>
          <w:tcPr>
            <w:tcW w:w="1260" w:type="dxa"/>
            <w:tcBorders>
              <w:top w:val="single" w:sz="4" w:space="0" w:color="auto"/>
              <w:left w:val="nil"/>
              <w:right w:val="nil"/>
            </w:tcBorders>
            <w:shd w:val="clear" w:color="auto" w:fill="auto"/>
            <w:noWrap/>
            <w:vAlign w:val="bottom"/>
            <w:hideMark/>
          </w:tcPr>
          <w:p w14:paraId="4F3B6F08"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280x960</w:t>
            </w:r>
          </w:p>
        </w:tc>
      </w:tr>
      <w:tr w:rsidR="00661AB5" w:rsidRPr="00661AB5" w14:paraId="1A837B86" w14:textId="77777777" w:rsidTr="00661AB5">
        <w:trPr>
          <w:trHeight w:val="290"/>
        </w:trPr>
        <w:tc>
          <w:tcPr>
            <w:tcW w:w="4425" w:type="dxa"/>
            <w:tcBorders>
              <w:top w:val="nil"/>
              <w:left w:val="nil"/>
              <w:bottom w:val="single" w:sz="4" w:space="0" w:color="auto"/>
              <w:right w:val="nil"/>
            </w:tcBorders>
            <w:shd w:val="clear" w:color="auto" w:fill="auto"/>
            <w:noWrap/>
            <w:vAlign w:val="bottom"/>
            <w:hideMark/>
          </w:tcPr>
          <w:p w14:paraId="6D162F24" w14:textId="77777777" w:rsidR="00661AB5" w:rsidRPr="00661AB5" w:rsidRDefault="00661AB5">
            <w:pPr>
              <w:rPr>
                <w:rFonts w:ascii="Calibri" w:hAnsi="Calibri" w:cs="Calibri"/>
                <w:color w:val="000000"/>
                <w:sz w:val="20"/>
                <w:szCs w:val="20"/>
              </w:rPr>
            </w:pPr>
            <w:r w:rsidRPr="00661AB5">
              <w:rPr>
                <w:rFonts w:ascii="Calibri" w:hAnsi="Calibri" w:cs="Calibri"/>
                <w:color w:val="000000"/>
                <w:sz w:val="20"/>
                <w:szCs w:val="20"/>
              </w:rPr>
              <w:t>2021-09-10-0403_6-NGC7009_656HIA_Dark.avi</w:t>
            </w:r>
          </w:p>
        </w:tc>
        <w:tc>
          <w:tcPr>
            <w:tcW w:w="987" w:type="dxa"/>
            <w:tcBorders>
              <w:top w:val="nil"/>
              <w:left w:val="nil"/>
              <w:bottom w:val="single" w:sz="4" w:space="0" w:color="auto"/>
              <w:right w:val="nil"/>
            </w:tcBorders>
            <w:shd w:val="clear" w:color="auto" w:fill="auto"/>
            <w:noWrap/>
            <w:vAlign w:val="bottom"/>
            <w:hideMark/>
          </w:tcPr>
          <w:p w14:paraId="071B74B0"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w:t>
            </w:r>
          </w:p>
        </w:tc>
        <w:tc>
          <w:tcPr>
            <w:tcW w:w="987" w:type="dxa"/>
            <w:tcBorders>
              <w:top w:val="nil"/>
              <w:left w:val="nil"/>
              <w:bottom w:val="single" w:sz="4" w:space="0" w:color="auto"/>
              <w:right w:val="nil"/>
            </w:tcBorders>
            <w:shd w:val="clear" w:color="auto" w:fill="auto"/>
            <w:noWrap/>
            <w:vAlign w:val="bottom"/>
            <w:hideMark/>
          </w:tcPr>
          <w:p w14:paraId="43583A1C"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0</w:t>
            </w:r>
          </w:p>
        </w:tc>
        <w:tc>
          <w:tcPr>
            <w:tcW w:w="987" w:type="dxa"/>
            <w:tcBorders>
              <w:top w:val="nil"/>
              <w:left w:val="nil"/>
              <w:bottom w:val="single" w:sz="4" w:space="0" w:color="auto"/>
              <w:right w:val="nil"/>
            </w:tcBorders>
            <w:shd w:val="clear" w:color="auto" w:fill="auto"/>
            <w:noWrap/>
            <w:vAlign w:val="bottom"/>
            <w:hideMark/>
          </w:tcPr>
          <w:p w14:paraId="2ABA2A87"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50</w:t>
            </w:r>
          </w:p>
        </w:tc>
        <w:tc>
          <w:tcPr>
            <w:tcW w:w="714" w:type="dxa"/>
            <w:tcBorders>
              <w:top w:val="nil"/>
              <w:left w:val="nil"/>
              <w:bottom w:val="single" w:sz="4" w:space="0" w:color="auto"/>
              <w:right w:val="nil"/>
            </w:tcBorders>
            <w:shd w:val="clear" w:color="auto" w:fill="auto"/>
            <w:noWrap/>
            <w:vAlign w:val="bottom"/>
            <w:hideMark/>
          </w:tcPr>
          <w:p w14:paraId="42FE352A"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2D4A67F9"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280x960</w:t>
            </w:r>
          </w:p>
        </w:tc>
      </w:tr>
    </w:tbl>
    <w:p w14:paraId="01CFF3E2" w14:textId="77777777" w:rsidR="00661AB5" w:rsidRDefault="00661AB5"/>
    <w:p w14:paraId="209A6F24" w14:textId="77777777" w:rsidR="00CA49E7" w:rsidRDefault="00CA49E7">
      <w:r>
        <w:rPr>
          <w:noProof/>
        </w:rPr>
        <w:drawing>
          <wp:inline distT="0" distB="0" distL="0" distR="0" wp14:anchorId="427A8B3E" wp14:editId="1854E53E">
            <wp:extent cx="1905000" cy="1905000"/>
            <wp:effectExtent l="0" t="0" r="0" b="0"/>
            <wp:docPr id="586" name="Picture 586"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 name="Picture 586" descr="A picture containing star, outdoor object, night sky&#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3F89B7B1" w14:textId="14D24892" w:rsidR="001A7F16" w:rsidRDefault="00CA49E7">
      <w:pPr>
        <w:rPr>
          <w:rFonts w:cs="Arial"/>
          <w:b/>
          <w:bCs/>
          <w:sz w:val="26"/>
          <w:szCs w:val="26"/>
        </w:rPr>
      </w:pPr>
      <w:r w:rsidRPr="00CA49E7">
        <w:t>NGC7009-20210910UT-656HIA-sum310sec-Lucky-Crop.jpg</w:t>
      </w:r>
      <w:r w:rsidR="001A7F16">
        <w:br w:type="page"/>
      </w:r>
    </w:p>
    <w:p w14:paraId="1B17A2D3" w14:textId="1866EC73" w:rsidR="0031345A" w:rsidRPr="00D4326C" w:rsidRDefault="0031345A" w:rsidP="0031345A">
      <w:pPr>
        <w:pStyle w:val="Heading3"/>
      </w:pPr>
      <w:bookmarkStart w:id="42" w:name="_Toc86521218"/>
      <w:r>
        <w:lastRenderedPageBreak/>
        <w:t>2021-Sep-</w:t>
      </w:r>
      <w:r w:rsidR="000C3C73">
        <w:t>12</w:t>
      </w:r>
      <w:r>
        <w:t xml:space="preserve"> (Sep-13 UT): </w:t>
      </w:r>
      <w:r w:rsidRPr="002B2B28">
        <w:t xml:space="preserve"> </w:t>
      </w:r>
      <w:r>
        <w:t>Jupiter Video</w:t>
      </w:r>
      <w:bookmarkEnd w:id="42"/>
    </w:p>
    <w:p w14:paraId="74CE4A65" w14:textId="77627D1E" w:rsidR="0031345A" w:rsidRDefault="0031345A" w:rsidP="0031345A">
      <w:pPr>
        <w:rPr>
          <w:color w:val="808080" w:themeColor="background1" w:themeShade="80"/>
          <w:sz w:val="20"/>
        </w:rPr>
      </w:pPr>
      <w:r>
        <w:rPr>
          <w:color w:val="808080" w:themeColor="background1" w:themeShade="80"/>
          <w:sz w:val="20"/>
        </w:rPr>
        <w:t>Last Updated 9/2</w:t>
      </w:r>
      <w:r w:rsidR="001A7F16">
        <w:rPr>
          <w:color w:val="808080" w:themeColor="background1" w:themeShade="80"/>
          <w:sz w:val="20"/>
        </w:rPr>
        <w:t>0</w:t>
      </w:r>
      <w:r>
        <w:rPr>
          <w:color w:val="808080" w:themeColor="background1" w:themeShade="80"/>
          <w:sz w:val="20"/>
        </w:rPr>
        <w:t>/2021</w:t>
      </w:r>
    </w:p>
    <w:p w14:paraId="29090B6A" w14:textId="77777777" w:rsidR="0031345A" w:rsidRDefault="0031345A" w:rsidP="0031345A"/>
    <w:p w14:paraId="168E97CE" w14:textId="77777777" w:rsidR="001A7F16" w:rsidRPr="00220A8A" w:rsidRDefault="001A7F16" w:rsidP="001A7F16">
      <w:r w:rsidRPr="00220A8A">
        <w:t>I believe this night had both very good transparency and seeing, but this is from a recollection several days later.</w:t>
      </w:r>
    </w:p>
    <w:p w14:paraId="505531E7"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390"/>
        <w:gridCol w:w="994"/>
        <w:gridCol w:w="994"/>
        <w:gridCol w:w="994"/>
        <w:gridCol w:w="818"/>
        <w:gridCol w:w="1170"/>
      </w:tblGrid>
      <w:tr w:rsidR="001A7F16" w:rsidRPr="001A7F16" w14:paraId="3FCEDEC0" w14:textId="77777777" w:rsidTr="001A7F16">
        <w:trPr>
          <w:trHeight w:val="290"/>
        </w:trPr>
        <w:tc>
          <w:tcPr>
            <w:tcW w:w="4390" w:type="dxa"/>
            <w:tcBorders>
              <w:top w:val="single" w:sz="4" w:space="0" w:color="auto"/>
              <w:left w:val="nil"/>
              <w:bottom w:val="single" w:sz="4" w:space="0" w:color="auto"/>
              <w:right w:val="nil"/>
            </w:tcBorders>
            <w:shd w:val="clear" w:color="auto" w:fill="auto"/>
            <w:noWrap/>
            <w:vAlign w:val="bottom"/>
            <w:hideMark/>
          </w:tcPr>
          <w:p w14:paraId="1A626783" w14:textId="77777777" w:rsidR="001A7F16" w:rsidRPr="001A7F16" w:rsidRDefault="001A7F16">
            <w:pPr>
              <w:rPr>
                <w:rFonts w:ascii="Calibri" w:hAnsi="Calibri" w:cs="Calibri"/>
                <w:b/>
                <w:bCs/>
                <w:color w:val="000000"/>
                <w:sz w:val="20"/>
                <w:szCs w:val="20"/>
              </w:rPr>
            </w:pPr>
            <w:r w:rsidRPr="001A7F16">
              <w:rPr>
                <w:rFonts w:ascii="Calibri" w:hAnsi="Calibri" w:cs="Calibri"/>
                <w:b/>
                <w:bCs/>
                <w:color w:val="000000"/>
                <w:sz w:val="20"/>
                <w:szCs w:val="20"/>
              </w:rPr>
              <w:t>Video File</w:t>
            </w:r>
          </w:p>
        </w:tc>
        <w:tc>
          <w:tcPr>
            <w:tcW w:w="994" w:type="dxa"/>
            <w:tcBorders>
              <w:top w:val="single" w:sz="4" w:space="0" w:color="auto"/>
              <w:left w:val="nil"/>
              <w:bottom w:val="single" w:sz="4" w:space="0" w:color="auto"/>
              <w:right w:val="nil"/>
            </w:tcBorders>
            <w:shd w:val="clear" w:color="auto" w:fill="auto"/>
            <w:noWrap/>
            <w:vAlign w:val="bottom"/>
            <w:hideMark/>
          </w:tcPr>
          <w:p w14:paraId="4C29CB4E"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Exposure</w:t>
            </w:r>
          </w:p>
        </w:tc>
        <w:tc>
          <w:tcPr>
            <w:tcW w:w="994" w:type="dxa"/>
            <w:tcBorders>
              <w:top w:val="single" w:sz="4" w:space="0" w:color="auto"/>
              <w:left w:val="nil"/>
              <w:bottom w:val="single" w:sz="4" w:space="0" w:color="auto"/>
              <w:right w:val="nil"/>
            </w:tcBorders>
            <w:shd w:val="clear" w:color="auto" w:fill="auto"/>
            <w:noWrap/>
            <w:vAlign w:val="bottom"/>
            <w:hideMark/>
          </w:tcPr>
          <w:p w14:paraId="7A694A72"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Gain</w:t>
            </w:r>
          </w:p>
        </w:tc>
        <w:tc>
          <w:tcPr>
            <w:tcW w:w="994" w:type="dxa"/>
            <w:tcBorders>
              <w:top w:val="single" w:sz="4" w:space="0" w:color="auto"/>
              <w:left w:val="nil"/>
              <w:bottom w:val="single" w:sz="4" w:space="0" w:color="auto"/>
              <w:right w:val="nil"/>
            </w:tcBorders>
            <w:shd w:val="clear" w:color="auto" w:fill="auto"/>
            <w:noWrap/>
            <w:vAlign w:val="bottom"/>
            <w:hideMark/>
          </w:tcPr>
          <w:p w14:paraId="3459F2D2"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Gamma</w:t>
            </w:r>
          </w:p>
        </w:tc>
        <w:tc>
          <w:tcPr>
            <w:tcW w:w="818" w:type="dxa"/>
            <w:tcBorders>
              <w:top w:val="single" w:sz="4" w:space="0" w:color="auto"/>
              <w:left w:val="nil"/>
              <w:bottom w:val="single" w:sz="4" w:space="0" w:color="auto"/>
              <w:right w:val="nil"/>
            </w:tcBorders>
            <w:shd w:val="clear" w:color="auto" w:fill="auto"/>
            <w:noWrap/>
            <w:vAlign w:val="bottom"/>
            <w:hideMark/>
          </w:tcPr>
          <w:p w14:paraId="79C5426B"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1F9204CD"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Capture Area</w:t>
            </w:r>
          </w:p>
        </w:tc>
      </w:tr>
      <w:tr w:rsidR="001A7F16" w:rsidRPr="001A7F16" w14:paraId="272A91F1" w14:textId="77777777" w:rsidTr="001A7F16">
        <w:trPr>
          <w:trHeight w:val="290"/>
        </w:trPr>
        <w:tc>
          <w:tcPr>
            <w:tcW w:w="4390" w:type="dxa"/>
            <w:tcBorders>
              <w:top w:val="single" w:sz="4" w:space="0" w:color="auto"/>
              <w:left w:val="nil"/>
              <w:bottom w:val="nil"/>
              <w:right w:val="nil"/>
            </w:tcBorders>
            <w:shd w:val="clear" w:color="auto" w:fill="auto"/>
            <w:noWrap/>
            <w:vAlign w:val="bottom"/>
            <w:hideMark/>
          </w:tcPr>
          <w:p w14:paraId="7E44410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37_6-Jupiter_630OI.avi</w:t>
            </w:r>
          </w:p>
        </w:tc>
        <w:tc>
          <w:tcPr>
            <w:tcW w:w="994" w:type="dxa"/>
            <w:tcBorders>
              <w:top w:val="single" w:sz="4" w:space="0" w:color="auto"/>
              <w:left w:val="nil"/>
              <w:bottom w:val="nil"/>
              <w:right w:val="nil"/>
            </w:tcBorders>
            <w:shd w:val="clear" w:color="auto" w:fill="auto"/>
            <w:noWrap/>
            <w:vAlign w:val="bottom"/>
            <w:hideMark/>
          </w:tcPr>
          <w:p w14:paraId="1B7F2B6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single" w:sz="4" w:space="0" w:color="auto"/>
              <w:left w:val="nil"/>
              <w:bottom w:val="nil"/>
              <w:right w:val="nil"/>
            </w:tcBorders>
            <w:shd w:val="clear" w:color="auto" w:fill="auto"/>
            <w:noWrap/>
            <w:vAlign w:val="bottom"/>
            <w:hideMark/>
          </w:tcPr>
          <w:p w14:paraId="78B1702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single" w:sz="4" w:space="0" w:color="auto"/>
              <w:left w:val="nil"/>
              <w:bottom w:val="nil"/>
              <w:right w:val="nil"/>
            </w:tcBorders>
            <w:shd w:val="clear" w:color="auto" w:fill="auto"/>
            <w:noWrap/>
            <w:vAlign w:val="bottom"/>
            <w:hideMark/>
          </w:tcPr>
          <w:p w14:paraId="4A29530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single" w:sz="4" w:space="0" w:color="auto"/>
              <w:left w:val="nil"/>
              <w:bottom w:val="nil"/>
              <w:right w:val="nil"/>
            </w:tcBorders>
            <w:shd w:val="clear" w:color="auto" w:fill="auto"/>
            <w:noWrap/>
            <w:vAlign w:val="bottom"/>
            <w:hideMark/>
          </w:tcPr>
          <w:p w14:paraId="2E63F85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C3BA4B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5F62A2D" w14:textId="77777777" w:rsidTr="001A7F16">
        <w:trPr>
          <w:trHeight w:val="290"/>
        </w:trPr>
        <w:tc>
          <w:tcPr>
            <w:tcW w:w="4390" w:type="dxa"/>
            <w:tcBorders>
              <w:top w:val="nil"/>
              <w:left w:val="nil"/>
              <w:bottom w:val="nil"/>
              <w:right w:val="nil"/>
            </w:tcBorders>
            <w:shd w:val="clear" w:color="auto" w:fill="auto"/>
            <w:noWrap/>
            <w:vAlign w:val="bottom"/>
            <w:hideMark/>
          </w:tcPr>
          <w:p w14:paraId="272D8A6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39_8-Jupiter_630OI.avi</w:t>
            </w:r>
          </w:p>
        </w:tc>
        <w:tc>
          <w:tcPr>
            <w:tcW w:w="994" w:type="dxa"/>
            <w:tcBorders>
              <w:top w:val="nil"/>
              <w:left w:val="nil"/>
              <w:bottom w:val="nil"/>
              <w:right w:val="nil"/>
            </w:tcBorders>
            <w:shd w:val="clear" w:color="auto" w:fill="auto"/>
            <w:noWrap/>
            <w:vAlign w:val="bottom"/>
            <w:hideMark/>
          </w:tcPr>
          <w:p w14:paraId="1922EEE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6C32EB5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787ADB3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1C37D36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4B4C4F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2CA3946" w14:textId="77777777" w:rsidTr="001A7F16">
        <w:trPr>
          <w:trHeight w:val="290"/>
        </w:trPr>
        <w:tc>
          <w:tcPr>
            <w:tcW w:w="4390" w:type="dxa"/>
            <w:tcBorders>
              <w:top w:val="nil"/>
              <w:left w:val="nil"/>
              <w:bottom w:val="nil"/>
              <w:right w:val="nil"/>
            </w:tcBorders>
            <w:shd w:val="clear" w:color="auto" w:fill="auto"/>
            <w:noWrap/>
            <w:vAlign w:val="bottom"/>
            <w:hideMark/>
          </w:tcPr>
          <w:p w14:paraId="0FBCDB6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2_2-Jupiter_656HIA.avi</w:t>
            </w:r>
          </w:p>
        </w:tc>
        <w:tc>
          <w:tcPr>
            <w:tcW w:w="994" w:type="dxa"/>
            <w:tcBorders>
              <w:top w:val="nil"/>
              <w:left w:val="nil"/>
              <w:bottom w:val="nil"/>
              <w:right w:val="nil"/>
            </w:tcBorders>
            <w:shd w:val="clear" w:color="auto" w:fill="auto"/>
            <w:noWrap/>
            <w:vAlign w:val="bottom"/>
            <w:hideMark/>
          </w:tcPr>
          <w:p w14:paraId="5B39330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3C67EAD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79A801C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D5935C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71620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1ABB9838" w14:textId="77777777" w:rsidTr="001A7F16">
        <w:trPr>
          <w:trHeight w:val="290"/>
        </w:trPr>
        <w:tc>
          <w:tcPr>
            <w:tcW w:w="4390" w:type="dxa"/>
            <w:tcBorders>
              <w:top w:val="nil"/>
              <w:left w:val="nil"/>
              <w:bottom w:val="nil"/>
              <w:right w:val="nil"/>
            </w:tcBorders>
            <w:shd w:val="clear" w:color="auto" w:fill="auto"/>
            <w:noWrap/>
            <w:vAlign w:val="bottom"/>
            <w:hideMark/>
          </w:tcPr>
          <w:p w14:paraId="53041C01"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4_4-Jupiter_656HIA.avi</w:t>
            </w:r>
          </w:p>
        </w:tc>
        <w:tc>
          <w:tcPr>
            <w:tcW w:w="994" w:type="dxa"/>
            <w:tcBorders>
              <w:top w:val="nil"/>
              <w:left w:val="nil"/>
              <w:bottom w:val="nil"/>
              <w:right w:val="nil"/>
            </w:tcBorders>
            <w:shd w:val="clear" w:color="auto" w:fill="auto"/>
            <w:noWrap/>
            <w:vAlign w:val="bottom"/>
            <w:hideMark/>
          </w:tcPr>
          <w:p w14:paraId="5FB329A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7751DC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1A96956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1DEF11C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78A967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6F6AD82A" w14:textId="77777777" w:rsidTr="001A7F16">
        <w:trPr>
          <w:trHeight w:val="290"/>
        </w:trPr>
        <w:tc>
          <w:tcPr>
            <w:tcW w:w="4390" w:type="dxa"/>
            <w:tcBorders>
              <w:top w:val="nil"/>
              <w:left w:val="nil"/>
              <w:bottom w:val="nil"/>
              <w:right w:val="nil"/>
            </w:tcBorders>
            <w:shd w:val="clear" w:color="auto" w:fill="auto"/>
            <w:noWrap/>
            <w:vAlign w:val="bottom"/>
            <w:hideMark/>
          </w:tcPr>
          <w:p w14:paraId="29CB645A"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6_8-Jupiter_647CNT.avi</w:t>
            </w:r>
          </w:p>
        </w:tc>
        <w:tc>
          <w:tcPr>
            <w:tcW w:w="994" w:type="dxa"/>
            <w:tcBorders>
              <w:top w:val="nil"/>
              <w:left w:val="nil"/>
              <w:bottom w:val="nil"/>
              <w:right w:val="nil"/>
            </w:tcBorders>
            <w:shd w:val="clear" w:color="auto" w:fill="auto"/>
            <w:noWrap/>
            <w:vAlign w:val="bottom"/>
            <w:hideMark/>
          </w:tcPr>
          <w:p w14:paraId="7AD5998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6F6F98C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745B25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7D75A3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BABF88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3325BFFE" w14:textId="77777777" w:rsidTr="001A7F16">
        <w:trPr>
          <w:trHeight w:val="290"/>
        </w:trPr>
        <w:tc>
          <w:tcPr>
            <w:tcW w:w="4390" w:type="dxa"/>
            <w:tcBorders>
              <w:top w:val="nil"/>
              <w:left w:val="nil"/>
              <w:bottom w:val="nil"/>
              <w:right w:val="nil"/>
            </w:tcBorders>
            <w:shd w:val="clear" w:color="auto" w:fill="auto"/>
            <w:noWrap/>
            <w:vAlign w:val="bottom"/>
            <w:hideMark/>
          </w:tcPr>
          <w:p w14:paraId="70F3C42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8_9-Jupiter_647CNT.avi</w:t>
            </w:r>
          </w:p>
        </w:tc>
        <w:tc>
          <w:tcPr>
            <w:tcW w:w="994" w:type="dxa"/>
            <w:tcBorders>
              <w:top w:val="nil"/>
              <w:left w:val="nil"/>
              <w:bottom w:val="nil"/>
              <w:right w:val="nil"/>
            </w:tcBorders>
            <w:shd w:val="clear" w:color="auto" w:fill="auto"/>
            <w:noWrap/>
            <w:vAlign w:val="bottom"/>
            <w:hideMark/>
          </w:tcPr>
          <w:p w14:paraId="52B8366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000ADB9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3B97EE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EA9583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1AB493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B48C3D0" w14:textId="77777777" w:rsidTr="001A7F16">
        <w:trPr>
          <w:trHeight w:val="290"/>
        </w:trPr>
        <w:tc>
          <w:tcPr>
            <w:tcW w:w="4390" w:type="dxa"/>
            <w:tcBorders>
              <w:top w:val="nil"/>
              <w:left w:val="nil"/>
              <w:bottom w:val="nil"/>
              <w:right w:val="nil"/>
            </w:tcBorders>
            <w:shd w:val="clear" w:color="auto" w:fill="auto"/>
            <w:noWrap/>
            <w:vAlign w:val="bottom"/>
            <w:hideMark/>
          </w:tcPr>
          <w:p w14:paraId="4A433F66"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2_0-Jupiter_450BLU.avi</w:t>
            </w:r>
          </w:p>
        </w:tc>
        <w:tc>
          <w:tcPr>
            <w:tcW w:w="994" w:type="dxa"/>
            <w:tcBorders>
              <w:top w:val="nil"/>
              <w:left w:val="nil"/>
              <w:bottom w:val="nil"/>
              <w:right w:val="nil"/>
            </w:tcBorders>
            <w:shd w:val="clear" w:color="auto" w:fill="auto"/>
            <w:noWrap/>
            <w:vAlign w:val="bottom"/>
            <w:hideMark/>
          </w:tcPr>
          <w:p w14:paraId="10E41AE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1</w:t>
            </w:r>
          </w:p>
        </w:tc>
        <w:tc>
          <w:tcPr>
            <w:tcW w:w="994" w:type="dxa"/>
            <w:tcBorders>
              <w:top w:val="nil"/>
              <w:left w:val="nil"/>
              <w:bottom w:val="nil"/>
              <w:right w:val="nil"/>
            </w:tcBorders>
            <w:shd w:val="clear" w:color="auto" w:fill="auto"/>
            <w:noWrap/>
            <w:vAlign w:val="bottom"/>
            <w:hideMark/>
          </w:tcPr>
          <w:p w14:paraId="19E7CFA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6D16100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0272F9D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FE7D0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210E224B" w14:textId="77777777" w:rsidTr="001A7F16">
        <w:trPr>
          <w:trHeight w:val="290"/>
        </w:trPr>
        <w:tc>
          <w:tcPr>
            <w:tcW w:w="4390" w:type="dxa"/>
            <w:tcBorders>
              <w:top w:val="nil"/>
              <w:left w:val="nil"/>
              <w:bottom w:val="nil"/>
              <w:right w:val="nil"/>
            </w:tcBorders>
            <w:shd w:val="clear" w:color="auto" w:fill="auto"/>
            <w:noWrap/>
            <w:vAlign w:val="bottom"/>
            <w:hideMark/>
          </w:tcPr>
          <w:p w14:paraId="418CEDDC"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3_1-Jupiter_450BLU.avi</w:t>
            </w:r>
          </w:p>
        </w:tc>
        <w:tc>
          <w:tcPr>
            <w:tcW w:w="994" w:type="dxa"/>
            <w:tcBorders>
              <w:top w:val="nil"/>
              <w:left w:val="nil"/>
              <w:bottom w:val="nil"/>
              <w:right w:val="nil"/>
            </w:tcBorders>
            <w:shd w:val="clear" w:color="auto" w:fill="auto"/>
            <w:noWrap/>
            <w:vAlign w:val="bottom"/>
            <w:hideMark/>
          </w:tcPr>
          <w:p w14:paraId="568DEE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1</w:t>
            </w:r>
          </w:p>
        </w:tc>
        <w:tc>
          <w:tcPr>
            <w:tcW w:w="994" w:type="dxa"/>
            <w:tcBorders>
              <w:top w:val="nil"/>
              <w:left w:val="nil"/>
              <w:bottom w:val="nil"/>
              <w:right w:val="nil"/>
            </w:tcBorders>
            <w:shd w:val="clear" w:color="auto" w:fill="auto"/>
            <w:noWrap/>
            <w:vAlign w:val="bottom"/>
            <w:hideMark/>
          </w:tcPr>
          <w:p w14:paraId="1E15054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77800D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1C5B4C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8B4898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B9C6CE8" w14:textId="77777777" w:rsidTr="001A7F16">
        <w:trPr>
          <w:trHeight w:val="290"/>
        </w:trPr>
        <w:tc>
          <w:tcPr>
            <w:tcW w:w="4390" w:type="dxa"/>
            <w:tcBorders>
              <w:top w:val="nil"/>
              <w:left w:val="nil"/>
              <w:bottom w:val="nil"/>
              <w:right w:val="nil"/>
            </w:tcBorders>
            <w:shd w:val="clear" w:color="auto" w:fill="auto"/>
            <w:noWrap/>
            <w:vAlign w:val="bottom"/>
            <w:hideMark/>
          </w:tcPr>
          <w:p w14:paraId="36466DF0"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4_8-Jupiter_550GRN.avi</w:t>
            </w:r>
          </w:p>
        </w:tc>
        <w:tc>
          <w:tcPr>
            <w:tcW w:w="994" w:type="dxa"/>
            <w:tcBorders>
              <w:top w:val="nil"/>
              <w:left w:val="nil"/>
              <w:bottom w:val="nil"/>
              <w:right w:val="nil"/>
            </w:tcBorders>
            <w:shd w:val="clear" w:color="auto" w:fill="auto"/>
            <w:noWrap/>
            <w:vAlign w:val="bottom"/>
            <w:hideMark/>
          </w:tcPr>
          <w:p w14:paraId="46F4701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05</w:t>
            </w:r>
          </w:p>
        </w:tc>
        <w:tc>
          <w:tcPr>
            <w:tcW w:w="994" w:type="dxa"/>
            <w:tcBorders>
              <w:top w:val="nil"/>
              <w:left w:val="nil"/>
              <w:bottom w:val="nil"/>
              <w:right w:val="nil"/>
            </w:tcBorders>
            <w:shd w:val="clear" w:color="auto" w:fill="auto"/>
            <w:noWrap/>
            <w:vAlign w:val="bottom"/>
            <w:hideMark/>
          </w:tcPr>
          <w:p w14:paraId="2A7D35B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083788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6EB3262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9CBD44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9FD8FFA" w14:textId="77777777" w:rsidTr="001A7F16">
        <w:trPr>
          <w:trHeight w:val="290"/>
        </w:trPr>
        <w:tc>
          <w:tcPr>
            <w:tcW w:w="4390" w:type="dxa"/>
            <w:tcBorders>
              <w:top w:val="nil"/>
              <w:left w:val="nil"/>
              <w:bottom w:val="nil"/>
              <w:right w:val="nil"/>
            </w:tcBorders>
            <w:shd w:val="clear" w:color="auto" w:fill="auto"/>
            <w:noWrap/>
            <w:vAlign w:val="bottom"/>
            <w:hideMark/>
          </w:tcPr>
          <w:p w14:paraId="4B0ADF71"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5_8-Jupiter_550GRN.avi</w:t>
            </w:r>
          </w:p>
        </w:tc>
        <w:tc>
          <w:tcPr>
            <w:tcW w:w="994" w:type="dxa"/>
            <w:tcBorders>
              <w:top w:val="nil"/>
              <w:left w:val="nil"/>
              <w:bottom w:val="nil"/>
              <w:right w:val="nil"/>
            </w:tcBorders>
            <w:shd w:val="clear" w:color="auto" w:fill="auto"/>
            <w:noWrap/>
            <w:vAlign w:val="bottom"/>
            <w:hideMark/>
          </w:tcPr>
          <w:p w14:paraId="7B2ABFC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05</w:t>
            </w:r>
          </w:p>
        </w:tc>
        <w:tc>
          <w:tcPr>
            <w:tcW w:w="994" w:type="dxa"/>
            <w:tcBorders>
              <w:top w:val="nil"/>
              <w:left w:val="nil"/>
              <w:bottom w:val="nil"/>
              <w:right w:val="nil"/>
            </w:tcBorders>
            <w:shd w:val="clear" w:color="auto" w:fill="auto"/>
            <w:noWrap/>
            <w:vAlign w:val="bottom"/>
            <w:hideMark/>
          </w:tcPr>
          <w:p w14:paraId="320B107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6D82F49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53EE963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305363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29203BD" w14:textId="77777777" w:rsidTr="001A7F16">
        <w:trPr>
          <w:trHeight w:val="290"/>
        </w:trPr>
        <w:tc>
          <w:tcPr>
            <w:tcW w:w="4390" w:type="dxa"/>
            <w:tcBorders>
              <w:top w:val="nil"/>
              <w:left w:val="nil"/>
              <w:bottom w:val="nil"/>
              <w:right w:val="nil"/>
            </w:tcBorders>
            <w:shd w:val="clear" w:color="auto" w:fill="auto"/>
            <w:noWrap/>
            <w:vAlign w:val="bottom"/>
            <w:hideMark/>
          </w:tcPr>
          <w:p w14:paraId="0F896C47"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2_3-Jupiter_380NUV.avi</w:t>
            </w:r>
          </w:p>
        </w:tc>
        <w:tc>
          <w:tcPr>
            <w:tcW w:w="994" w:type="dxa"/>
            <w:tcBorders>
              <w:top w:val="nil"/>
              <w:left w:val="nil"/>
              <w:bottom w:val="nil"/>
              <w:right w:val="nil"/>
            </w:tcBorders>
            <w:shd w:val="clear" w:color="auto" w:fill="auto"/>
            <w:noWrap/>
            <w:vAlign w:val="bottom"/>
            <w:hideMark/>
          </w:tcPr>
          <w:p w14:paraId="260B8C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242C1A9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B05603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2849B2E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E61A20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DBB77F6" w14:textId="77777777" w:rsidTr="001A7F16">
        <w:trPr>
          <w:trHeight w:val="290"/>
        </w:trPr>
        <w:tc>
          <w:tcPr>
            <w:tcW w:w="4390" w:type="dxa"/>
            <w:tcBorders>
              <w:top w:val="nil"/>
              <w:left w:val="nil"/>
              <w:bottom w:val="nil"/>
              <w:right w:val="nil"/>
            </w:tcBorders>
            <w:shd w:val="clear" w:color="auto" w:fill="auto"/>
            <w:noWrap/>
            <w:vAlign w:val="bottom"/>
            <w:hideMark/>
          </w:tcPr>
          <w:p w14:paraId="66A66D0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4_4-Jupiter_380NUV.avi</w:t>
            </w:r>
          </w:p>
        </w:tc>
        <w:tc>
          <w:tcPr>
            <w:tcW w:w="994" w:type="dxa"/>
            <w:tcBorders>
              <w:top w:val="nil"/>
              <w:left w:val="nil"/>
              <w:bottom w:val="nil"/>
              <w:right w:val="nil"/>
            </w:tcBorders>
            <w:shd w:val="clear" w:color="auto" w:fill="auto"/>
            <w:noWrap/>
            <w:vAlign w:val="bottom"/>
            <w:hideMark/>
          </w:tcPr>
          <w:p w14:paraId="19B0CF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2F1913A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7014875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5E984CD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3C8143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8EAA361" w14:textId="77777777" w:rsidTr="001A7F16">
        <w:trPr>
          <w:trHeight w:val="290"/>
        </w:trPr>
        <w:tc>
          <w:tcPr>
            <w:tcW w:w="4390" w:type="dxa"/>
            <w:tcBorders>
              <w:top w:val="nil"/>
              <w:left w:val="nil"/>
              <w:bottom w:val="nil"/>
              <w:right w:val="nil"/>
            </w:tcBorders>
            <w:shd w:val="clear" w:color="auto" w:fill="auto"/>
            <w:noWrap/>
            <w:vAlign w:val="bottom"/>
            <w:hideMark/>
          </w:tcPr>
          <w:p w14:paraId="1BF6023E"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7_1-Jupiter_380NUV.avi</w:t>
            </w:r>
          </w:p>
        </w:tc>
        <w:tc>
          <w:tcPr>
            <w:tcW w:w="994" w:type="dxa"/>
            <w:tcBorders>
              <w:top w:val="nil"/>
              <w:left w:val="nil"/>
              <w:bottom w:val="nil"/>
              <w:right w:val="nil"/>
            </w:tcBorders>
            <w:shd w:val="clear" w:color="auto" w:fill="auto"/>
            <w:noWrap/>
            <w:vAlign w:val="bottom"/>
            <w:hideMark/>
          </w:tcPr>
          <w:p w14:paraId="47C0D15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4B2B3DF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54F4D3E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F72B82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F0EE16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53DECD79" w14:textId="77777777" w:rsidTr="001A7F16">
        <w:trPr>
          <w:trHeight w:val="290"/>
        </w:trPr>
        <w:tc>
          <w:tcPr>
            <w:tcW w:w="4390" w:type="dxa"/>
            <w:tcBorders>
              <w:top w:val="nil"/>
              <w:left w:val="nil"/>
              <w:bottom w:val="nil"/>
              <w:right w:val="nil"/>
            </w:tcBorders>
            <w:shd w:val="clear" w:color="auto" w:fill="auto"/>
            <w:noWrap/>
            <w:vAlign w:val="bottom"/>
            <w:hideMark/>
          </w:tcPr>
          <w:p w14:paraId="5C8AB47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0_2-Jupiter_889CH4.avi</w:t>
            </w:r>
          </w:p>
        </w:tc>
        <w:tc>
          <w:tcPr>
            <w:tcW w:w="994" w:type="dxa"/>
            <w:tcBorders>
              <w:top w:val="nil"/>
              <w:left w:val="nil"/>
              <w:bottom w:val="nil"/>
              <w:right w:val="nil"/>
            </w:tcBorders>
            <w:shd w:val="clear" w:color="auto" w:fill="auto"/>
            <w:noWrap/>
            <w:vAlign w:val="bottom"/>
            <w:hideMark/>
          </w:tcPr>
          <w:p w14:paraId="5039957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4C28C3F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52F28F4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E6E971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A81F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1662CBAA" w14:textId="77777777" w:rsidTr="001A7F16">
        <w:trPr>
          <w:trHeight w:val="290"/>
        </w:trPr>
        <w:tc>
          <w:tcPr>
            <w:tcW w:w="4390" w:type="dxa"/>
            <w:tcBorders>
              <w:top w:val="nil"/>
              <w:left w:val="nil"/>
              <w:bottom w:val="nil"/>
              <w:right w:val="nil"/>
            </w:tcBorders>
            <w:shd w:val="clear" w:color="auto" w:fill="auto"/>
            <w:noWrap/>
            <w:vAlign w:val="bottom"/>
            <w:hideMark/>
          </w:tcPr>
          <w:p w14:paraId="257D822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2_3-Jupiter_889CH4.avi</w:t>
            </w:r>
          </w:p>
        </w:tc>
        <w:tc>
          <w:tcPr>
            <w:tcW w:w="994" w:type="dxa"/>
            <w:tcBorders>
              <w:top w:val="nil"/>
              <w:left w:val="nil"/>
              <w:bottom w:val="nil"/>
              <w:right w:val="nil"/>
            </w:tcBorders>
            <w:shd w:val="clear" w:color="auto" w:fill="auto"/>
            <w:noWrap/>
            <w:vAlign w:val="bottom"/>
            <w:hideMark/>
          </w:tcPr>
          <w:p w14:paraId="5AF630C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31B97D9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3413A7A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1147CE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A096B3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503A90F7" w14:textId="77777777" w:rsidTr="001A7F16">
        <w:trPr>
          <w:trHeight w:val="290"/>
        </w:trPr>
        <w:tc>
          <w:tcPr>
            <w:tcW w:w="4390" w:type="dxa"/>
            <w:tcBorders>
              <w:top w:val="nil"/>
              <w:left w:val="nil"/>
              <w:bottom w:val="nil"/>
              <w:right w:val="nil"/>
            </w:tcBorders>
            <w:shd w:val="clear" w:color="auto" w:fill="auto"/>
            <w:noWrap/>
            <w:vAlign w:val="bottom"/>
            <w:hideMark/>
          </w:tcPr>
          <w:p w14:paraId="672BF27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4_3-Jupiter_889CH4.avi</w:t>
            </w:r>
          </w:p>
        </w:tc>
        <w:tc>
          <w:tcPr>
            <w:tcW w:w="994" w:type="dxa"/>
            <w:tcBorders>
              <w:top w:val="nil"/>
              <w:left w:val="nil"/>
              <w:bottom w:val="nil"/>
              <w:right w:val="nil"/>
            </w:tcBorders>
            <w:shd w:val="clear" w:color="auto" w:fill="auto"/>
            <w:noWrap/>
            <w:vAlign w:val="bottom"/>
            <w:hideMark/>
          </w:tcPr>
          <w:p w14:paraId="1C0120B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7251A8E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1C9B9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2E2236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87449A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1D323DFE" w14:textId="77777777" w:rsidTr="001A7F16">
        <w:trPr>
          <w:trHeight w:val="290"/>
        </w:trPr>
        <w:tc>
          <w:tcPr>
            <w:tcW w:w="4390" w:type="dxa"/>
            <w:tcBorders>
              <w:top w:val="nil"/>
              <w:left w:val="nil"/>
              <w:bottom w:val="nil"/>
              <w:right w:val="nil"/>
            </w:tcBorders>
            <w:shd w:val="clear" w:color="auto" w:fill="auto"/>
            <w:noWrap/>
            <w:vAlign w:val="bottom"/>
            <w:hideMark/>
          </w:tcPr>
          <w:p w14:paraId="71D832E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6_6-Jupiter_889CH4.avi</w:t>
            </w:r>
          </w:p>
        </w:tc>
        <w:tc>
          <w:tcPr>
            <w:tcW w:w="994" w:type="dxa"/>
            <w:tcBorders>
              <w:top w:val="nil"/>
              <w:left w:val="nil"/>
              <w:bottom w:val="nil"/>
              <w:right w:val="nil"/>
            </w:tcBorders>
            <w:shd w:val="clear" w:color="auto" w:fill="auto"/>
            <w:noWrap/>
            <w:vAlign w:val="bottom"/>
            <w:hideMark/>
          </w:tcPr>
          <w:p w14:paraId="0E25228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41AA7CD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4834DB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C4965F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6DA3BB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30A86EE0" w14:textId="77777777" w:rsidTr="001A7F16">
        <w:trPr>
          <w:trHeight w:val="290"/>
        </w:trPr>
        <w:tc>
          <w:tcPr>
            <w:tcW w:w="4390" w:type="dxa"/>
            <w:tcBorders>
              <w:top w:val="nil"/>
              <w:left w:val="nil"/>
              <w:right w:val="nil"/>
            </w:tcBorders>
            <w:shd w:val="clear" w:color="auto" w:fill="auto"/>
            <w:noWrap/>
            <w:vAlign w:val="bottom"/>
            <w:hideMark/>
          </w:tcPr>
          <w:p w14:paraId="2B80F09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8_4-Jupiter_889CH4_DARK.avi</w:t>
            </w:r>
          </w:p>
        </w:tc>
        <w:tc>
          <w:tcPr>
            <w:tcW w:w="994" w:type="dxa"/>
            <w:tcBorders>
              <w:top w:val="nil"/>
              <w:left w:val="nil"/>
              <w:right w:val="nil"/>
            </w:tcBorders>
            <w:shd w:val="clear" w:color="auto" w:fill="auto"/>
            <w:noWrap/>
            <w:vAlign w:val="bottom"/>
            <w:hideMark/>
          </w:tcPr>
          <w:p w14:paraId="0C99ECD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right w:val="nil"/>
            </w:tcBorders>
            <w:shd w:val="clear" w:color="auto" w:fill="auto"/>
            <w:noWrap/>
            <w:vAlign w:val="bottom"/>
            <w:hideMark/>
          </w:tcPr>
          <w:p w14:paraId="081F480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right w:val="nil"/>
            </w:tcBorders>
            <w:shd w:val="clear" w:color="auto" w:fill="auto"/>
            <w:noWrap/>
            <w:vAlign w:val="bottom"/>
            <w:hideMark/>
          </w:tcPr>
          <w:p w14:paraId="331BD5B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right w:val="nil"/>
            </w:tcBorders>
            <w:shd w:val="clear" w:color="auto" w:fill="auto"/>
            <w:noWrap/>
            <w:vAlign w:val="bottom"/>
            <w:hideMark/>
          </w:tcPr>
          <w:p w14:paraId="4DE1BF4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687376F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6E685B92" w14:textId="77777777" w:rsidTr="001A7F16">
        <w:trPr>
          <w:trHeight w:val="290"/>
        </w:trPr>
        <w:tc>
          <w:tcPr>
            <w:tcW w:w="4390" w:type="dxa"/>
            <w:tcBorders>
              <w:top w:val="nil"/>
              <w:left w:val="nil"/>
              <w:bottom w:val="single" w:sz="4" w:space="0" w:color="auto"/>
              <w:right w:val="nil"/>
            </w:tcBorders>
            <w:shd w:val="clear" w:color="auto" w:fill="auto"/>
            <w:noWrap/>
            <w:vAlign w:val="bottom"/>
            <w:hideMark/>
          </w:tcPr>
          <w:p w14:paraId="48B24C3C"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9_3-Jupiter_380NUV_DARK.avi</w:t>
            </w:r>
          </w:p>
        </w:tc>
        <w:tc>
          <w:tcPr>
            <w:tcW w:w="994" w:type="dxa"/>
            <w:tcBorders>
              <w:top w:val="nil"/>
              <w:left w:val="nil"/>
              <w:bottom w:val="single" w:sz="4" w:space="0" w:color="auto"/>
              <w:right w:val="nil"/>
            </w:tcBorders>
            <w:shd w:val="clear" w:color="auto" w:fill="auto"/>
            <w:noWrap/>
            <w:vAlign w:val="bottom"/>
            <w:hideMark/>
          </w:tcPr>
          <w:p w14:paraId="7B2370D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single" w:sz="4" w:space="0" w:color="auto"/>
              <w:right w:val="nil"/>
            </w:tcBorders>
            <w:shd w:val="clear" w:color="auto" w:fill="auto"/>
            <w:noWrap/>
            <w:vAlign w:val="bottom"/>
            <w:hideMark/>
          </w:tcPr>
          <w:p w14:paraId="19ADAAA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single" w:sz="4" w:space="0" w:color="auto"/>
              <w:right w:val="nil"/>
            </w:tcBorders>
            <w:shd w:val="clear" w:color="auto" w:fill="auto"/>
            <w:noWrap/>
            <w:vAlign w:val="bottom"/>
            <w:hideMark/>
          </w:tcPr>
          <w:p w14:paraId="367960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single" w:sz="4" w:space="0" w:color="auto"/>
              <w:right w:val="nil"/>
            </w:tcBorders>
            <w:shd w:val="clear" w:color="auto" w:fill="auto"/>
            <w:noWrap/>
            <w:vAlign w:val="bottom"/>
            <w:hideMark/>
          </w:tcPr>
          <w:p w14:paraId="698A1E2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72B3950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bl>
    <w:p w14:paraId="3C736261" w14:textId="77777777" w:rsidR="009E3643" w:rsidRDefault="009E3643"/>
    <w:p w14:paraId="4AA19496" w14:textId="77777777" w:rsidR="009E3643" w:rsidRDefault="009E3643">
      <w:r>
        <w:rPr>
          <w:noProof/>
        </w:rPr>
        <w:lastRenderedPageBreak/>
        <w:drawing>
          <wp:inline distT="0" distB="0" distL="0" distR="0" wp14:anchorId="7664764C" wp14:editId="57CC20A6">
            <wp:extent cx="5486400" cy="5486400"/>
            <wp:effectExtent l="0" t="0" r="0" b="0"/>
            <wp:docPr id="574" name="Picture 574" descr="A picture containing text, mollus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 name="Picture 574" descr="A picture containing text, mollusk, dark&#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72BEF33" w14:textId="77777777" w:rsidR="00503F42" w:rsidRDefault="009E3643">
      <w:r w:rsidRPr="009E3643">
        <w:t>20210913UTJupiter-NavigatedArray.png</w:t>
      </w:r>
    </w:p>
    <w:p w14:paraId="7C3E2B52" w14:textId="7810DCB3" w:rsidR="00503F42" w:rsidRDefault="00503F42"/>
    <w:p w14:paraId="3D880C2E" w14:textId="77777777" w:rsidR="00503F42" w:rsidRPr="005F2A85" w:rsidRDefault="00503F42" w:rsidP="00503F42">
      <w:pPr>
        <w:rPr>
          <w:b/>
          <w:bCs/>
        </w:rPr>
      </w:pPr>
      <w:r w:rsidRPr="005F2A85">
        <w:rPr>
          <w:b/>
          <w:bCs/>
        </w:rPr>
        <w:t>Navigated Image Products</w:t>
      </w:r>
    </w:p>
    <w:p w14:paraId="16FECF4C" w14:textId="77777777" w:rsidR="00503F42" w:rsidRDefault="00503F42" w:rsidP="00503F42">
      <w:r>
        <w:t>2021-09-13-0513_3-Jupiter_889CH4-Wavelets-Derot-Stack.png</w:t>
      </w:r>
    </w:p>
    <w:p w14:paraId="48634181" w14:textId="77777777" w:rsidR="00503F42" w:rsidRDefault="00503F42" w:rsidP="00503F42">
      <w:r>
        <w:t>2021-09-13-0504_6-Jupiter_380NUV-Wavelets-Derot-Stack.png</w:t>
      </w:r>
    </w:p>
    <w:p w14:paraId="22D4DE79" w14:textId="77777777" w:rsidR="00503F42" w:rsidRDefault="00503F42" w:rsidP="00503F42">
      <w:r>
        <w:t>2021-09-13-0455_3-Jupiter_550GRN-Wavelets-Derot-Stack.png</w:t>
      </w:r>
    </w:p>
    <w:p w14:paraId="5B6799A1" w14:textId="77777777" w:rsidR="00503F42" w:rsidRDefault="00503F42" w:rsidP="00503F42">
      <w:r>
        <w:t>2021-09-13-0452_6-Jupiter_450BLU-Wavelets-Derot-Stack.png</w:t>
      </w:r>
    </w:p>
    <w:p w14:paraId="307D8EE1" w14:textId="77777777" w:rsidR="00503F42" w:rsidRDefault="00503F42" w:rsidP="00503F42">
      <w:r>
        <w:t>2021-09-13-0447_9-Jupiter_647CNT-Wavelets-Derot-Stack.png</w:t>
      </w:r>
    </w:p>
    <w:p w14:paraId="5BDF1BF6" w14:textId="77777777" w:rsidR="00503F42" w:rsidRDefault="00503F42" w:rsidP="00503F42">
      <w:r>
        <w:t>2021-09-13-0443_3-Jupiter_656HIA-Wavelets-Derot-Stack.png</w:t>
      </w:r>
    </w:p>
    <w:p w14:paraId="19409E7C" w14:textId="77777777" w:rsidR="00503F42" w:rsidRDefault="00503F42" w:rsidP="00503F42">
      <w:r>
        <w:t>2021-09-13-0438_7-Jupiter_630OI-Wavelets-Derot-Stack.png</w:t>
      </w:r>
    </w:p>
    <w:p w14:paraId="5F0CC706" w14:textId="77777777" w:rsidR="00503F42" w:rsidRDefault="00503F42" w:rsidP="00503F42">
      <w:r>
        <w:t>2021-09-13-0443_3-Jupiter_AllRED-Wavelets-Derot-Stack.png</w:t>
      </w:r>
    </w:p>
    <w:p w14:paraId="39EFBF3B" w14:textId="083C1211" w:rsidR="00503F42" w:rsidRDefault="00503F42" w:rsidP="00503F42">
      <w:r>
        <w:t>2021-09-13-0450_4-Jupiter-Wavelets-R(AllRED)GB-RGB-WhtBal-ClrSmth-Smth-Wavelets.png</w:t>
      </w:r>
    </w:p>
    <w:p w14:paraId="028B5FD3" w14:textId="77777777" w:rsidR="0091245E" w:rsidRDefault="0091245E">
      <w:r>
        <w:rPr>
          <w:noProof/>
        </w:rPr>
        <w:lastRenderedPageBreak/>
        <w:drawing>
          <wp:inline distT="0" distB="0" distL="0" distR="0" wp14:anchorId="5B7393AC" wp14:editId="6B66A2E7">
            <wp:extent cx="5943600" cy="3381375"/>
            <wp:effectExtent l="0" t="0" r="0" b="9525"/>
            <wp:docPr id="591" name="Picture 59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 name="Picture 591" descr="Chart, treemap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30C76276" w14:textId="77777777" w:rsidR="00BC0796" w:rsidRDefault="0091245E">
      <w:r w:rsidRPr="0091245E">
        <w:t>20210913UTwJupiter-NH3.png</w:t>
      </w:r>
    </w:p>
    <w:p w14:paraId="1A21B944" w14:textId="77777777" w:rsidR="00BC0796" w:rsidRDefault="00BC0796"/>
    <w:p w14:paraId="1ACD2BC4" w14:textId="77777777" w:rsidR="00BC0796" w:rsidRPr="008D7F37" w:rsidRDefault="00BC0796" w:rsidP="00BC0796">
      <w:pPr>
        <w:rPr>
          <w:b/>
          <w:bCs/>
          <w:color w:val="0070C0"/>
        </w:rPr>
      </w:pPr>
      <w:r w:rsidRPr="008D7F37">
        <w:rPr>
          <w:b/>
          <w:bCs/>
          <w:color w:val="0070C0"/>
        </w:rPr>
        <w:t xml:space="preserve">Data Disposition: </w:t>
      </w:r>
    </w:p>
    <w:p w14:paraId="4C14AB4F"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4FFCDCE0"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7F7802C3" w14:textId="77777777" w:rsidR="00BC0796" w:rsidRDefault="00BC0796"/>
    <w:p w14:paraId="67500431" w14:textId="77777777" w:rsidR="00BC0796" w:rsidRDefault="00BC0796"/>
    <w:p w14:paraId="1CBA27B0" w14:textId="3A0EDD63" w:rsidR="000C3C73" w:rsidRDefault="000C3C73">
      <w:pPr>
        <w:rPr>
          <w:rFonts w:cs="Arial"/>
          <w:b/>
          <w:bCs/>
          <w:sz w:val="26"/>
          <w:szCs w:val="26"/>
        </w:rPr>
      </w:pPr>
      <w:r>
        <w:br w:type="page"/>
      </w:r>
    </w:p>
    <w:p w14:paraId="6F68517E" w14:textId="32FC7D75" w:rsidR="0031345A" w:rsidRPr="00D4326C" w:rsidRDefault="0031345A" w:rsidP="0031345A">
      <w:pPr>
        <w:pStyle w:val="Heading3"/>
      </w:pPr>
      <w:bookmarkStart w:id="43" w:name="_Toc86521219"/>
      <w:r>
        <w:lastRenderedPageBreak/>
        <w:t>2021-Sep-</w:t>
      </w:r>
      <w:r w:rsidR="000C3C73">
        <w:t>14</w:t>
      </w:r>
      <w:r>
        <w:t xml:space="preserve"> (Sep-15 UT): </w:t>
      </w:r>
      <w:r w:rsidRPr="002B2B28">
        <w:t xml:space="preserve"> </w:t>
      </w:r>
      <w:r>
        <w:t>Jupiter</w:t>
      </w:r>
      <w:r w:rsidR="000C3C73">
        <w:t xml:space="preserve"> </w:t>
      </w:r>
      <w:r>
        <w:t>Video</w:t>
      </w:r>
      <w:bookmarkEnd w:id="43"/>
    </w:p>
    <w:p w14:paraId="100B422B" w14:textId="2888A263" w:rsidR="0031345A" w:rsidRDefault="0031345A" w:rsidP="0031345A">
      <w:pPr>
        <w:rPr>
          <w:color w:val="808080" w:themeColor="background1" w:themeShade="80"/>
          <w:sz w:val="20"/>
        </w:rPr>
      </w:pPr>
      <w:r>
        <w:rPr>
          <w:color w:val="808080" w:themeColor="background1" w:themeShade="80"/>
          <w:sz w:val="20"/>
        </w:rPr>
        <w:t>Last Updated 9/2</w:t>
      </w:r>
      <w:r w:rsidR="000C3C73">
        <w:rPr>
          <w:color w:val="808080" w:themeColor="background1" w:themeShade="80"/>
          <w:sz w:val="20"/>
        </w:rPr>
        <w:t>0</w:t>
      </w:r>
      <w:r>
        <w:rPr>
          <w:color w:val="808080" w:themeColor="background1" w:themeShade="80"/>
          <w:sz w:val="20"/>
        </w:rPr>
        <w:t>/2021</w:t>
      </w:r>
    </w:p>
    <w:p w14:paraId="1AF6149C" w14:textId="77777777" w:rsidR="0031345A" w:rsidRDefault="0031345A" w:rsidP="0031345A"/>
    <w:p w14:paraId="6D8165DB" w14:textId="20BFC67C" w:rsidR="0031345A" w:rsidRPr="00220A8A" w:rsidRDefault="00220A8A" w:rsidP="0031345A">
      <w:r w:rsidRPr="00220A8A">
        <w:t>I believe this night had both very good transparency and seeing, but this is from a recollection several days later.</w:t>
      </w:r>
    </w:p>
    <w:p w14:paraId="182D83D0"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67"/>
        <w:gridCol w:w="1003"/>
      </w:tblGrid>
      <w:tr w:rsidR="00220A8A" w:rsidRPr="00220A8A" w14:paraId="29AC8671" w14:textId="77777777" w:rsidTr="00220A8A">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6ED8BFCF" w14:textId="77777777" w:rsidR="00220A8A" w:rsidRPr="00220A8A" w:rsidRDefault="00220A8A">
            <w:pPr>
              <w:rPr>
                <w:rFonts w:ascii="Calibri" w:hAnsi="Calibri" w:cs="Calibri"/>
                <w:b/>
                <w:bCs/>
                <w:color w:val="000000"/>
                <w:sz w:val="20"/>
                <w:szCs w:val="20"/>
              </w:rPr>
            </w:pPr>
            <w:r w:rsidRPr="00220A8A">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0C4367F5"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10F7C9F2"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D0AF546"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78704648"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Binning</w:t>
            </w:r>
          </w:p>
        </w:tc>
        <w:tc>
          <w:tcPr>
            <w:tcW w:w="1170" w:type="dxa"/>
            <w:gridSpan w:val="2"/>
            <w:tcBorders>
              <w:top w:val="single" w:sz="4" w:space="0" w:color="auto"/>
              <w:left w:val="nil"/>
              <w:bottom w:val="single" w:sz="4" w:space="0" w:color="auto"/>
              <w:right w:val="nil"/>
            </w:tcBorders>
            <w:shd w:val="clear" w:color="auto" w:fill="auto"/>
            <w:noWrap/>
            <w:vAlign w:val="bottom"/>
            <w:hideMark/>
          </w:tcPr>
          <w:p w14:paraId="06453FC8"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Capture Area</w:t>
            </w:r>
          </w:p>
        </w:tc>
      </w:tr>
      <w:tr w:rsidR="00220A8A" w:rsidRPr="00220A8A" w14:paraId="05290E1E" w14:textId="77777777" w:rsidTr="00220A8A">
        <w:trPr>
          <w:trHeight w:val="290"/>
        </w:trPr>
        <w:tc>
          <w:tcPr>
            <w:tcW w:w="4345" w:type="dxa"/>
            <w:tcBorders>
              <w:top w:val="single" w:sz="4" w:space="0" w:color="auto"/>
              <w:left w:val="nil"/>
              <w:bottom w:val="nil"/>
              <w:right w:val="nil"/>
            </w:tcBorders>
            <w:shd w:val="clear" w:color="auto" w:fill="auto"/>
            <w:noWrap/>
            <w:vAlign w:val="bottom"/>
            <w:hideMark/>
          </w:tcPr>
          <w:p w14:paraId="5AAE6C0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3_5-Jupiter_632OI.avi</w:t>
            </w:r>
          </w:p>
        </w:tc>
        <w:tc>
          <w:tcPr>
            <w:tcW w:w="1003" w:type="dxa"/>
            <w:tcBorders>
              <w:top w:val="single" w:sz="4" w:space="0" w:color="auto"/>
              <w:left w:val="nil"/>
              <w:bottom w:val="nil"/>
              <w:right w:val="nil"/>
            </w:tcBorders>
            <w:shd w:val="clear" w:color="auto" w:fill="auto"/>
            <w:noWrap/>
            <w:vAlign w:val="bottom"/>
            <w:hideMark/>
          </w:tcPr>
          <w:p w14:paraId="70730D4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08D03FB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382A40A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single" w:sz="4" w:space="0" w:color="auto"/>
              <w:left w:val="nil"/>
              <w:bottom w:val="nil"/>
              <w:right w:val="nil"/>
            </w:tcBorders>
            <w:shd w:val="clear" w:color="auto" w:fill="auto"/>
            <w:noWrap/>
            <w:vAlign w:val="bottom"/>
            <w:hideMark/>
          </w:tcPr>
          <w:p w14:paraId="47FF1E5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single" w:sz="4" w:space="0" w:color="auto"/>
              <w:left w:val="nil"/>
              <w:bottom w:val="nil"/>
              <w:right w:val="nil"/>
            </w:tcBorders>
            <w:shd w:val="clear" w:color="auto" w:fill="auto"/>
            <w:noWrap/>
            <w:vAlign w:val="bottom"/>
            <w:hideMark/>
          </w:tcPr>
          <w:p w14:paraId="213B90A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7A2E3A5D" w14:textId="77777777" w:rsidTr="00220A8A">
        <w:trPr>
          <w:trHeight w:val="290"/>
        </w:trPr>
        <w:tc>
          <w:tcPr>
            <w:tcW w:w="4345" w:type="dxa"/>
            <w:tcBorders>
              <w:top w:val="nil"/>
              <w:left w:val="nil"/>
              <w:bottom w:val="nil"/>
              <w:right w:val="nil"/>
            </w:tcBorders>
            <w:shd w:val="clear" w:color="auto" w:fill="auto"/>
            <w:noWrap/>
            <w:vAlign w:val="bottom"/>
            <w:hideMark/>
          </w:tcPr>
          <w:p w14:paraId="130F584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5_6-Jupiter_632OI.avi</w:t>
            </w:r>
          </w:p>
        </w:tc>
        <w:tc>
          <w:tcPr>
            <w:tcW w:w="1003" w:type="dxa"/>
            <w:tcBorders>
              <w:top w:val="nil"/>
              <w:left w:val="nil"/>
              <w:bottom w:val="nil"/>
              <w:right w:val="nil"/>
            </w:tcBorders>
            <w:shd w:val="clear" w:color="auto" w:fill="auto"/>
            <w:noWrap/>
            <w:vAlign w:val="bottom"/>
            <w:hideMark/>
          </w:tcPr>
          <w:p w14:paraId="4EB9C12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4732F11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857107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F1F5F4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197DE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252D66E5" w14:textId="77777777" w:rsidTr="00220A8A">
        <w:trPr>
          <w:trHeight w:val="290"/>
        </w:trPr>
        <w:tc>
          <w:tcPr>
            <w:tcW w:w="4345" w:type="dxa"/>
            <w:tcBorders>
              <w:top w:val="nil"/>
              <w:left w:val="nil"/>
              <w:bottom w:val="nil"/>
              <w:right w:val="nil"/>
            </w:tcBorders>
            <w:shd w:val="clear" w:color="auto" w:fill="auto"/>
            <w:noWrap/>
            <w:vAlign w:val="bottom"/>
            <w:hideMark/>
          </w:tcPr>
          <w:p w14:paraId="5A81F0FA"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7_9-Jupiter_656HIA.avi</w:t>
            </w:r>
          </w:p>
        </w:tc>
        <w:tc>
          <w:tcPr>
            <w:tcW w:w="1003" w:type="dxa"/>
            <w:tcBorders>
              <w:top w:val="nil"/>
              <w:left w:val="nil"/>
              <w:bottom w:val="nil"/>
              <w:right w:val="nil"/>
            </w:tcBorders>
            <w:shd w:val="clear" w:color="auto" w:fill="auto"/>
            <w:noWrap/>
            <w:vAlign w:val="bottom"/>
            <w:hideMark/>
          </w:tcPr>
          <w:p w14:paraId="460695F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5B3005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F20CF8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8C5C07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576447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75B4EF6" w14:textId="77777777" w:rsidTr="00220A8A">
        <w:trPr>
          <w:trHeight w:val="290"/>
        </w:trPr>
        <w:tc>
          <w:tcPr>
            <w:tcW w:w="4345" w:type="dxa"/>
            <w:tcBorders>
              <w:top w:val="nil"/>
              <w:left w:val="nil"/>
              <w:bottom w:val="nil"/>
              <w:right w:val="nil"/>
            </w:tcBorders>
            <w:shd w:val="clear" w:color="auto" w:fill="auto"/>
            <w:noWrap/>
            <w:vAlign w:val="bottom"/>
            <w:hideMark/>
          </w:tcPr>
          <w:p w14:paraId="59D1149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0_0-Jupiter_656HIA.avi</w:t>
            </w:r>
          </w:p>
        </w:tc>
        <w:tc>
          <w:tcPr>
            <w:tcW w:w="1003" w:type="dxa"/>
            <w:tcBorders>
              <w:top w:val="nil"/>
              <w:left w:val="nil"/>
              <w:bottom w:val="nil"/>
              <w:right w:val="nil"/>
            </w:tcBorders>
            <w:shd w:val="clear" w:color="auto" w:fill="auto"/>
            <w:noWrap/>
            <w:vAlign w:val="bottom"/>
            <w:hideMark/>
          </w:tcPr>
          <w:p w14:paraId="4510B86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2D80354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A89563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71BD38E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33C9CE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36902943" w14:textId="77777777" w:rsidTr="00220A8A">
        <w:trPr>
          <w:trHeight w:val="290"/>
        </w:trPr>
        <w:tc>
          <w:tcPr>
            <w:tcW w:w="4345" w:type="dxa"/>
            <w:tcBorders>
              <w:top w:val="nil"/>
              <w:left w:val="nil"/>
              <w:bottom w:val="nil"/>
              <w:right w:val="nil"/>
            </w:tcBorders>
            <w:shd w:val="clear" w:color="auto" w:fill="auto"/>
            <w:noWrap/>
            <w:vAlign w:val="bottom"/>
            <w:hideMark/>
          </w:tcPr>
          <w:p w14:paraId="14F10A70"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2_4-Jupiter_647CNT.avi</w:t>
            </w:r>
          </w:p>
        </w:tc>
        <w:tc>
          <w:tcPr>
            <w:tcW w:w="1003" w:type="dxa"/>
            <w:tcBorders>
              <w:top w:val="nil"/>
              <w:left w:val="nil"/>
              <w:bottom w:val="nil"/>
              <w:right w:val="nil"/>
            </w:tcBorders>
            <w:shd w:val="clear" w:color="auto" w:fill="auto"/>
            <w:noWrap/>
            <w:vAlign w:val="bottom"/>
            <w:hideMark/>
          </w:tcPr>
          <w:p w14:paraId="7E2A37B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4A836D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44C4AA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DD8576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1F9F1FB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54ABC7B7" w14:textId="77777777" w:rsidTr="00220A8A">
        <w:trPr>
          <w:trHeight w:val="290"/>
        </w:trPr>
        <w:tc>
          <w:tcPr>
            <w:tcW w:w="4345" w:type="dxa"/>
            <w:tcBorders>
              <w:top w:val="nil"/>
              <w:left w:val="nil"/>
              <w:bottom w:val="nil"/>
              <w:right w:val="nil"/>
            </w:tcBorders>
            <w:shd w:val="clear" w:color="auto" w:fill="auto"/>
            <w:noWrap/>
            <w:vAlign w:val="bottom"/>
            <w:hideMark/>
          </w:tcPr>
          <w:p w14:paraId="538BC641"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4_5-Jupiter_647CNT.avi</w:t>
            </w:r>
          </w:p>
        </w:tc>
        <w:tc>
          <w:tcPr>
            <w:tcW w:w="1003" w:type="dxa"/>
            <w:tcBorders>
              <w:top w:val="nil"/>
              <w:left w:val="nil"/>
              <w:bottom w:val="nil"/>
              <w:right w:val="nil"/>
            </w:tcBorders>
            <w:shd w:val="clear" w:color="auto" w:fill="auto"/>
            <w:noWrap/>
            <w:vAlign w:val="bottom"/>
            <w:hideMark/>
          </w:tcPr>
          <w:p w14:paraId="3441A06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54B4564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55DE19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1DA43FD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132CB3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391B4669" w14:textId="77777777" w:rsidTr="00220A8A">
        <w:trPr>
          <w:trHeight w:val="290"/>
        </w:trPr>
        <w:tc>
          <w:tcPr>
            <w:tcW w:w="4345" w:type="dxa"/>
            <w:tcBorders>
              <w:top w:val="nil"/>
              <w:left w:val="nil"/>
              <w:bottom w:val="nil"/>
              <w:right w:val="nil"/>
            </w:tcBorders>
            <w:shd w:val="clear" w:color="auto" w:fill="auto"/>
            <w:noWrap/>
            <w:vAlign w:val="bottom"/>
            <w:hideMark/>
          </w:tcPr>
          <w:p w14:paraId="5D19882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7_3-Jupiter_550GRN.avi</w:t>
            </w:r>
          </w:p>
        </w:tc>
        <w:tc>
          <w:tcPr>
            <w:tcW w:w="1003" w:type="dxa"/>
            <w:tcBorders>
              <w:top w:val="nil"/>
              <w:left w:val="nil"/>
              <w:bottom w:val="nil"/>
              <w:right w:val="nil"/>
            </w:tcBorders>
            <w:shd w:val="clear" w:color="auto" w:fill="auto"/>
            <w:noWrap/>
            <w:vAlign w:val="bottom"/>
            <w:hideMark/>
          </w:tcPr>
          <w:p w14:paraId="378A183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47D0B99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D6CE97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46454DA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BBFD35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36720BC" w14:textId="77777777" w:rsidTr="00220A8A">
        <w:trPr>
          <w:trHeight w:val="290"/>
        </w:trPr>
        <w:tc>
          <w:tcPr>
            <w:tcW w:w="4345" w:type="dxa"/>
            <w:tcBorders>
              <w:top w:val="nil"/>
              <w:left w:val="nil"/>
              <w:bottom w:val="nil"/>
              <w:right w:val="nil"/>
            </w:tcBorders>
            <w:shd w:val="clear" w:color="auto" w:fill="auto"/>
            <w:noWrap/>
            <w:vAlign w:val="bottom"/>
            <w:hideMark/>
          </w:tcPr>
          <w:p w14:paraId="6668FE9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8_5-Jupiter_550GRN.avi</w:t>
            </w:r>
          </w:p>
        </w:tc>
        <w:tc>
          <w:tcPr>
            <w:tcW w:w="1003" w:type="dxa"/>
            <w:tcBorders>
              <w:top w:val="nil"/>
              <w:left w:val="nil"/>
              <w:bottom w:val="nil"/>
              <w:right w:val="nil"/>
            </w:tcBorders>
            <w:shd w:val="clear" w:color="auto" w:fill="auto"/>
            <w:noWrap/>
            <w:vAlign w:val="bottom"/>
            <w:hideMark/>
          </w:tcPr>
          <w:p w14:paraId="64FBB58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276FF19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C94A0E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3CEE60D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2006E40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041F0AD0" w14:textId="77777777" w:rsidTr="00220A8A">
        <w:trPr>
          <w:trHeight w:val="290"/>
        </w:trPr>
        <w:tc>
          <w:tcPr>
            <w:tcW w:w="4345" w:type="dxa"/>
            <w:tcBorders>
              <w:top w:val="nil"/>
              <w:left w:val="nil"/>
              <w:bottom w:val="nil"/>
              <w:right w:val="nil"/>
            </w:tcBorders>
            <w:shd w:val="clear" w:color="auto" w:fill="auto"/>
            <w:noWrap/>
            <w:vAlign w:val="bottom"/>
            <w:hideMark/>
          </w:tcPr>
          <w:p w14:paraId="665FA29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9_9-Jupiter_450BLU.avi</w:t>
            </w:r>
          </w:p>
        </w:tc>
        <w:tc>
          <w:tcPr>
            <w:tcW w:w="1003" w:type="dxa"/>
            <w:tcBorders>
              <w:top w:val="nil"/>
              <w:left w:val="nil"/>
              <w:bottom w:val="nil"/>
              <w:right w:val="nil"/>
            </w:tcBorders>
            <w:shd w:val="clear" w:color="auto" w:fill="auto"/>
            <w:noWrap/>
            <w:vAlign w:val="bottom"/>
            <w:hideMark/>
          </w:tcPr>
          <w:p w14:paraId="7DEE447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8C5647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7AD18E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16A13BA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27B029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587D5FE" w14:textId="77777777" w:rsidTr="00220A8A">
        <w:trPr>
          <w:trHeight w:val="290"/>
        </w:trPr>
        <w:tc>
          <w:tcPr>
            <w:tcW w:w="4345" w:type="dxa"/>
            <w:tcBorders>
              <w:top w:val="nil"/>
              <w:left w:val="nil"/>
              <w:bottom w:val="nil"/>
              <w:right w:val="nil"/>
            </w:tcBorders>
            <w:shd w:val="clear" w:color="auto" w:fill="auto"/>
            <w:noWrap/>
            <w:vAlign w:val="bottom"/>
            <w:hideMark/>
          </w:tcPr>
          <w:p w14:paraId="35EE8AA1"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1_0-Jupiter_450BLU.avi</w:t>
            </w:r>
          </w:p>
        </w:tc>
        <w:tc>
          <w:tcPr>
            <w:tcW w:w="1003" w:type="dxa"/>
            <w:tcBorders>
              <w:top w:val="nil"/>
              <w:left w:val="nil"/>
              <w:bottom w:val="nil"/>
              <w:right w:val="nil"/>
            </w:tcBorders>
            <w:shd w:val="clear" w:color="auto" w:fill="auto"/>
            <w:noWrap/>
            <w:vAlign w:val="bottom"/>
            <w:hideMark/>
          </w:tcPr>
          <w:p w14:paraId="1B491DC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5F0731B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20BAAC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4A25D1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3DA374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7592B6E1" w14:textId="77777777" w:rsidTr="00220A8A">
        <w:trPr>
          <w:trHeight w:val="290"/>
        </w:trPr>
        <w:tc>
          <w:tcPr>
            <w:tcW w:w="4345" w:type="dxa"/>
            <w:tcBorders>
              <w:top w:val="nil"/>
              <w:left w:val="nil"/>
              <w:bottom w:val="nil"/>
              <w:right w:val="nil"/>
            </w:tcBorders>
            <w:shd w:val="clear" w:color="auto" w:fill="auto"/>
            <w:noWrap/>
            <w:vAlign w:val="bottom"/>
            <w:hideMark/>
          </w:tcPr>
          <w:p w14:paraId="07294F6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3_8-Jupiter_380NUV.avi</w:t>
            </w:r>
          </w:p>
        </w:tc>
        <w:tc>
          <w:tcPr>
            <w:tcW w:w="1003" w:type="dxa"/>
            <w:tcBorders>
              <w:top w:val="nil"/>
              <w:left w:val="nil"/>
              <w:bottom w:val="nil"/>
              <w:right w:val="nil"/>
            </w:tcBorders>
            <w:shd w:val="clear" w:color="auto" w:fill="auto"/>
            <w:noWrap/>
            <w:vAlign w:val="bottom"/>
            <w:hideMark/>
          </w:tcPr>
          <w:p w14:paraId="56D741D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1B05836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3D8F36B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3A33406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5B3AB08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0E2F27B8" w14:textId="77777777" w:rsidTr="00220A8A">
        <w:trPr>
          <w:trHeight w:val="290"/>
        </w:trPr>
        <w:tc>
          <w:tcPr>
            <w:tcW w:w="4345" w:type="dxa"/>
            <w:tcBorders>
              <w:top w:val="nil"/>
              <w:left w:val="nil"/>
              <w:bottom w:val="nil"/>
              <w:right w:val="nil"/>
            </w:tcBorders>
            <w:shd w:val="clear" w:color="auto" w:fill="auto"/>
            <w:noWrap/>
            <w:vAlign w:val="bottom"/>
            <w:hideMark/>
          </w:tcPr>
          <w:p w14:paraId="187ECA68"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6_1-Jupiter_380NUV.avi</w:t>
            </w:r>
          </w:p>
        </w:tc>
        <w:tc>
          <w:tcPr>
            <w:tcW w:w="1003" w:type="dxa"/>
            <w:tcBorders>
              <w:top w:val="nil"/>
              <w:left w:val="nil"/>
              <w:bottom w:val="nil"/>
              <w:right w:val="nil"/>
            </w:tcBorders>
            <w:shd w:val="clear" w:color="auto" w:fill="auto"/>
            <w:noWrap/>
            <w:vAlign w:val="bottom"/>
            <w:hideMark/>
          </w:tcPr>
          <w:p w14:paraId="5327A43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32D3A0C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7BCCDBF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7D1FB0D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3CF99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5E1A2204" w14:textId="77777777" w:rsidTr="00220A8A">
        <w:trPr>
          <w:trHeight w:val="290"/>
        </w:trPr>
        <w:tc>
          <w:tcPr>
            <w:tcW w:w="4345" w:type="dxa"/>
            <w:tcBorders>
              <w:top w:val="nil"/>
              <w:left w:val="nil"/>
              <w:bottom w:val="nil"/>
              <w:right w:val="nil"/>
            </w:tcBorders>
            <w:shd w:val="clear" w:color="auto" w:fill="auto"/>
            <w:noWrap/>
            <w:vAlign w:val="bottom"/>
            <w:hideMark/>
          </w:tcPr>
          <w:p w14:paraId="421386D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0_4-Jupiter_889CH4.avi</w:t>
            </w:r>
          </w:p>
        </w:tc>
        <w:tc>
          <w:tcPr>
            <w:tcW w:w="1003" w:type="dxa"/>
            <w:tcBorders>
              <w:top w:val="nil"/>
              <w:left w:val="nil"/>
              <w:bottom w:val="nil"/>
              <w:right w:val="nil"/>
            </w:tcBorders>
            <w:shd w:val="clear" w:color="auto" w:fill="auto"/>
            <w:noWrap/>
            <w:vAlign w:val="bottom"/>
            <w:hideMark/>
          </w:tcPr>
          <w:p w14:paraId="0228235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58E0C6E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423A6C6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565D5A8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5667905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66D84EEB" w14:textId="77777777" w:rsidTr="00220A8A">
        <w:trPr>
          <w:trHeight w:val="290"/>
        </w:trPr>
        <w:tc>
          <w:tcPr>
            <w:tcW w:w="4345" w:type="dxa"/>
            <w:tcBorders>
              <w:top w:val="nil"/>
              <w:left w:val="nil"/>
              <w:bottom w:val="nil"/>
              <w:right w:val="nil"/>
            </w:tcBorders>
            <w:shd w:val="clear" w:color="auto" w:fill="auto"/>
            <w:noWrap/>
            <w:vAlign w:val="bottom"/>
            <w:hideMark/>
          </w:tcPr>
          <w:p w14:paraId="2B97D250"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2_9-Jupiter_889CH4.avi</w:t>
            </w:r>
          </w:p>
        </w:tc>
        <w:tc>
          <w:tcPr>
            <w:tcW w:w="1003" w:type="dxa"/>
            <w:tcBorders>
              <w:top w:val="nil"/>
              <w:left w:val="nil"/>
              <w:bottom w:val="nil"/>
              <w:right w:val="nil"/>
            </w:tcBorders>
            <w:shd w:val="clear" w:color="auto" w:fill="auto"/>
            <w:noWrap/>
            <w:vAlign w:val="bottom"/>
            <w:hideMark/>
          </w:tcPr>
          <w:p w14:paraId="7A6C1F4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20F7D27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5E50D3A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5DD473A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3A659A2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76E9052B" w14:textId="77777777" w:rsidTr="00220A8A">
        <w:trPr>
          <w:trHeight w:val="290"/>
        </w:trPr>
        <w:tc>
          <w:tcPr>
            <w:tcW w:w="4345" w:type="dxa"/>
            <w:tcBorders>
              <w:top w:val="nil"/>
              <w:left w:val="nil"/>
              <w:bottom w:val="nil"/>
              <w:right w:val="nil"/>
            </w:tcBorders>
            <w:shd w:val="clear" w:color="auto" w:fill="auto"/>
            <w:noWrap/>
            <w:vAlign w:val="bottom"/>
            <w:hideMark/>
          </w:tcPr>
          <w:p w14:paraId="13586B69"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5_0-Jupiter_889CH4.avi</w:t>
            </w:r>
          </w:p>
        </w:tc>
        <w:tc>
          <w:tcPr>
            <w:tcW w:w="1003" w:type="dxa"/>
            <w:tcBorders>
              <w:top w:val="nil"/>
              <w:left w:val="nil"/>
              <w:bottom w:val="nil"/>
              <w:right w:val="nil"/>
            </w:tcBorders>
            <w:shd w:val="clear" w:color="auto" w:fill="auto"/>
            <w:noWrap/>
            <w:vAlign w:val="bottom"/>
            <w:hideMark/>
          </w:tcPr>
          <w:p w14:paraId="421D4D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79219E2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9BCFB0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1F6687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511CCC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3E6DCF03" w14:textId="77777777" w:rsidTr="00220A8A">
        <w:trPr>
          <w:trHeight w:val="290"/>
        </w:trPr>
        <w:tc>
          <w:tcPr>
            <w:tcW w:w="4345" w:type="dxa"/>
            <w:tcBorders>
              <w:top w:val="nil"/>
              <w:left w:val="nil"/>
              <w:bottom w:val="nil"/>
              <w:right w:val="nil"/>
            </w:tcBorders>
            <w:shd w:val="clear" w:color="auto" w:fill="auto"/>
            <w:noWrap/>
            <w:vAlign w:val="bottom"/>
            <w:hideMark/>
          </w:tcPr>
          <w:p w14:paraId="64783988"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7_1-Jupiter_889CH4.avi</w:t>
            </w:r>
          </w:p>
        </w:tc>
        <w:tc>
          <w:tcPr>
            <w:tcW w:w="1003" w:type="dxa"/>
            <w:tcBorders>
              <w:top w:val="nil"/>
              <w:left w:val="nil"/>
              <w:bottom w:val="nil"/>
              <w:right w:val="nil"/>
            </w:tcBorders>
            <w:shd w:val="clear" w:color="auto" w:fill="auto"/>
            <w:noWrap/>
            <w:vAlign w:val="bottom"/>
            <w:hideMark/>
          </w:tcPr>
          <w:p w14:paraId="7343FA6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11EB60F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DF3F29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2AF802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1D4091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1BE20659" w14:textId="77777777" w:rsidTr="00220A8A">
        <w:trPr>
          <w:trHeight w:val="290"/>
        </w:trPr>
        <w:tc>
          <w:tcPr>
            <w:tcW w:w="4345" w:type="dxa"/>
            <w:tcBorders>
              <w:top w:val="nil"/>
              <w:left w:val="nil"/>
              <w:right w:val="nil"/>
            </w:tcBorders>
            <w:shd w:val="clear" w:color="auto" w:fill="auto"/>
            <w:noWrap/>
            <w:vAlign w:val="bottom"/>
            <w:hideMark/>
          </w:tcPr>
          <w:p w14:paraId="15AB722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9_1-Jupiter_889CH4_Dark.avi</w:t>
            </w:r>
          </w:p>
        </w:tc>
        <w:tc>
          <w:tcPr>
            <w:tcW w:w="1003" w:type="dxa"/>
            <w:tcBorders>
              <w:top w:val="nil"/>
              <w:left w:val="nil"/>
              <w:right w:val="nil"/>
            </w:tcBorders>
            <w:shd w:val="clear" w:color="auto" w:fill="auto"/>
            <w:noWrap/>
            <w:vAlign w:val="bottom"/>
            <w:hideMark/>
          </w:tcPr>
          <w:p w14:paraId="6D46CDE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right w:val="nil"/>
            </w:tcBorders>
            <w:shd w:val="clear" w:color="auto" w:fill="auto"/>
            <w:noWrap/>
            <w:vAlign w:val="bottom"/>
            <w:hideMark/>
          </w:tcPr>
          <w:p w14:paraId="5057112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373A026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right w:val="nil"/>
            </w:tcBorders>
            <w:shd w:val="clear" w:color="auto" w:fill="auto"/>
            <w:noWrap/>
            <w:vAlign w:val="bottom"/>
            <w:hideMark/>
          </w:tcPr>
          <w:p w14:paraId="4779E45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right w:val="nil"/>
            </w:tcBorders>
            <w:shd w:val="clear" w:color="auto" w:fill="auto"/>
            <w:noWrap/>
            <w:vAlign w:val="bottom"/>
            <w:hideMark/>
          </w:tcPr>
          <w:p w14:paraId="2A3A5BD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0FEDA36E" w14:textId="77777777" w:rsidTr="00220A8A">
        <w:trPr>
          <w:trHeight w:val="290"/>
        </w:trPr>
        <w:tc>
          <w:tcPr>
            <w:tcW w:w="4345" w:type="dxa"/>
            <w:tcBorders>
              <w:top w:val="nil"/>
              <w:left w:val="nil"/>
              <w:bottom w:val="single" w:sz="4" w:space="0" w:color="auto"/>
              <w:right w:val="nil"/>
            </w:tcBorders>
            <w:shd w:val="clear" w:color="auto" w:fill="auto"/>
            <w:noWrap/>
            <w:vAlign w:val="bottom"/>
            <w:hideMark/>
          </w:tcPr>
          <w:p w14:paraId="491A437F"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20_0-Jupiter_380NUV_Dark.avi</w:t>
            </w:r>
          </w:p>
        </w:tc>
        <w:tc>
          <w:tcPr>
            <w:tcW w:w="1003" w:type="dxa"/>
            <w:tcBorders>
              <w:top w:val="nil"/>
              <w:left w:val="nil"/>
              <w:bottom w:val="single" w:sz="4" w:space="0" w:color="auto"/>
              <w:right w:val="nil"/>
            </w:tcBorders>
            <w:shd w:val="clear" w:color="auto" w:fill="auto"/>
            <w:noWrap/>
            <w:vAlign w:val="bottom"/>
            <w:hideMark/>
          </w:tcPr>
          <w:p w14:paraId="0F9C3DB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77F7B85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7567EA4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single" w:sz="4" w:space="0" w:color="auto"/>
              <w:right w:val="nil"/>
            </w:tcBorders>
            <w:shd w:val="clear" w:color="auto" w:fill="auto"/>
            <w:noWrap/>
            <w:vAlign w:val="bottom"/>
            <w:hideMark/>
          </w:tcPr>
          <w:p w14:paraId="2E93654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single" w:sz="4" w:space="0" w:color="auto"/>
              <w:right w:val="nil"/>
            </w:tcBorders>
            <w:shd w:val="clear" w:color="auto" w:fill="auto"/>
            <w:noWrap/>
            <w:vAlign w:val="bottom"/>
            <w:hideMark/>
          </w:tcPr>
          <w:p w14:paraId="67A0691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bl>
    <w:p w14:paraId="6C9EE2E9" w14:textId="77777777" w:rsidR="009E3643" w:rsidRDefault="009E3643"/>
    <w:p w14:paraId="3449C127" w14:textId="77777777" w:rsidR="009E3643" w:rsidRDefault="009E3643">
      <w:r>
        <w:rPr>
          <w:noProof/>
        </w:rPr>
        <w:lastRenderedPageBreak/>
        <w:drawing>
          <wp:inline distT="0" distB="0" distL="0" distR="0" wp14:anchorId="6AA1B7A6" wp14:editId="53530519">
            <wp:extent cx="5486400" cy="5486400"/>
            <wp:effectExtent l="0" t="0" r="0" b="0"/>
            <wp:docPr id="573" name="Picture 573" descr="A picture containing text, mollusk, invertebrate,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Picture 573" descr="A picture containing text, mollusk, invertebrate, dark&#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BF7659D" w14:textId="77777777" w:rsidR="00503F42" w:rsidRDefault="009E3643">
      <w:r w:rsidRPr="009E3643">
        <w:t>20210915UTJupiter-NavigatedArray.png</w:t>
      </w:r>
    </w:p>
    <w:p w14:paraId="066B6DE9" w14:textId="77777777" w:rsidR="00503F42" w:rsidRDefault="00503F42"/>
    <w:p w14:paraId="52A0F3C5" w14:textId="77777777" w:rsidR="00503F42" w:rsidRPr="005F2A85" w:rsidRDefault="00503F42" w:rsidP="00503F42">
      <w:pPr>
        <w:rPr>
          <w:b/>
          <w:bCs/>
        </w:rPr>
      </w:pPr>
      <w:r w:rsidRPr="005F2A85">
        <w:rPr>
          <w:b/>
          <w:bCs/>
        </w:rPr>
        <w:t>Navigated Image Products</w:t>
      </w:r>
    </w:p>
    <w:p w14:paraId="6AA3AB3D" w14:textId="77777777" w:rsidR="00503F42" w:rsidRDefault="00503F42" w:rsidP="00503F42">
      <w:r>
        <w:t>2021-09-15-0413_8-Jupiter_889CH4-Wavelets-Derot-Stack.png</w:t>
      </w:r>
    </w:p>
    <w:p w14:paraId="23ED4025" w14:textId="77777777" w:rsidR="00503F42" w:rsidRDefault="00503F42" w:rsidP="00503F42">
      <w:r>
        <w:t>2021-09-15-0404_9-Jupiter_380NUV-Wavelets-Derot-Stack.png</w:t>
      </w:r>
    </w:p>
    <w:p w14:paraId="5FC27E04" w14:textId="77777777" w:rsidR="00503F42" w:rsidRDefault="00503F42" w:rsidP="00503F42">
      <w:r>
        <w:t>2021-09-15-0400_5-Jupiter_450BLU-Wavelets-Derot-Stack.png</w:t>
      </w:r>
    </w:p>
    <w:p w14:paraId="43695098" w14:textId="77777777" w:rsidR="00503F42" w:rsidRDefault="00503F42" w:rsidP="00503F42">
      <w:r>
        <w:t>2021-09-15-0357_9-Jupiter_550GRN-Wavelets-Derot-Stack.png</w:t>
      </w:r>
    </w:p>
    <w:p w14:paraId="3A45BBB3" w14:textId="77777777" w:rsidR="00503F42" w:rsidRDefault="00503F42" w:rsidP="00503F42">
      <w:r>
        <w:t>2021-09-15-0353_5-Jupiter_647CNT-Wavelets-Derot-Stack.png</w:t>
      </w:r>
    </w:p>
    <w:p w14:paraId="203E8BC2" w14:textId="77777777" w:rsidR="00503F42" w:rsidRDefault="00503F42" w:rsidP="00503F42">
      <w:r>
        <w:t>2021-09-15-0348_9-Jupiter_656HIA-Wavelets-Derot-Stack.png</w:t>
      </w:r>
    </w:p>
    <w:p w14:paraId="1A846121" w14:textId="77777777" w:rsidR="00503F42" w:rsidRDefault="00503F42" w:rsidP="00503F42">
      <w:r>
        <w:t>2021-09-15-0344_6-Jupiter_632OI-Wavelets-Derot-Stack.png</w:t>
      </w:r>
    </w:p>
    <w:p w14:paraId="638EE5AF" w14:textId="77777777" w:rsidR="00503F42" w:rsidRDefault="00503F42" w:rsidP="00503F42">
      <w:r>
        <w:t>2021-09-15-0349_0-Jupiter_AllRED-Wavelets-Derot-Stack.png</w:t>
      </w:r>
    </w:p>
    <w:p w14:paraId="37870A3F" w14:textId="7C0E5B57" w:rsidR="00503F42" w:rsidRDefault="00503F42" w:rsidP="00503F42">
      <w:r>
        <w:t>2021-09-15-0355_8-Jupiter-Wavelets-R(AllRED)GB-RGB-WhtBal-ClrSmth-Smth-Wavelets.png</w:t>
      </w:r>
    </w:p>
    <w:p w14:paraId="49C91B2E" w14:textId="77777777" w:rsidR="00EE7AA3" w:rsidRDefault="00EE7AA3"/>
    <w:p w14:paraId="28D62271" w14:textId="77777777" w:rsidR="00EE7AA3" w:rsidRDefault="00EE7AA3">
      <w:r>
        <w:rPr>
          <w:noProof/>
        </w:rPr>
        <w:lastRenderedPageBreak/>
        <w:drawing>
          <wp:inline distT="0" distB="0" distL="0" distR="0" wp14:anchorId="758D8631" wp14:editId="7B156E65">
            <wp:extent cx="5943600" cy="3381375"/>
            <wp:effectExtent l="0" t="0" r="0" b="9525"/>
            <wp:docPr id="593" name="Picture 593" descr="Power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 name="Picture 593" descr="PowerPoint&#10;&#10;Description automatically generated with medium confidenc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6278EC96" w14:textId="16C36D26" w:rsidR="00EE7AA3" w:rsidRDefault="00F56B7D">
      <w:r w:rsidRPr="00F56B7D">
        <w:t>20210915UTwJupiter-NH3.png</w:t>
      </w:r>
    </w:p>
    <w:p w14:paraId="623F0C71" w14:textId="77777777" w:rsidR="00F56B7D" w:rsidRDefault="00F56B7D"/>
    <w:p w14:paraId="7795D49D" w14:textId="77777777" w:rsidR="00BC0796" w:rsidRPr="008D7F37" w:rsidRDefault="00BC0796" w:rsidP="00BC0796">
      <w:pPr>
        <w:rPr>
          <w:b/>
          <w:bCs/>
          <w:color w:val="0070C0"/>
        </w:rPr>
      </w:pPr>
      <w:r w:rsidRPr="008D7F37">
        <w:rPr>
          <w:b/>
          <w:bCs/>
          <w:color w:val="0070C0"/>
        </w:rPr>
        <w:t xml:space="preserve">Data Disposition: </w:t>
      </w:r>
    </w:p>
    <w:p w14:paraId="4A0A7F40"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0FC0899A"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1FCFDC00" w14:textId="23D84D7F" w:rsidR="00BC0796" w:rsidRDefault="00BC0796"/>
    <w:p w14:paraId="3C21CBD7" w14:textId="77777777" w:rsidR="00BC0796" w:rsidRDefault="00BC0796"/>
    <w:p w14:paraId="475DA981" w14:textId="39F40BE4" w:rsidR="00350978" w:rsidRDefault="00350978">
      <w:pPr>
        <w:rPr>
          <w:rFonts w:cs="Arial"/>
          <w:b/>
          <w:bCs/>
          <w:sz w:val="26"/>
          <w:szCs w:val="26"/>
        </w:rPr>
      </w:pPr>
      <w:r>
        <w:br w:type="page"/>
      </w:r>
    </w:p>
    <w:p w14:paraId="252682C7" w14:textId="3300F903" w:rsidR="0031345A" w:rsidRPr="00D4326C" w:rsidRDefault="0031345A" w:rsidP="0031345A">
      <w:pPr>
        <w:pStyle w:val="Heading3"/>
      </w:pPr>
      <w:bookmarkStart w:id="44" w:name="_Toc86521220"/>
      <w:r>
        <w:lastRenderedPageBreak/>
        <w:t>2021-Sep-</w:t>
      </w:r>
      <w:r w:rsidR="0069769B">
        <w:t>18</w:t>
      </w:r>
      <w:r>
        <w:t xml:space="preserve"> (Sep-19 UT): </w:t>
      </w:r>
      <w:r w:rsidRPr="002B2B28">
        <w:t xml:space="preserve"> </w:t>
      </w:r>
      <w:r>
        <w:t>Jupiter Video</w:t>
      </w:r>
      <w:bookmarkEnd w:id="44"/>
    </w:p>
    <w:p w14:paraId="5173D952" w14:textId="5A88D4CC" w:rsidR="0031345A" w:rsidRDefault="0031345A" w:rsidP="0031345A">
      <w:pPr>
        <w:rPr>
          <w:color w:val="808080" w:themeColor="background1" w:themeShade="80"/>
          <w:sz w:val="20"/>
        </w:rPr>
      </w:pPr>
      <w:r>
        <w:rPr>
          <w:color w:val="808080" w:themeColor="background1" w:themeShade="80"/>
          <w:sz w:val="20"/>
        </w:rPr>
        <w:t>Last Updated 9/2</w:t>
      </w:r>
      <w:r w:rsidR="0069769B">
        <w:rPr>
          <w:color w:val="808080" w:themeColor="background1" w:themeShade="80"/>
          <w:sz w:val="20"/>
        </w:rPr>
        <w:t>0</w:t>
      </w:r>
      <w:r>
        <w:rPr>
          <w:color w:val="808080" w:themeColor="background1" w:themeShade="80"/>
          <w:sz w:val="20"/>
        </w:rPr>
        <w:t>/2021</w:t>
      </w:r>
    </w:p>
    <w:p w14:paraId="6464EE23" w14:textId="77777777" w:rsidR="0031345A" w:rsidRDefault="0031345A" w:rsidP="0031345A"/>
    <w:p w14:paraId="0F109C45" w14:textId="3FDA177A" w:rsidR="0031345A" w:rsidRDefault="0031345A" w:rsidP="0031345A">
      <w:r>
        <w:t xml:space="preserve">Transparency was </w:t>
      </w:r>
      <w:r w:rsidR="0069769B">
        <w:t>very poor</w:t>
      </w:r>
      <w:r>
        <w:t xml:space="preserve"> (</w:t>
      </w:r>
      <w:r w:rsidR="0069769B">
        <w:t>1</w:t>
      </w:r>
      <w:r>
        <w:t>/5</w:t>
      </w:r>
      <w:r w:rsidR="0069769B">
        <w:t>), I was imaging through cirrus of various thicknesses</w:t>
      </w:r>
      <w:r>
        <w:t xml:space="preserve">.  </w:t>
      </w:r>
      <w:r w:rsidR="00350978">
        <w:t xml:space="preserve">Attenuation was so bad I skipped 889CH4 and 380NUV images. </w:t>
      </w:r>
      <w:r>
        <w:t xml:space="preserve">Seeing was </w:t>
      </w:r>
      <w:r w:rsidR="0069769B">
        <w:t>poor</w:t>
      </w:r>
      <w:r>
        <w:t xml:space="preserve"> (</w:t>
      </w:r>
      <w:r w:rsidR="0069769B">
        <w:t>2</w:t>
      </w:r>
      <w:r>
        <w:t>/5).</w:t>
      </w:r>
      <w:r w:rsidR="00350978">
        <w:t xml:space="preserve"> The next morning I took new flats because the ones from 9/10 didn’t seem to be doing well anymore.</w:t>
      </w:r>
    </w:p>
    <w:p w14:paraId="0B47B798"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296"/>
        <w:gridCol w:w="1012"/>
        <w:gridCol w:w="1013"/>
        <w:gridCol w:w="1013"/>
        <w:gridCol w:w="856"/>
        <w:gridCol w:w="1170"/>
      </w:tblGrid>
      <w:tr w:rsidR="00350978" w:rsidRPr="00350978" w14:paraId="742EA5B0" w14:textId="77777777" w:rsidTr="00350978">
        <w:trPr>
          <w:trHeight w:val="290"/>
        </w:trPr>
        <w:tc>
          <w:tcPr>
            <w:tcW w:w="4296" w:type="dxa"/>
            <w:tcBorders>
              <w:top w:val="single" w:sz="4" w:space="0" w:color="auto"/>
              <w:left w:val="nil"/>
              <w:bottom w:val="single" w:sz="4" w:space="0" w:color="auto"/>
              <w:right w:val="nil"/>
            </w:tcBorders>
            <w:shd w:val="clear" w:color="auto" w:fill="auto"/>
            <w:noWrap/>
            <w:vAlign w:val="bottom"/>
            <w:hideMark/>
          </w:tcPr>
          <w:p w14:paraId="337C57AF" w14:textId="77777777" w:rsidR="00350978" w:rsidRPr="00350978" w:rsidRDefault="00350978">
            <w:pPr>
              <w:rPr>
                <w:rFonts w:ascii="Calibri" w:hAnsi="Calibri" w:cs="Calibri"/>
                <w:b/>
                <w:bCs/>
                <w:color w:val="000000"/>
                <w:sz w:val="20"/>
                <w:szCs w:val="20"/>
              </w:rPr>
            </w:pPr>
            <w:r w:rsidRPr="00350978">
              <w:rPr>
                <w:rFonts w:ascii="Calibri" w:hAnsi="Calibri" w:cs="Calibri"/>
                <w:b/>
                <w:bCs/>
                <w:color w:val="000000"/>
                <w:sz w:val="20"/>
                <w:szCs w:val="20"/>
              </w:rPr>
              <w:t>Video File</w:t>
            </w:r>
          </w:p>
        </w:tc>
        <w:tc>
          <w:tcPr>
            <w:tcW w:w="1012" w:type="dxa"/>
            <w:tcBorders>
              <w:top w:val="single" w:sz="4" w:space="0" w:color="auto"/>
              <w:left w:val="nil"/>
              <w:bottom w:val="single" w:sz="4" w:space="0" w:color="auto"/>
              <w:right w:val="nil"/>
            </w:tcBorders>
            <w:shd w:val="clear" w:color="auto" w:fill="auto"/>
            <w:noWrap/>
            <w:vAlign w:val="bottom"/>
            <w:hideMark/>
          </w:tcPr>
          <w:p w14:paraId="443C9EC1"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Exposure</w:t>
            </w:r>
          </w:p>
        </w:tc>
        <w:tc>
          <w:tcPr>
            <w:tcW w:w="1013" w:type="dxa"/>
            <w:tcBorders>
              <w:top w:val="single" w:sz="4" w:space="0" w:color="auto"/>
              <w:left w:val="nil"/>
              <w:bottom w:val="single" w:sz="4" w:space="0" w:color="auto"/>
              <w:right w:val="nil"/>
            </w:tcBorders>
            <w:shd w:val="clear" w:color="auto" w:fill="auto"/>
            <w:noWrap/>
            <w:vAlign w:val="bottom"/>
            <w:hideMark/>
          </w:tcPr>
          <w:p w14:paraId="64A32535"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Gain</w:t>
            </w:r>
          </w:p>
        </w:tc>
        <w:tc>
          <w:tcPr>
            <w:tcW w:w="1013" w:type="dxa"/>
            <w:tcBorders>
              <w:top w:val="single" w:sz="4" w:space="0" w:color="auto"/>
              <w:left w:val="nil"/>
              <w:bottom w:val="single" w:sz="4" w:space="0" w:color="auto"/>
              <w:right w:val="nil"/>
            </w:tcBorders>
            <w:shd w:val="clear" w:color="auto" w:fill="auto"/>
            <w:noWrap/>
            <w:vAlign w:val="bottom"/>
            <w:hideMark/>
          </w:tcPr>
          <w:p w14:paraId="61D74CF3"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Gamma</w:t>
            </w:r>
          </w:p>
        </w:tc>
        <w:tc>
          <w:tcPr>
            <w:tcW w:w="856" w:type="dxa"/>
            <w:tcBorders>
              <w:top w:val="single" w:sz="4" w:space="0" w:color="auto"/>
              <w:left w:val="nil"/>
              <w:bottom w:val="single" w:sz="4" w:space="0" w:color="auto"/>
              <w:right w:val="nil"/>
            </w:tcBorders>
            <w:shd w:val="clear" w:color="auto" w:fill="auto"/>
            <w:noWrap/>
            <w:vAlign w:val="bottom"/>
            <w:hideMark/>
          </w:tcPr>
          <w:p w14:paraId="1BAFF94B"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48FB851E"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Capture Area</w:t>
            </w:r>
          </w:p>
        </w:tc>
      </w:tr>
      <w:tr w:rsidR="00350978" w:rsidRPr="00350978" w14:paraId="1656F311" w14:textId="77777777" w:rsidTr="00350978">
        <w:trPr>
          <w:trHeight w:val="290"/>
        </w:trPr>
        <w:tc>
          <w:tcPr>
            <w:tcW w:w="4296" w:type="dxa"/>
            <w:tcBorders>
              <w:top w:val="single" w:sz="4" w:space="0" w:color="auto"/>
              <w:left w:val="nil"/>
              <w:bottom w:val="nil"/>
              <w:right w:val="nil"/>
            </w:tcBorders>
            <w:shd w:val="clear" w:color="auto" w:fill="auto"/>
            <w:noWrap/>
            <w:vAlign w:val="bottom"/>
            <w:hideMark/>
          </w:tcPr>
          <w:p w14:paraId="3C97505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1_8-Jupiter_632OI.avi</w:t>
            </w:r>
          </w:p>
        </w:tc>
        <w:tc>
          <w:tcPr>
            <w:tcW w:w="1012" w:type="dxa"/>
            <w:tcBorders>
              <w:top w:val="single" w:sz="4" w:space="0" w:color="auto"/>
              <w:left w:val="nil"/>
              <w:bottom w:val="nil"/>
              <w:right w:val="nil"/>
            </w:tcBorders>
            <w:shd w:val="clear" w:color="auto" w:fill="auto"/>
            <w:noWrap/>
            <w:vAlign w:val="bottom"/>
            <w:hideMark/>
          </w:tcPr>
          <w:p w14:paraId="13F1052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single" w:sz="4" w:space="0" w:color="auto"/>
              <w:left w:val="nil"/>
              <w:bottom w:val="nil"/>
              <w:right w:val="nil"/>
            </w:tcBorders>
            <w:shd w:val="clear" w:color="auto" w:fill="auto"/>
            <w:noWrap/>
            <w:vAlign w:val="bottom"/>
            <w:hideMark/>
          </w:tcPr>
          <w:p w14:paraId="2060495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single" w:sz="4" w:space="0" w:color="auto"/>
              <w:left w:val="nil"/>
              <w:bottom w:val="nil"/>
              <w:right w:val="nil"/>
            </w:tcBorders>
            <w:shd w:val="clear" w:color="auto" w:fill="auto"/>
            <w:noWrap/>
            <w:vAlign w:val="bottom"/>
            <w:hideMark/>
          </w:tcPr>
          <w:p w14:paraId="28EA7F1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single" w:sz="4" w:space="0" w:color="auto"/>
              <w:left w:val="nil"/>
              <w:bottom w:val="nil"/>
              <w:right w:val="nil"/>
            </w:tcBorders>
            <w:shd w:val="clear" w:color="auto" w:fill="auto"/>
            <w:noWrap/>
            <w:vAlign w:val="bottom"/>
            <w:hideMark/>
          </w:tcPr>
          <w:p w14:paraId="4719C80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31BA35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2BC2B3B" w14:textId="77777777" w:rsidTr="00350978">
        <w:trPr>
          <w:trHeight w:val="290"/>
        </w:trPr>
        <w:tc>
          <w:tcPr>
            <w:tcW w:w="4296" w:type="dxa"/>
            <w:tcBorders>
              <w:top w:val="nil"/>
              <w:left w:val="nil"/>
              <w:bottom w:val="nil"/>
              <w:right w:val="nil"/>
            </w:tcBorders>
            <w:shd w:val="clear" w:color="auto" w:fill="auto"/>
            <w:noWrap/>
            <w:vAlign w:val="bottom"/>
            <w:hideMark/>
          </w:tcPr>
          <w:p w14:paraId="20B78335"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3_9-Jupiter_632OI.avi</w:t>
            </w:r>
          </w:p>
        </w:tc>
        <w:tc>
          <w:tcPr>
            <w:tcW w:w="1012" w:type="dxa"/>
            <w:tcBorders>
              <w:top w:val="nil"/>
              <w:left w:val="nil"/>
              <w:bottom w:val="nil"/>
              <w:right w:val="nil"/>
            </w:tcBorders>
            <w:shd w:val="clear" w:color="auto" w:fill="auto"/>
            <w:noWrap/>
            <w:vAlign w:val="bottom"/>
            <w:hideMark/>
          </w:tcPr>
          <w:p w14:paraId="3B314C4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6D488A0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12E3EB8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CCFBB3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84DFBA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BCE7EB1" w14:textId="77777777" w:rsidTr="00350978">
        <w:trPr>
          <w:trHeight w:val="290"/>
        </w:trPr>
        <w:tc>
          <w:tcPr>
            <w:tcW w:w="4296" w:type="dxa"/>
            <w:tcBorders>
              <w:top w:val="nil"/>
              <w:left w:val="nil"/>
              <w:bottom w:val="nil"/>
              <w:right w:val="nil"/>
            </w:tcBorders>
            <w:shd w:val="clear" w:color="auto" w:fill="auto"/>
            <w:noWrap/>
            <w:vAlign w:val="bottom"/>
            <w:hideMark/>
          </w:tcPr>
          <w:p w14:paraId="47D3500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9_9-Jupiter_647CNT.avi</w:t>
            </w:r>
          </w:p>
        </w:tc>
        <w:tc>
          <w:tcPr>
            <w:tcW w:w="1012" w:type="dxa"/>
            <w:tcBorders>
              <w:top w:val="nil"/>
              <w:left w:val="nil"/>
              <w:bottom w:val="nil"/>
              <w:right w:val="nil"/>
            </w:tcBorders>
            <w:shd w:val="clear" w:color="auto" w:fill="auto"/>
            <w:noWrap/>
            <w:vAlign w:val="bottom"/>
            <w:hideMark/>
          </w:tcPr>
          <w:p w14:paraId="10B2BF7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3469042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3BD18C5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71027BB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751E5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D76105A" w14:textId="77777777" w:rsidTr="00350978">
        <w:trPr>
          <w:trHeight w:val="290"/>
        </w:trPr>
        <w:tc>
          <w:tcPr>
            <w:tcW w:w="4296" w:type="dxa"/>
            <w:tcBorders>
              <w:top w:val="nil"/>
              <w:left w:val="nil"/>
              <w:bottom w:val="nil"/>
              <w:right w:val="nil"/>
            </w:tcBorders>
            <w:shd w:val="clear" w:color="auto" w:fill="auto"/>
            <w:noWrap/>
            <w:vAlign w:val="bottom"/>
            <w:hideMark/>
          </w:tcPr>
          <w:p w14:paraId="6BDF363F"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2_0-Jupiter_647CNT.avi</w:t>
            </w:r>
          </w:p>
        </w:tc>
        <w:tc>
          <w:tcPr>
            <w:tcW w:w="1012" w:type="dxa"/>
            <w:tcBorders>
              <w:top w:val="nil"/>
              <w:left w:val="nil"/>
              <w:bottom w:val="nil"/>
              <w:right w:val="nil"/>
            </w:tcBorders>
            <w:shd w:val="clear" w:color="auto" w:fill="auto"/>
            <w:noWrap/>
            <w:vAlign w:val="bottom"/>
            <w:hideMark/>
          </w:tcPr>
          <w:p w14:paraId="6D3109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0D36C17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8A829A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651B89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8234E0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0693238" w14:textId="77777777" w:rsidTr="00350978">
        <w:trPr>
          <w:trHeight w:val="290"/>
        </w:trPr>
        <w:tc>
          <w:tcPr>
            <w:tcW w:w="4296" w:type="dxa"/>
            <w:tcBorders>
              <w:top w:val="nil"/>
              <w:left w:val="nil"/>
              <w:bottom w:val="nil"/>
              <w:right w:val="nil"/>
            </w:tcBorders>
            <w:shd w:val="clear" w:color="auto" w:fill="auto"/>
            <w:noWrap/>
            <w:vAlign w:val="bottom"/>
            <w:hideMark/>
          </w:tcPr>
          <w:p w14:paraId="355E3F69"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5_1-Jupiter_550GRN.avi</w:t>
            </w:r>
          </w:p>
        </w:tc>
        <w:tc>
          <w:tcPr>
            <w:tcW w:w="1012" w:type="dxa"/>
            <w:tcBorders>
              <w:top w:val="nil"/>
              <w:left w:val="nil"/>
              <w:bottom w:val="nil"/>
              <w:right w:val="nil"/>
            </w:tcBorders>
            <w:shd w:val="clear" w:color="auto" w:fill="auto"/>
            <w:noWrap/>
            <w:vAlign w:val="bottom"/>
            <w:hideMark/>
          </w:tcPr>
          <w:p w14:paraId="7BB37C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2FBF270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34871A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D3C420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BBCADE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24BCECA" w14:textId="77777777" w:rsidTr="00350978">
        <w:trPr>
          <w:trHeight w:val="290"/>
        </w:trPr>
        <w:tc>
          <w:tcPr>
            <w:tcW w:w="4296" w:type="dxa"/>
            <w:tcBorders>
              <w:top w:val="nil"/>
              <w:left w:val="nil"/>
              <w:bottom w:val="nil"/>
              <w:right w:val="nil"/>
            </w:tcBorders>
            <w:shd w:val="clear" w:color="auto" w:fill="auto"/>
            <w:noWrap/>
            <w:vAlign w:val="bottom"/>
            <w:hideMark/>
          </w:tcPr>
          <w:p w14:paraId="5EB84F0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7_2-Jupiter_550GRN.avi</w:t>
            </w:r>
          </w:p>
        </w:tc>
        <w:tc>
          <w:tcPr>
            <w:tcW w:w="1012" w:type="dxa"/>
            <w:tcBorders>
              <w:top w:val="nil"/>
              <w:left w:val="nil"/>
              <w:bottom w:val="nil"/>
              <w:right w:val="nil"/>
            </w:tcBorders>
            <w:shd w:val="clear" w:color="auto" w:fill="auto"/>
            <w:noWrap/>
            <w:vAlign w:val="bottom"/>
            <w:hideMark/>
          </w:tcPr>
          <w:p w14:paraId="5FBBD03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432F1FE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1E79F9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DE105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C8D42E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2766C32E" w14:textId="77777777" w:rsidTr="00350978">
        <w:trPr>
          <w:trHeight w:val="290"/>
        </w:trPr>
        <w:tc>
          <w:tcPr>
            <w:tcW w:w="4296" w:type="dxa"/>
            <w:tcBorders>
              <w:top w:val="nil"/>
              <w:left w:val="nil"/>
              <w:bottom w:val="nil"/>
              <w:right w:val="nil"/>
            </w:tcBorders>
            <w:shd w:val="clear" w:color="auto" w:fill="auto"/>
            <w:noWrap/>
            <w:vAlign w:val="bottom"/>
            <w:hideMark/>
          </w:tcPr>
          <w:p w14:paraId="7148EA6E"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9_7-Jupiter_656HIA.avi</w:t>
            </w:r>
          </w:p>
        </w:tc>
        <w:tc>
          <w:tcPr>
            <w:tcW w:w="1012" w:type="dxa"/>
            <w:tcBorders>
              <w:top w:val="nil"/>
              <w:left w:val="nil"/>
              <w:bottom w:val="nil"/>
              <w:right w:val="nil"/>
            </w:tcBorders>
            <w:shd w:val="clear" w:color="auto" w:fill="auto"/>
            <w:noWrap/>
            <w:vAlign w:val="bottom"/>
            <w:hideMark/>
          </w:tcPr>
          <w:p w14:paraId="155670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30139B8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7B42304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5421FE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4CDD4B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308213F" w14:textId="77777777" w:rsidTr="00350978">
        <w:trPr>
          <w:trHeight w:val="290"/>
        </w:trPr>
        <w:tc>
          <w:tcPr>
            <w:tcW w:w="4296" w:type="dxa"/>
            <w:tcBorders>
              <w:top w:val="nil"/>
              <w:left w:val="nil"/>
              <w:bottom w:val="nil"/>
              <w:right w:val="nil"/>
            </w:tcBorders>
            <w:shd w:val="clear" w:color="auto" w:fill="auto"/>
            <w:noWrap/>
            <w:vAlign w:val="bottom"/>
            <w:hideMark/>
          </w:tcPr>
          <w:p w14:paraId="2C5A8CD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1_8-Jupiter_656HIA.avi</w:t>
            </w:r>
          </w:p>
        </w:tc>
        <w:tc>
          <w:tcPr>
            <w:tcW w:w="1012" w:type="dxa"/>
            <w:tcBorders>
              <w:top w:val="nil"/>
              <w:left w:val="nil"/>
              <w:bottom w:val="nil"/>
              <w:right w:val="nil"/>
            </w:tcBorders>
            <w:shd w:val="clear" w:color="auto" w:fill="auto"/>
            <w:noWrap/>
            <w:vAlign w:val="bottom"/>
            <w:hideMark/>
          </w:tcPr>
          <w:p w14:paraId="28DAA2E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66A8164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96AF7D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77B28B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78BA36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2928E54" w14:textId="77777777" w:rsidTr="00350978">
        <w:trPr>
          <w:trHeight w:val="290"/>
        </w:trPr>
        <w:tc>
          <w:tcPr>
            <w:tcW w:w="4296" w:type="dxa"/>
            <w:tcBorders>
              <w:top w:val="nil"/>
              <w:left w:val="nil"/>
              <w:bottom w:val="nil"/>
              <w:right w:val="nil"/>
            </w:tcBorders>
            <w:shd w:val="clear" w:color="auto" w:fill="auto"/>
            <w:noWrap/>
            <w:vAlign w:val="bottom"/>
            <w:hideMark/>
          </w:tcPr>
          <w:p w14:paraId="49F059A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3_5-Jupiter_450BLU.avi</w:t>
            </w:r>
          </w:p>
        </w:tc>
        <w:tc>
          <w:tcPr>
            <w:tcW w:w="1012" w:type="dxa"/>
            <w:tcBorders>
              <w:top w:val="nil"/>
              <w:left w:val="nil"/>
              <w:bottom w:val="nil"/>
              <w:right w:val="nil"/>
            </w:tcBorders>
            <w:shd w:val="clear" w:color="auto" w:fill="auto"/>
            <w:noWrap/>
            <w:vAlign w:val="bottom"/>
            <w:hideMark/>
          </w:tcPr>
          <w:p w14:paraId="24AB7D5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61F40BC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A74D2B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EC3C4B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75F6AD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BEE5B1F" w14:textId="77777777" w:rsidTr="00350978">
        <w:trPr>
          <w:trHeight w:val="290"/>
        </w:trPr>
        <w:tc>
          <w:tcPr>
            <w:tcW w:w="4296" w:type="dxa"/>
            <w:tcBorders>
              <w:top w:val="nil"/>
              <w:left w:val="nil"/>
              <w:bottom w:val="nil"/>
              <w:right w:val="nil"/>
            </w:tcBorders>
            <w:shd w:val="clear" w:color="auto" w:fill="auto"/>
            <w:noWrap/>
            <w:vAlign w:val="bottom"/>
            <w:hideMark/>
          </w:tcPr>
          <w:p w14:paraId="4B6AE649"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4_4-Jupiter_450BLU.avi</w:t>
            </w:r>
          </w:p>
        </w:tc>
        <w:tc>
          <w:tcPr>
            <w:tcW w:w="1012" w:type="dxa"/>
            <w:tcBorders>
              <w:top w:val="nil"/>
              <w:left w:val="nil"/>
              <w:bottom w:val="nil"/>
              <w:right w:val="nil"/>
            </w:tcBorders>
            <w:shd w:val="clear" w:color="auto" w:fill="auto"/>
            <w:noWrap/>
            <w:vAlign w:val="bottom"/>
            <w:hideMark/>
          </w:tcPr>
          <w:p w14:paraId="5F115A1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37B9C71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D18D4E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CAC067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E81FDB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7111AF7" w14:textId="77777777" w:rsidTr="00350978">
        <w:trPr>
          <w:trHeight w:val="290"/>
        </w:trPr>
        <w:tc>
          <w:tcPr>
            <w:tcW w:w="4296" w:type="dxa"/>
            <w:tcBorders>
              <w:top w:val="nil"/>
              <w:left w:val="nil"/>
              <w:bottom w:val="nil"/>
              <w:right w:val="nil"/>
            </w:tcBorders>
            <w:shd w:val="clear" w:color="auto" w:fill="auto"/>
            <w:noWrap/>
            <w:vAlign w:val="bottom"/>
            <w:hideMark/>
          </w:tcPr>
          <w:p w14:paraId="022A9CB7"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5_6-Jupiter_450BLU.avi</w:t>
            </w:r>
          </w:p>
        </w:tc>
        <w:tc>
          <w:tcPr>
            <w:tcW w:w="1012" w:type="dxa"/>
            <w:tcBorders>
              <w:top w:val="nil"/>
              <w:left w:val="nil"/>
              <w:bottom w:val="nil"/>
              <w:right w:val="nil"/>
            </w:tcBorders>
            <w:shd w:val="clear" w:color="auto" w:fill="auto"/>
            <w:noWrap/>
            <w:vAlign w:val="bottom"/>
            <w:hideMark/>
          </w:tcPr>
          <w:p w14:paraId="37CAD40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7B35B9B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722546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5B0DED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0603D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90E1AA7" w14:textId="77777777" w:rsidTr="00350978">
        <w:trPr>
          <w:trHeight w:val="290"/>
        </w:trPr>
        <w:tc>
          <w:tcPr>
            <w:tcW w:w="4296" w:type="dxa"/>
            <w:tcBorders>
              <w:top w:val="nil"/>
              <w:left w:val="nil"/>
              <w:bottom w:val="nil"/>
              <w:right w:val="nil"/>
            </w:tcBorders>
            <w:shd w:val="clear" w:color="auto" w:fill="auto"/>
            <w:noWrap/>
            <w:vAlign w:val="bottom"/>
            <w:hideMark/>
          </w:tcPr>
          <w:p w14:paraId="76445A2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7_9-Jupiter_656HIA.avi</w:t>
            </w:r>
          </w:p>
        </w:tc>
        <w:tc>
          <w:tcPr>
            <w:tcW w:w="1012" w:type="dxa"/>
            <w:tcBorders>
              <w:top w:val="nil"/>
              <w:left w:val="nil"/>
              <w:bottom w:val="nil"/>
              <w:right w:val="nil"/>
            </w:tcBorders>
            <w:shd w:val="clear" w:color="auto" w:fill="auto"/>
            <w:noWrap/>
            <w:vAlign w:val="bottom"/>
            <w:hideMark/>
          </w:tcPr>
          <w:p w14:paraId="3742B37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14EC232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420DE5E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A3A0BD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FE4012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FFDC644" w14:textId="77777777" w:rsidTr="00350978">
        <w:trPr>
          <w:trHeight w:val="290"/>
        </w:trPr>
        <w:tc>
          <w:tcPr>
            <w:tcW w:w="4296" w:type="dxa"/>
            <w:tcBorders>
              <w:top w:val="nil"/>
              <w:left w:val="nil"/>
              <w:bottom w:val="nil"/>
              <w:right w:val="nil"/>
            </w:tcBorders>
            <w:shd w:val="clear" w:color="auto" w:fill="auto"/>
            <w:noWrap/>
            <w:vAlign w:val="bottom"/>
            <w:hideMark/>
          </w:tcPr>
          <w:p w14:paraId="6D21437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0_3-Jupiter_647CNT.avi</w:t>
            </w:r>
          </w:p>
        </w:tc>
        <w:tc>
          <w:tcPr>
            <w:tcW w:w="1012" w:type="dxa"/>
            <w:tcBorders>
              <w:top w:val="nil"/>
              <w:left w:val="nil"/>
              <w:bottom w:val="nil"/>
              <w:right w:val="nil"/>
            </w:tcBorders>
            <w:shd w:val="clear" w:color="auto" w:fill="auto"/>
            <w:noWrap/>
            <w:vAlign w:val="bottom"/>
            <w:hideMark/>
          </w:tcPr>
          <w:p w14:paraId="302550E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229D2AF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2874F4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BF8498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F2A975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60D38DF" w14:textId="77777777" w:rsidTr="00350978">
        <w:trPr>
          <w:trHeight w:val="290"/>
        </w:trPr>
        <w:tc>
          <w:tcPr>
            <w:tcW w:w="4296" w:type="dxa"/>
            <w:tcBorders>
              <w:top w:val="nil"/>
              <w:left w:val="nil"/>
              <w:bottom w:val="nil"/>
              <w:right w:val="nil"/>
            </w:tcBorders>
            <w:shd w:val="clear" w:color="auto" w:fill="auto"/>
            <w:noWrap/>
            <w:vAlign w:val="bottom"/>
            <w:hideMark/>
          </w:tcPr>
          <w:p w14:paraId="05AC05B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2_5-Jupiter_632OI.avi</w:t>
            </w:r>
          </w:p>
        </w:tc>
        <w:tc>
          <w:tcPr>
            <w:tcW w:w="1012" w:type="dxa"/>
            <w:tcBorders>
              <w:top w:val="nil"/>
              <w:left w:val="nil"/>
              <w:bottom w:val="nil"/>
              <w:right w:val="nil"/>
            </w:tcBorders>
            <w:shd w:val="clear" w:color="auto" w:fill="auto"/>
            <w:noWrap/>
            <w:vAlign w:val="bottom"/>
            <w:hideMark/>
          </w:tcPr>
          <w:p w14:paraId="3364A76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37771DC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FBDD20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02E361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7DF214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94D60BA" w14:textId="77777777" w:rsidTr="00350978">
        <w:trPr>
          <w:trHeight w:val="290"/>
        </w:trPr>
        <w:tc>
          <w:tcPr>
            <w:tcW w:w="4296" w:type="dxa"/>
            <w:tcBorders>
              <w:top w:val="nil"/>
              <w:left w:val="nil"/>
              <w:bottom w:val="nil"/>
              <w:right w:val="nil"/>
            </w:tcBorders>
            <w:shd w:val="clear" w:color="auto" w:fill="auto"/>
            <w:noWrap/>
            <w:vAlign w:val="bottom"/>
            <w:hideMark/>
          </w:tcPr>
          <w:p w14:paraId="744BC22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4_5-Jupiter_550GRN.avi</w:t>
            </w:r>
          </w:p>
        </w:tc>
        <w:tc>
          <w:tcPr>
            <w:tcW w:w="1012" w:type="dxa"/>
            <w:tcBorders>
              <w:top w:val="nil"/>
              <w:left w:val="nil"/>
              <w:bottom w:val="nil"/>
              <w:right w:val="nil"/>
            </w:tcBorders>
            <w:shd w:val="clear" w:color="auto" w:fill="auto"/>
            <w:noWrap/>
            <w:vAlign w:val="bottom"/>
            <w:hideMark/>
          </w:tcPr>
          <w:p w14:paraId="1964A88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45A2838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69CEA9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CE0C28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59391C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5FE5CF9" w14:textId="77777777" w:rsidTr="00350978">
        <w:trPr>
          <w:trHeight w:val="290"/>
        </w:trPr>
        <w:tc>
          <w:tcPr>
            <w:tcW w:w="4296" w:type="dxa"/>
            <w:tcBorders>
              <w:top w:val="nil"/>
              <w:left w:val="nil"/>
              <w:bottom w:val="nil"/>
              <w:right w:val="nil"/>
            </w:tcBorders>
            <w:shd w:val="clear" w:color="auto" w:fill="auto"/>
            <w:noWrap/>
            <w:vAlign w:val="bottom"/>
            <w:hideMark/>
          </w:tcPr>
          <w:p w14:paraId="5884B80E"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2_1-Jupiter_550GRN_Flat.avi</w:t>
            </w:r>
          </w:p>
        </w:tc>
        <w:tc>
          <w:tcPr>
            <w:tcW w:w="1012" w:type="dxa"/>
            <w:tcBorders>
              <w:top w:val="nil"/>
              <w:left w:val="nil"/>
              <w:bottom w:val="nil"/>
              <w:right w:val="nil"/>
            </w:tcBorders>
            <w:shd w:val="clear" w:color="auto" w:fill="auto"/>
            <w:noWrap/>
            <w:vAlign w:val="bottom"/>
            <w:hideMark/>
          </w:tcPr>
          <w:p w14:paraId="7695CDE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05</w:t>
            </w:r>
          </w:p>
        </w:tc>
        <w:tc>
          <w:tcPr>
            <w:tcW w:w="1013" w:type="dxa"/>
            <w:tcBorders>
              <w:top w:val="nil"/>
              <w:left w:val="nil"/>
              <w:bottom w:val="nil"/>
              <w:right w:val="nil"/>
            </w:tcBorders>
            <w:shd w:val="clear" w:color="auto" w:fill="auto"/>
            <w:noWrap/>
            <w:vAlign w:val="bottom"/>
            <w:hideMark/>
          </w:tcPr>
          <w:p w14:paraId="6C09B29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4B1565B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0EECA22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15AF9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FC9E3A6" w14:textId="77777777" w:rsidTr="00350978">
        <w:trPr>
          <w:trHeight w:val="290"/>
        </w:trPr>
        <w:tc>
          <w:tcPr>
            <w:tcW w:w="4296" w:type="dxa"/>
            <w:tcBorders>
              <w:top w:val="nil"/>
              <w:left w:val="nil"/>
              <w:bottom w:val="nil"/>
              <w:right w:val="nil"/>
            </w:tcBorders>
            <w:shd w:val="clear" w:color="auto" w:fill="auto"/>
            <w:noWrap/>
            <w:vAlign w:val="bottom"/>
            <w:hideMark/>
          </w:tcPr>
          <w:p w14:paraId="0A416E83"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2_7-Jupiter_450BLU_Flat.avi</w:t>
            </w:r>
          </w:p>
        </w:tc>
        <w:tc>
          <w:tcPr>
            <w:tcW w:w="1012" w:type="dxa"/>
            <w:tcBorders>
              <w:top w:val="nil"/>
              <w:left w:val="nil"/>
              <w:bottom w:val="nil"/>
              <w:right w:val="nil"/>
            </w:tcBorders>
            <w:shd w:val="clear" w:color="auto" w:fill="auto"/>
            <w:noWrap/>
            <w:vAlign w:val="bottom"/>
            <w:hideMark/>
          </w:tcPr>
          <w:p w14:paraId="0B3957F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03</w:t>
            </w:r>
          </w:p>
        </w:tc>
        <w:tc>
          <w:tcPr>
            <w:tcW w:w="1013" w:type="dxa"/>
            <w:tcBorders>
              <w:top w:val="nil"/>
              <w:left w:val="nil"/>
              <w:bottom w:val="nil"/>
              <w:right w:val="nil"/>
            </w:tcBorders>
            <w:shd w:val="clear" w:color="auto" w:fill="auto"/>
            <w:noWrap/>
            <w:vAlign w:val="bottom"/>
            <w:hideMark/>
          </w:tcPr>
          <w:p w14:paraId="31F0069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03A2F6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339DDC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FF220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9BD92E3" w14:textId="77777777" w:rsidTr="00350978">
        <w:trPr>
          <w:trHeight w:val="290"/>
        </w:trPr>
        <w:tc>
          <w:tcPr>
            <w:tcW w:w="4296" w:type="dxa"/>
            <w:tcBorders>
              <w:top w:val="nil"/>
              <w:left w:val="nil"/>
              <w:bottom w:val="nil"/>
              <w:right w:val="nil"/>
            </w:tcBorders>
            <w:shd w:val="clear" w:color="auto" w:fill="auto"/>
            <w:noWrap/>
            <w:vAlign w:val="bottom"/>
            <w:hideMark/>
          </w:tcPr>
          <w:p w14:paraId="0F2F477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3_8-Jupiter_632OI_Flat.avi</w:t>
            </w:r>
          </w:p>
        </w:tc>
        <w:tc>
          <w:tcPr>
            <w:tcW w:w="1012" w:type="dxa"/>
            <w:tcBorders>
              <w:top w:val="nil"/>
              <w:left w:val="nil"/>
              <w:bottom w:val="nil"/>
              <w:right w:val="nil"/>
            </w:tcBorders>
            <w:shd w:val="clear" w:color="auto" w:fill="auto"/>
            <w:noWrap/>
            <w:vAlign w:val="bottom"/>
            <w:hideMark/>
          </w:tcPr>
          <w:p w14:paraId="23D5C3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5ABCB75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14D275C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8FC04D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53826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7A35E81" w14:textId="77777777" w:rsidTr="00350978">
        <w:trPr>
          <w:trHeight w:val="290"/>
        </w:trPr>
        <w:tc>
          <w:tcPr>
            <w:tcW w:w="4296" w:type="dxa"/>
            <w:tcBorders>
              <w:top w:val="nil"/>
              <w:left w:val="nil"/>
              <w:bottom w:val="nil"/>
              <w:right w:val="nil"/>
            </w:tcBorders>
            <w:shd w:val="clear" w:color="auto" w:fill="auto"/>
            <w:noWrap/>
            <w:vAlign w:val="bottom"/>
            <w:hideMark/>
          </w:tcPr>
          <w:p w14:paraId="08B8EB88"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5_0-Jupiter_656HIA_Flat.avi</w:t>
            </w:r>
          </w:p>
        </w:tc>
        <w:tc>
          <w:tcPr>
            <w:tcW w:w="1012" w:type="dxa"/>
            <w:tcBorders>
              <w:top w:val="nil"/>
              <w:left w:val="nil"/>
              <w:bottom w:val="nil"/>
              <w:right w:val="nil"/>
            </w:tcBorders>
            <w:shd w:val="clear" w:color="auto" w:fill="auto"/>
            <w:noWrap/>
            <w:vAlign w:val="bottom"/>
            <w:hideMark/>
          </w:tcPr>
          <w:p w14:paraId="3930647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108A516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25622DD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285853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7558A3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B0697B6" w14:textId="77777777" w:rsidTr="00350978">
        <w:trPr>
          <w:trHeight w:val="290"/>
        </w:trPr>
        <w:tc>
          <w:tcPr>
            <w:tcW w:w="4296" w:type="dxa"/>
            <w:tcBorders>
              <w:top w:val="nil"/>
              <w:left w:val="nil"/>
              <w:bottom w:val="nil"/>
              <w:right w:val="nil"/>
            </w:tcBorders>
            <w:shd w:val="clear" w:color="auto" w:fill="auto"/>
            <w:noWrap/>
            <w:vAlign w:val="bottom"/>
            <w:hideMark/>
          </w:tcPr>
          <w:p w14:paraId="616D597F"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5_9-Jupiter_647CNT_Flat.avi</w:t>
            </w:r>
          </w:p>
        </w:tc>
        <w:tc>
          <w:tcPr>
            <w:tcW w:w="1012" w:type="dxa"/>
            <w:tcBorders>
              <w:top w:val="nil"/>
              <w:left w:val="nil"/>
              <w:bottom w:val="nil"/>
              <w:right w:val="nil"/>
            </w:tcBorders>
            <w:shd w:val="clear" w:color="auto" w:fill="auto"/>
            <w:noWrap/>
            <w:vAlign w:val="bottom"/>
            <w:hideMark/>
          </w:tcPr>
          <w:p w14:paraId="3B0F46C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541B6B3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3AEC90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060B94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9B049A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0D0318D" w14:textId="77777777" w:rsidTr="00350978">
        <w:trPr>
          <w:trHeight w:val="290"/>
        </w:trPr>
        <w:tc>
          <w:tcPr>
            <w:tcW w:w="4296" w:type="dxa"/>
            <w:tcBorders>
              <w:top w:val="nil"/>
              <w:left w:val="nil"/>
              <w:right w:val="nil"/>
            </w:tcBorders>
            <w:shd w:val="clear" w:color="auto" w:fill="auto"/>
            <w:noWrap/>
            <w:vAlign w:val="bottom"/>
            <w:hideMark/>
          </w:tcPr>
          <w:p w14:paraId="06F6E74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7_2-Jupiter_380NUV_Flat.avi</w:t>
            </w:r>
          </w:p>
        </w:tc>
        <w:tc>
          <w:tcPr>
            <w:tcW w:w="1012" w:type="dxa"/>
            <w:tcBorders>
              <w:top w:val="nil"/>
              <w:left w:val="nil"/>
              <w:right w:val="nil"/>
            </w:tcBorders>
            <w:shd w:val="clear" w:color="auto" w:fill="auto"/>
            <w:noWrap/>
            <w:vAlign w:val="bottom"/>
            <w:hideMark/>
          </w:tcPr>
          <w:p w14:paraId="49125CB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2</w:t>
            </w:r>
          </w:p>
        </w:tc>
        <w:tc>
          <w:tcPr>
            <w:tcW w:w="1013" w:type="dxa"/>
            <w:tcBorders>
              <w:top w:val="nil"/>
              <w:left w:val="nil"/>
              <w:right w:val="nil"/>
            </w:tcBorders>
            <w:shd w:val="clear" w:color="auto" w:fill="auto"/>
            <w:noWrap/>
            <w:vAlign w:val="bottom"/>
            <w:hideMark/>
          </w:tcPr>
          <w:p w14:paraId="607AAEF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right w:val="nil"/>
            </w:tcBorders>
            <w:shd w:val="clear" w:color="auto" w:fill="auto"/>
            <w:noWrap/>
            <w:vAlign w:val="bottom"/>
            <w:hideMark/>
          </w:tcPr>
          <w:p w14:paraId="5D98250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right w:val="nil"/>
            </w:tcBorders>
            <w:shd w:val="clear" w:color="auto" w:fill="auto"/>
            <w:noWrap/>
            <w:vAlign w:val="bottom"/>
            <w:hideMark/>
          </w:tcPr>
          <w:p w14:paraId="30D281A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16C5796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A85C3EA" w14:textId="77777777" w:rsidTr="00350978">
        <w:trPr>
          <w:trHeight w:val="290"/>
        </w:trPr>
        <w:tc>
          <w:tcPr>
            <w:tcW w:w="4296" w:type="dxa"/>
            <w:tcBorders>
              <w:top w:val="nil"/>
              <w:left w:val="nil"/>
              <w:bottom w:val="single" w:sz="4" w:space="0" w:color="auto"/>
              <w:right w:val="nil"/>
            </w:tcBorders>
            <w:shd w:val="clear" w:color="auto" w:fill="auto"/>
            <w:noWrap/>
            <w:vAlign w:val="bottom"/>
            <w:hideMark/>
          </w:tcPr>
          <w:p w14:paraId="3E09B7B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400_3-Jupiter_889CH4_Flat.avi</w:t>
            </w:r>
          </w:p>
        </w:tc>
        <w:tc>
          <w:tcPr>
            <w:tcW w:w="1012" w:type="dxa"/>
            <w:tcBorders>
              <w:top w:val="nil"/>
              <w:left w:val="nil"/>
              <w:bottom w:val="single" w:sz="4" w:space="0" w:color="auto"/>
              <w:right w:val="nil"/>
            </w:tcBorders>
            <w:shd w:val="clear" w:color="auto" w:fill="auto"/>
            <w:noWrap/>
            <w:vAlign w:val="bottom"/>
            <w:hideMark/>
          </w:tcPr>
          <w:p w14:paraId="15DA3BA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1</w:t>
            </w:r>
          </w:p>
        </w:tc>
        <w:tc>
          <w:tcPr>
            <w:tcW w:w="1013" w:type="dxa"/>
            <w:tcBorders>
              <w:top w:val="nil"/>
              <w:left w:val="nil"/>
              <w:bottom w:val="single" w:sz="4" w:space="0" w:color="auto"/>
              <w:right w:val="nil"/>
            </w:tcBorders>
            <w:shd w:val="clear" w:color="auto" w:fill="auto"/>
            <w:noWrap/>
            <w:vAlign w:val="bottom"/>
            <w:hideMark/>
          </w:tcPr>
          <w:p w14:paraId="7030454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single" w:sz="4" w:space="0" w:color="auto"/>
              <w:right w:val="nil"/>
            </w:tcBorders>
            <w:shd w:val="clear" w:color="auto" w:fill="auto"/>
            <w:noWrap/>
            <w:vAlign w:val="bottom"/>
            <w:hideMark/>
          </w:tcPr>
          <w:p w14:paraId="06DE57B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single" w:sz="4" w:space="0" w:color="auto"/>
              <w:right w:val="nil"/>
            </w:tcBorders>
            <w:shd w:val="clear" w:color="auto" w:fill="auto"/>
            <w:noWrap/>
            <w:vAlign w:val="bottom"/>
            <w:hideMark/>
          </w:tcPr>
          <w:p w14:paraId="1AD7AD7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5F26B1F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1280x960</w:t>
            </w:r>
          </w:p>
        </w:tc>
      </w:tr>
    </w:tbl>
    <w:p w14:paraId="0304E53E" w14:textId="77777777" w:rsidR="00BC0796" w:rsidRDefault="00BC0796"/>
    <w:p w14:paraId="0E8CAED2" w14:textId="706883F2" w:rsidR="00BC0796" w:rsidRDefault="00B74BB2">
      <w:r>
        <w:rPr>
          <w:noProof/>
        </w:rPr>
        <w:lastRenderedPageBreak/>
        <w:drawing>
          <wp:inline distT="0" distB="0" distL="0" distR="0" wp14:anchorId="61319C21" wp14:editId="6D40F79F">
            <wp:extent cx="5486400" cy="5486400"/>
            <wp:effectExtent l="0" t="0" r="0" b="0"/>
            <wp:docPr id="1090" name="Picture 1090" descr="A group of plane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Picture 1090" descr="A group of planets&#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22D1DF3" w14:textId="422FB55A" w:rsidR="00B74BB2" w:rsidRDefault="005E5605">
      <w:r w:rsidRPr="005E5605">
        <w:t>20210919UTJupiter-NavigatedArray.png</w:t>
      </w:r>
    </w:p>
    <w:p w14:paraId="0C8E27FB" w14:textId="77777777" w:rsidR="00B74BB2" w:rsidRPr="005F2A85" w:rsidRDefault="00B74BB2" w:rsidP="00B74BB2">
      <w:pPr>
        <w:rPr>
          <w:b/>
          <w:bCs/>
        </w:rPr>
      </w:pPr>
      <w:r w:rsidRPr="005F2A85">
        <w:rPr>
          <w:b/>
          <w:bCs/>
        </w:rPr>
        <w:t>Navigated Image Products</w:t>
      </w:r>
    </w:p>
    <w:p w14:paraId="07FD772F" w14:textId="77777777" w:rsidR="00B74BB2" w:rsidRDefault="00B74BB2" w:rsidP="00B74BB2">
      <w:r>
        <w:t>2021-09-19-0502_3-Jupiter_550GRN-Wavelets-Derot-Stack.png</w:t>
      </w:r>
    </w:p>
    <w:p w14:paraId="21D1F85A" w14:textId="77777777" w:rsidR="00B74BB2" w:rsidRDefault="00B74BB2" w:rsidP="00B74BB2">
      <w:r>
        <w:t>2021-09-19-0505_0-Jupiter_450BLU-Wavelets-Derot-Stack.png</w:t>
      </w:r>
    </w:p>
    <w:p w14:paraId="0F3169F8" w14:textId="77777777" w:rsidR="00B74BB2" w:rsidRDefault="00B74BB2" w:rsidP="00B74BB2">
      <w:r>
        <w:t>2021-09-19-0457_4-Jupiter_647CNT-Wavelets-Derot-Stack.png</w:t>
      </w:r>
    </w:p>
    <w:p w14:paraId="75BAF754" w14:textId="77777777" w:rsidR="00B74BB2" w:rsidRDefault="00B74BB2" w:rsidP="00B74BB2">
      <w:r>
        <w:t>2021-09-19-0510_3-Jupiter_647CNT-Wavelets-Derot.png</w:t>
      </w:r>
    </w:p>
    <w:p w14:paraId="20AF401D" w14:textId="77777777" w:rsidR="00B74BB2" w:rsidRDefault="00B74BB2" w:rsidP="00B74BB2">
      <w:r>
        <w:t>2021-09-19-0512_5-Jupiter_632OI-Wavelets-Derot.png</w:t>
      </w:r>
    </w:p>
    <w:p w14:paraId="7E3B4FE7" w14:textId="77777777" w:rsidR="00B74BB2" w:rsidRDefault="00B74BB2" w:rsidP="00B74BB2">
      <w:r>
        <w:t>2021-09-19-0503_1-Jupiter_656HIA-Wavelets-Derot-Stack.png</w:t>
      </w:r>
    </w:p>
    <w:p w14:paraId="44755A09" w14:textId="77777777" w:rsidR="00B74BB2" w:rsidRDefault="00B74BB2" w:rsidP="00B74BB2">
      <w:r>
        <w:t>2021-09-19-0503_8-Jupiter_656HIA-Wavelets-Derot-Stack.png</w:t>
      </w:r>
    </w:p>
    <w:p w14:paraId="650BF4B1" w14:textId="77777777" w:rsidR="00B74BB2" w:rsidRDefault="00B74BB2" w:rsidP="00B74BB2">
      <w:r>
        <w:t>2021-09-19-0508_9-Jupiter_AllRED-Wavelets-Derot-Stack.png</w:t>
      </w:r>
    </w:p>
    <w:p w14:paraId="10BBE267" w14:textId="17087A65" w:rsidR="00B74BB2" w:rsidRDefault="00B74BB2" w:rsidP="00B74BB2">
      <w:r>
        <w:t>2021-09-19-0505_4-Jupiter-Wavelets-R(AllRed)GB-RGB-WhtBal-ClrSmth-Smth-Wavelets.png</w:t>
      </w:r>
    </w:p>
    <w:p w14:paraId="3B4C2578" w14:textId="73464FF2" w:rsidR="005E5605" w:rsidRDefault="005E5605" w:rsidP="00B74BB2"/>
    <w:p w14:paraId="6B75F192" w14:textId="24230F3F" w:rsidR="005E5605" w:rsidRDefault="005E5605" w:rsidP="00B74BB2">
      <w:r>
        <w:rPr>
          <w:noProof/>
        </w:rPr>
        <w:lastRenderedPageBreak/>
        <w:drawing>
          <wp:inline distT="0" distB="0" distL="0" distR="0" wp14:anchorId="1BE498FB" wp14:editId="1A78B777">
            <wp:extent cx="5943600" cy="3385185"/>
            <wp:effectExtent l="0" t="0" r="0" b="5715"/>
            <wp:docPr id="1035" name="Picture 10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035" descr="Diagram&#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700CB482" w14:textId="4D483B32" w:rsidR="005E5605" w:rsidRDefault="005E5605" w:rsidP="00B74BB2">
      <w:r w:rsidRPr="005E5605">
        <w:t>20210919UTwJupiter-NH3.png</w:t>
      </w:r>
    </w:p>
    <w:p w14:paraId="6713C641" w14:textId="77777777" w:rsidR="005E5605" w:rsidRDefault="005E5605" w:rsidP="00B74BB2"/>
    <w:p w14:paraId="461B7266" w14:textId="77777777" w:rsidR="00BC0796" w:rsidRPr="008D7F37" w:rsidRDefault="00BC0796" w:rsidP="00BC0796">
      <w:pPr>
        <w:rPr>
          <w:b/>
          <w:bCs/>
          <w:color w:val="0070C0"/>
        </w:rPr>
      </w:pPr>
      <w:r w:rsidRPr="008D7F37">
        <w:rPr>
          <w:b/>
          <w:bCs/>
          <w:color w:val="0070C0"/>
        </w:rPr>
        <w:t xml:space="preserve">Data Disposition: </w:t>
      </w:r>
    </w:p>
    <w:p w14:paraId="2600912B"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ECDD77D"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0346C7CB" w14:textId="6DDB3BA9" w:rsidR="00E50182" w:rsidRDefault="00E50182">
      <w:pPr>
        <w:rPr>
          <w:rFonts w:cs="Arial"/>
          <w:b/>
          <w:bCs/>
          <w:sz w:val="26"/>
          <w:szCs w:val="26"/>
        </w:rPr>
      </w:pPr>
      <w:r>
        <w:br w:type="page"/>
      </w:r>
    </w:p>
    <w:p w14:paraId="28879CB0" w14:textId="16D4F850" w:rsidR="0031345A" w:rsidRPr="00D4326C" w:rsidRDefault="0031345A" w:rsidP="0031345A">
      <w:pPr>
        <w:pStyle w:val="Heading3"/>
      </w:pPr>
      <w:bookmarkStart w:id="45" w:name="_Toc86521221"/>
      <w:r>
        <w:lastRenderedPageBreak/>
        <w:t>2021-Sep-</w:t>
      </w:r>
      <w:r w:rsidR="0069769B">
        <w:t>1</w:t>
      </w:r>
      <w:r>
        <w:t xml:space="preserve">9 (Sep-20 UT): </w:t>
      </w:r>
      <w:r w:rsidRPr="002B2B28">
        <w:t xml:space="preserve"> </w:t>
      </w:r>
      <w:r>
        <w:t xml:space="preserve">Jupiter </w:t>
      </w:r>
      <w:r w:rsidR="0069769B">
        <w:t xml:space="preserve">and Saturn </w:t>
      </w:r>
      <w:r>
        <w:t>Video</w:t>
      </w:r>
      <w:bookmarkEnd w:id="45"/>
    </w:p>
    <w:p w14:paraId="7592CFE5" w14:textId="4E587F88" w:rsidR="0031345A" w:rsidRDefault="0031345A" w:rsidP="0031345A">
      <w:pPr>
        <w:rPr>
          <w:color w:val="808080" w:themeColor="background1" w:themeShade="80"/>
          <w:sz w:val="20"/>
        </w:rPr>
      </w:pPr>
      <w:r>
        <w:rPr>
          <w:color w:val="808080" w:themeColor="background1" w:themeShade="80"/>
          <w:sz w:val="20"/>
        </w:rPr>
        <w:t>Last Updated 9/2</w:t>
      </w:r>
      <w:r w:rsidR="0069769B">
        <w:rPr>
          <w:color w:val="808080" w:themeColor="background1" w:themeShade="80"/>
          <w:sz w:val="20"/>
        </w:rPr>
        <w:t>0</w:t>
      </w:r>
      <w:r>
        <w:rPr>
          <w:color w:val="808080" w:themeColor="background1" w:themeShade="80"/>
          <w:sz w:val="20"/>
        </w:rPr>
        <w:t>/2021</w:t>
      </w:r>
    </w:p>
    <w:p w14:paraId="1C3E7ABB" w14:textId="77777777" w:rsidR="0031345A" w:rsidRDefault="0031345A" w:rsidP="0031345A"/>
    <w:p w14:paraId="23F71933" w14:textId="77788186" w:rsidR="0031345A" w:rsidRDefault="0031345A" w:rsidP="0031345A">
      <w:r>
        <w:t>Transparency was good (3.5/5</w:t>
      </w:r>
      <w:r w:rsidR="0069769B">
        <w:t>)</w:t>
      </w:r>
      <w:r>
        <w:t xml:space="preserve">, </w:t>
      </w:r>
      <w:r w:rsidR="0069769B">
        <w:t>with just a couple tiny cumulus</w:t>
      </w:r>
      <w:r>
        <w:t xml:space="preserve">.  Seeing was </w:t>
      </w:r>
      <w:r w:rsidR="0069769B">
        <w:t>fair to poor</w:t>
      </w:r>
      <w:r>
        <w:t xml:space="preserve"> (</w:t>
      </w:r>
      <w:r w:rsidR="0069769B">
        <w:t>2.5-3.0</w:t>
      </w:r>
      <w:r>
        <w:t>/5).</w:t>
      </w:r>
    </w:p>
    <w:p w14:paraId="68058FF3" w14:textId="77777777" w:rsidR="0024434F" w:rsidRDefault="0024434F">
      <w:pPr>
        <w:rPr>
          <w:lang w:bidi="ar-SA"/>
        </w:rPr>
      </w:pPr>
    </w:p>
    <w:tbl>
      <w:tblPr>
        <w:tblW w:w="9403" w:type="dxa"/>
        <w:tblLayout w:type="fixed"/>
        <w:tblCellMar>
          <w:left w:w="0" w:type="dxa"/>
          <w:right w:w="0" w:type="dxa"/>
        </w:tblCellMar>
        <w:tblLook w:val="04A0" w:firstRow="1" w:lastRow="0" w:firstColumn="1" w:lastColumn="0" w:noHBand="0" w:noVBand="1"/>
      </w:tblPr>
      <w:tblGrid>
        <w:gridCol w:w="4367"/>
        <w:gridCol w:w="1008"/>
        <w:gridCol w:w="1007"/>
        <w:gridCol w:w="1007"/>
        <w:gridCol w:w="891"/>
        <w:gridCol w:w="1123"/>
      </w:tblGrid>
      <w:tr w:rsidR="0024434F" w:rsidRPr="0024434F" w14:paraId="4B76728A" w14:textId="77777777" w:rsidTr="0024434F">
        <w:trPr>
          <w:trHeight w:val="290"/>
        </w:trPr>
        <w:tc>
          <w:tcPr>
            <w:tcW w:w="4367" w:type="dxa"/>
            <w:tcBorders>
              <w:top w:val="single" w:sz="4" w:space="0" w:color="auto"/>
              <w:left w:val="nil"/>
              <w:bottom w:val="single" w:sz="4" w:space="0" w:color="auto"/>
              <w:right w:val="nil"/>
            </w:tcBorders>
            <w:shd w:val="clear" w:color="auto" w:fill="auto"/>
            <w:noWrap/>
            <w:vAlign w:val="bottom"/>
            <w:hideMark/>
          </w:tcPr>
          <w:p w14:paraId="242A0A72" w14:textId="77777777" w:rsidR="0024434F" w:rsidRPr="0024434F" w:rsidRDefault="0024434F">
            <w:pPr>
              <w:rPr>
                <w:rFonts w:ascii="Calibri" w:hAnsi="Calibri" w:cs="Calibri"/>
                <w:b/>
                <w:bCs/>
                <w:color w:val="000000"/>
                <w:sz w:val="20"/>
                <w:szCs w:val="20"/>
              </w:rPr>
            </w:pPr>
            <w:r w:rsidRPr="0024434F">
              <w:rPr>
                <w:rFonts w:ascii="Calibri" w:hAnsi="Calibri" w:cs="Calibri"/>
                <w:b/>
                <w:bCs/>
                <w:color w:val="000000"/>
                <w:sz w:val="20"/>
                <w:szCs w:val="20"/>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7BDF784C"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Exposure</w:t>
            </w:r>
          </w:p>
        </w:tc>
        <w:tc>
          <w:tcPr>
            <w:tcW w:w="1007" w:type="dxa"/>
            <w:tcBorders>
              <w:top w:val="single" w:sz="4" w:space="0" w:color="auto"/>
              <w:left w:val="nil"/>
              <w:bottom w:val="single" w:sz="4" w:space="0" w:color="auto"/>
              <w:right w:val="nil"/>
            </w:tcBorders>
            <w:shd w:val="clear" w:color="auto" w:fill="auto"/>
            <w:noWrap/>
            <w:vAlign w:val="bottom"/>
            <w:hideMark/>
          </w:tcPr>
          <w:p w14:paraId="4717075A"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Gain</w:t>
            </w:r>
          </w:p>
        </w:tc>
        <w:tc>
          <w:tcPr>
            <w:tcW w:w="1007" w:type="dxa"/>
            <w:tcBorders>
              <w:top w:val="single" w:sz="4" w:space="0" w:color="auto"/>
              <w:left w:val="nil"/>
              <w:bottom w:val="single" w:sz="4" w:space="0" w:color="auto"/>
              <w:right w:val="nil"/>
            </w:tcBorders>
            <w:shd w:val="clear" w:color="auto" w:fill="auto"/>
            <w:noWrap/>
            <w:vAlign w:val="bottom"/>
            <w:hideMark/>
          </w:tcPr>
          <w:p w14:paraId="5981D864"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Gamma</w:t>
            </w:r>
          </w:p>
        </w:tc>
        <w:tc>
          <w:tcPr>
            <w:tcW w:w="891" w:type="dxa"/>
            <w:tcBorders>
              <w:top w:val="single" w:sz="4" w:space="0" w:color="auto"/>
              <w:left w:val="nil"/>
              <w:bottom w:val="single" w:sz="4" w:space="0" w:color="auto"/>
              <w:right w:val="nil"/>
            </w:tcBorders>
            <w:shd w:val="clear" w:color="auto" w:fill="auto"/>
            <w:noWrap/>
            <w:vAlign w:val="bottom"/>
            <w:hideMark/>
          </w:tcPr>
          <w:p w14:paraId="65576638"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Binning</w:t>
            </w:r>
          </w:p>
        </w:tc>
        <w:tc>
          <w:tcPr>
            <w:tcW w:w="1123" w:type="dxa"/>
            <w:tcBorders>
              <w:top w:val="single" w:sz="4" w:space="0" w:color="auto"/>
              <w:left w:val="nil"/>
              <w:bottom w:val="single" w:sz="4" w:space="0" w:color="auto"/>
              <w:right w:val="nil"/>
            </w:tcBorders>
            <w:shd w:val="clear" w:color="auto" w:fill="auto"/>
            <w:noWrap/>
            <w:vAlign w:val="bottom"/>
            <w:hideMark/>
          </w:tcPr>
          <w:p w14:paraId="64F94FC7"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Capture Area</w:t>
            </w:r>
          </w:p>
        </w:tc>
      </w:tr>
      <w:tr w:rsidR="0024434F" w:rsidRPr="0024434F" w14:paraId="05DD6C48" w14:textId="77777777" w:rsidTr="0024434F">
        <w:trPr>
          <w:trHeight w:val="290"/>
        </w:trPr>
        <w:tc>
          <w:tcPr>
            <w:tcW w:w="4367" w:type="dxa"/>
            <w:tcBorders>
              <w:top w:val="single" w:sz="4" w:space="0" w:color="auto"/>
              <w:left w:val="nil"/>
              <w:bottom w:val="nil"/>
              <w:right w:val="nil"/>
            </w:tcBorders>
            <w:shd w:val="clear" w:color="auto" w:fill="auto"/>
            <w:noWrap/>
            <w:vAlign w:val="bottom"/>
            <w:hideMark/>
          </w:tcPr>
          <w:p w14:paraId="1A14EB88"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356_4-Jupiter_632OI.avi</w:t>
            </w:r>
          </w:p>
        </w:tc>
        <w:tc>
          <w:tcPr>
            <w:tcW w:w="1008" w:type="dxa"/>
            <w:tcBorders>
              <w:top w:val="single" w:sz="4" w:space="0" w:color="auto"/>
              <w:left w:val="nil"/>
              <w:bottom w:val="nil"/>
              <w:right w:val="nil"/>
            </w:tcBorders>
            <w:shd w:val="clear" w:color="auto" w:fill="auto"/>
            <w:noWrap/>
            <w:vAlign w:val="bottom"/>
            <w:hideMark/>
          </w:tcPr>
          <w:p w14:paraId="2F9C7A4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single" w:sz="4" w:space="0" w:color="auto"/>
              <w:left w:val="nil"/>
              <w:bottom w:val="nil"/>
              <w:right w:val="nil"/>
            </w:tcBorders>
            <w:shd w:val="clear" w:color="auto" w:fill="auto"/>
            <w:noWrap/>
            <w:vAlign w:val="bottom"/>
            <w:hideMark/>
          </w:tcPr>
          <w:p w14:paraId="210ACBC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single" w:sz="4" w:space="0" w:color="auto"/>
              <w:left w:val="nil"/>
              <w:bottom w:val="nil"/>
              <w:right w:val="nil"/>
            </w:tcBorders>
            <w:shd w:val="clear" w:color="auto" w:fill="auto"/>
            <w:noWrap/>
            <w:vAlign w:val="bottom"/>
            <w:hideMark/>
          </w:tcPr>
          <w:p w14:paraId="36388C07"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single" w:sz="4" w:space="0" w:color="auto"/>
              <w:left w:val="nil"/>
              <w:bottom w:val="nil"/>
              <w:right w:val="nil"/>
            </w:tcBorders>
            <w:shd w:val="clear" w:color="auto" w:fill="auto"/>
            <w:noWrap/>
            <w:vAlign w:val="bottom"/>
            <w:hideMark/>
          </w:tcPr>
          <w:p w14:paraId="3260B04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single" w:sz="4" w:space="0" w:color="auto"/>
              <w:left w:val="nil"/>
              <w:bottom w:val="nil"/>
              <w:right w:val="nil"/>
            </w:tcBorders>
            <w:shd w:val="clear" w:color="auto" w:fill="auto"/>
            <w:noWrap/>
            <w:vAlign w:val="bottom"/>
            <w:hideMark/>
          </w:tcPr>
          <w:p w14:paraId="42565A9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ABBE338" w14:textId="77777777" w:rsidTr="0024434F">
        <w:trPr>
          <w:trHeight w:val="290"/>
        </w:trPr>
        <w:tc>
          <w:tcPr>
            <w:tcW w:w="4367" w:type="dxa"/>
            <w:tcBorders>
              <w:top w:val="nil"/>
              <w:left w:val="nil"/>
              <w:bottom w:val="nil"/>
              <w:right w:val="nil"/>
            </w:tcBorders>
            <w:shd w:val="clear" w:color="auto" w:fill="auto"/>
            <w:noWrap/>
            <w:vAlign w:val="bottom"/>
            <w:hideMark/>
          </w:tcPr>
          <w:p w14:paraId="1A8FC6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358_5-Jupiter_632OI.avi</w:t>
            </w:r>
          </w:p>
        </w:tc>
        <w:tc>
          <w:tcPr>
            <w:tcW w:w="1008" w:type="dxa"/>
            <w:tcBorders>
              <w:top w:val="nil"/>
              <w:left w:val="nil"/>
              <w:bottom w:val="nil"/>
              <w:right w:val="nil"/>
            </w:tcBorders>
            <w:shd w:val="clear" w:color="auto" w:fill="auto"/>
            <w:noWrap/>
            <w:vAlign w:val="bottom"/>
            <w:hideMark/>
          </w:tcPr>
          <w:p w14:paraId="18BCD76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1FA0A26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081FE6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460AE60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2B28792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5EF6565F" w14:textId="77777777" w:rsidTr="0024434F">
        <w:trPr>
          <w:trHeight w:val="290"/>
        </w:trPr>
        <w:tc>
          <w:tcPr>
            <w:tcW w:w="4367" w:type="dxa"/>
            <w:tcBorders>
              <w:top w:val="nil"/>
              <w:left w:val="nil"/>
              <w:bottom w:val="nil"/>
              <w:right w:val="nil"/>
            </w:tcBorders>
            <w:shd w:val="clear" w:color="auto" w:fill="auto"/>
            <w:noWrap/>
            <w:vAlign w:val="bottom"/>
            <w:hideMark/>
          </w:tcPr>
          <w:p w14:paraId="2508BB54"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1_1-Jupiter_647CNT.avi</w:t>
            </w:r>
          </w:p>
        </w:tc>
        <w:tc>
          <w:tcPr>
            <w:tcW w:w="1008" w:type="dxa"/>
            <w:tcBorders>
              <w:top w:val="nil"/>
              <w:left w:val="nil"/>
              <w:bottom w:val="nil"/>
              <w:right w:val="nil"/>
            </w:tcBorders>
            <w:shd w:val="clear" w:color="auto" w:fill="auto"/>
            <w:noWrap/>
            <w:vAlign w:val="bottom"/>
            <w:hideMark/>
          </w:tcPr>
          <w:p w14:paraId="5B07532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430D6CD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5142E2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23B1F5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12DA3E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FFF6E4D" w14:textId="77777777" w:rsidTr="0024434F">
        <w:trPr>
          <w:trHeight w:val="290"/>
        </w:trPr>
        <w:tc>
          <w:tcPr>
            <w:tcW w:w="4367" w:type="dxa"/>
            <w:tcBorders>
              <w:top w:val="nil"/>
              <w:left w:val="nil"/>
              <w:bottom w:val="nil"/>
              <w:right w:val="nil"/>
            </w:tcBorders>
            <w:shd w:val="clear" w:color="auto" w:fill="auto"/>
            <w:noWrap/>
            <w:vAlign w:val="bottom"/>
            <w:hideMark/>
          </w:tcPr>
          <w:p w14:paraId="2B5C58D9"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3_3-Jupiter_647CNT.avi</w:t>
            </w:r>
          </w:p>
        </w:tc>
        <w:tc>
          <w:tcPr>
            <w:tcW w:w="1008" w:type="dxa"/>
            <w:tcBorders>
              <w:top w:val="nil"/>
              <w:left w:val="nil"/>
              <w:bottom w:val="nil"/>
              <w:right w:val="nil"/>
            </w:tcBorders>
            <w:shd w:val="clear" w:color="auto" w:fill="auto"/>
            <w:noWrap/>
            <w:vAlign w:val="bottom"/>
            <w:hideMark/>
          </w:tcPr>
          <w:p w14:paraId="10C94A9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15400AF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54F1FD8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6297DC5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6EBD2B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C453AFB" w14:textId="77777777" w:rsidTr="0024434F">
        <w:trPr>
          <w:trHeight w:val="290"/>
        </w:trPr>
        <w:tc>
          <w:tcPr>
            <w:tcW w:w="4367" w:type="dxa"/>
            <w:tcBorders>
              <w:top w:val="nil"/>
              <w:left w:val="nil"/>
              <w:bottom w:val="nil"/>
              <w:right w:val="nil"/>
            </w:tcBorders>
            <w:shd w:val="clear" w:color="auto" w:fill="auto"/>
            <w:noWrap/>
            <w:vAlign w:val="bottom"/>
            <w:hideMark/>
          </w:tcPr>
          <w:p w14:paraId="15376641"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5_3-Jupiter_647CNT.avi</w:t>
            </w:r>
          </w:p>
        </w:tc>
        <w:tc>
          <w:tcPr>
            <w:tcW w:w="1008" w:type="dxa"/>
            <w:tcBorders>
              <w:top w:val="nil"/>
              <w:left w:val="nil"/>
              <w:bottom w:val="nil"/>
              <w:right w:val="nil"/>
            </w:tcBorders>
            <w:shd w:val="clear" w:color="auto" w:fill="auto"/>
            <w:noWrap/>
            <w:vAlign w:val="bottom"/>
            <w:hideMark/>
          </w:tcPr>
          <w:p w14:paraId="095A7CC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6F714B0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68587E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5F2F8E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543FCC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A58C86F" w14:textId="77777777" w:rsidTr="0024434F">
        <w:trPr>
          <w:trHeight w:val="290"/>
        </w:trPr>
        <w:tc>
          <w:tcPr>
            <w:tcW w:w="4367" w:type="dxa"/>
            <w:tcBorders>
              <w:top w:val="nil"/>
              <w:left w:val="nil"/>
              <w:bottom w:val="nil"/>
              <w:right w:val="nil"/>
            </w:tcBorders>
            <w:shd w:val="clear" w:color="auto" w:fill="auto"/>
            <w:noWrap/>
            <w:vAlign w:val="bottom"/>
            <w:hideMark/>
          </w:tcPr>
          <w:p w14:paraId="16F47D30"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7_6-Jupiter_656HIA.avi</w:t>
            </w:r>
          </w:p>
        </w:tc>
        <w:tc>
          <w:tcPr>
            <w:tcW w:w="1008" w:type="dxa"/>
            <w:tcBorders>
              <w:top w:val="nil"/>
              <w:left w:val="nil"/>
              <w:bottom w:val="nil"/>
              <w:right w:val="nil"/>
            </w:tcBorders>
            <w:shd w:val="clear" w:color="auto" w:fill="auto"/>
            <w:noWrap/>
            <w:vAlign w:val="bottom"/>
            <w:hideMark/>
          </w:tcPr>
          <w:p w14:paraId="3C73514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2F0235D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02D918A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D94AA4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2B55EC5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9E7ECB2" w14:textId="77777777" w:rsidTr="0024434F">
        <w:trPr>
          <w:trHeight w:val="290"/>
        </w:trPr>
        <w:tc>
          <w:tcPr>
            <w:tcW w:w="4367" w:type="dxa"/>
            <w:tcBorders>
              <w:top w:val="nil"/>
              <w:left w:val="nil"/>
              <w:bottom w:val="nil"/>
              <w:right w:val="nil"/>
            </w:tcBorders>
            <w:shd w:val="clear" w:color="auto" w:fill="auto"/>
            <w:noWrap/>
            <w:vAlign w:val="bottom"/>
            <w:hideMark/>
          </w:tcPr>
          <w:p w14:paraId="5B0E0358"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9_8-Jupiter_656HIA.avi</w:t>
            </w:r>
          </w:p>
        </w:tc>
        <w:tc>
          <w:tcPr>
            <w:tcW w:w="1008" w:type="dxa"/>
            <w:tcBorders>
              <w:top w:val="nil"/>
              <w:left w:val="nil"/>
              <w:bottom w:val="nil"/>
              <w:right w:val="nil"/>
            </w:tcBorders>
            <w:shd w:val="clear" w:color="auto" w:fill="auto"/>
            <w:noWrap/>
            <w:vAlign w:val="bottom"/>
            <w:hideMark/>
          </w:tcPr>
          <w:p w14:paraId="43A3299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657EC7B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4BC1879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A7C3F5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B97CED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6EA04ECF" w14:textId="77777777" w:rsidTr="0024434F">
        <w:trPr>
          <w:trHeight w:val="290"/>
        </w:trPr>
        <w:tc>
          <w:tcPr>
            <w:tcW w:w="4367" w:type="dxa"/>
            <w:tcBorders>
              <w:top w:val="nil"/>
              <w:left w:val="nil"/>
              <w:bottom w:val="nil"/>
              <w:right w:val="nil"/>
            </w:tcBorders>
            <w:shd w:val="clear" w:color="auto" w:fill="auto"/>
            <w:noWrap/>
            <w:vAlign w:val="bottom"/>
            <w:hideMark/>
          </w:tcPr>
          <w:p w14:paraId="11703E9C"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1_8-Jupiter_656HIA.avi</w:t>
            </w:r>
          </w:p>
        </w:tc>
        <w:tc>
          <w:tcPr>
            <w:tcW w:w="1008" w:type="dxa"/>
            <w:tcBorders>
              <w:top w:val="nil"/>
              <w:left w:val="nil"/>
              <w:bottom w:val="nil"/>
              <w:right w:val="nil"/>
            </w:tcBorders>
            <w:shd w:val="clear" w:color="auto" w:fill="auto"/>
            <w:noWrap/>
            <w:vAlign w:val="bottom"/>
            <w:hideMark/>
          </w:tcPr>
          <w:p w14:paraId="1A1EA74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25037ED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1226059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7B0C1D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3308AB4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0FA4FD6" w14:textId="77777777" w:rsidTr="0024434F">
        <w:trPr>
          <w:trHeight w:val="290"/>
        </w:trPr>
        <w:tc>
          <w:tcPr>
            <w:tcW w:w="4367" w:type="dxa"/>
            <w:tcBorders>
              <w:top w:val="nil"/>
              <w:left w:val="nil"/>
              <w:bottom w:val="nil"/>
              <w:right w:val="nil"/>
            </w:tcBorders>
            <w:shd w:val="clear" w:color="auto" w:fill="auto"/>
            <w:noWrap/>
            <w:vAlign w:val="bottom"/>
            <w:hideMark/>
          </w:tcPr>
          <w:p w14:paraId="16FC50FD"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4_1-Jupiter_550GRN.avi</w:t>
            </w:r>
          </w:p>
        </w:tc>
        <w:tc>
          <w:tcPr>
            <w:tcW w:w="1008" w:type="dxa"/>
            <w:tcBorders>
              <w:top w:val="nil"/>
              <w:left w:val="nil"/>
              <w:bottom w:val="nil"/>
              <w:right w:val="nil"/>
            </w:tcBorders>
            <w:shd w:val="clear" w:color="auto" w:fill="auto"/>
            <w:noWrap/>
            <w:vAlign w:val="bottom"/>
            <w:hideMark/>
          </w:tcPr>
          <w:p w14:paraId="68BBC21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05</w:t>
            </w:r>
          </w:p>
        </w:tc>
        <w:tc>
          <w:tcPr>
            <w:tcW w:w="1007" w:type="dxa"/>
            <w:tcBorders>
              <w:top w:val="nil"/>
              <w:left w:val="nil"/>
              <w:bottom w:val="nil"/>
              <w:right w:val="nil"/>
            </w:tcBorders>
            <w:shd w:val="clear" w:color="auto" w:fill="auto"/>
            <w:noWrap/>
            <w:vAlign w:val="bottom"/>
            <w:hideMark/>
          </w:tcPr>
          <w:p w14:paraId="0610DCF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4FF8F06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1C2C6E8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F97E35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04035A2E" w14:textId="77777777" w:rsidTr="0024434F">
        <w:trPr>
          <w:trHeight w:val="290"/>
        </w:trPr>
        <w:tc>
          <w:tcPr>
            <w:tcW w:w="4367" w:type="dxa"/>
            <w:tcBorders>
              <w:top w:val="nil"/>
              <w:left w:val="nil"/>
              <w:bottom w:val="nil"/>
              <w:right w:val="nil"/>
            </w:tcBorders>
            <w:shd w:val="clear" w:color="auto" w:fill="auto"/>
            <w:noWrap/>
            <w:vAlign w:val="bottom"/>
            <w:hideMark/>
          </w:tcPr>
          <w:p w14:paraId="0DD591B2"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5_4-Jupiter_550GRN.avi</w:t>
            </w:r>
          </w:p>
        </w:tc>
        <w:tc>
          <w:tcPr>
            <w:tcW w:w="1008" w:type="dxa"/>
            <w:tcBorders>
              <w:top w:val="nil"/>
              <w:left w:val="nil"/>
              <w:bottom w:val="nil"/>
              <w:right w:val="nil"/>
            </w:tcBorders>
            <w:shd w:val="clear" w:color="auto" w:fill="auto"/>
            <w:noWrap/>
            <w:vAlign w:val="bottom"/>
            <w:hideMark/>
          </w:tcPr>
          <w:p w14:paraId="5543220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05</w:t>
            </w:r>
          </w:p>
        </w:tc>
        <w:tc>
          <w:tcPr>
            <w:tcW w:w="1007" w:type="dxa"/>
            <w:tcBorders>
              <w:top w:val="nil"/>
              <w:left w:val="nil"/>
              <w:bottom w:val="nil"/>
              <w:right w:val="nil"/>
            </w:tcBorders>
            <w:shd w:val="clear" w:color="auto" w:fill="auto"/>
            <w:noWrap/>
            <w:vAlign w:val="bottom"/>
            <w:hideMark/>
          </w:tcPr>
          <w:p w14:paraId="0B7DEBA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8C6D9A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7F9805D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06263D1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6743D42" w14:textId="77777777" w:rsidTr="0024434F">
        <w:trPr>
          <w:trHeight w:val="290"/>
        </w:trPr>
        <w:tc>
          <w:tcPr>
            <w:tcW w:w="4367" w:type="dxa"/>
            <w:tcBorders>
              <w:top w:val="nil"/>
              <w:left w:val="nil"/>
              <w:bottom w:val="nil"/>
              <w:right w:val="nil"/>
            </w:tcBorders>
            <w:shd w:val="clear" w:color="auto" w:fill="auto"/>
            <w:noWrap/>
            <w:vAlign w:val="bottom"/>
            <w:hideMark/>
          </w:tcPr>
          <w:p w14:paraId="0FA7459F"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6_9-Jupiter_450BLU.avi</w:t>
            </w:r>
          </w:p>
        </w:tc>
        <w:tc>
          <w:tcPr>
            <w:tcW w:w="1008" w:type="dxa"/>
            <w:tcBorders>
              <w:top w:val="nil"/>
              <w:left w:val="nil"/>
              <w:bottom w:val="nil"/>
              <w:right w:val="nil"/>
            </w:tcBorders>
            <w:shd w:val="clear" w:color="auto" w:fill="auto"/>
            <w:noWrap/>
            <w:vAlign w:val="bottom"/>
            <w:hideMark/>
          </w:tcPr>
          <w:p w14:paraId="1F268D0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1</w:t>
            </w:r>
          </w:p>
        </w:tc>
        <w:tc>
          <w:tcPr>
            <w:tcW w:w="1007" w:type="dxa"/>
            <w:tcBorders>
              <w:top w:val="nil"/>
              <w:left w:val="nil"/>
              <w:bottom w:val="nil"/>
              <w:right w:val="nil"/>
            </w:tcBorders>
            <w:shd w:val="clear" w:color="auto" w:fill="auto"/>
            <w:noWrap/>
            <w:vAlign w:val="bottom"/>
            <w:hideMark/>
          </w:tcPr>
          <w:p w14:paraId="24FC013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2C8122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006DDE6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1F8F24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0F8CD747" w14:textId="77777777" w:rsidTr="0024434F">
        <w:trPr>
          <w:trHeight w:val="290"/>
        </w:trPr>
        <w:tc>
          <w:tcPr>
            <w:tcW w:w="4367" w:type="dxa"/>
            <w:tcBorders>
              <w:top w:val="nil"/>
              <w:left w:val="nil"/>
              <w:bottom w:val="nil"/>
              <w:right w:val="nil"/>
            </w:tcBorders>
            <w:shd w:val="clear" w:color="auto" w:fill="auto"/>
            <w:noWrap/>
            <w:vAlign w:val="bottom"/>
            <w:hideMark/>
          </w:tcPr>
          <w:p w14:paraId="045EBE52"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8_1-Jupiter_450BLU.avi</w:t>
            </w:r>
          </w:p>
        </w:tc>
        <w:tc>
          <w:tcPr>
            <w:tcW w:w="1008" w:type="dxa"/>
            <w:tcBorders>
              <w:top w:val="nil"/>
              <w:left w:val="nil"/>
              <w:bottom w:val="nil"/>
              <w:right w:val="nil"/>
            </w:tcBorders>
            <w:shd w:val="clear" w:color="auto" w:fill="auto"/>
            <w:noWrap/>
            <w:vAlign w:val="bottom"/>
            <w:hideMark/>
          </w:tcPr>
          <w:p w14:paraId="41B8078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1</w:t>
            </w:r>
          </w:p>
        </w:tc>
        <w:tc>
          <w:tcPr>
            <w:tcW w:w="1007" w:type="dxa"/>
            <w:tcBorders>
              <w:top w:val="nil"/>
              <w:left w:val="nil"/>
              <w:bottom w:val="nil"/>
              <w:right w:val="nil"/>
            </w:tcBorders>
            <w:shd w:val="clear" w:color="auto" w:fill="auto"/>
            <w:noWrap/>
            <w:vAlign w:val="bottom"/>
            <w:hideMark/>
          </w:tcPr>
          <w:p w14:paraId="4C04821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63FEB01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3CB78F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902128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40284A4" w14:textId="77777777" w:rsidTr="0024434F">
        <w:trPr>
          <w:trHeight w:val="290"/>
        </w:trPr>
        <w:tc>
          <w:tcPr>
            <w:tcW w:w="4367" w:type="dxa"/>
            <w:tcBorders>
              <w:top w:val="nil"/>
              <w:left w:val="nil"/>
              <w:bottom w:val="nil"/>
              <w:right w:val="nil"/>
            </w:tcBorders>
            <w:shd w:val="clear" w:color="auto" w:fill="auto"/>
            <w:noWrap/>
            <w:vAlign w:val="bottom"/>
            <w:hideMark/>
          </w:tcPr>
          <w:p w14:paraId="292B6E4D"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0_3-Jupiter_380NUV.avi</w:t>
            </w:r>
          </w:p>
        </w:tc>
        <w:tc>
          <w:tcPr>
            <w:tcW w:w="1008" w:type="dxa"/>
            <w:tcBorders>
              <w:top w:val="nil"/>
              <w:left w:val="nil"/>
              <w:bottom w:val="nil"/>
              <w:right w:val="nil"/>
            </w:tcBorders>
            <w:shd w:val="clear" w:color="auto" w:fill="auto"/>
            <w:noWrap/>
            <w:vAlign w:val="bottom"/>
            <w:hideMark/>
          </w:tcPr>
          <w:p w14:paraId="0233399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023549D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515EC43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3B99DC7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8ABDB2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253F7F7" w14:textId="77777777" w:rsidTr="0024434F">
        <w:trPr>
          <w:trHeight w:val="290"/>
        </w:trPr>
        <w:tc>
          <w:tcPr>
            <w:tcW w:w="4367" w:type="dxa"/>
            <w:tcBorders>
              <w:top w:val="nil"/>
              <w:left w:val="nil"/>
              <w:bottom w:val="nil"/>
              <w:right w:val="nil"/>
            </w:tcBorders>
            <w:shd w:val="clear" w:color="auto" w:fill="auto"/>
            <w:noWrap/>
            <w:vAlign w:val="bottom"/>
            <w:hideMark/>
          </w:tcPr>
          <w:p w14:paraId="3FA74086"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2_1-Jupiter_380NUV.avi</w:t>
            </w:r>
          </w:p>
        </w:tc>
        <w:tc>
          <w:tcPr>
            <w:tcW w:w="1008" w:type="dxa"/>
            <w:tcBorders>
              <w:top w:val="nil"/>
              <w:left w:val="nil"/>
              <w:bottom w:val="nil"/>
              <w:right w:val="nil"/>
            </w:tcBorders>
            <w:shd w:val="clear" w:color="auto" w:fill="auto"/>
            <w:noWrap/>
            <w:vAlign w:val="bottom"/>
            <w:hideMark/>
          </w:tcPr>
          <w:p w14:paraId="0E6330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0E4172E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7FE131A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7D3B911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138FD2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5F9049EC" w14:textId="77777777" w:rsidTr="0024434F">
        <w:trPr>
          <w:trHeight w:val="290"/>
        </w:trPr>
        <w:tc>
          <w:tcPr>
            <w:tcW w:w="4367" w:type="dxa"/>
            <w:tcBorders>
              <w:top w:val="nil"/>
              <w:left w:val="nil"/>
              <w:bottom w:val="nil"/>
              <w:right w:val="nil"/>
            </w:tcBorders>
            <w:shd w:val="clear" w:color="auto" w:fill="auto"/>
            <w:noWrap/>
            <w:vAlign w:val="bottom"/>
            <w:hideMark/>
          </w:tcPr>
          <w:p w14:paraId="5A5C86E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5_4-Jupiter_380NUV.avi</w:t>
            </w:r>
          </w:p>
        </w:tc>
        <w:tc>
          <w:tcPr>
            <w:tcW w:w="1008" w:type="dxa"/>
            <w:tcBorders>
              <w:top w:val="nil"/>
              <w:left w:val="nil"/>
              <w:bottom w:val="nil"/>
              <w:right w:val="nil"/>
            </w:tcBorders>
            <w:shd w:val="clear" w:color="auto" w:fill="auto"/>
            <w:noWrap/>
            <w:vAlign w:val="bottom"/>
            <w:hideMark/>
          </w:tcPr>
          <w:p w14:paraId="2AAF893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2B30835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7F2A569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164910D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0C16BE5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26834858" w14:textId="77777777" w:rsidTr="0024434F">
        <w:trPr>
          <w:trHeight w:val="290"/>
        </w:trPr>
        <w:tc>
          <w:tcPr>
            <w:tcW w:w="4367" w:type="dxa"/>
            <w:tcBorders>
              <w:top w:val="nil"/>
              <w:left w:val="nil"/>
              <w:bottom w:val="nil"/>
              <w:right w:val="nil"/>
            </w:tcBorders>
            <w:shd w:val="clear" w:color="auto" w:fill="auto"/>
            <w:noWrap/>
            <w:vAlign w:val="bottom"/>
            <w:hideMark/>
          </w:tcPr>
          <w:p w14:paraId="3D70BF6C"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8_4-Jupiter_889CH4.avi</w:t>
            </w:r>
          </w:p>
        </w:tc>
        <w:tc>
          <w:tcPr>
            <w:tcW w:w="1008" w:type="dxa"/>
            <w:tcBorders>
              <w:top w:val="nil"/>
              <w:left w:val="nil"/>
              <w:bottom w:val="nil"/>
              <w:right w:val="nil"/>
            </w:tcBorders>
            <w:shd w:val="clear" w:color="auto" w:fill="auto"/>
            <w:noWrap/>
            <w:vAlign w:val="bottom"/>
            <w:hideMark/>
          </w:tcPr>
          <w:p w14:paraId="296C602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3DB1DB2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6B30AA2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44FD5FB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474E6B9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555DF17" w14:textId="77777777" w:rsidTr="0024434F">
        <w:trPr>
          <w:trHeight w:val="290"/>
        </w:trPr>
        <w:tc>
          <w:tcPr>
            <w:tcW w:w="4367" w:type="dxa"/>
            <w:tcBorders>
              <w:top w:val="nil"/>
              <w:left w:val="nil"/>
              <w:bottom w:val="nil"/>
              <w:right w:val="nil"/>
            </w:tcBorders>
            <w:shd w:val="clear" w:color="auto" w:fill="auto"/>
            <w:noWrap/>
            <w:vAlign w:val="bottom"/>
            <w:hideMark/>
          </w:tcPr>
          <w:p w14:paraId="157B1770"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0_4-Jupiter_889CH4.avi</w:t>
            </w:r>
          </w:p>
        </w:tc>
        <w:tc>
          <w:tcPr>
            <w:tcW w:w="1008" w:type="dxa"/>
            <w:tcBorders>
              <w:top w:val="nil"/>
              <w:left w:val="nil"/>
              <w:bottom w:val="nil"/>
              <w:right w:val="nil"/>
            </w:tcBorders>
            <w:shd w:val="clear" w:color="auto" w:fill="auto"/>
            <w:noWrap/>
            <w:vAlign w:val="bottom"/>
            <w:hideMark/>
          </w:tcPr>
          <w:p w14:paraId="2E3ED16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3AF3E1E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392DA54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72A1FC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613169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611D03" w14:textId="77777777" w:rsidTr="0024434F">
        <w:trPr>
          <w:trHeight w:val="290"/>
        </w:trPr>
        <w:tc>
          <w:tcPr>
            <w:tcW w:w="4367" w:type="dxa"/>
            <w:tcBorders>
              <w:top w:val="nil"/>
              <w:left w:val="nil"/>
              <w:bottom w:val="nil"/>
              <w:right w:val="nil"/>
            </w:tcBorders>
            <w:shd w:val="clear" w:color="auto" w:fill="auto"/>
            <w:noWrap/>
            <w:vAlign w:val="bottom"/>
            <w:hideMark/>
          </w:tcPr>
          <w:p w14:paraId="7A5C5F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2_5-Jupiter_889CH4.avi</w:t>
            </w:r>
          </w:p>
        </w:tc>
        <w:tc>
          <w:tcPr>
            <w:tcW w:w="1008" w:type="dxa"/>
            <w:tcBorders>
              <w:top w:val="nil"/>
              <w:left w:val="nil"/>
              <w:bottom w:val="nil"/>
              <w:right w:val="nil"/>
            </w:tcBorders>
            <w:shd w:val="clear" w:color="auto" w:fill="auto"/>
            <w:noWrap/>
            <w:vAlign w:val="bottom"/>
            <w:hideMark/>
          </w:tcPr>
          <w:p w14:paraId="44C6C6C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18C4677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41C2B37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656B0D7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6F1053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A8EC02" w14:textId="77777777" w:rsidTr="0024434F">
        <w:trPr>
          <w:trHeight w:val="290"/>
        </w:trPr>
        <w:tc>
          <w:tcPr>
            <w:tcW w:w="4367" w:type="dxa"/>
            <w:tcBorders>
              <w:top w:val="nil"/>
              <w:left w:val="nil"/>
              <w:bottom w:val="nil"/>
              <w:right w:val="nil"/>
            </w:tcBorders>
            <w:shd w:val="clear" w:color="auto" w:fill="auto"/>
            <w:noWrap/>
            <w:vAlign w:val="bottom"/>
            <w:hideMark/>
          </w:tcPr>
          <w:p w14:paraId="63A2F1BA"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4_6-Jupiter_889CH4.avi</w:t>
            </w:r>
          </w:p>
        </w:tc>
        <w:tc>
          <w:tcPr>
            <w:tcW w:w="1008" w:type="dxa"/>
            <w:tcBorders>
              <w:top w:val="nil"/>
              <w:left w:val="nil"/>
              <w:bottom w:val="nil"/>
              <w:right w:val="nil"/>
            </w:tcBorders>
            <w:shd w:val="clear" w:color="auto" w:fill="auto"/>
            <w:noWrap/>
            <w:vAlign w:val="bottom"/>
            <w:hideMark/>
          </w:tcPr>
          <w:p w14:paraId="7D204D4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5B426FE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1ECC686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2CE360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BFC432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49624F" w14:textId="77777777" w:rsidTr="0024434F">
        <w:trPr>
          <w:trHeight w:val="290"/>
        </w:trPr>
        <w:tc>
          <w:tcPr>
            <w:tcW w:w="4367" w:type="dxa"/>
            <w:tcBorders>
              <w:top w:val="nil"/>
              <w:left w:val="nil"/>
              <w:right w:val="nil"/>
            </w:tcBorders>
            <w:shd w:val="clear" w:color="auto" w:fill="auto"/>
            <w:noWrap/>
            <w:vAlign w:val="bottom"/>
            <w:hideMark/>
          </w:tcPr>
          <w:p w14:paraId="2672F5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6_7-Jupiter_889CH4_Dark.avi</w:t>
            </w:r>
          </w:p>
        </w:tc>
        <w:tc>
          <w:tcPr>
            <w:tcW w:w="1008" w:type="dxa"/>
            <w:tcBorders>
              <w:top w:val="nil"/>
              <w:left w:val="nil"/>
              <w:right w:val="nil"/>
            </w:tcBorders>
            <w:shd w:val="clear" w:color="auto" w:fill="auto"/>
            <w:noWrap/>
            <w:vAlign w:val="bottom"/>
            <w:hideMark/>
          </w:tcPr>
          <w:p w14:paraId="233F05D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right w:val="nil"/>
            </w:tcBorders>
            <w:shd w:val="clear" w:color="auto" w:fill="auto"/>
            <w:noWrap/>
            <w:vAlign w:val="bottom"/>
            <w:hideMark/>
          </w:tcPr>
          <w:p w14:paraId="43CF9A0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right w:val="nil"/>
            </w:tcBorders>
            <w:shd w:val="clear" w:color="auto" w:fill="auto"/>
            <w:noWrap/>
            <w:vAlign w:val="bottom"/>
            <w:hideMark/>
          </w:tcPr>
          <w:p w14:paraId="0E554D6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right w:val="nil"/>
            </w:tcBorders>
            <w:shd w:val="clear" w:color="auto" w:fill="auto"/>
            <w:noWrap/>
            <w:vAlign w:val="bottom"/>
            <w:hideMark/>
          </w:tcPr>
          <w:p w14:paraId="7987EF4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right w:val="nil"/>
            </w:tcBorders>
            <w:shd w:val="clear" w:color="auto" w:fill="auto"/>
            <w:noWrap/>
            <w:vAlign w:val="bottom"/>
            <w:hideMark/>
          </w:tcPr>
          <w:p w14:paraId="6EF2E50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B233E7F" w14:textId="77777777" w:rsidTr="0024434F">
        <w:trPr>
          <w:trHeight w:val="290"/>
        </w:trPr>
        <w:tc>
          <w:tcPr>
            <w:tcW w:w="4367" w:type="dxa"/>
            <w:tcBorders>
              <w:top w:val="nil"/>
              <w:left w:val="nil"/>
              <w:bottom w:val="single" w:sz="4" w:space="0" w:color="auto"/>
              <w:right w:val="nil"/>
            </w:tcBorders>
            <w:shd w:val="clear" w:color="auto" w:fill="auto"/>
            <w:noWrap/>
            <w:vAlign w:val="bottom"/>
            <w:hideMark/>
          </w:tcPr>
          <w:p w14:paraId="554D5B06"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7_7-Jupiter_380NUV_Dark.avi</w:t>
            </w:r>
          </w:p>
        </w:tc>
        <w:tc>
          <w:tcPr>
            <w:tcW w:w="1008" w:type="dxa"/>
            <w:tcBorders>
              <w:top w:val="nil"/>
              <w:left w:val="nil"/>
              <w:bottom w:val="single" w:sz="4" w:space="0" w:color="auto"/>
              <w:right w:val="nil"/>
            </w:tcBorders>
            <w:shd w:val="clear" w:color="auto" w:fill="auto"/>
            <w:noWrap/>
            <w:vAlign w:val="bottom"/>
            <w:hideMark/>
          </w:tcPr>
          <w:p w14:paraId="13A9C56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single" w:sz="4" w:space="0" w:color="auto"/>
              <w:right w:val="nil"/>
            </w:tcBorders>
            <w:shd w:val="clear" w:color="auto" w:fill="auto"/>
            <w:noWrap/>
            <w:vAlign w:val="bottom"/>
            <w:hideMark/>
          </w:tcPr>
          <w:p w14:paraId="7307D50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single" w:sz="4" w:space="0" w:color="auto"/>
              <w:right w:val="nil"/>
            </w:tcBorders>
            <w:shd w:val="clear" w:color="auto" w:fill="auto"/>
            <w:noWrap/>
            <w:vAlign w:val="bottom"/>
            <w:hideMark/>
          </w:tcPr>
          <w:p w14:paraId="0E84D6C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single" w:sz="4" w:space="0" w:color="auto"/>
              <w:right w:val="nil"/>
            </w:tcBorders>
            <w:shd w:val="clear" w:color="auto" w:fill="auto"/>
            <w:noWrap/>
            <w:vAlign w:val="bottom"/>
            <w:hideMark/>
          </w:tcPr>
          <w:p w14:paraId="193114D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single" w:sz="4" w:space="0" w:color="auto"/>
              <w:right w:val="nil"/>
            </w:tcBorders>
            <w:shd w:val="clear" w:color="auto" w:fill="auto"/>
            <w:noWrap/>
            <w:vAlign w:val="bottom"/>
            <w:hideMark/>
          </w:tcPr>
          <w:p w14:paraId="0AF8856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bl>
    <w:p w14:paraId="318A958B" w14:textId="3D8FD42F" w:rsidR="00EB42EB" w:rsidRDefault="00EB42EB">
      <w:pPr>
        <w:rPr>
          <w:lang w:bidi="ar-SA"/>
        </w:rPr>
      </w:pPr>
    </w:p>
    <w:p w14:paraId="51CBF547" w14:textId="188D7558" w:rsidR="00B74BB2" w:rsidRDefault="00B74BB2">
      <w:pPr>
        <w:rPr>
          <w:lang w:bidi="ar-SA"/>
        </w:rPr>
      </w:pPr>
    </w:p>
    <w:p w14:paraId="05DB6E90" w14:textId="4E2D49A0" w:rsidR="00B74BB2" w:rsidRDefault="00B74BB2">
      <w:pPr>
        <w:rPr>
          <w:lang w:bidi="ar-SA"/>
        </w:rPr>
      </w:pPr>
    </w:p>
    <w:p w14:paraId="3A6E6B9F" w14:textId="77777777" w:rsidR="00B74BB2" w:rsidRDefault="00B74BB2">
      <w:pPr>
        <w:rPr>
          <w:lang w:bidi="ar-SA"/>
        </w:rPr>
      </w:pPr>
    </w:p>
    <w:p w14:paraId="20EFC8EB" w14:textId="2B45B65D" w:rsidR="00A96BBB" w:rsidRDefault="00295DB5">
      <w:r>
        <w:rPr>
          <w:noProof/>
        </w:rPr>
        <w:lastRenderedPageBreak/>
        <w:drawing>
          <wp:inline distT="0" distB="0" distL="0" distR="0" wp14:anchorId="5C5BBE8B" wp14:editId="28599C5A">
            <wp:extent cx="5486400" cy="5486400"/>
            <wp:effectExtent l="0" t="0" r="0" b="0"/>
            <wp:docPr id="590" name="Picture 59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 name="Picture 590" descr="A picture containing 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71CF80" w14:textId="743EE06E" w:rsidR="005E5605" w:rsidRDefault="005E5605">
      <w:r w:rsidRPr="005E5605">
        <w:t>20210920UTJupiter-NavigatedArray.png</w:t>
      </w:r>
    </w:p>
    <w:p w14:paraId="7B815278" w14:textId="77777777" w:rsidR="005E5605" w:rsidRDefault="005E5605"/>
    <w:p w14:paraId="7E400158" w14:textId="77777777" w:rsidR="00682DAD" w:rsidRPr="005F2A85" w:rsidRDefault="00682DAD" w:rsidP="00682DAD">
      <w:pPr>
        <w:rPr>
          <w:b/>
          <w:bCs/>
        </w:rPr>
      </w:pPr>
      <w:r w:rsidRPr="005F2A85">
        <w:rPr>
          <w:b/>
          <w:bCs/>
        </w:rPr>
        <w:t>Navigated Image Products</w:t>
      </w:r>
    </w:p>
    <w:p w14:paraId="5D260E8B" w14:textId="77777777" w:rsidR="00682DAD" w:rsidRDefault="00682DAD" w:rsidP="00682DAD">
      <w:r>
        <w:t>2021-09-20-0431_5-Jupiter_889CH4-Wavelets-Derot-Stack.png</w:t>
      </w:r>
    </w:p>
    <w:p w14:paraId="1808D007" w14:textId="77777777" w:rsidR="00682DAD" w:rsidRDefault="00682DAD" w:rsidP="00682DAD">
      <w:r>
        <w:t>2021-09-20-0357_5-Jupiter_632OI-Wavelets-Derot-Stack.png</w:t>
      </w:r>
    </w:p>
    <w:p w14:paraId="252154BE" w14:textId="77777777" w:rsidR="00682DAD" w:rsidRDefault="00682DAD" w:rsidP="00682DAD">
      <w:r>
        <w:t>2021-09-20-0403_2-Jupiter_647CNT-Wavelets-Derot-Stack.png</w:t>
      </w:r>
    </w:p>
    <w:p w14:paraId="0ABCB958" w14:textId="77777777" w:rsidR="00682DAD" w:rsidRDefault="00682DAD" w:rsidP="00682DAD">
      <w:r>
        <w:t>2021-09-20-0409_7-Jupiter_656HIA-Wavelets-Derot-Stack.png</w:t>
      </w:r>
    </w:p>
    <w:p w14:paraId="051F20EA" w14:textId="77777777" w:rsidR="00682DAD" w:rsidRDefault="00682DAD" w:rsidP="00682DAD">
      <w:r>
        <w:t>2021-09-20-0414_8-Jupiter_550GRN-Wavelets-Derot-Stack.png</w:t>
      </w:r>
    </w:p>
    <w:p w14:paraId="163E707A" w14:textId="77777777" w:rsidR="00682DAD" w:rsidRDefault="00682DAD" w:rsidP="00682DAD">
      <w:r>
        <w:t>2021-09-20-0417_5-Jupiter_450BLU-Wavelets-Derot-Stack.png</w:t>
      </w:r>
    </w:p>
    <w:p w14:paraId="746DA606" w14:textId="77777777" w:rsidR="00682DAD" w:rsidRDefault="00682DAD" w:rsidP="00682DAD">
      <w:r>
        <w:t>2021-09-20-0422_6-Jupiter_380NUV-Wavelets-Derot-Stack.png</w:t>
      </w:r>
    </w:p>
    <w:p w14:paraId="2D872CBE" w14:textId="77777777" w:rsidR="00682DAD" w:rsidRDefault="00682DAD" w:rsidP="00682DAD">
      <w:r>
        <w:t>2021-09-20-0403_5-Jupiter_AllRED-Wavelets-Derot-Stack.png</w:t>
      </w:r>
    </w:p>
    <w:p w14:paraId="17F9A923" w14:textId="78807A83" w:rsidR="00682DAD" w:rsidRDefault="00682DAD" w:rsidP="00682DAD">
      <w:r>
        <w:t>2021-09-20-0411_9-Jupiter-Wavelets-R(AllRED)GB-RGB-WhtBal-ClrSmth-Smth-Wavelets.png</w:t>
      </w:r>
    </w:p>
    <w:p w14:paraId="73E8E301" w14:textId="4522B11C" w:rsidR="00682DAD" w:rsidRDefault="00682DAD" w:rsidP="00682DAD"/>
    <w:p w14:paraId="5EF16167" w14:textId="736BDA39" w:rsidR="00420F97" w:rsidRDefault="00420F97" w:rsidP="00682DAD">
      <w:r>
        <w:rPr>
          <w:noProof/>
        </w:rPr>
        <w:lastRenderedPageBreak/>
        <w:drawing>
          <wp:inline distT="0" distB="0" distL="0" distR="0" wp14:anchorId="0E6F4859" wp14:editId="57FBD6CA">
            <wp:extent cx="5943600" cy="3381375"/>
            <wp:effectExtent l="0" t="0" r="0" b="9525"/>
            <wp:docPr id="1078" name="Picture 1078" descr="Graphical user interface,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Picture 1078" descr="Graphical user interface, PowerPoin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0B9FAA8E" w14:textId="2EE76B0C" w:rsidR="00420F97" w:rsidRDefault="00420F97" w:rsidP="00682DAD">
      <w:r w:rsidRPr="00420F97">
        <w:t>20210920UTwJupiter-NH3.png</w:t>
      </w:r>
    </w:p>
    <w:p w14:paraId="31940EB3" w14:textId="1804B2E9" w:rsidR="00682DAD" w:rsidRDefault="00682DAD" w:rsidP="00682DAD"/>
    <w:p w14:paraId="4CFDBEBF" w14:textId="77777777" w:rsidR="00682DAD" w:rsidRDefault="00682DAD" w:rsidP="00682DAD"/>
    <w:p w14:paraId="5666C370" w14:textId="77777777" w:rsidR="00682DAD" w:rsidRDefault="00682DAD"/>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878"/>
        <w:gridCol w:w="1260"/>
      </w:tblGrid>
      <w:tr w:rsidR="004C4608" w:rsidRPr="004C4608" w14:paraId="6E4B942B" w14:textId="77777777" w:rsidTr="004C4608">
        <w:trPr>
          <w:trHeight w:val="290"/>
        </w:trPr>
        <w:tc>
          <w:tcPr>
            <w:tcW w:w="4014" w:type="dxa"/>
            <w:tcBorders>
              <w:top w:val="single" w:sz="4" w:space="0" w:color="auto"/>
              <w:left w:val="nil"/>
              <w:bottom w:val="single" w:sz="4" w:space="0" w:color="auto"/>
              <w:right w:val="nil"/>
            </w:tcBorders>
            <w:shd w:val="clear" w:color="auto" w:fill="auto"/>
            <w:noWrap/>
            <w:vAlign w:val="bottom"/>
            <w:hideMark/>
          </w:tcPr>
          <w:p w14:paraId="25412800" w14:textId="77777777" w:rsidR="004C4608" w:rsidRPr="004C4608" w:rsidRDefault="004C4608">
            <w:pPr>
              <w:rPr>
                <w:rFonts w:ascii="Calibri" w:hAnsi="Calibri" w:cs="Calibri"/>
                <w:b/>
                <w:bCs/>
                <w:color w:val="000000"/>
                <w:sz w:val="20"/>
                <w:szCs w:val="20"/>
              </w:rPr>
            </w:pPr>
            <w:r w:rsidRPr="004C4608">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vAlign w:val="bottom"/>
            <w:hideMark/>
          </w:tcPr>
          <w:p w14:paraId="4FA83CE6"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vAlign w:val="bottom"/>
            <w:hideMark/>
          </w:tcPr>
          <w:p w14:paraId="0435268A"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vAlign w:val="bottom"/>
            <w:hideMark/>
          </w:tcPr>
          <w:p w14:paraId="06142D97"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Gamma</w:t>
            </w:r>
          </w:p>
        </w:tc>
        <w:tc>
          <w:tcPr>
            <w:tcW w:w="878" w:type="dxa"/>
            <w:tcBorders>
              <w:top w:val="single" w:sz="4" w:space="0" w:color="auto"/>
              <w:left w:val="nil"/>
              <w:bottom w:val="single" w:sz="4" w:space="0" w:color="auto"/>
              <w:right w:val="nil"/>
            </w:tcBorders>
            <w:shd w:val="clear" w:color="auto" w:fill="auto"/>
            <w:noWrap/>
            <w:vAlign w:val="bottom"/>
            <w:hideMark/>
          </w:tcPr>
          <w:p w14:paraId="4F25A8D6"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2CAEF4F"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Capture Area</w:t>
            </w:r>
          </w:p>
        </w:tc>
      </w:tr>
      <w:tr w:rsidR="004C4608" w:rsidRPr="004C4608" w14:paraId="6DCC85B7" w14:textId="77777777" w:rsidTr="004C4608">
        <w:trPr>
          <w:trHeight w:val="290"/>
        </w:trPr>
        <w:tc>
          <w:tcPr>
            <w:tcW w:w="4014" w:type="dxa"/>
            <w:tcBorders>
              <w:top w:val="single" w:sz="4" w:space="0" w:color="auto"/>
              <w:left w:val="nil"/>
              <w:bottom w:val="nil"/>
              <w:right w:val="nil"/>
            </w:tcBorders>
            <w:shd w:val="clear" w:color="auto" w:fill="auto"/>
            <w:noWrap/>
            <w:vAlign w:val="bottom"/>
            <w:hideMark/>
          </w:tcPr>
          <w:p w14:paraId="64803A2B"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0_1-Saturn_550GRN.avi</w:t>
            </w:r>
          </w:p>
        </w:tc>
        <w:tc>
          <w:tcPr>
            <w:tcW w:w="1070" w:type="dxa"/>
            <w:tcBorders>
              <w:top w:val="single" w:sz="4" w:space="0" w:color="auto"/>
              <w:left w:val="nil"/>
              <w:bottom w:val="nil"/>
              <w:right w:val="nil"/>
            </w:tcBorders>
            <w:shd w:val="clear" w:color="auto" w:fill="auto"/>
            <w:noWrap/>
            <w:vAlign w:val="bottom"/>
            <w:hideMark/>
          </w:tcPr>
          <w:p w14:paraId="264469E6"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2</w:t>
            </w:r>
          </w:p>
        </w:tc>
        <w:tc>
          <w:tcPr>
            <w:tcW w:w="1069" w:type="dxa"/>
            <w:tcBorders>
              <w:top w:val="single" w:sz="4" w:space="0" w:color="auto"/>
              <w:left w:val="nil"/>
              <w:bottom w:val="nil"/>
              <w:right w:val="nil"/>
            </w:tcBorders>
            <w:shd w:val="clear" w:color="auto" w:fill="auto"/>
            <w:noWrap/>
            <w:vAlign w:val="bottom"/>
            <w:hideMark/>
          </w:tcPr>
          <w:p w14:paraId="299F741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single" w:sz="4" w:space="0" w:color="auto"/>
              <w:left w:val="nil"/>
              <w:bottom w:val="nil"/>
              <w:right w:val="nil"/>
            </w:tcBorders>
            <w:shd w:val="clear" w:color="auto" w:fill="auto"/>
            <w:noWrap/>
            <w:vAlign w:val="bottom"/>
            <w:hideMark/>
          </w:tcPr>
          <w:p w14:paraId="6534B65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single" w:sz="4" w:space="0" w:color="auto"/>
              <w:left w:val="nil"/>
              <w:bottom w:val="nil"/>
              <w:right w:val="nil"/>
            </w:tcBorders>
            <w:shd w:val="clear" w:color="auto" w:fill="auto"/>
            <w:noWrap/>
            <w:vAlign w:val="bottom"/>
            <w:hideMark/>
          </w:tcPr>
          <w:p w14:paraId="32454091"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25CABD4A"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7BB5C904" w14:textId="77777777" w:rsidTr="004C4608">
        <w:trPr>
          <w:trHeight w:val="290"/>
        </w:trPr>
        <w:tc>
          <w:tcPr>
            <w:tcW w:w="4014" w:type="dxa"/>
            <w:tcBorders>
              <w:top w:val="nil"/>
              <w:left w:val="nil"/>
              <w:bottom w:val="nil"/>
              <w:right w:val="nil"/>
            </w:tcBorders>
            <w:shd w:val="clear" w:color="auto" w:fill="auto"/>
            <w:noWrap/>
            <w:vAlign w:val="bottom"/>
            <w:hideMark/>
          </w:tcPr>
          <w:p w14:paraId="5A32A268"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1_3-Saturn_550GRN.avi</w:t>
            </w:r>
          </w:p>
        </w:tc>
        <w:tc>
          <w:tcPr>
            <w:tcW w:w="1070" w:type="dxa"/>
            <w:tcBorders>
              <w:top w:val="nil"/>
              <w:left w:val="nil"/>
              <w:bottom w:val="nil"/>
              <w:right w:val="nil"/>
            </w:tcBorders>
            <w:shd w:val="clear" w:color="auto" w:fill="auto"/>
            <w:noWrap/>
            <w:vAlign w:val="bottom"/>
            <w:hideMark/>
          </w:tcPr>
          <w:p w14:paraId="638D6365"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2</w:t>
            </w:r>
          </w:p>
        </w:tc>
        <w:tc>
          <w:tcPr>
            <w:tcW w:w="1069" w:type="dxa"/>
            <w:tcBorders>
              <w:top w:val="nil"/>
              <w:left w:val="nil"/>
              <w:bottom w:val="nil"/>
              <w:right w:val="nil"/>
            </w:tcBorders>
            <w:shd w:val="clear" w:color="auto" w:fill="auto"/>
            <w:noWrap/>
            <w:vAlign w:val="bottom"/>
            <w:hideMark/>
          </w:tcPr>
          <w:p w14:paraId="422AFDF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065D081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A0CA975"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CDC97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49CEC803" w14:textId="77777777" w:rsidTr="004C4608">
        <w:trPr>
          <w:trHeight w:val="290"/>
        </w:trPr>
        <w:tc>
          <w:tcPr>
            <w:tcW w:w="4014" w:type="dxa"/>
            <w:tcBorders>
              <w:top w:val="nil"/>
              <w:left w:val="nil"/>
              <w:bottom w:val="nil"/>
              <w:right w:val="nil"/>
            </w:tcBorders>
            <w:shd w:val="clear" w:color="auto" w:fill="auto"/>
            <w:noWrap/>
            <w:vAlign w:val="bottom"/>
            <w:hideMark/>
          </w:tcPr>
          <w:p w14:paraId="07ED9DE9"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3_3-Saturn_450BLU.avi</w:t>
            </w:r>
          </w:p>
        </w:tc>
        <w:tc>
          <w:tcPr>
            <w:tcW w:w="1070" w:type="dxa"/>
            <w:tcBorders>
              <w:top w:val="nil"/>
              <w:left w:val="nil"/>
              <w:bottom w:val="nil"/>
              <w:right w:val="nil"/>
            </w:tcBorders>
            <w:shd w:val="clear" w:color="auto" w:fill="auto"/>
            <w:noWrap/>
            <w:vAlign w:val="bottom"/>
            <w:hideMark/>
          </w:tcPr>
          <w:p w14:paraId="41CFA61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5622E3B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1387DCB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5E2C545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AD70D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30B57B08" w14:textId="77777777" w:rsidTr="004C4608">
        <w:trPr>
          <w:trHeight w:val="290"/>
        </w:trPr>
        <w:tc>
          <w:tcPr>
            <w:tcW w:w="4014" w:type="dxa"/>
            <w:tcBorders>
              <w:top w:val="nil"/>
              <w:left w:val="nil"/>
              <w:bottom w:val="nil"/>
              <w:right w:val="nil"/>
            </w:tcBorders>
            <w:shd w:val="clear" w:color="auto" w:fill="auto"/>
            <w:noWrap/>
            <w:vAlign w:val="bottom"/>
            <w:hideMark/>
          </w:tcPr>
          <w:p w14:paraId="1CDC081D"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5_4-Saturn_450BLU.avi</w:t>
            </w:r>
          </w:p>
        </w:tc>
        <w:tc>
          <w:tcPr>
            <w:tcW w:w="1070" w:type="dxa"/>
            <w:tcBorders>
              <w:top w:val="nil"/>
              <w:left w:val="nil"/>
              <w:bottom w:val="nil"/>
              <w:right w:val="nil"/>
            </w:tcBorders>
            <w:shd w:val="clear" w:color="auto" w:fill="auto"/>
            <w:noWrap/>
            <w:vAlign w:val="bottom"/>
            <w:hideMark/>
          </w:tcPr>
          <w:p w14:paraId="402FFF0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0C5775C1"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124D2829"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50A657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AE3656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394924D1" w14:textId="77777777" w:rsidTr="004C4608">
        <w:trPr>
          <w:trHeight w:val="290"/>
        </w:trPr>
        <w:tc>
          <w:tcPr>
            <w:tcW w:w="4014" w:type="dxa"/>
            <w:tcBorders>
              <w:top w:val="nil"/>
              <w:left w:val="nil"/>
              <w:right w:val="nil"/>
            </w:tcBorders>
            <w:shd w:val="clear" w:color="auto" w:fill="auto"/>
            <w:noWrap/>
            <w:vAlign w:val="bottom"/>
            <w:hideMark/>
          </w:tcPr>
          <w:p w14:paraId="3D3DA352"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8_2-Saturn_632OI.avi</w:t>
            </w:r>
          </w:p>
        </w:tc>
        <w:tc>
          <w:tcPr>
            <w:tcW w:w="1070" w:type="dxa"/>
            <w:tcBorders>
              <w:top w:val="nil"/>
              <w:left w:val="nil"/>
              <w:right w:val="nil"/>
            </w:tcBorders>
            <w:shd w:val="clear" w:color="auto" w:fill="auto"/>
            <w:noWrap/>
            <w:vAlign w:val="bottom"/>
            <w:hideMark/>
          </w:tcPr>
          <w:p w14:paraId="00AF4A39"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1</w:t>
            </w:r>
          </w:p>
        </w:tc>
        <w:tc>
          <w:tcPr>
            <w:tcW w:w="1069" w:type="dxa"/>
            <w:tcBorders>
              <w:top w:val="nil"/>
              <w:left w:val="nil"/>
              <w:right w:val="nil"/>
            </w:tcBorders>
            <w:shd w:val="clear" w:color="auto" w:fill="auto"/>
            <w:noWrap/>
            <w:vAlign w:val="bottom"/>
            <w:hideMark/>
          </w:tcPr>
          <w:p w14:paraId="5FBF207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right w:val="nil"/>
            </w:tcBorders>
            <w:shd w:val="clear" w:color="auto" w:fill="auto"/>
            <w:noWrap/>
            <w:vAlign w:val="bottom"/>
            <w:hideMark/>
          </w:tcPr>
          <w:p w14:paraId="424DFC3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right w:val="nil"/>
            </w:tcBorders>
            <w:shd w:val="clear" w:color="auto" w:fill="auto"/>
            <w:noWrap/>
            <w:vAlign w:val="bottom"/>
            <w:hideMark/>
          </w:tcPr>
          <w:p w14:paraId="44D237C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4FB3A18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0FFC8127" w14:textId="77777777" w:rsidTr="004C4608">
        <w:trPr>
          <w:trHeight w:val="290"/>
        </w:trPr>
        <w:tc>
          <w:tcPr>
            <w:tcW w:w="4014" w:type="dxa"/>
            <w:tcBorders>
              <w:top w:val="nil"/>
              <w:left w:val="nil"/>
              <w:bottom w:val="single" w:sz="4" w:space="0" w:color="auto"/>
              <w:right w:val="nil"/>
            </w:tcBorders>
            <w:shd w:val="clear" w:color="auto" w:fill="auto"/>
            <w:noWrap/>
            <w:vAlign w:val="bottom"/>
            <w:hideMark/>
          </w:tcPr>
          <w:p w14:paraId="46163F2A"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50_3-Saturn_632OI.avi</w:t>
            </w:r>
          </w:p>
        </w:tc>
        <w:tc>
          <w:tcPr>
            <w:tcW w:w="1070" w:type="dxa"/>
            <w:tcBorders>
              <w:top w:val="nil"/>
              <w:left w:val="nil"/>
              <w:bottom w:val="single" w:sz="4" w:space="0" w:color="auto"/>
              <w:right w:val="nil"/>
            </w:tcBorders>
            <w:shd w:val="clear" w:color="auto" w:fill="auto"/>
            <w:noWrap/>
            <w:vAlign w:val="bottom"/>
            <w:hideMark/>
          </w:tcPr>
          <w:p w14:paraId="5E8214E8"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1</w:t>
            </w:r>
          </w:p>
        </w:tc>
        <w:tc>
          <w:tcPr>
            <w:tcW w:w="1069" w:type="dxa"/>
            <w:tcBorders>
              <w:top w:val="nil"/>
              <w:left w:val="nil"/>
              <w:bottom w:val="single" w:sz="4" w:space="0" w:color="auto"/>
              <w:right w:val="nil"/>
            </w:tcBorders>
            <w:shd w:val="clear" w:color="auto" w:fill="auto"/>
            <w:noWrap/>
            <w:vAlign w:val="bottom"/>
            <w:hideMark/>
          </w:tcPr>
          <w:p w14:paraId="3F6902A4"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single" w:sz="4" w:space="0" w:color="auto"/>
              <w:right w:val="nil"/>
            </w:tcBorders>
            <w:shd w:val="clear" w:color="auto" w:fill="auto"/>
            <w:noWrap/>
            <w:vAlign w:val="bottom"/>
            <w:hideMark/>
          </w:tcPr>
          <w:p w14:paraId="3A9718C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single" w:sz="4" w:space="0" w:color="auto"/>
              <w:right w:val="nil"/>
            </w:tcBorders>
            <w:shd w:val="clear" w:color="auto" w:fill="auto"/>
            <w:noWrap/>
            <w:vAlign w:val="bottom"/>
            <w:hideMark/>
          </w:tcPr>
          <w:p w14:paraId="519F7EC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6ECED634"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bl>
    <w:p w14:paraId="618DBEFA" w14:textId="77777777" w:rsidR="004C4608" w:rsidRDefault="004C4608"/>
    <w:p w14:paraId="34DE2DC1" w14:textId="190F9B4D" w:rsidR="00A96BBB" w:rsidRDefault="00A96BBB">
      <w:r>
        <w:rPr>
          <w:noProof/>
        </w:rPr>
        <w:lastRenderedPageBreak/>
        <w:drawing>
          <wp:inline distT="0" distB="0" distL="0" distR="0" wp14:anchorId="1A3285E9" wp14:editId="489BB8DC">
            <wp:extent cx="3657600" cy="3657600"/>
            <wp:effectExtent l="0" t="0" r="0" b="0"/>
            <wp:docPr id="584" name="Picture 584" descr="A picture containing remote, controller, blac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Picture 584" descr="A picture containing remote, controller, black, dark&#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45E50F3D" w14:textId="79D3177E" w:rsidR="00A96BBB" w:rsidRDefault="00BE3FCF">
      <w:r w:rsidRPr="00BE3FCF">
        <w:t>20210920UTSaturn-NavigatedArray.png</w:t>
      </w:r>
    </w:p>
    <w:p w14:paraId="323933B0" w14:textId="77777777" w:rsidR="00BE3FCF" w:rsidRDefault="00BE3FCF"/>
    <w:p w14:paraId="706623F3" w14:textId="77777777" w:rsidR="00D27EC6" w:rsidRPr="005F2A85" w:rsidRDefault="00D27EC6" w:rsidP="00D27EC6">
      <w:pPr>
        <w:rPr>
          <w:b/>
          <w:bCs/>
        </w:rPr>
      </w:pPr>
      <w:r w:rsidRPr="005F2A85">
        <w:rPr>
          <w:b/>
          <w:bCs/>
        </w:rPr>
        <w:t>Navigated Image Products</w:t>
      </w:r>
    </w:p>
    <w:p w14:paraId="0E8E0AD7" w14:textId="77777777" w:rsidR="00D27EC6" w:rsidRDefault="00D27EC6" w:rsidP="00D27EC6">
      <w:r>
        <w:t>2021-09-20-0349_3-Saturn_632OI-FlatStack600-Str0to128-Wavelets2x20-Derot.png</w:t>
      </w:r>
    </w:p>
    <w:p w14:paraId="7A429A51" w14:textId="77777777" w:rsidR="00D27EC6" w:rsidRDefault="00D27EC6" w:rsidP="00D27EC6">
      <w:r>
        <w:t>2021-09-20-0344_4-Saturn_450BLU-FlatStack1200-Str0to128-Wavelets2x20-Derot.png</w:t>
      </w:r>
    </w:p>
    <w:p w14:paraId="682708D0" w14:textId="77777777" w:rsidR="00D27EC6" w:rsidRDefault="00D27EC6" w:rsidP="00D27EC6">
      <w:r>
        <w:t>2021-09-20-0340_7-Saturn_550GRN-FlatStack1500-Str0to128-Wavelets2x20-Derot.png</w:t>
      </w:r>
    </w:p>
    <w:p w14:paraId="151C9159" w14:textId="3C8A0946" w:rsidR="00D27EC6" w:rsidRDefault="00D27EC6" w:rsidP="00D27EC6">
      <w:r>
        <w:t>2021-09-20-0344_8-Hill-Saturn-R(632)GB-RGB-WhtBal-ClrSmth-Smth-Wavelets.png</w:t>
      </w:r>
    </w:p>
    <w:p w14:paraId="2E8B25AB" w14:textId="77777777" w:rsidR="00D27EC6" w:rsidRDefault="00D27EC6"/>
    <w:p w14:paraId="39D0D171" w14:textId="77777777" w:rsidR="00BC0796" w:rsidRPr="008D7F37" w:rsidRDefault="00BC0796" w:rsidP="00BC0796">
      <w:pPr>
        <w:rPr>
          <w:b/>
          <w:bCs/>
          <w:color w:val="0070C0"/>
        </w:rPr>
      </w:pPr>
      <w:r w:rsidRPr="008D7F37">
        <w:rPr>
          <w:b/>
          <w:bCs/>
          <w:color w:val="0070C0"/>
        </w:rPr>
        <w:t xml:space="preserve">Data Disposition: </w:t>
      </w:r>
    </w:p>
    <w:p w14:paraId="1AFFBFC8"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606D2C6D"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718B43D1" w14:textId="77777777" w:rsidR="00BC0796" w:rsidRDefault="00BC0796"/>
    <w:p w14:paraId="7F5D48CE" w14:textId="77777777" w:rsidR="00BC0796" w:rsidRDefault="00BC0796"/>
    <w:p w14:paraId="3C936E1F" w14:textId="06B5968D" w:rsidR="00EB42EB" w:rsidRDefault="00EB42EB">
      <w:pPr>
        <w:rPr>
          <w:rFonts w:cs="Arial"/>
          <w:b/>
          <w:bCs/>
          <w:sz w:val="26"/>
          <w:szCs w:val="26"/>
        </w:rPr>
      </w:pPr>
      <w:r>
        <w:br w:type="page"/>
      </w:r>
    </w:p>
    <w:p w14:paraId="7D900851" w14:textId="4F0E66D8" w:rsidR="00EB42EB" w:rsidRPr="00D4326C" w:rsidRDefault="00EB42EB" w:rsidP="00EB42EB">
      <w:pPr>
        <w:pStyle w:val="Heading3"/>
      </w:pPr>
      <w:bookmarkStart w:id="46" w:name="_Toc86521222"/>
      <w:r>
        <w:lastRenderedPageBreak/>
        <w:t xml:space="preserve">2021-Sep-22 (Sep-23 UT): </w:t>
      </w:r>
      <w:r w:rsidRPr="002B2B28">
        <w:t xml:space="preserve"> </w:t>
      </w:r>
      <w:r>
        <w:t>Jupiter Video</w:t>
      </w:r>
      <w:bookmarkEnd w:id="46"/>
    </w:p>
    <w:p w14:paraId="199C18BE" w14:textId="00D65AD4" w:rsidR="00EB42EB" w:rsidRDefault="00EB42EB" w:rsidP="00EB42EB">
      <w:pPr>
        <w:rPr>
          <w:color w:val="808080" w:themeColor="background1" w:themeShade="80"/>
          <w:sz w:val="20"/>
        </w:rPr>
      </w:pPr>
      <w:r>
        <w:rPr>
          <w:color w:val="808080" w:themeColor="background1" w:themeShade="80"/>
          <w:sz w:val="20"/>
        </w:rPr>
        <w:t>Last Updated 9/23/2021</w:t>
      </w:r>
    </w:p>
    <w:p w14:paraId="146DFAAE" w14:textId="77777777" w:rsidR="00EB42EB" w:rsidRDefault="00EB42EB" w:rsidP="00EB42EB"/>
    <w:p w14:paraId="5A36ADE4" w14:textId="03701198" w:rsidR="00EB42EB" w:rsidRDefault="00EB42EB" w:rsidP="00EB42EB">
      <w:r>
        <w:t>Transparency was very good (4.0/5).  Seeing was good (3.0/5).</w:t>
      </w:r>
    </w:p>
    <w:p w14:paraId="57A600DF" w14:textId="40CBB7DC" w:rsidR="00EB42EB" w:rsidRDefault="00EB42EB">
      <w:pPr>
        <w:rPr>
          <w:lang w:bidi="ar-SA"/>
        </w:rPr>
      </w:pPr>
    </w:p>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170"/>
      </w:tblGrid>
      <w:tr w:rsidR="00EB42EB" w:rsidRPr="00EB42EB" w14:paraId="23907527" w14:textId="77777777" w:rsidTr="00EB42EB">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4BCD1E8C" w14:textId="77777777" w:rsidR="00EB42EB" w:rsidRPr="00EB42EB" w:rsidRDefault="00EB42EB">
            <w:pPr>
              <w:rPr>
                <w:rFonts w:ascii="Calibri" w:hAnsi="Calibri" w:cs="Calibri"/>
                <w:b/>
                <w:bCs/>
                <w:color w:val="000000"/>
                <w:sz w:val="20"/>
                <w:szCs w:val="20"/>
              </w:rPr>
            </w:pPr>
            <w:r w:rsidRPr="00EB42EB">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1719B8C1"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50D17A10"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F448943"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535293D3"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1FDE03E"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Capture Area</w:t>
            </w:r>
          </w:p>
        </w:tc>
      </w:tr>
      <w:tr w:rsidR="00EB42EB" w:rsidRPr="00EB42EB" w14:paraId="78FA2B53" w14:textId="77777777" w:rsidTr="00EB42EB">
        <w:trPr>
          <w:trHeight w:val="290"/>
        </w:trPr>
        <w:tc>
          <w:tcPr>
            <w:tcW w:w="4345" w:type="dxa"/>
            <w:tcBorders>
              <w:top w:val="single" w:sz="4" w:space="0" w:color="auto"/>
              <w:left w:val="nil"/>
              <w:bottom w:val="nil"/>
              <w:right w:val="nil"/>
            </w:tcBorders>
            <w:shd w:val="clear" w:color="auto" w:fill="auto"/>
            <w:noWrap/>
            <w:vAlign w:val="bottom"/>
            <w:hideMark/>
          </w:tcPr>
          <w:p w14:paraId="77EB2FB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28_8-Jupiter_632OI.avi</w:t>
            </w:r>
          </w:p>
        </w:tc>
        <w:tc>
          <w:tcPr>
            <w:tcW w:w="1003" w:type="dxa"/>
            <w:tcBorders>
              <w:top w:val="single" w:sz="4" w:space="0" w:color="auto"/>
              <w:left w:val="nil"/>
              <w:bottom w:val="nil"/>
              <w:right w:val="nil"/>
            </w:tcBorders>
            <w:shd w:val="clear" w:color="auto" w:fill="auto"/>
            <w:noWrap/>
            <w:vAlign w:val="bottom"/>
            <w:hideMark/>
          </w:tcPr>
          <w:p w14:paraId="14922B1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468BE06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7F2CC17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single" w:sz="4" w:space="0" w:color="auto"/>
              <w:left w:val="nil"/>
              <w:bottom w:val="nil"/>
              <w:right w:val="nil"/>
            </w:tcBorders>
            <w:shd w:val="clear" w:color="auto" w:fill="auto"/>
            <w:noWrap/>
            <w:vAlign w:val="bottom"/>
            <w:hideMark/>
          </w:tcPr>
          <w:p w14:paraId="730690E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5DF0C67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779CDD17" w14:textId="77777777" w:rsidTr="00EB42EB">
        <w:trPr>
          <w:trHeight w:val="290"/>
        </w:trPr>
        <w:tc>
          <w:tcPr>
            <w:tcW w:w="4345" w:type="dxa"/>
            <w:tcBorders>
              <w:top w:val="nil"/>
              <w:left w:val="nil"/>
              <w:bottom w:val="nil"/>
              <w:right w:val="nil"/>
            </w:tcBorders>
            <w:shd w:val="clear" w:color="auto" w:fill="auto"/>
            <w:noWrap/>
            <w:vAlign w:val="bottom"/>
            <w:hideMark/>
          </w:tcPr>
          <w:p w14:paraId="305D1187"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1_1-Jupiter_632OI.avi</w:t>
            </w:r>
          </w:p>
        </w:tc>
        <w:tc>
          <w:tcPr>
            <w:tcW w:w="1003" w:type="dxa"/>
            <w:tcBorders>
              <w:top w:val="nil"/>
              <w:left w:val="nil"/>
              <w:bottom w:val="nil"/>
              <w:right w:val="nil"/>
            </w:tcBorders>
            <w:shd w:val="clear" w:color="auto" w:fill="auto"/>
            <w:noWrap/>
            <w:vAlign w:val="bottom"/>
            <w:hideMark/>
          </w:tcPr>
          <w:p w14:paraId="7D7643F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D1AC92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7A3B66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E999A6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5C6685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54BDC5F0" w14:textId="77777777" w:rsidTr="00EB42EB">
        <w:trPr>
          <w:trHeight w:val="290"/>
        </w:trPr>
        <w:tc>
          <w:tcPr>
            <w:tcW w:w="4345" w:type="dxa"/>
            <w:tcBorders>
              <w:top w:val="nil"/>
              <w:left w:val="nil"/>
              <w:bottom w:val="nil"/>
              <w:right w:val="nil"/>
            </w:tcBorders>
            <w:shd w:val="clear" w:color="auto" w:fill="auto"/>
            <w:noWrap/>
            <w:vAlign w:val="bottom"/>
            <w:hideMark/>
          </w:tcPr>
          <w:p w14:paraId="57DAAA4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3_4-Jupiter_647CNT.avi</w:t>
            </w:r>
          </w:p>
        </w:tc>
        <w:tc>
          <w:tcPr>
            <w:tcW w:w="1003" w:type="dxa"/>
            <w:tcBorders>
              <w:top w:val="nil"/>
              <w:left w:val="nil"/>
              <w:bottom w:val="nil"/>
              <w:right w:val="nil"/>
            </w:tcBorders>
            <w:shd w:val="clear" w:color="auto" w:fill="auto"/>
            <w:noWrap/>
            <w:vAlign w:val="bottom"/>
            <w:hideMark/>
          </w:tcPr>
          <w:p w14:paraId="7AC22C7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631D66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0FB3EB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01A160F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1110C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A3E8C9E" w14:textId="77777777" w:rsidTr="00EB42EB">
        <w:trPr>
          <w:trHeight w:val="290"/>
        </w:trPr>
        <w:tc>
          <w:tcPr>
            <w:tcW w:w="4345" w:type="dxa"/>
            <w:tcBorders>
              <w:top w:val="nil"/>
              <w:left w:val="nil"/>
              <w:bottom w:val="nil"/>
              <w:right w:val="nil"/>
            </w:tcBorders>
            <w:shd w:val="clear" w:color="auto" w:fill="auto"/>
            <w:noWrap/>
            <w:vAlign w:val="bottom"/>
            <w:hideMark/>
          </w:tcPr>
          <w:p w14:paraId="0F5F6224"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5_5-Jupiter_647CNT.avi</w:t>
            </w:r>
          </w:p>
        </w:tc>
        <w:tc>
          <w:tcPr>
            <w:tcW w:w="1003" w:type="dxa"/>
            <w:tcBorders>
              <w:top w:val="nil"/>
              <w:left w:val="nil"/>
              <w:bottom w:val="nil"/>
              <w:right w:val="nil"/>
            </w:tcBorders>
            <w:shd w:val="clear" w:color="auto" w:fill="auto"/>
            <w:noWrap/>
            <w:vAlign w:val="bottom"/>
            <w:hideMark/>
          </w:tcPr>
          <w:p w14:paraId="5944C80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EBBBE2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37A4AF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59B929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C52A98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641369BE" w14:textId="77777777" w:rsidTr="00EB42EB">
        <w:trPr>
          <w:trHeight w:val="290"/>
        </w:trPr>
        <w:tc>
          <w:tcPr>
            <w:tcW w:w="4345" w:type="dxa"/>
            <w:tcBorders>
              <w:top w:val="nil"/>
              <w:left w:val="nil"/>
              <w:bottom w:val="nil"/>
              <w:right w:val="nil"/>
            </w:tcBorders>
            <w:shd w:val="clear" w:color="auto" w:fill="auto"/>
            <w:noWrap/>
            <w:vAlign w:val="bottom"/>
            <w:hideMark/>
          </w:tcPr>
          <w:p w14:paraId="1CA5448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8_0-Jupiter_656HIA.avi</w:t>
            </w:r>
          </w:p>
        </w:tc>
        <w:tc>
          <w:tcPr>
            <w:tcW w:w="1003" w:type="dxa"/>
            <w:tcBorders>
              <w:top w:val="nil"/>
              <w:left w:val="nil"/>
              <w:bottom w:val="nil"/>
              <w:right w:val="nil"/>
            </w:tcBorders>
            <w:shd w:val="clear" w:color="auto" w:fill="auto"/>
            <w:noWrap/>
            <w:vAlign w:val="bottom"/>
            <w:hideMark/>
          </w:tcPr>
          <w:p w14:paraId="0B4261D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CB0E9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79FE60A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ECEF1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40878E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8E796F8" w14:textId="77777777" w:rsidTr="00EB42EB">
        <w:trPr>
          <w:trHeight w:val="290"/>
        </w:trPr>
        <w:tc>
          <w:tcPr>
            <w:tcW w:w="4345" w:type="dxa"/>
            <w:tcBorders>
              <w:top w:val="nil"/>
              <w:left w:val="nil"/>
              <w:bottom w:val="nil"/>
              <w:right w:val="nil"/>
            </w:tcBorders>
            <w:shd w:val="clear" w:color="auto" w:fill="auto"/>
            <w:noWrap/>
            <w:vAlign w:val="bottom"/>
            <w:hideMark/>
          </w:tcPr>
          <w:p w14:paraId="57CC9BD4"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0_1-Jupiter_656HIA.avi</w:t>
            </w:r>
          </w:p>
        </w:tc>
        <w:tc>
          <w:tcPr>
            <w:tcW w:w="1003" w:type="dxa"/>
            <w:tcBorders>
              <w:top w:val="nil"/>
              <w:left w:val="nil"/>
              <w:bottom w:val="nil"/>
              <w:right w:val="nil"/>
            </w:tcBorders>
            <w:shd w:val="clear" w:color="auto" w:fill="auto"/>
            <w:noWrap/>
            <w:vAlign w:val="bottom"/>
            <w:hideMark/>
          </w:tcPr>
          <w:p w14:paraId="5F82ECE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CC65DE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10D9C3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22FE63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A0ABB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6E8EECD" w14:textId="77777777" w:rsidTr="00EB42EB">
        <w:trPr>
          <w:trHeight w:val="290"/>
        </w:trPr>
        <w:tc>
          <w:tcPr>
            <w:tcW w:w="4345" w:type="dxa"/>
            <w:tcBorders>
              <w:top w:val="nil"/>
              <w:left w:val="nil"/>
              <w:bottom w:val="nil"/>
              <w:right w:val="nil"/>
            </w:tcBorders>
            <w:shd w:val="clear" w:color="auto" w:fill="auto"/>
            <w:noWrap/>
            <w:vAlign w:val="bottom"/>
            <w:hideMark/>
          </w:tcPr>
          <w:p w14:paraId="379770A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4_5-Jupiter_550GRN.avi</w:t>
            </w:r>
          </w:p>
        </w:tc>
        <w:tc>
          <w:tcPr>
            <w:tcW w:w="1003" w:type="dxa"/>
            <w:tcBorders>
              <w:top w:val="nil"/>
              <w:left w:val="nil"/>
              <w:bottom w:val="nil"/>
              <w:right w:val="nil"/>
            </w:tcBorders>
            <w:shd w:val="clear" w:color="auto" w:fill="auto"/>
            <w:noWrap/>
            <w:vAlign w:val="bottom"/>
            <w:hideMark/>
          </w:tcPr>
          <w:p w14:paraId="47C87D5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17E77C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BC61E6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A8A35A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33943C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398D2AAE" w14:textId="77777777" w:rsidTr="00EB42EB">
        <w:trPr>
          <w:trHeight w:val="290"/>
        </w:trPr>
        <w:tc>
          <w:tcPr>
            <w:tcW w:w="4345" w:type="dxa"/>
            <w:tcBorders>
              <w:top w:val="nil"/>
              <w:left w:val="nil"/>
              <w:bottom w:val="nil"/>
              <w:right w:val="nil"/>
            </w:tcBorders>
            <w:shd w:val="clear" w:color="auto" w:fill="auto"/>
            <w:noWrap/>
            <w:vAlign w:val="bottom"/>
            <w:hideMark/>
          </w:tcPr>
          <w:p w14:paraId="311DDDFA"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5_6-Jupiter_550GRN.avi</w:t>
            </w:r>
          </w:p>
        </w:tc>
        <w:tc>
          <w:tcPr>
            <w:tcW w:w="1003" w:type="dxa"/>
            <w:tcBorders>
              <w:top w:val="nil"/>
              <w:left w:val="nil"/>
              <w:bottom w:val="nil"/>
              <w:right w:val="nil"/>
            </w:tcBorders>
            <w:shd w:val="clear" w:color="auto" w:fill="auto"/>
            <w:noWrap/>
            <w:vAlign w:val="bottom"/>
            <w:hideMark/>
          </w:tcPr>
          <w:p w14:paraId="61D99FC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4D46F7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4C4E2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035F4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0F59CC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58A327B0" w14:textId="77777777" w:rsidTr="00EB42EB">
        <w:trPr>
          <w:trHeight w:val="290"/>
        </w:trPr>
        <w:tc>
          <w:tcPr>
            <w:tcW w:w="4345" w:type="dxa"/>
            <w:tcBorders>
              <w:top w:val="nil"/>
              <w:left w:val="nil"/>
              <w:bottom w:val="nil"/>
              <w:right w:val="nil"/>
            </w:tcBorders>
            <w:shd w:val="clear" w:color="auto" w:fill="auto"/>
            <w:noWrap/>
            <w:vAlign w:val="bottom"/>
            <w:hideMark/>
          </w:tcPr>
          <w:p w14:paraId="77AB369D"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7_2-Jupiter_450BLU.avi</w:t>
            </w:r>
          </w:p>
        </w:tc>
        <w:tc>
          <w:tcPr>
            <w:tcW w:w="1003" w:type="dxa"/>
            <w:tcBorders>
              <w:top w:val="nil"/>
              <w:left w:val="nil"/>
              <w:bottom w:val="nil"/>
              <w:right w:val="nil"/>
            </w:tcBorders>
            <w:shd w:val="clear" w:color="auto" w:fill="auto"/>
            <w:noWrap/>
            <w:vAlign w:val="bottom"/>
            <w:hideMark/>
          </w:tcPr>
          <w:p w14:paraId="7E5B2A5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0A73DE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A1CD34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EE2355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252FB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2683D600" w14:textId="77777777" w:rsidTr="00EB42EB">
        <w:trPr>
          <w:trHeight w:val="290"/>
        </w:trPr>
        <w:tc>
          <w:tcPr>
            <w:tcW w:w="4345" w:type="dxa"/>
            <w:tcBorders>
              <w:top w:val="nil"/>
              <w:left w:val="nil"/>
              <w:bottom w:val="nil"/>
              <w:right w:val="nil"/>
            </w:tcBorders>
            <w:shd w:val="clear" w:color="auto" w:fill="auto"/>
            <w:noWrap/>
            <w:vAlign w:val="bottom"/>
            <w:hideMark/>
          </w:tcPr>
          <w:p w14:paraId="06365FFC"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8_3-Jupiter_450BLU.avi</w:t>
            </w:r>
          </w:p>
        </w:tc>
        <w:tc>
          <w:tcPr>
            <w:tcW w:w="1003" w:type="dxa"/>
            <w:tcBorders>
              <w:top w:val="nil"/>
              <w:left w:val="nil"/>
              <w:bottom w:val="nil"/>
              <w:right w:val="nil"/>
            </w:tcBorders>
            <w:shd w:val="clear" w:color="auto" w:fill="auto"/>
            <w:noWrap/>
            <w:vAlign w:val="bottom"/>
            <w:hideMark/>
          </w:tcPr>
          <w:p w14:paraId="6F0D003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60CF1F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4E99E9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175AE6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AB1151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41FC898" w14:textId="77777777" w:rsidTr="00EB42EB">
        <w:trPr>
          <w:trHeight w:val="290"/>
        </w:trPr>
        <w:tc>
          <w:tcPr>
            <w:tcW w:w="4345" w:type="dxa"/>
            <w:tcBorders>
              <w:top w:val="nil"/>
              <w:left w:val="nil"/>
              <w:bottom w:val="nil"/>
              <w:right w:val="nil"/>
            </w:tcBorders>
            <w:shd w:val="clear" w:color="auto" w:fill="auto"/>
            <w:noWrap/>
            <w:vAlign w:val="bottom"/>
            <w:hideMark/>
          </w:tcPr>
          <w:p w14:paraId="2AB57706"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9_5-Jupiter_450BLU.avi</w:t>
            </w:r>
          </w:p>
        </w:tc>
        <w:tc>
          <w:tcPr>
            <w:tcW w:w="1003" w:type="dxa"/>
            <w:tcBorders>
              <w:top w:val="nil"/>
              <w:left w:val="nil"/>
              <w:bottom w:val="nil"/>
              <w:right w:val="nil"/>
            </w:tcBorders>
            <w:shd w:val="clear" w:color="auto" w:fill="auto"/>
            <w:noWrap/>
            <w:vAlign w:val="bottom"/>
            <w:hideMark/>
          </w:tcPr>
          <w:p w14:paraId="0EA3DD6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F72539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FFCF1F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5DC4A9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F26F20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667C4371" w14:textId="77777777" w:rsidTr="00EB42EB">
        <w:trPr>
          <w:trHeight w:val="290"/>
        </w:trPr>
        <w:tc>
          <w:tcPr>
            <w:tcW w:w="4345" w:type="dxa"/>
            <w:tcBorders>
              <w:top w:val="nil"/>
              <w:left w:val="nil"/>
              <w:bottom w:val="nil"/>
              <w:right w:val="nil"/>
            </w:tcBorders>
            <w:shd w:val="clear" w:color="auto" w:fill="auto"/>
            <w:noWrap/>
            <w:vAlign w:val="bottom"/>
            <w:hideMark/>
          </w:tcPr>
          <w:p w14:paraId="525F1EB9"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2_6-Jupiter_380NUV.avi</w:t>
            </w:r>
          </w:p>
        </w:tc>
        <w:tc>
          <w:tcPr>
            <w:tcW w:w="1003" w:type="dxa"/>
            <w:tcBorders>
              <w:top w:val="nil"/>
              <w:left w:val="nil"/>
              <w:bottom w:val="nil"/>
              <w:right w:val="nil"/>
            </w:tcBorders>
            <w:shd w:val="clear" w:color="auto" w:fill="auto"/>
            <w:noWrap/>
            <w:vAlign w:val="bottom"/>
            <w:hideMark/>
          </w:tcPr>
          <w:p w14:paraId="262A7F3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475E486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70D5E5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6E8A97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6B9F1C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7C0F7456" w14:textId="77777777" w:rsidTr="00EB42EB">
        <w:trPr>
          <w:trHeight w:val="290"/>
        </w:trPr>
        <w:tc>
          <w:tcPr>
            <w:tcW w:w="4345" w:type="dxa"/>
            <w:tcBorders>
              <w:top w:val="nil"/>
              <w:left w:val="nil"/>
              <w:bottom w:val="nil"/>
              <w:right w:val="nil"/>
            </w:tcBorders>
            <w:shd w:val="clear" w:color="auto" w:fill="auto"/>
            <w:noWrap/>
            <w:vAlign w:val="bottom"/>
            <w:hideMark/>
          </w:tcPr>
          <w:p w14:paraId="4834271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4_7-Jupiter_380NUV.avi</w:t>
            </w:r>
          </w:p>
        </w:tc>
        <w:tc>
          <w:tcPr>
            <w:tcW w:w="1003" w:type="dxa"/>
            <w:tcBorders>
              <w:top w:val="nil"/>
              <w:left w:val="nil"/>
              <w:bottom w:val="nil"/>
              <w:right w:val="nil"/>
            </w:tcBorders>
            <w:shd w:val="clear" w:color="auto" w:fill="auto"/>
            <w:noWrap/>
            <w:vAlign w:val="bottom"/>
            <w:hideMark/>
          </w:tcPr>
          <w:p w14:paraId="13CC331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1BD0A06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DA60E8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687D74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45A021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4FB8E9D6" w14:textId="77777777" w:rsidTr="00EB42EB">
        <w:trPr>
          <w:trHeight w:val="290"/>
        </w:trPr>
        <w:tc>
          <w:tcPr>
            <w:tcW w:w="4345" w:type="dxa"/>
            <w:tcBorders>
              <w:top w:val="nil"/>
              <w:left w:val="nil"/>
              <w:bottom w:val="nil"/>
              <w:right w:val="nil"/>
            </w:tcBorders>
            <w:shd w:val="clear" w:color="auto" w:fill="auto"/>
            <w:noWrap/>
            <w:vAlign w:val="bottom"/>
            <w:hideMark/>
          </w:tcPr>
          <w:p w14:paraId="77EEFFB9"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9_5-Jupiter_889CH4.avi</w:t>
            </w:r>
          </w:p>
        </w:tc>
        <w:tc>
          <w:tcPr>
            <w:tcW w:w="1003" w:type="dxa"/>
            <w:tcBorders>
              <w:top w:val="nil"/>
              <w:left w:val="nil"/>
              <w:bottom w:val="nil"/>
              <w:right w:val="nil"/>
            </w:tcBorders>
            <w:shd w:val="clear" w:color="auto" w:fill="auto"/>
            <w:noWrap/>
            <w:vAlign w:val="bottom"/>
            <w:hideMark/>
          </w:tcPr>
          <w:p w14:paraId="26D55F6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62B9F4B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2EE0BD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14803A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2C0F66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26FCA638" w14:textId="77777777" w:rsidTr="00EB42EB">
        <w:trPr>
          <w:trHeight w:val="290"/>
        </w:trPr>
        <w:tc>
          <w:tcPr>
            <w:tcW w:w="4345" w:type="dxa"/>
            <w:tcBorders>
              <w:top w:val="nil"/>
              <w:left w:val="nil"/>
              <w:bottom w:val="nil"/>
              <w:right w:val="nil"/>
            </w:tcBorders>
            <w:shd w:val="clear" w:color="auto" w:fill="auto"/>
            <w:noWrap/>
            <w:vAlign w:val="bottom"/>
            <w:hideMark/>
          </w:tcPr>
          <w:p w14:paraId="03EFA797"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2_1-Jupiter_889CH4.avi</w:t>
            </w:r>
          </w:p>
        </w:tc>
        <w:tc>
          <w:tcPr>
            <w:tcW w:w="1003" w:type="dxa"/>
            <w:tcBorders>
              <w:top w:val="nil"/>
              <w:left w:val="nil"/>
              <w:bottom w:val="nil"/>
              <w:right w:val="nil"/>
            </w:tcBorders>
            <w:shd w:val="clear" w:color="auto" w:fill="auto"/>
            <w:noWrap/>
            <w:vAlign w:val="bottom"/>
            <w:hideMark/>
          </w:tcPr>
          <w:p w14:paraId="1BFCEE1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51470F4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E22A4C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021791A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D3A773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663B0576" w14:textId="77777777" w:rsidTr="00EB42EB">
        <w:trPr>
          <w:trHeight w:val="290"/>
        </w:trPr>
        <w:tc>
          <w:tcPr>
            <w:tcW w:w="4345" w:type="dxa"/>
            <w:tcBorders>
              <w:top w:val="nil"/>
              <w:left w:val="nil"/>
              <w:bottom w:val="nil"/>
              <w:right w:val="nil"/>
            </w:tcBorders>
            <w:shd w:val="clear" w:color="auto" w:fill="auto"/>
            <w:noWrap/>
            <w:vAlign w:val="bottom"/>
            <w:hideMark/>
          </w:tcPr>
          <w:p w14:paraId="45817B06"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4_2-Jupiter_889CH4.avi</w:t>
            </w:r>
          </w:p>
        </w:tc>
        <w:tc>
          <w:tcPr>
            <w:tcW w:w="1003" w:type="dxa"/>
            <w:tcBorders>
              <w:top w:val="nil"/>
              <w:left w:val="nil"/>
              <w:bottom w:val="nil"/>
              <w:right w:val="nil"/>
            </w:tcBorders>
            <w:shd w:val="clear" w:color="auto" w:fill="auto"/>
            <w:noWrap/>
            <w:vAlign w:val="bottom"/>
            <w:hideMark/>
          </w:tcPr>
          <w:p w14:paraId="1359765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6A1E97D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32B2F21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5FE029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CB566F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2EC33EA8" w14:textId="77777777" w:rsidTr="00EB42EB">
        <w:trPr>
          <w:trHeight w:val="290"/>
        </w:trPr>
        <w:tc>
          <w:tcPr>
            <w:tcW w:w="4345" w:type="dxa"/>
            <w:tcBorders>
              <w:top w:val="nil"/>
              <w:left w:val="nil"/>
              <w:bottom w:val="nil"/>
              <w:right w:val="nil"/>
            </w:tcBorders>
            <w:shd w:val="clear" w:color="auto" w:fill="auto"/>
            <w:noWrap/>
            <w:vAlign w:val="bottom"/>
            <w:hideMark/>
          </w:tcPr>
          <w:p w14:paraId="014D7EE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6_3-Jupiter_889CH4.avi</w:t>
            </w:r>
          </w:p>
        </w:tc>
        <w:tc>
          <w:tcPr>
            <w:tcW w:w="1003" w:type="dxa"/>
            <w:tcBorders>
              <w:top w:val="nil"/>
              <w:left w:val="nil"/>
              <w:bottom w:val="nil"/>
              <w:right w:val="nil"/>
            </w:tcBorders>
            <w:shd w:val="clear" w:color="auto" w:fill="auto"/>
            <w:noWrap/>
            <w:vAlign w:val="bottom"/>
            <w:hideMark/>
          </w:tcPr>
          <w:p w14:paraId="1509064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1642C6C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ACFD4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20CE1A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390D6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72B7BAF4" w14:textId="77777777" w:rsidTr="00EB42EB">
        <w:trPr>
          <w:trHeight w:val="290"/>
        </w:trPr>
        <w:tc>
          <w:tcPr>
            <w:tcW w:w="4345" w:type="dxa"/>
            <w:tcBorders>
              <w:top w:val="nil"/>
              <w:left w:val="nil"/>
              <w:bottom w:val="nil"/>
              <w:right w:val="nil"/>
            </w:tcBorders>
            <w:shd w:val="clear" w:color="auto" w:fill="auto"/>
            <w:noWrap/>
            <w:vAlign w:val="bottom"/>
            <w:hideMark/>
          </w:tcPr>
          <w:p w14:paraId="13479142"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8_4-Jupiter_889CH4.avi</w:t>
            </w:r>
          </w:p>
        </w:tc>
        <w:tc>
          <w:tcPr>
            <w:tcW w:w="1003" w:type="dxa"/>
            <w:tcBorders>
              <w:top w:val="nil"/>
              <w:left w:val="nil"/>
              <w:bottom w:val="nil"/>
              <w:right w:val="nil"/>
            </w:tcBorders>
            <w:shd w:val="clear" w:color="auto" w:fill="auto"/>
            <w:noWrap/>
            <w:vAlign w:val="bottom"/>
            <w:hideMark/>
          </w:tcPr>
          <w:p w14:paraId="3B9C41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747AFD9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D5E87C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E8BD0E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4DA388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49DEB6E1" w14:textId="77777777" w:rsidTr="00EB42EB">
        <w:trPr>
          <w:trHeight w:val="290"/>
        </w:trPr>
        <w:tc>
          <w:tcPr>
            <w:tcW w:w="4345" w:type="dxa"/>
            <w:tcBorders>
              <w:top w:val="nil"/>
              <w:left w:val="nil"/>
              <w:right w:val="nil"/>
            </w:tcBorders>
            <w:shd w:val="clear" w:color="auto" w:fill="auto"/>
            <w:noWrap/>
            <w:vAlign w:val="bottom"/>
            <w:hideMark/>
          </w:tcPr>
          <w:p w14:paraId="0D8C2518"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10_6-Jupiter_889CH4_Dark.avi</w:t>
            </w:r>
          </w:p>
        </w:tc>
        <w:tc>
          <w:tcPr>
            <w:tcW w:w="1003" w:type="dxa"/>
            <w:tcBorders>
              <w:top w:val="nil"/>
              <w:left w:val="nil"/>
              <w:right w:val="nil"/>
            </w:tcBorders>
            <w:shd w:val="clear" w:color="auto" w:fill="auto"/>
            <w:noWrap/>
            <w:vAlign w:val="bottom"/>
            <w:hideMark/>
          </w:tcPr>
          <w:p w14:paraId="5477C65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right w:val="nil"/>
            </w:tcBorders>
            <w:shd w:val="clear" w:color="auto" w:fill="auto"/>
            <w:noWrap/>
            <w:vAlign w:val="bottom"/>
            <w:hideMark/>
          </w:tcPr>
          <w:p w14:paraId="1200A91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3E6279C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right w:val="nil"/>
            </w:tcBorders>
            <w:shd w:val="clear" w:color="auto" w:fill="auto"/>
            <w:noWrap/>
            <w:vAlign w:val="bottom"/>
            <w:hideMark/>
          </w:tcPr>
          <w:p w14:paraId="62E7365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B1B858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1C0C9FE7" w14:textId="77777777" w:rsidTr="00EB42EB">
        <w:trPr>
          <w:trHeight w:val="290"/>
        </w:trPr>
        <w:tc>
          <w:tcPr>
            <w:tcW w:w="4345" w:type="dxa"/>
            <w:tcBorders>
              <w:top w:val="nil"/>
              <w:left w:val="nil"/>
              <w:bottom w:val="single" w:sz="4" w:space="0" w:color="auto"/>
              <w:right w:val="nil"/>
            </w:tcBorders>
            <w:shd w:val="clear" w:color="auto" w:fill="auto"/>
            <w:noWrap/>
            <w:vAlign w:val="bottom"/>
            <w:hideMark/>
          </w:tcPr>
          <w:p w14:paraId="001AB4FA"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11_8-Jupiter_380NUV_Dark.avi</w:t>
            </w:r>
          </w:p>
        </w:tc>
        <w:tc>
          <w:tcPr>
            <w:tcW w:w="1003" w:type="dxa"/>
            <w:tcBorders>
              <w:top w:val="nil"/>
              <w:left w:val="nil"/>
              <w:bottom w:val="single" w:sz="4" w:space="0" w:color="auto"/>
              <w:right w:val="nil"/>
            </w:tcBorders>
            <w:shd w:val="clear" w:color="auto" w:fill="auto"/>
            <w:noWrap/>
            <w:vAlign w:val="bottom"/>
            <w:hideMark/>
          </w:tcPr>
          <w:p w14:paraId="1B9D892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05A274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4450E67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single" w:sz="4" w:space="0" w:color="auto"/>
              <w:right w:val="nil"/>
            </w:tcBorders>
            <w:shd w:val="clear" w:color="auto" w:fill="auto"/>
            <w:noWrap/>
            <w:vAlign w:val="bottom"/>
            <w:hideMark/>
          </w:tcPr>
          <w:p w14:paraId="6EA6AC4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0B2B6D4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bl>
    <w:p w14:paraId="62595BD2" w14:textId="75161919" w:rsidR="00EB42EB" w:rsidRDefault="00EB42EB">
      <w:pPr>
        <w:rPr>
          <w:lang w:bidi="ar-SA"/>
        </w:rPr>
      </w:pPr>
    </w:p>
    <w:p w14:paraId="0EFE6DC6" w14:textId="77777777" w:rsidR="008438F4" w:rsidRPr="005F2A85" w:rsidRDefault="008438F4" w:rsidP="008438F4">
      <w:pPr>
        <w:rPr>
          <w:b/>
          <w:bCs/>
        </w:rPr>
      </w:pPr>
      <w:r w:rsidRPr="005F2A85">
        <w:rPr>
          <w:b/>
          <w:bCs/>
        </w:rPr>
        <w:t>Navigated Image Products</w:t>
      </w:r>
    </w:p>
    <w:p w14:paraId="34EEF95E" w14:textId="77777777" w:rsidR="008438F4" w:rsidRDefault="008438F4" w:rsidP="008438F4">
      <w:pPr>
        <w:rPr>
          <w:lang w:bidi="ar-SA"/>
        </w:rPr>
      </w:pPr>
      <w:r>
        <w:rPr>
          <w:lang w:bidi="ar-SA"/>
        </w:rPr>
        <w:t>2021-09-23-0429_9-Jupiter_632OI-Wavelets-Derot-Stack.png</w:t>
      </w:r>
    </w:p>
    <w:p w14:paraId="4EE15DB8" w14:textId="77777777" w:rsidR="008438F4" w:rsidRDefault="008438F4" w:rsidP="008438F4">
      <w:pPr>
        <w:rPr>
          <w:lang w:bidi="ar-SA"/>
        </w:rPr>
      </w:pPr>
      <w:r>
        <w:rPr>
          <w:lang w:bidi="ar-SA"/>
        </w:rPr>
        <w:t>2021-09-23-0434_4-Jupiter_647CNT-Wavelets-Derot-Stack.png</w:t>
      </w:r>
    </w:p>
    <w:p w14:paraId="36D53C21" w14:textId="77777777" w:rsidR="008438F4" w:rsidRDefault="008438F4" w:rsidP="008438F4">
      <w:pPr>
        <w:rPr>
          <w:lang w:bidi="ar-SA"/>
        </w:rPr>
      </w:pPr>
      <w:r>
        <w:rPr>
          <w:lang w:bidi="ar-SA"/>
        </w:rPr>
        <w:t>2021-09-23-0439_0-Jupiter_656HIA-Wavelets-Derot-Stack.png</w:t>
      </w:r>
    </w:p>
    <w:p w14:paraId="2D708120" w14:textId="77777777" w:rsidR="008438F4" w:rsidRDefault="008438F4" w:rsidP="008438F4">
      <w:pPr>
        <w:rPr>
          <w:lang w:bidi="ar-SA"/>
        </w:rPr>
      </w:pPr>
      <w:r>
        <w:rPr>
          <w:lang w:bidi="ar-SA"/>
        </w:rPr>
        <w:t>2021-09-23-0445_0-Jupiter_550GRN-Wavelets-Derot-Stack.png</w:t>
      </w:r>
    </w:p>
    <w:p w14:paraId="501678DF" w14:textId="77777777" w:rsidR="008438F4" w:rsidRDefault="008438F4" w:rsidP="008438F4">
      <w:pPr>
        <w:rPr>
          <w:lang w:bidi="ar-SA"/>
        </w:rPr>
      </w:pPr>
      <w:r>
        <w:rPr>
          <w:lang w:bidi="ar-SA"/>
        </w:rPr>
        <w:t>2021-09-23-0447_7-Jupiter_450BLU-Wavelets-Derot-Stack.png</w:t>
      </w:r>
    </w:p>
    <w:p w14:paraId="0927F176" w14:textId="77777777" w:rsidR="008438F4" w:rsidRDefault="008438F4" w:rsidP="008438F4">
      <w:pPr>
        <w:rPr>
          <w:lang w:bidi="ar-SA"/>
        </w:rPr>
      </w:pPr>
      <w:r>
        <w:rPr>
          <w:lang w:bidi="ar-SA"/>
        </w:rPr>
        <w:t>2021-09-23-0453_6-Jupiter_380NUV-Wavelets-Derot-Stack.png</w:t>
      </w:r>
    </w:p>
    <w:p w14:paraId="5C66E54D" w14:textId="77777777" w:rsidR="008438F4" w:rsidRDefault="008438F4" w:rsidP="008438F4">
      <w:pPr>
        <w:rPr>
          <w:lang w:bidi="ar-SA"/>
        </w:rPr>
      </w:pPr>
      <w:r>
        <w:rPr>
          <w:lang w:bidi="ar-SA"/>
        </w:rPr>
        <w:t>2021-09-23-0505_3-Jupiter_889CH4-Wavelets-Derot-Stack.png</w:t>
      </w:r>
    </w:p>
    <w:p w14:paraId="7277A5F8" w14:textId="77777777" w:rsidR="008438F4" w:rsidRDefault="008438F4" w:rsidP="008438F4">
      <w:pPr>
        <w:rPr>
          <w:lang w:bidi="ar-SA"/>
        </w:rPr>
      </w:pPr>
      <w:r>
        <w:rPr>
          <w:lang w:bidi="ar-SA"/>
        </w:rPr>
        <w:t>2021-09-23-0434_5-Jupiter_ALLRed-Wavelets-Derot-Stack.png</w:t>
      </w:r>
    </w:p>
    <w:p w14:paraId="6BCDD615" w14:textId="7327039E" w:rsidR="008438F4" w:rsidRDefault="008438F4" w:rsidP="008438F4">
      <w:pPr>
        <w:rPr>
          <w:lang w:bidi="ar-SA"/>
        </w:rPr>
      </w:pPr>
      <w:r>
        <w:rPr>
          <w:lang w:bidi="ar-SA"/>
        </w:rPr>
        <w:t>2021-09-23-0442_4-Jupiter-Wavelets-RGB-RAllGB-WhtBal-ClrSmth-Smth-Wavelets.png</w:t>
      </w:r>
    </w:p>
    <w:p w14:paraId="3B838D2C" w14:textId="77CFAC68" w:rsidR="00EB42EB" w:rsidRDefault="008438F4">
      <w:pPr>
        <w:rPr>
          <w:lang w:bidi="ar-SA"/>
        </w:rPr>
      </w:pPr>
      <w:r>
        <w:rPr>
          <w:noProof/>
        </w:rPr>
        <w:lastRenderedPageBreak/>
        <w:drawing>
          <wp:inline distT="0" distB="0" distL="0" distR="0" wp14:anchorId="7FA40392" wp14:editId="63F98E29">
            <wp:extent cx="5486400" cy="5486400"/>
            <wp:effectExtent l="0" t="0" r="0" b="0"/>
            <wp:docPr id="1088" name="Picture 1088"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 name="Picture 1088" descr="A picture containing text, mollusk&#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6D037AB" w14:textId="26A5637F" w:rsidR="005E5605" w:rsidRDefault="005E5605">
      <w:r w:rsidRPr="005E5605">
        <w:t>20210923UTJupiter-NavigatedArray.png</w:t>
      </w:r>
    </w:p>
    <w:p w14:paraId="1D20CD02" w14:textId="77777777" w:rsidR="005E5605" w:rsidRDefault="005E5605">
      <w:r>
        <w:rPr>
          <w:noProof/>
        </w:rPr>
        <w:lastRenderedPageBreak/>
        <w:drawing>
          <wp:inline distT="0" distB="0" distL="0" distR="0" wp14:anchorId="2BCF4CCF" wp14:editId="359ED52C">
            <wp:extent cx="5943600" cy="3385185"/>
            <wp:effectExtent l="0" t="0" r="0" b="5715"/>
            <wp:docPr id="1028" name="Picture 102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28" descr="Chart, treemap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52EF5EC2" w14:textId="77777777" w:rsidR="005E5605" w:rsidRDefault="005E5605">
      <w:r w:rsidRPr="005E5605">
        <w:t>20210923UTaJupiter-NH3.png</w:t>
      </w:r>
    </w:p>
    <w:p w14:paraId="2E10D84D" w14:textId="77777777" w:rsidR="005E5605" w:rsidRDefault="005E5605"/>
    <w:p w14:paraId="694386BF" w14:textId="77777777" w:rsidR="005E5605" w:rsidRDefault="005E5605">
      <w:r>
        <w:rPr>
          <w:noProof/>
        </w:rPr>
        <w:drawing>
          <wp:inline distT="0" distB="0" distL="0" distR="0" wp14:anchorId="405BCDED" wp14:editId="5F1D3087">
            <wp:extent cx="5943600" cy="3385185"/>
            <wp:effectExtent l="0" t="0" r="0" b="5715"/>
            <wp:docPr id="1033" name="Picture 10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1033" descr="Chart, treemap chart&#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B683621" w14:textId="77777777" w:rsidR="005E5605" w:rsidRDefault="005E5605">
      <w:r w:rsidRPr="005E5605">
        <w:t>20210923UTbJupiter-NH3.png</w:t>
      </w:r>
    </w:p>
    <w:p w14:paraId="28862183" w14:textId="77777777" w:rsidR="005E5605" w:rsidRDefault="005E5605"/>
    <w:p w14:paraId="3E4C0BF8" w14:textId="77777777" w:rsidR="005E5605" w:rsidRDefault="005E5605"/>
    <w:p w14:paraId="2D142BD1" w14:textId="77777777" w:rsidR="005E5605" w:rsidRDefault="005E5605"/>
    <w:p w14:paraId="5FB26E3B" w14:textId="06740C9A" w:rsidR="00CB1DCB" w:rsidRDefault="00CB1DCB">
      <w:pPr>
        <w:rPr>
          <w:rFonts w:cs="Arial"/>
          <w:b/>
          <w:bCs/>
          <w:sz w:val="26"/>
          <w:szCs w:val="26"/>
        </w:rPr>
      </w:pPr>
      <w:r>
        <w:br w:type="page"/>
      </w:r>
    </w:p>
    <w:p w14:paraId="7FCABFBC" w14:textId="4C64670D" w:rsidR="00CB1DCB" w:rsidRPr="00D4326C" w:rsidRDefault="00CB1DCB" w:rsidP="00CB1DCB">
      <w:pPr>
        <w:pStyle w:val="Heading3"/>
      </w:pPr>
      <w:bookmarkStart w:id="47" w:name="_Toc86521223"/>
      <w:r>
        <w:lastRenderedPageBreak/>
        <w:t xml:space="preserve">2021-Sep-25 (Sep-26 UT): </w:t>
      </w:r>
      <w:r w:rsidRPr="002B2B28">
        <w:t xml:space="preserve"> </w:t>
      </w:r>
      <w:r>
        <w:t xml:space="preserve">Jupiter </w:t>
      </w:r>
      <w:r w:rsidR="00B0536B">
        <w:t xml:space="preserve">and Neptune </w:t>
      </w:r>
      <w:r>
        <w:t>Video</w:t>
      </w:r>
      <w:r w:rsidR="004B32E3">
        <w:t xml:space="preserve"> and NGC7009 spectra</w:t>
      </w:r>
      <w:bookmarkEnd w:id="47"/>
    </w:p>
    <w:p w14:paraId="202A93A0" w14:textId="6CA654F4" w:rsidR="00CB1DCB" w:rsidRDefault="00CB1DCB" w:rsidP="00CB1DCB">
      <w:pPr>
        <w:rPr>
          <w:color w:val="808080" w:themeColor="background1" w:themeShade="80"/>
          <w:sz w:val="20"/>
        </w:rPr>
      </w:pPr>
      <w:r>
        <w:rPr>
          <w:color w:val="808080" w:themeColor="background1" w:themeShade="80"/>
          <w:sz w:val="20"/>
        </w:rPr>
        <w:t>Last Updated 9/27/2021</w:t>
      </w:r>
    </w:p>
    <w:p w14:paraId="1C6E179A" w14:textId="77777777" w:rsidR="00CB1DCB" w:rsidRDefault="00CB1DCB" w:rsidP="00CB1DCB"/>
    <w:p w14:paraId="468C2472" w14:textId="422D8591" w:rsidR="00CB1DCB" w:rsidRDefault="00CB1DCB" w:rsidP="00CB1DCB">
      <w:r>
        <w:t>Transparency was very good (4.0/5).  Seeing was good (3.0/5).</w:t>
      </w:r>
      <w:r w:rsidR="0003591D">
        <w:t xml:space="preserve"> (Is this true? It’s identical text to the 9/23 entry.) I’m not sure why I didn’t take CH4 data!</w:t>
      </w:r>
    </w:p>
    <w:p w14:paraId="5DCD01C5" w14:textId="1CC9CFAA" w:rsidR="004B32E3" w:rsidRDefault="004B32E3" w:rsidP="00CB1DCB"/>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170"/>
      </w:tblGrid>
      <w:tr w:rsidR="00772E5F" w:rsidRPr="00772E5F" w14:paraId="513481CC" w14:textId="77777777" w:rsidTr="00772E5F">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7D452A86" w14:textId="77777777" w:rsidR="00772E5F" w:rsidRPr="00772E5F" w:rsidRDefault="00772E5F">
            <w:pPr>
              <w:rPr>
                <w:rFonts w:ascii="Calibri" w:hAnsi="Calibri" w:cs="Calibri"/>
                <w:b/>
                <w:bCs/>
                <w:color w:val="000000"/>
                <w:sz w:val="20"/>
                <w:szCs w:val="20"/>
              </w:rPr>
            </w:pPr>
            <w:r w:rsidRPr="00772E5F">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617D5D06"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2166A33F"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79916939"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5A7E9888"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45AE77BE"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Capture Area</w:t>
            </w:r>
          </w:p>
        </w:tc>
      </w:tr>
      <w:tr w:rsidR="00772E5F" w:rsidRPr="00772E5F" w14:paraId="59AB42EA" w14:textId="77777777" w:rsidTr="00772E5F">
        <w:trPr>
          <w:trHeight w:val="290"/>
        </w:trPr>
        <w:tc>
          <w:tcPr>
            <w:tcW w:w="4345" w:type="dxa"/>
            <w:tcBorders>
              <w:top w:val="single" w:sz="4" w:space="0" w:color="auto"/>
              <w:left w:val="nil"/>
              <w:bottom w:val="nil"/>
              <w:right w:val="nil"/>
            </w:tcBorders>
            <w:shd w:val="clear" w:color="auto" w:fill="auto"/>
            <w:noWrap/>
            <w:vAlign w:val="bottom"/>
            <w:hideMark/>
          </w:tcPr>
          <w:p w14:paraId="66645DC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27_1-Jupiter_632OI.avi</w:t>
            </w:r>
          </w:p>
        </w:tc>
        <w:tc>
          <w:tcPr>
            <w:tcW w:w="1003" w:type="dxa"/>
            <w:tcBorders>
              <w:top w:val="single" w:sz="4" w:space="0" w:color="auto"/>
              <w:left w:val="nil"/>
              <w:bottom w:val="nil"/>
              <w:right w:val="nil"/>
            </w:tcBorders>
            <w:shd w:val="clear" w:color="auto" w:fill="auto"/>
            <w:noWrap/>
            <w:vAlign w:val="bottom"/>
            <w:hideMark/>
          </w:tcPr>
          <w:p w14:paraId="336E7FFF"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3131384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484898B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single" w:sz="4" w:space="0" w:color="auto"/>
              <w:left w:val="nil"/>
              <w:bottom w:val="nil"/>
              <w:right w:val="nil"/>
            </w:tcBorders>
            <w:shd w:val="clear" w:color="auto" w:fill="auto"/>
            <w:noWrap/>
            <w:vAlign w:val="bottom"/>
            <w:hideMark/>
          </w:tcPr>
          <w:p w14:paraId="241782A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4FC99F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D6A064A" w14:textId="77777777" w:rsidTr="00772E5F">
        <w:trPr>
          <w:trHeight w:val="290"/>
        </w:trPr>
        <w:tc>
          <w:tcPr>
            <w:tcW w:w="4345" w:type="dxa"/>
            <w:tcBorders>
              <w:top w:val="nil"/>
              <w:left w:val="nil"/>
              <w:bottom w:val="nil"/>
              <w:right w:val="nil"/>
            </w:tcBorders>
            <w:shd w:val="clear" w:color="auto" w:fill="auto"/>
            <w:noWrap/>
            <w:vAlign w:val="bottom"/>
            <w:hideMark/>
          </w:tcPr>
          <w:p w14:paraId="1A32EEF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29_3-Jupiter_632OI.avi</w:t>
            </w:r>
          </w:p>
        </w:tc>
        <w:tc>
          <w:tcPr>
            <w:tcW w:w="1003" w:type="dxa"/>
            <w:tcBorders>
              <w:top w:val="nil"/>
              <w:left w:val="nil"/>
              <w:bottom w:val="nil"/>
              <w:right w:val="nil"/>
            </w:tcBorders>
            <w:shd w:val="clear" w:color="auto" w:fill="auto"/>
            <w:noWrap/>
            <w:vAlign w:val="bottom"/>
            <w:hideMark/>
          </w:tcPr>
          <w:p w14:paraId="2F06390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1CC7477F"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40E873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C6605A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F47645"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5F73FF04" w14:textId="77777777" w:rsidTr="00772E5F">
        <w:trPr>
          <w:trHeight w:val="290"/>
        </w:trPr>
        <w:tc>
          <w:tcPr>
            <w:tcW w:w="4345" w:type="dxa"/>
            <w:tcBorders>
              <w:top w:val="nil"/>
              <w:left w:val="nil"/>
              <w:bottom w:val="nil"/>
              <w:right w:val="nil"/>
            </w:tcBorders>
            <w:shd w:val="clear" w:color="auto" w:fill="auto"/>
            <w:noWrap/>
            <w:vAlign w:val="bottom"/>
            <w:hideMark/>
          </w:tcPr>
          <w:p w14:paraId="77801AD3"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1_7-Jupiter_647CNT.avi</w:t>
            </w:r>
          </w:p>
        </w:tc>
        <w:tc>
          <w:tcPr>
            <w:tcW w:w="1003" w:type="dxa"/>
            <w:tcBorders>
              <w:top w:val="nil"/>
              <w:left w:val="nil"/>
              <w:bottom w:val="nil"/>
              <w:right w:val="nil"/>
            </w:tcBorders>
            <w:shd w:val="clear" w:color="auto" w:fill="auto"/>
            <w:noWrap/>
            <w:vAlign w:val="bottom"/>
            <w:hideMark/>
          </w:tcPr>
          <w:p w14:paraId="0891F79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62D4BEF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6AED26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BCAE75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2194B8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5EAB081B" w14:textId="77777777" w:rsidTr="00772E5F">
        <w:trPr>
          <w:trHeight w:val="290"/>
        </w:trPr>
        <w:tc>
          <w:tcPr>
            <w:tcW w:w="4345" w:type="dxa"/>
            <w:tcBorders>
              <w:top w:val="nil"/>
              <w:left w:val="nil"/>
              <w:bottom w:val="nil"/>
              <w:right w:val="nil"/>
            </w:tcBorders>
            <w:shd w:val="clear" w:color="auto" w:fill="auto"/>
            <w:noWrap/>
            <w:vAlign w:val="bottom"/>
            <w:hideMark/>
          </w:tcPr>
          <w:p w14:paraId="000B2F66"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3_8-Jupiter_647CNT.avi</w:t>
            </w:r>
          </w:p>
        </w:tc>
        <w:tc>
          <w:tcPr>
            <w:tcW w:w="1003" w:type="dxa"/>
            <w:tcBorders>
              <w:top w:val="nil"/>
              <w:left w:val="nil"/>
              <w:bottom w:val="nil"/>
              <w:right w:val="nil"/>
            </w:tcBorders>
            <w:shd w:val="clear" w:color="auto" w:fill="auto"/>
            <w:noWrap/>
            <w:vAlign w:val="bottom"/>
            <w:hideMark/>
          </w:tcPr>
          <w:p w14:paraId="4826019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7517FE2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47D44A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4BEAC1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1DC621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33955D6E" w14:textId="77777777" w:rsidTr="00772E5F">
        <w:trPr>
          <w:trHeight w:val="290"/>
        </w:trPr>
        <w:tc>
          <w:tcPr>
            <w:tcW w:w="4345" w:type="dxa"/>
            <w:tcBorders>
              <w:top w:val="nil"/>
              <w:left w:val="nil"/>
              <w:bottom w:val="nil"/>
              <w:right w:val="nil"/>
            </w:tcBorders>
            <w:shd w:val="clear" w:color="auto" w:fill="auto"/>
            <w:noWrap/>
            <w:vAlign w:val="bottom"/>
            <w:hideMark/>
          </w:tcPr>
          <w:p w14:paraId="6262DD28"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6_3-Jupiter_656HIA.avi</w:t>
            </w:r>
          </w:p>
        </w:tc>
        <w:tc>
          <w:tcPr>
            <w:tcW w:w="1003" w:type="dxa"/>
            <w:tcBorders>
              <w:top w:val="nil"/>
              <w:left w:val="nil"/>
              <w:bottom w:val="nil"/>
              <w:right w:val="nil"/>
            </w:tcBorders>
            <w:shd w:val="clear" w:color="auto" w:fill="auto"/>
            <w:noWrap/>
            <w:vAlign w:val="bottom"/>
            <w:hideMark/>
          </w:tcPr>
          <w:p w14:paraId="05CB303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5F05319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654BC9D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78A229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95E595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62FEDEBA" w14:textId="77777777" w:rsidTr="00772E5F">
        <w:trPr>
          <w:trHeight w:val="290"/>
        </w:trPr>
        <w:tc>
          <w:tcPr>
            <w:tcW w:w="4345" w:type="dxa"/>
            <w:tcBorders>
              <w:top w:val="nil"/>
              <w:left w:val="nil"/>
              <w:bottom w:val="nil"/>
              <w:right w:val="nil"/>
            </w:tcBorders>
            <w:shd w:val="clear" w:color="auto" w:fill="auto"/>
            <w:noWrap/>
            <w:vAlign w:val="bottom"/>
            <w:hideMark/>
          </w:tcPr>
          <w:p w14:paraId="042E191C"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8_5-Jupiter_656HIA.avi</w:t>
            </w:r>
          </w:p>
        </w:tc>
        <w:tc>
          <w:tcPr>
            <w:tcW w:w="1003" w:type="dxa"/>
            <w:tcBorders>
              <w:top w:val="nil"/>
              <w:left w:val="nil"/>
              <w:bottom w:val="nil"/>
              <w:right w:val="nil"/>
            </w:tcBorders>
            <w:shd w:val="clear" w:color="auto" w:fill="auto"/>
            <w:noWrap/>
            <w:vAlign w:val="bottom"/>
            <w:hideMark/>
          </w:tcPr>
          <w:p w14:paraId="7785F9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69D3A52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77732E4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8C2DEE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6ED91C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6EED563" w14:textId="77777777" w:rsidTr="00772E5F">
        <w:trPr>
          <w:trHeight w:val="290"/>
        </w:trPr>
        <w:tc>
          <w:tcPr>
            <w:tcW w:w="4345" w:type="dxa"/>
            <w:tcBorders>
              <w:top w:val="nil"/>
              <w:left w:val="nil"/>
              <w:bottom w:val="nil"/>
              <w:right w:val="nil"/>
            </w:tcBorders>
            <w:shd w:val="clear" w:color="auto" w:fill="auto"/>
            <w:noWrap/>
            <w:vAlign w:val="bottom"/>
            <w:hideMark/>
          </w:tcPr>
          <w:p w14:paraId="66B3786F"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0_6-Jupiter_656HIA.avi</w:t>
            </w:r>
          </w:p>
        </w:tc>
        <w:tc>
          <w:tcPr>
            <w:tcW w:w="1003" w:type="dxa"/>
            <w:tcBorders>
              <w:top w:val="nil"/>
              <w:left w:val="nil"/>
              <w:bottom w:val="nil"/>
              <w:right w:val="nil"/>
            </w:tcBorders>
            <w:shd w:val="clear" w:color="auto" w:fill="auto"/>
            <w:noWrap/>
            <w:vAlign w:val="bottom"/>
            <w:hideMark/>
          </w:tcPr>
          <w:p w14:paraId="0E2025A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25022C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5753C46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3A16FA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345C6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73B07B40" w14:textId="77777777" w:rsidTr="00772E5F">
        <w:trPr>
          <w:trHeight w:val="290"/>
        </w:trPr>
        <w:tc>
          <w:tcPr>
            <w:tcW w:w="4345" w:type="dxa"/>
            <w:tcBorders>
              <w:top w:val="nil"/>
              <w:left w:val="nil"/>
              <w:bottom w:val="nil"/>
              <w:right w:val="nil"/>
            </w:tcBorders>
            <w:shd w:val="clear" w:color="auto" w:fill="auto"/>
            <w:noWrap/>
            <w:vAlign w:val="bottom"/>
            <w:hideMark/>
          </w:tcPr>
          <w:p w14:paraId="537D00C5"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4_3-Jupiter_550GRN.avi</w:t>
            </w:r>
          </w:p>
        </w:tc>
        <w:tc>
          <w:tcPr>
            <w:tcW w:w="1003" w:type="dxa"/>
            <w:tcBorders>
              <w:top w:val="nil"/>
              <w:left w:val="nil"/>
              <w:bottom w:val="nil"/>
              <w:right w:val="nil"/>
            </w:tcBorders>
            <w:shd w:val="clear" w:color="auto" w:fill="auto"/>
            <w:noWrap/>
            <w:vAlign w:val="bottom"/>
            <w:hideMark/>
          </w:tcPr>
          <w:p w14:paraId="7D935C2E"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1944500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6CBE744E"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180BFC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34A47C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63844C4" w14:textId="77777777" w:rsidTr="00772E5F">
        <w:trPr>
          <w:trHeight w:val="290"/>
        </w:trPr>
        <w:tc>
          <w:tcPr>
            <w:tcW w:w="4345" w:type="dxa"/>
            <w:tcBorders>
              <w:top w:val="nil"/>
              <w:left w:val="nil"/>
              <w:bottom w:val="nil"/>
              <w:right w:val="nil"/>
            </w:tcBorders>
            <w:shd w:val="clear" w:color="auto" w:fill="auto"/>
            <w:noWrap/>
            <w:vAlign w:val="bottom"/>
            <w:hideMark/>
          </w:tcPr>
          <w:p w14:paraId="54753DE9"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5_5-Jupiter_550GRN.avi</w:t>
            </w:r>
          </w:p>
        </w:tc>
        <w:tc>
          <w:tcPr>
            <w:tcW w:w="1003" w:type="dxa"/>
            <w:tcBorders>
              <w:top w:val="nil"/>
              <w:left w:val="nil"/>
              <w:bottom w:val="nil"/>
              <w:right w:val="nil"/>
            </w:tcBorders>
            <w:shd w:val="clear" w:color="auto" w:fill="auto"/>
            <w:noWrap/>
            <w:vAlign w:val="bottom"/>
            <w:hideMark/>
          </w:tcPr>
          <w:p w14:paraId="30D4F0A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4203A4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368EEA5"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B97E79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9D4A4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35AE9EFB" w14:textId="77777777" w:rsidTr="00772E5F">
        <w:trPr>
          <w:trHeight w:val="290"/>
        </w:trPr>
        <w:tc>
          <w:tcPr>
            <w:tcW w:w="4345" w:type="dxa"/>
            <w:tcBorders>
              <w:top w:val="nil"/>
              <w:left w:val="nil"/>
              <w:bottom w:val="nil"/>
              <w:right w:val="nil"/>
            </w:tcBorders>
            <w:shd w:val="clear" w:color="auto" w:fill="auto"/>
            <w:noWrap/>
            <w:vAlign w:val="bottom"/>
            <w:hideMark/>
          </w:tcPr>
          <w:p w14:paraId="57B2D00B"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7_0-Jupiter_450BLU.avi</w:t>
            </w:r>
          </w:p>
        </w:tc>
        <w:tc>
          <w:tcPr>
            <w:tcW w:w="1003" w:type="dxa"/>
            <w:tcBorders>
              <w:top w:val="nil"/>
              <w:left w:val="nil"/>
              <w:bottom w:val="nil"/>
              <w:right w:val="nil"/>
            </w:tcBorders>
            <w:shd w:val="clear" w:color="auto" w:fill="auto"/>
            <w:noWrap/>
            <w:vAlign w:val="bottom"/>
            <w:hideMark/>
          </w:tcPr>
          <w:p w14:paraId="01E422B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2814B5D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D90365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081C4E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D6ACFB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56BD55D" w14:textId="77777777" w:rsidTr="00772E5F">
        <w:trPr>
          <w:trHeight w:val="290"/>
        </w:trPr>
        <w:tc>
          <w:tcPr>
            <w:tcW w:w="4345" w:type="dxa"/>
            <w:tcBorders>
              <w:top w:val="nil"/>
              <w:left w:val="nil"/>
              <w:bottom w:val="nil"/>
              <w:right w:val="nil"/>
            </w:tcBorders>
            <w:shd w:val="clear" w:color="auto" w:fill="auto"/>
            <w:noWrap/>
            <w:vAlign w:val="bottom"/>
            <w:hideMark/>
          </w:tcPr>
          <w:p w14:paraId="0715C965"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8_4-Jupiter_450BLU.avi</w:t>
            </w:r>
          </w:p>
        </w:tc>
        <w:tc>
          <w:tcPr>
            <w:tcW w:w="1003" w:type="dxa"/>
            <w:tcBorders>
              <w:top w:val="nil"/>
              <w:left w:val="nil"/>
              <w:bottom w:val="nil"/>
              <w:right w:val="nil"/>
            </w:tcBorders>
            <w:shd w:val="clear" w:color="auto" w:fill="auto"/>
            <w:noWrap/>
            <w:vAlign w:val="bottom"/>
            <w:hideMark/>
          </w:tcPr>
          <w:p w14:paraId="69DBE2B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396253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21F279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03EBFE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55821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BC43ABA" w14:textId="77777777" w:rsidTr="00772E5F">
        <w:trPr>
          <w:trHeight w:val="290"/>
        </w:trPr>
        <w:tc>
          <w:tcPr>
            <w:tcW w:w="4345" w:type="dxa"/>
            <w:tcBorders>
              <w:top w:val="nil"/>
              <w:left w:val="nil"/>
              <w:bottom w:val="nil"/>
              <w:right w:val="nil"/>
            </w:tcBorders>
            <w:shd w:val="clear" w:color="auto" w:fill="auto"/>
            <w:noWrap/>
            <w:vAlign w:val="bottom"/>
            <w:hideMark/>
          </w:tcPr>
          <w:p w14:paraId="54E52F0B"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2_4-Jupiter_380NUV.avi</w:t>
            </w:r>
          </w:p>
        </w:tc>
        <w:tc>
          <w:tcPr>
            <w:tcW w:w="1003" w:type="dxa"/>
            <w:tcBorders>
              <w:top w:val="nil"/>
              <w:left w:val="nil"/>
              <w:bottom w:val="nil"/>
              <w:right w:val="nil"/>
            </w:tcBorders>
            <w:shd w:val="clear" w:color="auto" w:fill="auto"/>
            <w:noWrap/>
            <w:vAlign w:val="bottom"/>
            <w:hideMark/>
          </w:tcPr>
          <w:p w14:paraId="774AA62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05D58C0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6C6A8CB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EA41E1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92356C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E8F46DD" w14:textId="77777777" w:rsidTr="00772E5F">
        <w:trPr>
          <w:trHeight w:val="290"/>
        </w:trPr>
        <w:tc>
          <w:tcPr>
            <w:tcW w:w="4345" w:type="dxa"/>
            <w:tcBorders>
              <w:top w:val="nil"/>
              <w:left w:val="nil"/>
              <w:bottom w:val="nil"/>
              <w:right w:val="nil"/>
            </w:tcBorders>
            <w:shd w:val="clear" w:color="auto" w:fill="auto"/>
            <w:noWrap/>
            <w:vAlign w:val="bottom"/>
            <w:hideMark/>
          </w:tcPr>
          <w:p w14:paraId="220DBAC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4_5-Jupiter_380NUV.avi</w:t>
            </w:r>
          </w:p>
        </w:tc>
        <w:tc>
          <w:tcPr>
            <w:tcW w:w="1003" w:type="dxa"/>
            <w:tcBorders>
              <w:top w:val="nil"/>
              <w:left w:val="nil"/>
              <w:bottom w:val="nil"/>
              <w:right w:val="nil"/>
            </w:tcBorders>
            <w:shd w:val="clear" w:color="auto" w:fill="auto"/>
            <w:noWrap/>
            <w:vAlign w:val="bottom"/>
            <w:hideMark/>
          </w:tcPr>
          <w:p w14:paraId="03C3298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711CF39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7EB9AFA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493DAA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381BC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621D7E1D" w14:textId="77777777" w:rsidTr="00772E5F">
        <w:trPr>
          <w:trHeight w:val="290"/>
        </w:trPr>
        <w:tc>
          <w:tcPr>
            <w:tcW w:w="4345" w:type="dxa"/>
            <w:tcBorders>
              <w:top w:val="nil"/>
              <w:left w:val="nil"/>
              <w:bottom w:val="nil"/>
              <w:right w:val="nil"/>
            </w:tcBorders>
            <w:shd w:val="clear" w:color="auto" w:fill="auto"/>
            <w:noWrap/>
            <w:vAlign w:val="bottom"/>
            <w:hideMark/>
          </w:tcPr>
          <w:p w14:paraId="499E5963"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6_6-Jupiter_380NUV.avi</w:t>
            </w:r>
          </w:p>
        </w:tc>
        <w:tc>
          <w:tcPr>
            <w:tcW w:w="1003" w:type="dxa"/>
            <w:tcBorders>
              <w:top w:val="nil"/>
              <w:left w:val="nil"/>
              <w:bottom w:val="nil"/>
              <w:right w:val="nil"/>
            </w:tcBorders>
            <w:shd w:val="clear" w:color="auto" w:fill="auto"/>
            <w:noWrap/>
            <w:vAlign w:val="bottom"/>
            <w:hideMark/>
          </w:tcPr>
          <w:p w14:paraId="5AD8014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2BB60A9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1C0F7C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2ED8A1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D7928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0D3BD0FE" w14:textId="77777777" w:rsidTr="00772E5F">
        <w:trPr>
          <w:trHeight w:val="290"/>
        </w:trPr>
        <w:tc>
          <w:tcPr>
            <w:tcW w:w="4345" w:type="dxa"/>
            <w:tcBorders>
              <w:top w:val="nil"/>
              <w:left w:val="nil"/>
              <w:right w:val="nil"/>
            </w:tcBorders>
            <w:shd w:val="clear" w:color="auto" w:fill="auto"/>
            <w:noWrap/>
            <w:vAlign w:val="bottom"/>
            <w:hideMark/>
          </w:tcPr>
          <w:p w14:paraId="207C116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8_8-Jupiter_380NUV.avi</w:t>
            </w:r>
          </w:p>
        </w:tc>
        <w:tc>
          <w:tcPr>
            <w:tcW w:w="1003" w:type="dxa"/>
            <w:tcBorders>
              <w:top w:val="nil"/>
              <w:left w:val="nil"/>
              <w:right w:val="nil"/>
            </w:tcBorders>
            <w:shd w:val="clear" w:color="auto" w:fill="auto"/>
            <w:noWrap/>
            <w:vAlign w:val="bottom"/>
            <w:hideMark/>
          </w:tcPr>
          <w:p w14:paraId="52B4615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right w:val="nil"/>
            </w:tcBorders>
            <w:shd w:val="clear" w:color="auto" w:fill="auto"/>
            <w:noWrap/>
            <w:vAlign w:val="bottom"/>
            <w:hideMark/>
          </w:tcPr>
          <w:p w14:paraId="6D0797B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5754B93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right w:val="nil"/>
            </w:tcBorders>
            <w:shd w:val="clear" w:color="auto" w:fill="auto"/>
            <w:noWrap/>
            <w:vAlign w:val="bottom"/>
            <w:hideMark/>
          </w:tcPr>
          <w:p w14:paraId="6851B27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2138706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1BBF23DF" w14:textId="77777777" w:rsidTr="00772E5F">
        <w:trPr>
          <w:trHeight w:val="290"/>
        </w:trPr>
        <w:tc>
          <w:tcPr>
            <w:tcW w:w="4345" w:type="dxa"/>
            <w:tcBorders>
              <w:top w:val="nil"/>
              <w:left w:val="nil"/>
              <w:bottom w:val="single" w:sz="4" w:space="0" w:color="auto"/>
              <w:right w:val="nil"/>
            </w:tcBorders>
            <w:shd w:val="clear" w:color="auto" w:fill="auto"/>
            <w:noWrap/>
            <w:vAlign w:val="bottom"/>
            <w:hideMark/>
          </w:tcPr>
          <w:p w14:paraId="4ACD6A01"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502_8-Jupiter_380NUV_Dark.avi</w:t>
            </w:r>
          </w:p>
        </w:tc>
        <w:tc>
          <w:tcPr>
            <w:tcW w:w="1003" w:type="dxa"/>
            <w:tcBorders>
              <w:top w:val="nil"/>
              <w:left w:val="nil"/>
              <w:bottom w:val="single" w:sz="4" w:space="0" w:color="auto"/>
              <w:right w:val="nil"/>
            </w:tcBorders>
            <w:shd w:val="clear" w:color="auto" w:fill="auto"/>
            <w:noWrap/>
            <w:vAlign w:val="bottom"/>
            <w:hideMark/>
          </w:tcPr>
          <w:p w14:paraId="4568780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53D0E82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1066EA9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single" w:sz="4" w:space="0" w:color="auto"/>
              <w:right w:val="nil"/>
            </w:tcBorders>
            <w:shd w:val="clear" w:color="auto" w:fill="auto"/>
            <w:noWrap/>
            <w:vAlign w:val="bottom"/>
            <w:hideMark/>
          </w:tcPr>
          <w:p w14:paraId="5741CB0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12171C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bl>
    <w:p w14:paraId="05307238" w14:textId="246FBBE5" w:rsidR="004B32E3" w:rsidRDefault="004B32E3" w:rsidP="00CB1DCB"/>
    <w:p w14:paraId="169296A7" w14:textId="77777777" w:rsidR="00CB1392" w:rsidRPr="005F2A85" w:rsidRDefault="00CB1392" w:rsidP="00CB1392">
      <w:pPr>
        <w:rPr>
          <w:b/>
          <w:bCs/>
        </w:rPr>
      </w:pPr>
      <w:r w:rsidRPr="005F2A85">
        <w:rPr>
          <w:b/>
          <w:bCs/>
        </w:rPr>
        <w:t>Navigated Image Products</w:t>
      </w:r>
    </w:p>
    <w:p w14:paraId="6D880772" w14:textId="77777777" w:rsidR="00CB1392" w:rsidRDefault="00CB1392" w:rsidP="00CB1DCB"/>
    <w:p w14:paraId="003946BA" w14:textId="043E68E7" w:rsidR="002871EA" w:rsidRDefault="002871EA" w:rsidP="00CB1DCB">
      <w:r>
        <w:rPr>
          <w:noProof/>
        </w:rPr>
        <w:lastRenderedPageBreak/>
        <w:drawing>
          <wp:inline distT="0" distB="0" distL="0" distR="0" wp14:anchorId="08DF6965" wp14:editId="3B4141F4">
            <wp:extent cx="5486400" cy="5486400"/>
            <wp:effectExtent l="0" t="0" r="0" b="0"/>
            <wp:docPr id="1036" name="Picture 1036" descr="A picture containing text, person, mollusk, inverteb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1036" descr="A picture containing text, person, mollusk, invertebrate&#10;&#10;Description automatically generated"/>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94B175E" w14:textId="17641FCB" w:rsidR="002871EA" w:rsidRDefault="002871EA" w:rsidP="00CB1DCB">
      <w:r w:rsidRPr="002871EA">
        <w:t>20210926UTJupiter-NavigatedArray.png</w:t>
      </w:r>
    </w:p>
    <w:p w14:paraId="77246FDB" w14:textId="169E50C0" w:rsidR="002871EA" w:rsidRDefault="002871EA" w:rsidP="00CB1DCB"/>
    <w:p w14:paraId="528C8BEC" w14:textId="69B68E7D" w:rsidR="00DB7A85" w:rsidRDefault="00436A46" w:rsidP="00CB1DCB">
      <w:r>
        <w:rPr>
          <w:noProof/>
        </w:rPr>
        <w:lastRenderedPageBreak/>
        <w:drawing>
          <wp:inline distT="0" distB="0" distL="0" distR="0" wp14:anchorId="5E61126A" wp14:editId="217977A1">
            <wp:extent cx="5943600" cy="3381375"/>
            <wp:effectExtent l="0" t="0" r="0" b="9525"/>
            <wp:docPr id="1040" name="Picture 104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040" descr="Chart, treemap chart&#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260AE42D" w14:textId="7A450A98" w:rsidR="00DB7A85" w:rsidRDefault="00DB7A85" w:rsidP="00CB1DCB">
      <w:r w:rsidRPr="00DB7A85">
        <w:t>20210926UTwJupiter-NH3.png</w:t>
      </w:r>
    </w:p>
    <w:p w14:paraId="45B4605B" w14:textId="4BEF2751" w:rsidR="00DB7A85" w:rsidRDefault="00DB7A85" w:rsidP="00CB1DCB"/>
    <w:p w14:paraId="30C4215F" w14:textId="5F4450FD" w:rsidR="00436A46" w:rsidRPr="00436A46" w:rsidRDefault="00436A46" w:rsidP="00CB1DCB">
      <w:pPr>
        <w:rPr>
          <w:color w:val="002060"/>
        </w:rPr>
      </w:pPr>
      <w:r w:rsidRPr="00436A46">
        <w:rPr>
          <w:b/>
          <w:bCs/>
          <w:color w:val="002060"/>
        </w:rPr>
        <w:t>ANALYSIS:</w:t>
      </w:r>
      <w:r w:rsidRPr="00436A46">
        <w:rPr>
          <w:color w:val="002060"/>
        </w:rPr>
        <w:t xml:space="preserve"> It’s time to get the map longitude computations automated in Python. I’ve made mistakes with shifts in the longitude window because of misunderstanding positives and negatives.</w:t>
      </w:r>
    </w:p>
    <w:p w14:paraId="3043A404" w14:textId="77777777" w:rsidR="002871EA" w:rsidRDefault="002871EA" w:rsidP="00CB1DCB"/>
    <w:tbl>
      <w:tblPr>
        <w:tblW w:w="9360" w:type="dxa"/>
        <w:tblLayout w:type="fixed"/>
        <w:tblCellMar>
          <w:left w:w="0" w:type="dxa"/>
          <w:right w:w="0" w:type="dxa"/>
        </w:tblCellMar>
        <w:tblLook w:val="04A0" w:firstRow="1" w:lastRow="0" w:firstColumn="1" w:lastColumn="0" w:noHBand="0" w:noVBand="1"/>
      </w:tblPr>
      <w:tblGrid>
        <w:gridCol w:w="4134"/>
        <w:gridCol w:w="1046"/>
        <w:gridCol w:w="1045"/>
        <w:gridCol w:w="1045"/>
        <w:gridCol w:w="830"/>
        <w:gridCol w:w="1260"/>
      </w:tblGrid>
      <w:tr w:rsidR="00870EF6" w:rsidRPr="00C75515" w14:paraId="081EEF86" w14:textId="77777777" w:rsidTr="00B10D86">
        <w:trPr>
          <w:trHeight w:val="290"/>
        </w:trPr>
        <w:tc>
          <w:tcPr>
            <w:tcW w:w="4134" w:type="dxa"/>
            <w:tcBorders>
              <w:top w:val="single" w:sz="4" w:space="0" w:color="auto"/>
              <w:left w:val="nil"/>
              <w:bottom w:val="single" w:sz="4" w:space="0" w:color="auto"/>
              <w:right w:val="nil"/>
            </w:tcBorders>
            <w:shd w:val="clear" w:color="auto" w:fill="auto"/>
            <w:noWrap/>
            <w:vAlign w:val="bottom"/>
            <w:hideMark/>
          </w:tcPr>
          <w:p w14:paraId="3C6DF098" w14:textId="77777777" w:rsidR="00870EF6" w:rsidRPr="00C75515" w:rsidRDefault="00870EF6" w:rsidP="00B10D86">
            <w:pPr>
              <w:rPr>
                <w:rFonts w:ascii="Calibri" w:hAnsi="Calibri" w:cs="Calibri"/>
                <w:b/>
                <w:bCs/>
                <w:color w:val="000000"/>
                <w:sz w:val="22"/>
                <w:szCs w:val="22"/>
              </w:rPr>
            </w:pPr>
            <w:r w:rsidRPr="00C75515">
              <w:rPr>
                <w:rFonts w:ascii="Calibri" w:hAnsi="Calibri" w:cs="Calibri"/>
                <w:b/>
                <w:bCs/>
                <w:color w:val="000000"/>
                <w:sz w:val="22"/>
                <w:szCs w:val="22"/>
              </w:rPr>
              <w:t>Video File</w:t>
            </w:r>
          </w:p>
        </w:tc>
        <w:tc>
          <w:tcPr>
            <w:tcW w:w="1046" w:type="dxa"/>
            <w:tcBorders>
              <w:top w:val="single" w:sz="4" w:space="0" w:color="auto"/>
              <w:left w:val="nil"/>
              <w:bottom w:val="single" w:sz="4" w:space="0" w:color="auto"/>
              <w:right w:val="nil"/>
            </w:tcBorders>
            <w:shd w:val="clear" w:color="auto" w:fill="auto"/>
            <w:noWrap/>
            <w:vAlign w:val="bottom"/>
            <w:hideMark/>
          </w:tcPr>
          <w:p w14:paraId="60B3D57A"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Exposure</w:t>
            </w:r>
          </w:p>
        </w:tc>
        <w:tc>
          <w:tcPr>
            <w:tcW w:w="1045" w:type="dxa"/>
            <w:tcBorders>
              <w:top w:val="single" w:sz="4" w:space="0" w:color="auto"/>
              <w:left w:val="nil"/>
              <w:bottom w:val="single" w:sz="4" w:space="0" w:color="auto"/>
              <w:right w:val="nil"/>
            </w:tcBorders>
            <w:shd w:val="clear" w:color="auto" w:fill="auto"/>
            <w:noWrap/>
            <w:vAlign w:val="bottom"/>
            <w:hideMark/>
          </w:tcPr>
          <w:p w14:paraId="6E11967D"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Gain</w:t>
            </w:r>
          </w:p>
        </w:tc>
        <w:tc>
          <w:tcPr>
            <w:tcW w:w="1045" w:type="dxa"/>
            <w:tcBorders>
              <w:top w:val="single" w:sz="4" w:space="0" w:color="auto"/>
              <w:left w:val="nil"/>
              <w:bottom w:val="single" w:sz="4" w:space="0" w:color="auto"/>
              <w:right w:val="nil"/>
            </w:tcBorders>
            <w:shd w:val="clear" w:color="auto" w:fill="auto"/>
            <w:noWrap/>
            <w:vAlign w:val="bottom"/>
            <w:hideMark/>
          </w:tcPr>
          <w:p w14:paraId="33C72C34"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7AF784DA"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4B0A7B8"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Capture Area</w:t>
            </w:r>
          </w:p>
        </w:tc>
      </w:tr>
      <w:tr w:rsidR="00870EF6" w14:paraId="527A10FA" w14:textId="77777777" w:rsidTr="00B10D86">
        <w:trPr>
          <w:trHeight w:val="290"/>
        </w:trPr>
        <w:tc>
          <w:tcPr>
            <w:tcW w:w="4134" w:type="dxa"/>
            <w:tcBorders>
              <w:top w:val="single" w:sz="4" w:space="0" w:color="auto"/>
              <w:left w:val="nil"/>
              <w:bottom w:val="nil"/>
              <w:right w:val="nil"/>
            </w:tcBorders>
            <w:shd w:val="clear" w:color="auto" w:fill="auto"/>
            <w:noWrap/>
            <w:vAlign w:val="bottom"/>
            <w:hideMark/>
          </w:tcPr>
          <w:p w14:paraId="25D7AB91"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15_4-Neptune_550GRN.avi</w:t>
            </w:r>
          </w:p>
        </w:tc>
        <w:tc>
          <w:tcPr>
            <w:tcW w:w="1046" w:type="dxa"/>
            <w:tcBorders>
              <w:top w:val="single" w:sz="4" w:space="0" w:color="auto"/>
              <w:left w:val="nil"/>
              <w:bottom w:val="nil"/>
              <w:right w:val="nil"/>
            </w:tcBorders>
            <w:shd w:val="clear" w:color="auto" w:fill="auto"/>
            <w:noWrap/>
            <w:vAlign w:val="bottom"/>
            <w:hideMark/>
          </w:tcPr>
          <w:p w14:paraId="5DDDA2E1"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0.5</w:t>
            </w:r>
          </w:p>
        </w:tc>
        <w:tc>
          <w:tcPr>
            <w:tcW w:w="1045" w:type="dxa"/>
            <w:tcBorders>
              <w:top w:val="single" w:sz="4" w:space="0" w:color="auto"/>
              <w:left w:val="nil"/>
              <w:bottom w:val="nil"/>
              <w:right w:val="nil"/>
            </w:tcBorders>
            <w:shd w:val="clear" w:color="auto" w:fill="auto"/>
            <w:noWrap/>
            <w:vAlign w:val="bottom"/>
            <w:hideMark/>
          </w:tcPr>
          <w:p w14:paraId="1ABE7D57"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single" w:sz="4" w:space="0" w:color="auto"/>
              <w:left w:val="nil"/>
              <w:bottom w:val="nil"/>
              <w:right w:val="nil"/>
            </w:tcBorders>
            <w:shd w:val="clear" w:color="auto" w:fill="auto"/>
            <w:noWrap/>
            <w:vAlign w:val="bottom"/>
            <w:hideMark/>
          </w:tcPr>
          <w:p w14:paraId="18DB1FCA"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295F502A"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893358C"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r w:rsidR="00870EF6" w14:paraId="564AA3EF" w14:textId="77777777" w:rsidTr="00B10D86">
        <w:trPr>
          <w:trHeight w:val="290"/>
        </w:trPr>
        <w:tc>
          <w:tcPr>
            <w:tcW w:w="4134" w:type="dxa"/>
            <w:tcBorders>
              <w:top w:val="nil"/>
              <w:left w:val="nil"/>
              <w:right w:val="nil"/>
            </w:tcBorders>
            <w:shd w:val="clear" w:color="auto" w:fill="auto"/>
            <w:noWrap/>
            <w:vAlign w:val="bottom"/>
            <w:hideMark/>
          </w:tcPr>
          <w:p w14:paraId="2FEA2DD9"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20_6-Neptune_550GRN.avi</w:t>
            </w:r>
          </w:p>
        </w:tc>
        <w:tc>
          <w:tcPr>
            <w:tcW w:w="1046" w:type="dxa"/>
            <w:tcBorders>
              <w:top w:val="nil"/>
              <w:left w:val="nil"/>
              <w:right w:val="nil"/>
            </w:tcBorders>
            <w:shd w:val="clear" w:color="auto" w:fill="auto"/>
            <w:noWrap/>
            <w:vAlign w:val="bottom"/>
            <w:hideMark/>
          </w:tcPr>
          <w:p w14:paraId="45EDAE4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0.5</w:t>
            </w:r>
          </w:p>
        </w:tc>
        <w:tc>
          <w:tcPr>
            <w:tcW w:w="1045" w:type="dxa"/>
            <w:tcBorders>
              <w:top w:val="nil"/>
              <w:left w:val="nil"/>
              <w:right w:val="nil"/>
            </w:tcBorders>
            <w:shd w:val="clear" w:color="auto" w:fill="auto"/>
            <w:noWrap/>
            <w:vAlign w:val="bottom"/>
            <w:hideMark/>
          </w:tcPr>
          <w:p w14:paraId="4A44C352"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nil"/>
              <w:left w:val="nil"/>
              <w:right w:val="nil"/>
            </w:tcBorders>
            <w:shd w:val="clear" w:color="auto" w:fill="auto"/>
            <w:noWrap/>
            <w:vAlign w:val="bottom"/>
            <w:hideMark/>
          </w:tcPr>
          <w:p w14:paraId="4B060A96"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1D1089D"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B444D00"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r w:rsidR="00870EF6" w14:paraId="534EF82E" w14:textId="77777777" w:rsidTr="00B10D86">
        <w:trPr>
          <w:trHeight w:val="290"/>
        </w:trPr>
        <w:tc>
          <w:tcPr>
            <w:tcW w:w="4134" w:type="dxa"/>
            <w:tcBorders>
              <w:top w:val="nil"/>
              <w:left w:val="nil"/>
              <w:bottom w:val="single" w:sz="4" w:space="0" w:color="auto"/>
              <w:right w:val="nil"/>
            </w:tcBorders>
            <w:shd w:val="clear" w:color="auto" w:fill="auto"/>
            <w:noWrap/>
            <w:vAlign w:val="bottom"/>
            <w:hideMark/>
          </w:tcPr>
          <w:p w14:paraId="087FE4BD"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29_9-Neptune_550GRN.avi</w:t>
            </w:r>
          </w:p>
        </w:tc>
        <w:tc>
          <w:tcPr>
            <w:tcW w:w="1046" w:type="dxa"/>
            <w:tcBorders>
              <w:top w:val="nil"/>
              <w:left w:val="nil"/>
              <w:bottom w:val="single" w:sz="4" w:space="0" w:color="auto"/>
              <w:right w:val="nil"/>
            </w:tcBorders>
            <w:shd w:val="clear" w:color="auto" w:fill="auto"/>
            <w:noWrap/>
            <w:vAlign w:val="bottom"/>
            <w:hideMark/>
          </w:tcPr>
          <w:p w14:paraId="2D76E321"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w:t>
            </w:r>
          </w:p>
        </w:tc>
        <w:tc>
          <w:tcPr>
            <w:tcW w:w="1045" w:type="dxa"/>
            <w:tcBorders>
              <w:top w:val="nil"/>
              <w:left w:val="nil"/>
              <w:bottom w:val="single" w:sz="4" w:space="0" w:color="auto"/>
              <w:right w:val="nil"/>
            </w:tcBorders>
            <w:shd w:val="clear" w:color="auto" w:fill="auto"/>
            <w:noWrap/>
            <w:vAlign w:val="bottom"/>
            <w:hideMark/>
          </w:tcPr>
          <w:p w14:paraId="44F432D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nil"/>
              <w:left w:val="nil"/>
              <w:bottom w:val="single" w:sz="4" w:space="0" w:color="auto"/>
              <w:right w:val="nil"/>
            </w:tcBorders>
            <w:shd w:val="clear" w:color="auto" w:fill="auto"/>
            <w:noWrap/>
            <w:vAlign w:val="bottom"/>
            <w:hideMark/>
          </w:tcPr>
          <w:p w14:paraId="67504C3B"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830" w:type="dxa"/>
            <w:tcBorders>
              <w:top w:val="nil"/>
              <w:left w:val="nil"/>
              <w:bottom w:val="single" w:sz="4" w:space="0" w:color="auto"/>
              <w:right w:val="nil"/>
            </w:tcBorders>
            <w:shd w:val="clear" w:color="auto" w:fill="auto"/>
            <w:noWrap/>
            <w:vAlign w:val="bottom"/>
            <w:hideMark/>
          </w:tcPr>
          <w:p w14:paraId="0E896E9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9656E8D"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bl>
    <w:p w14:paraId="1B467AB9" w14:textId="77777777" w:rsidR="00CB1DCB" w:rsidRDefault="00CB1DCB">
      <w:pPr>
        <w:rPr>
          <w:lang w:bidi="ar-SA"/>
        </w:rPr>
      </w:pPr>
    </w:p>
    <w:p w14:paraId="1DFF7267" w14:textId="77777777" w:rsidR="00CB1DCB" w:rsidRDefault="00CB1DCB">
      <w:pPr>
        <w:rPr>
          <w:rFonts w:cs="Arial"/>
          <w:b/>
          <w:bCs/>
          <w:sz w:val="26"/>
          <w:szCs w:val="26"/>
        </w:rPr>
      </w:pPr>
      <w:r>
        <w:br w:type="page"/>
      </w:r>
    </w:p>
    <w:p w14:paraId="79DEBD2E" w14:textId="5B3BBE46" w:rsidR="00CB1DCB" w:rsidRPr="00D4326C" w:rsidRDefault="00CB1DCB" w:rsidP="00CB1DCB">
      <w:pPr>
        <w:pStyle w:val="Heading3"/>
      </w:pPr>
      <w:bookmarkStart w:id="48" w:name="_Toc86521224"/>
      <w:r>
        <w:lastRenderedPageBreak/>
        <w:t xml:space="preserve">2021-Sep-26 (Sep-27 UT): </w:t>
      </w:r>
      <w:r w:rsidRPr="002B2B28">
        <w:t xml:space="preserve"> </w:t>
      </w:r>
      <w:r>
        <w:t>Jupiter Video</w:t>
      </w:r>
      <w:bookmarkEnd w:id="48"/>
    </w:p>
    <w:p w14:paraId="710C93D4" w14:textId="543C5E37" w:rsidR="00CB1DCB" w:rsidRDefault="00CB1DCB" w:rsidP="00CB1DCB">
      <w:pPr>
        <w:rPr>
          <w:color w:val="808080" w:themeColor="background1" w:themeShade="80"/>
          <w:sz w:val="20"/>
        </w:rPr>
      </w:pPr>
      <w:r>
        <w:rPr>
          <w:color w:val="808080" w:themeColor="background1" w:themeShade="80"/>
          <w:sz w:val="20"/>
        </w:rPr>
        <w:t>Last Updated 9/27/2021</w:t>
      </w:r>
    </w:p>
    <w:p w14:paraId="0A90319E" w14:textId="77777777" w:rsidR="00CB1DCB" w:rsidRDefault="00CB1DCB" w:rsidP="00CB1DCB"/>
    <w:p w14:paraId="58CC28C7" w14:textId="5986B364" w:rsidR="00CB1DCB" w:rsidRDefault="00CB1DCB" w:rsidP="00CB1DCB">
      <w:r>
        <w:t>Transparency was poor to fair (2-3/5) with some high small cumulous and possible cirrus.  Seeing was good (3.0/5).</w:t>
      </w:r>
    </w:p>
    <w:p w14:paraId="32CB18A5" w14:textId="77777777" w:rsidR="00503F42" w:rsidRDefault="00503F42">
      <w:pPr>
        <w:rPr>
          <w:lang w:bidi="ar-SA"/>
        </w:rPr>
      </w:pPr>
    </w:p>
    <w:tbl>
      <w:tblPr>
        <w:tblW w:w="9360" w:type="dxa"/>
        <w:tblLayout w:type="fixed"/>
        <w:tblCellMar>
          <w:left w:w="0" w:type="dxa"/>
          <w:right w:w="0" w:type="dxa"/>
        </w:tblCellMar>
        <w:tblLook w:val="04A0" w:firstRow="1" w:lastRow="0" w:firstColumn="1" w:lastColumn="0" w:noHBand="0" w:noVBand="1"/>
      </w:tblPr>
      <w:tblGrid>
        <w:gridCol w:w="4230"/>
        <w:gridCol w:w="990"/>
        <w:gridCol w:w="630"/>
        <w:gridCol w:w="990"/>
        <w:gridCol w:w="1170"/>
        <w:gridCol w:w="1350"/>
      </w:tblGrid>
      <w:tr w:rsidR="00503F42" w:rsidRPr="00503F42" w14:paraId="0979E84C" w14:textId="77777777" w:rsidTr="00503F42">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05F281C5" w14:textId="77777777" w:rsidR="00503F42" w:rsidRPr="00503F42" w:rsidRDefault="00503F42">
            <w:pPr>
              <w:rPr>
                <w:rFonts w:ascii="Calibri" w:hAnsi="Calibri" w:cs="Calibri"/>
                <w:b/>
                <w:bCs/>
                <w:color w:val="000000"/>
                <w:sz w:val="22"/>
                <w:szCs w:val="22"/>
              </w:rPr>
            </w:pPr>
            <w:r w:rsidRPr="00503F42">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43691AC3"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2348D86"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52609A0"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Gamma</w:t>
            </w:r>
          </w:p>
        </w:tc>
        <w:tc>
          <w:tcPr>
            <w:tcW w:w="1170" w:type="dxa"/>
            <w:tcBorders>
              <w:top w:val="single" w:sz="4" w:space="0" w:color="auto"/>
              <w:left w:val="nil"/>
              <w:bottom w:val="single" w:sz="4" w:space="0" w:color="auto"/>
              <w:right w:val="nil"/>
            </w:tcBorders>
            <w:shd w:val="clear" w:color="auto" w:fill="auto"/>
            <w:noWrap/>
            <w:vAlign w:val="bottom"/>
            <w:hideMark/>
          </w:tcPr>
          <w:p w14:paraId="3F4BFE97"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6172BAEC"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Capture Area</w:t>
            </w:r>
          </w:p>
        </w:tc>
      </w:tr>
      <w:tr w:rsidR="00503F42" w14:paraId="30036FD4" w14:textId="77777777" w:rsidTr="00503F42">
        <w:trPr>
          <w:trHeight w:val="290"/>
        </w:trPr>
        <w:tc>
          <w:tcPr>
            <w:tcW w:w="4230" w:type="dxa"/>
            <w:tcBorders>
              <w:top w:val="single" w:sz="4" w:space="0" w:color="auto"/>
              <w:left w:val="nil"/>
              <w:bottom w:val="nil"/>
              <w:right w:val="nil"/>
            </w:tcBorders>
            <w:shd w:val="clear" w:color="auto" w:fill="auto"/>
            <w:noWrap/>
            <w:vAlign w:val="bottom"/>
            <w:hideMark/>
          </w:tcPr>
          <w:p w14:paraId="24D1690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06_6-Jupiter_632OI.avi</w:t>
            </w:r>
          </w:p>
        </w:tc>
        <w:tc>
          <w:tcPr>
            <w:tcW w:w="990" w:type="dxa"/>
            <w:tcBorders>
              <w:top w:val="single" w:sz="4" w:space="0" w:color="auto"/>
              <w:left w:val="nil"/>
              <w:bottom w:val="nil"/>
              <w:right w:val="nil"/>
            </w:tcBorders>
            <w:shd w:val="clear" w:color="auto" w:fill="auto"/>
            <w:noWrap/>
            <w:vAlign w:val="bottom"/>
            <w:hideMark/>
          </w:tcPr>
          <w:p w14:paraId="10B7EF7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single" w:sz="4" w:space="0" w:color="auto"/>
              <w:left w:val="nil"/>
              <w:bottom w:val="nil"/>
              <w:right w:val="nil"/>
            </w:tcBorders>
            <w:shd w:val="clear" w:color="auto" w:fill="auto"/>
            <w:noWrap/>
            <w:vAlign w:val="bottom"/>
            <w:hideMark/>
          </w:tcPr>
          <w:p w14:paraId="7B6A769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single" w:sz="4" w:space="0" w:color="auto"/>
              <w:left w:val="nil"/>
              <w:bottom w:val="nil"/>
              <w:right w:val="nil"/>
            </w:tcBorders>
            <w:shd w:val="clear" w:color="auto" w:fill="auto"/>
            <w:noWrap/>
            <w:vAlign w:val="bottom"/>
            <w:hideMark/>
          </w:tcPr>
          <w:p w14:paraId="3E54F20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single" w:sz="4" w:space="0" w:color="auto"/>
              <w:left w:val="nil"/>
              <w:bottom w:val="nil"/>
              <w:right w:val="nil"/>
            </w:tcBorders>
            <w:shd w:val="clear" w:color="auto" w:fill="auto"/>
            <w:noWrap/>
            <w:vAlign w:val="bottom"/>
            <w:hideMark/>
          </w:tcPr>
          <w:p w14:paraId="5BD4ADC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single" w:sz="4" w:space="0" w:color="auto"/>
              <w:left w:val="nil"/>
              <w:bottom w:val="nil"/>
              <w:right w:val="nil"/>
            </w:tcBorders>
            <w:shd w:val="clear" w:color="auto" w:fill="auto"/>
            <w:noWrap/>
            <w:vAlign w:val="bottom"/>
            <w:hideMark/>
          </w:tcPr>
          <w:p w14:paraId="091CC6C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5559C8E2" w14:textId="77777777" w:rsidTr="00503F42">
        <w:trPr>
          <w:trHeight w:val="290"/>
        </w:trPr>
        <w:tc>
          <w:tcPr>
            <w:tcW w:w="4230" w:type="dxa"/>
            <w:tcBorders>
              <w:top w:val="nil"/>
              <w:left w:val="nil"/>
              <w:bottom w:val="nil"/>
              <w:right w:val="nil"/>
            </w:tcBorders>
            <w:shd w:val="clear" w:color="auto" w:fill="auto"/>
            <w:noWrap/>
            <w:vAlign w:val="bottom"/>
            <w:hideMark/>
          </w:tcPr>
          <w:p w14:paraId="0EE5EB30" w14:textId="77777777" w:rsidR="00503F42" w:rsidRDefault="00503F42">
            <w:pPr>
              <w:rPr>
                <w:rFonts w:ascii="Calibri" w:hAnsi="Calibri" w:cs="Calibri"/>
                <w:color w:val="000000"/>
                <w:sz w:val="22"/>
                <w:szCs w:val="22"/>
              </w:rPr>
            </w:pPr>
            <w:r>
              <w:rPr>
                <w:rFonts w:ascii="Calibri" w:hAnsi="Calibri" w:cs="Calibri"/>
                <w:color w:val="000000"/>
                <w:sz w:val="22"/>
                <w:szCs w:val="22"/>
              </w:rPr>
              <w:t>2021-09-27-0308_7-Jupiter_632OI.avi</w:t>
            </w:r>
          </w:p>
        </w:tc>
        <w:tc>
          <w:tcPr>
            <w:tcW w:w="990" w:type="dxa"/>
            <w:tcBorders>
              <w:top w:val="nil"/>
              <w:left w:val="nil"/>
              <w:bottom w:val="nil"/>
              <w:right w:val="nil"/>
            </w:tcBorders>
            <w:shd w:val="clear" w:color="auto" w:fill="auto"/>
            <w:noWrap/>
            <w:vAlign w:val="bottom"/>
            <w:hideMark/>
          </w:tcPr>
          <w:p w14:paraId="257C5BB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2ED8508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B972AD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3152FFA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8266E1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2C306DF2" w14:textId="77777777" w:rsidTr="00503F42">
        <w:trPr>
          <w:trHeight w:val="290"/>
        </w:trPr>
        <w:tc>
          <w:tcPr>
            <w:tcW w:w="4230" w:type="dxa"/>
            <w:tcBorders>
              <w:top w:val="nil"/>
              <w:left w:val="nil"/>
              <w:bottom w:val="nil"/>
              <w:right w:val="nil"/>
            </w:tcBorders>
            <w:shd w:val="clear" w:color="auto" w:fill="auto"/>
            <w:noWrap/>
            <w:vAlign w:val="bottom"/>
            <w:hideMark/>
          </w:tcPr>
          <w:p w14:paraId="707C7B36"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1_0-Jupiter_647CNT.avi</w:t>
            </w:r>
          </w:p>
        </w:tc>
        <w:tc>
          <w:tcPr>
            <w:tcW w:w="990" w:type="dxa"/>
            <w:tcBorders>
              <w:top w:val="nil"/>
              <w:left w:val="nil"/>
              <w:bottom w:val="nil"/>
              <w:right w:val="nil"/>
            </w:tcBorders>
            <w:shd w:val="clear" w:color="auto" w:fill="auto"/>
            <w:noWrap/>
            <w:vAlign w:val="bottom"/>
            <w:hideMark/>
          </w:tcPr>
          <w:p w14:paraId="728FC32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103E5E7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3BA2CE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85A876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409EF5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F1C9370" w14:textId="77777777" w:rsidTr="00503F42">
        <w:trPr>
          <w:trHeight w:val="290"/>
        </w:trPr>
        <w:tc>
          <w:tcPr>
            <w:tcW w:w="4230" w:type="dxa"/>
            <w:tcBorders>
              <w:top w:val="nil"/>
              <w:left w:val="nil"/>
              <w:bottom w:val="nil"/>
              <w:right w:val="nil"/>
            </w:tcBorders>
            <w:shd w:val="clear" w:color="auto" w:fill="auto"/>
            <w:noWrap/>
            <w:vAlign w:val="bottom"/>
            <w:hideMark/>
          </w:tcPr>
          <w:p w14:paraId="58F6A85E"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3_2-Jupiter_647CNT.avi</w:t>
            </w:r>
          </w:p>
        </w:tc>
        <w:tc>
          <w:tcPr>
            <w:tcW w:w="990" w:type="dxa"/>
            <w:tcBorders>
              <w:top w:val="nil"/>
              <w:left w:val="nil"/>
              <w:bottom w:val="nil"/>
              <w:right w:val="nil"/>
            </w:tcBorders>
            <w:shd w:val="clear" w:color="auto" w:fill="auto"/>
            <w:noWrap/>
            <w:vAlign w:val="bottom"/>
            <w:hideMark/>
          </w:tcPr>
          <w:p w14:paraId="09A5F49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3EA61C6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59C6E7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D45A26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374B3A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0B0C655A" w14:textId="77777777" w:rsidTr="00503F42">
        <w:trPr>
          <w:trHeight w:val="290"/>
        </w:trPr>
        <w:tc>
          <w:tcPr>
            <w:tcW w:w="4230" w:type="dxa"/>
            <w:tcBorders>
              <w:top w:val="nil"/>
              <w:left w:val="nil"/>
              <w:bottom w:val="nil"/>
              <w:right w:val="nil"/>
            </w:tcBorders>
            <w:shd w:val="clear" w:color="auto" w:fill="auto"/>
            <w:noWrap/>
            <w:vAlign w:val="bottom"/>
            <w:hideMark/>
          </w:tcPr>
          <w:p w14:paraId="46510901"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5_5-Jupiter_656HIA.avi</w:t>
            </w:r>
          </w:p>
        </w:tc>
        <w:tc>
          <w:tcPr>
            <w:tcW w:w="990" w:type="dxa"/>
            <w:tcBorders>
              <w:top w:val="nil"/>
              <w:left w:val="nil"/>
              <w:bottom w:val="nil"/>
              <w:right w:val="nil"/>
            </w:tcBorders>
            <w:shd w:val="clear" w:color="auto" w:fill="auto"/>
            <w:noWrap/>
            <w:vAlign w:val="bottom"/>
            <w:hideMark/>
          </w:tcPr>
          <w:p w14:paraId="2DD3329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1A49CDA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C62B1D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114C835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3F5716A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2FA54B6A" w14:textId="77777777" w:rsidTr="00503F42">
        <w:trPr>
          <w:trHeight w:val="290"/>
        </w:trPr>
        <w:tc>
          <w:tcPr>
            <w:tcW w:w="4230" w:type="dxa"/>
            <w:tcBorders>
              <w:top w:val="nil"/>
              <w:left w:val="nil"/>
              <w:bottom w:val="nil"/>
              <w:right w:val="nil"/>
            </w:tcBorders>
            <w:shd w:val="clear" w:color="auto" w:fill="auto"/>
            <w:noWrap/>
            <w:vAlign w:val="bottom"/>
            <w:hideMark/>
          </w:tcPr>
          <w:p w14:paraId="7598E404"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7_6-Jupiter_656HIA.avi</w:t>
            </w:r>
          </w:p>
        </w:tc>
        <w:tc>
          <w:tcPr>
            <w:tcW w:w="990" w:type="dxa"/>
            <w:tcBorders>
              <w:top w:val="nil"/>
              <w:left w:val="nil"/>
              <w:bottom w:val="nil"/>
              <w:right w:val="nil"/>
            </w:tcBorders>
            <w:shd w:val="clear" w:color="auto" w:fill="auto"/>
            <w:noWrap/>
            <w:vAlign w:val="bottom"/>
            <w:hideMark/>
          </w:tcPr>
          <w:p w14:paraId="057061B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43628C4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6ABE92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7C1CCFA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7856A92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756B38BC" w14:textId="77777777" w:rsidTr="00503F42">
        <w:trPr>
          <w:trHeight w:val="290"/>
        </w:trPr>
        <w:tc>
          <w:tcPr>
            <w:tcW w:w="4230" w:type="dxa"/>
            <w:tcBorders>
              <w:top w:val="nil"/>
              <w:left w:val="nil"/>
              <w:bottom w:val="nil"/>
              <w:right w:val="nil"/>
            </w:tcBorders>
            <w:shd w:val="clear" w:color="auto" w:fill="auto"/>
            <w:noWrap/>
            <w:vAlign w:val="bottom"/>
            <w:hideMark/>
          </w:tcPr>
          <w:p w14:paraId="734AE52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1_8-Jupiter_550GRN.avi</w:t>
            </w:r>
          </w:p>
        </w:tc>
        <w:tc>
          <w:tcPr>
            <w:tcW w:w="990" w:type="dxa"/>
            <w:tcBorders>
              <w:top w:val="nil"/>
              <w:left w:val="nil"/>
              <w:bottom w:val="nil"/>
              <w:right w:val="nil"/>
            </w:tcBorders>
            <w:shd w:val="clear" w:color="auto" w:fill="auto"/>
            <w:noWrap/>
            <w:vAlign w:val="bottom"/>
            <w:hideMark/>
          </w:tcPr>
          <w:p w14:paraId="1B467D4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05</w:t>
            </w:r>
          </w:p>
        </w:tc>
        <w:tc>
          <w:tcPr>
            <w:tcW w:w="630" w:type="dxa"/>
            <w:tcBorders>
              <w:top w:val="nil"/>
              <w:left w:val="nil"/>
              <w:bottom w:val="nil"/>
              <w:right w:val="nil"/>
            </w:tcBorders>
            <w:shd w:val="clear" w:color="auto" w:fill="auto"/>
            <w:noWrap/>
            <w:vAlign w:val="bottom"/>
            <w:hideMark/>
          </w:tcPr>
          <w:p w14:paraId="7A412B4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125B01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DE0201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A3B063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66B7B556" w14:textId="77777777" w:rsidTr="00503F42">
        <w:trPr>
          <w:trHeight w:val="290"/>
        </w:trPr>
        <w:tc>
          <w:tcPr>
            <w:tcW w:w="4230" w:type="dxa"/>
            <w:tcBorders>
              <w:top w:val="nil"/>
              <w:left w:val="nil"/>
              <w:bottom w:val="nil"/>
              <w:right w:val="nil"/>
            </w:tcBorders>
            <w:shd w:val="clear" w:color="auto" w:fill="auto"/>
            <w:noWrap/>
            <w:vAlign w:val="bottom"/>
            <w:hideMark/>
          </w:tcPr>
          <w:p w14:paraId="2D6C77B0"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2_9-Jupiter_550GRN.avi</w:t>
            </w:r>
          </w:p>
        </w:tc>
        <w:tc>
          <w:tcPr>
            <w:tcW w:w="990" w:type="dxa"/>
            <w:tcBorders>
              <w:top w:val="nil"/>
              <w:left w:val="nil"/>
              <w:bottom w:val="nil"/>
              <w:right w:val="nil"/>
            </w:tcBorders>
            <w:shd w:val="clear" w:color="auto" w:fill="auto"/>
            <w:noWrap/>
            <w:vAlign w:val="bottom"/>
            <w:hideMark/>
          </w:tcPr>
          <w:p w14:paraId="35386A4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05</w:t>
            </w:r>
          </w:p>
        </w:tc>
        <w:tc>
          <w:tcPr>
            <w:tcW w:w="630" w:type="dxa"/>
            <w:tcBorders>
              <w:top w:val="nil"/>
              <w:left w:val="nil"/>
              <w:bottom w:val="nil"/>
              <w:right w:val="nil"/>
            </w:tcBorders>
            <w:shd w:val="clear" w:color="auto" w:fill="auto"/>
            <w:noWrap/>
            <w:vAlign w:val="bottom"/>
            <w:hideMark/>
          </w:tcPr>
          <w:p w14:paraId="50525A1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2563F6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41CC1F1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4ED1EE8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86C311A" w14:textId="77777777" w:rsidTr="00503F42">
        <w:trPr>
          <w:trHeight w:val="290"/>
        </w:trPr>
        <w:tc>
          <w:tcPr>
            <w:tcW w:w="4230" w:type="dxa"/>
            <w:tcBorders>
              <w:top w:val="nil"/>
              <w:left w:val="nil"/>
              <w:bottom w:val="nil"/>
              <w:right w:val="nil"/>
            </w:tcBorders>
            <w:shd w:val="clear" w:color="auto" w:fill="auto"/>
            <w:noWrap/>
            <w:vAlign w:val="bottom"/>
            <w:hideMark/>
          </w:tcPr>
          <w:p w14:paraId="30B4825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4_5-Jupiter_450BLU.avi</w:t>
            </w:r>
          </w:p>
        </w:tc>
        <w:tc>
          <w:tcPr>
            <w:tcW w:w="990" w:type="dxa"/>
            <w:tcBorders>
              <w:top w:val="nil"/>
              <w:left w:val="nil"/>
              <w:bottom w:val="nil"/>
              <w:right w:val="nil"/>
            </w:tcBorders>
            <w:shd w:val="clear" w:color="auto" w:fill="auto"/>
            <w:noWrap/>
            <w:vAlign w:val="bottom"/>
            <w:hideMark/>
          </w:tcPr>
          <w:p w14:paraId="17F995E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1</w:t>
            </w:r>
          </w:p>
        </w:tc>
        <w:tc>
          <w:tcPr>
            <w:tcW w:w="630" w:type="dxa"/>
            <w:tcBorders>
              <w:top w:val="nil"/>
              <w:left w:val="nil"/>
              <w:bottom w:val="nil"/>
              <w:right w:val="nil"/>
            </w:tcBorders>
            <w:shd w:val="clear" w:color="auto" w:fill="auto"/>
            <w:noWrap/>
            <w:vAlign w:val="bottom"/>
            <w:hideMark/>
          </w:tcPr>
          <w:p w14:paraId="5CF9A02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6F80F59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4159A4E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717001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72517396" w14:textId="77777777" w:rsidTr="00503F42">
        <w:trPr>
          <w:trHeight w:val="290"/>
        </w:trPr>
        <w:tc>
          <w:tcPr>
            <w:tcW w:w="4230" w:type="dxa"/>
            <w:tcBorders>
              <w:top w:val="nil"/>
              <w:left w:val="nil"/>
              <w:bottom w:val="nil"/>
              <w:right w:val="nil"/>
            </w:tcBorders>
            <w:shd w:val="clear" w:color="auto" w:fill="auto"/>
            <w:noWrap/>
            <w:vAlign w:val="bottom"/>
            <w:hideMark/>
          </w:tcPr>
          <w:p w14:paraId="29A480BF"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5_6-Jupiter_450BLU.avi</w:t>
            </w:r>
          </w:p>
        </w:tc>
        <w:tc>
          <w:tcPr>
            <w:tcW w:w="990" w:type="dxa"/>
            <w:tcBorders>
              <w:top w:val="nil"/>
              <w:left w:val="nil"/>
              <w:bottom w:val="nil"/>
              <w:right w:val="nil"/>
            </w:tcBorders>
            <w:shd w:val="clear" w:color="auto" w:fill="auto"/>
            <w:noWrap/>
            <w:vAlign w:val="bottom"/>
            <w:hideMark/>
          </w:tcPr>
          <w:p w14:paraId="26EBF21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1</w:t>
            </w:r>
          </w:p>
        </w:tc>
        <w:tc>
          <w:tcPr>
            <w:tcW w:w="630" w:type="dxa"/>
            <w:tcBorders>
              <w:top w:val="nil"/>
              <w:left w:val="nil"/>
              <w:bottom w:val="nil"/>
              <w:right w:val="nil"/>
            </w:tcBorders>
            <w:shd w:val="clear" w:color="auto" w:fill="auto"/>
            <w:noWrap/>
            <w:vAlign w:val="bottom"/>
            <w:hideMark/>
          </w:tcPr>
          <w:p w14:paraId="44B3E40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43FC1C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CFAA67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6D130F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4A89B474" w14:textId="77777777" w:rsidTr="00503F42">
        <w:trPr>
          <w:trHeight w:val="290"/>
        </w:trPr>
        <w:tc>
          <w:tcPr>
            <w:tcW w:w="4230" w:type="dxa"/>
            <w:tcBorders>
              <w:top w:val="nil"/>
              <w:left w:val="nil"/>
              <w:bottom w:val="nil"/>
              <w:right w:val="nil"/>
            </w:tcBorders>
            <w:shd w:val="clear" w:color="auto" w:fill="auto"/>
            <w:noWrap/>
            <w:vAlign w:val="bottom"/>
            <w:hideMark/>
          </w:tcPr>
          <w:p w14:paraId="39CC303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7_9-Jupiter_380NUV.avi</w:t>
            </w:r>
          </w:p>
        </w:tc>
        <w:tc>
          <w:tcPr>
            <w:tcW w:w="990" w:type="dxa"/>
            <w:tcBorders>
              <w:top w:val="nil"/>
              <w:left w:val="nil"/>
              <w:bottom w:val="nil"/>
              <w:right w:val="nil"/>
            </w:tcBorders>
            <w:shd w:val="clear" w:color="auto" w:fill="auto"/>
            <w:noWrap/>
            <w:vAlign w:val="bottom"/>
            <w:hideMark/>
          </w:tcPr>
          <w:p w14:paraId="6963599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nil"/>
              <w:right w:val="nil"/>
            </w:tcBorders>
            <w:shd w:val="clear" w:color="auto" w:fill="auto"/>
            <w:noWrap/>
            <w:vAlign w:val="bottom"/>
            <w:hideMark/>
          </w:tcPr>
          <w:p w14:paraId="2371EAD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644B689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3BF92A7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0DE485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1346CA22" w14:textId="77777777" w:rsidTr="00503F42">
        <w:trPr>
          <w:trHeight w:val="290"/>
        </w:trPr>
        <w:tc>
          <w:tcPr>
            <w:tcW w:w="4230" w:type="dxa"/>
            <w:tcBorders>
              <w:top w:val="nil"/>
              <w:left w:val="nil"/>
              <w:bottom w:val="nil"/>
              <w:right w:val="nil"/>
            </w:tcBorders>
            <w:shd w:val="clear" w:color="auto" w:fill="auto"/>
            <w:noWrap/>
            <w:vAlign w:val="bottom"/>
            <w:hideMark/>
          </w:tcPr>
          <w:p w14:paraId="1FDC9C3C"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0_1-Jupiter_380NUV.avi</w:t>
            </w:r>
          </w:p>
        </w:tc>
        <w:tc>
          <w:tcPr>
            <w:tcW w:w="990" w:type="dxa"/>
            <w:tcBorders>
              <w:top w:val="nil"/>
              <w:left w:val="nil"/>
              <w:bottom w:val="nil"/>
              <w:right w:val="nil"/>
            </w:tcBorders>
            <w:shd w:val="clear" w:color="auto" w:fill="auto"/>
            <w:noWrap/>
            <w:vAlign w:val="bottom"/>
            <w:hideMark/>
          </w:tcPr>
          <w:p w14:paraId="6D62785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nil"/>
              <w:right w:val="nil"/>
            </w:tcBorders>
            <w:shd w:val="clear" w:color="auto" w:fill="auto"/>
            <w:noWrap/>
            <w:vAlign w:val="bottom"/>
            <w:hideMark/>
          </w:tcPr>
          <w:p w14:paraId="75AEC96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4D71C97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2149B71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4029CD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4306C7B" w14:textId="77777777" w:rsidTr="00503F42">
        <w:trPr>
          <w:trHeight w:val="290"/>
        </w:trPr>
        <w:tc>
          <w:tcPr>
            <w:tcW w:w="4230" w:type="dxa"/>
            <w:tcBorders>
              <w:top w:val="nil"/>
              <w:left w:val="nil"/>
              <w:bottom w:val="nil"/>
              <w:right w:val="nil"/>
            </w:tcBorders>
            <w:shd w:val="clear" w:color="auto" w:fill="auto"/>
            <w:noWrap/>
            <w:vAlign w:val="bottom"/>
            <w:hideMark/>
          </w:tcPr>
          <w:p w14:paraId="1DC5236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3_5-Jupiter_889CH4.avi</w:t>
            </w:r>
          </w:p>
        </w:tc>
        <w:tc>
          <w:tcPr>
            <w:tcW w:w="990" w:type="dxa"/>
            <w:tcBorders>
              <w:top w:val="nil"/>
              <w:left w:val="nil"/>
              <w:bottom w:val="nil"/>
              <w:right w:val="nil"/>
            </w:tcBorders>
            <w:shd w:val="clear" w:color="auto" w:fill="auto"/>
            <w:noWrap/>
            <w:vAlign w:val="bottom"/>
            <w:hideMark/>
          </w:tcPr>
          <w:p w14:paraId="2EEC61A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3D6B8D8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6221348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2EEA147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520BE4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439E3E75" w14:textId="77777777" w:rsidTr="00503F42">
        <w:trPr>
          <w:trHeight w:val="290"/>
        </w:trPr>
        <w:tc>
          <w:tcPr>
            <w:tcW w:w="4230" w:type="dxa"/>
            <w:tcBorders>
              <w:top w:val="nil"/>
              <w:left w:val="nil"/>
              <w:bottom w:val="nil"/>
              <w:right w:val="nil"/>
            </w:tcBorders>
            <w:shd w:val="clear" w:color="auto" w:fill="auto"/>
            <w:noWrap/>
            <w:vAlign w:val="bottom"/>
            <w:hideMark/>
          </w:tcPr>
          <w:p w14:paraId="40BE777C"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5_7-Jupiter_889CH4.avi</w:t>
            </w:r>
          </w:p>
        </w:tc>
        <w:tc>
          <w:tcPr>
            <w:tcW w:w="990" w:type="dxa"/>
            <w:tcBorders>
              <w:top w:val="nil"/>
              <w:left w:val="nil"/>
              <w:bottom w:val="nil"/>
              <w:right w:val="nil"/>
            </w:tcBorders>
            <w:shd w:val="clear" w:color="auto" w:fill="auto"/>
            <w:noWrap/>
            <w:vAlign w:val="bottom"/>
            <w:hideMark/>
          </w:tcPr>
          <w:p w14:paraId="65FAB0D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5D5F8F1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601FEF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59E07E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AA1935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3E5FCCF4" w14:textId="77777777" w:rsidTr="00503F42">
        <w:trPr>
          <w:trHeight w:val="290"/>
        </w:trPr>
        <w:tc>
          <w:tcPr>
            <w:tcW w:w="4230" w:type="dxa"/>
            <w:tcBorders>
              <w:top w:val="nil"/>
              <w:left w:val="nil"/>
              <w:bottom w:val="nil"/>
              <w:right w:val="nil"/>
            </w:tcBorders>
            <w:shd w:val="clear" w:color="auto" w:fill="auto"/>
            <w:noWrap/>
            <w:vAlign w:val="bottom"/>
            <w:hideMark/>
          </w:tcPr>
          <w:p w14:paraId="28CEDDC8"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7_9-Jupiter_889CH4.avi</w:t>
            </w:r>
          </w:p>
        </w:tc>
        <w:tc>
          <w:tcPr>
            <w:tcW w:w="990" w:type="dxa"/>
            <w:tcBorders>
              <w:top w:val="nil"/>
              <w:left w:val="nil"/>
              <w:bottom w:val="nil"/>
              <w:right w:val="nil"/>
            </w:tcBorders>
            <w:shd w:val="clear" w:color="auto" w:fill="auto"/>
            <w:noWrap/>
            <w:vAlign w:val="bottom"/>
            <w:hideMark/>
          </w:tcPr>
          <w:p w14:paraId="231EFBE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76B19F6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73C58B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124C79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7B09B48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1E98C059" w14:textId="77777777" w:rsidTr="00503F42">
        <w:trPr>
          <w:trHeight w:val="290"/>
        </w:trPr>
        <w:tc>
          <w:tcPr>
            <w:tcW w:w="4230" w:type="dxa"/>
            <w:tcBorders>
              <w:top w:val="nil"/>
              <w:left w:val="nil"/>
              <w:bottom w:val="nil"/>
              <w:right w:val="nil"/>
            </w:tcBorders>
            <w:shd w:val="clear" w:color="auto" w:fill="auto"/>
            <w:noWrap/>
            <w:vAlign w:val="bottom"/>
            <w:hideMark/>
          </w:tcPr>
          <w:p w14:paraId="7C468248"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0_1-Jupiter_889CH4.avi</w:t>
            </w:r>
          </w:p>
        </w:tc>
        <w:tc>
          <w:tcPr>
            <w:tcW w:w="990" w:type="dxa"/>
            <w:tcBorders>
              <w:top w:val="nil"/>
              <w:left w:val="nil"/>
              <w:bottom w:val="nil"/>
              <w:right w:val="nil"/>
            </w:tcBorders>
            <w:shd w:val="clear" w:color="auto" w:fill="auto"/>
            <w:noWrap/>
            <w:vAlign w:val="bottom"/>
            <w:hideMark/>
          </w:tcPr>
          <w:p w14:paraId="3800F59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17DAC8B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F53286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74414D3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083CC68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5ABA906A" w14:textId="77777777" w:rsidTr="00503F42">
        <w:trPr>
          <w:trHeight w:val="290"/>
        </w:trPr>
        <w:tc>
          <w:tcPr>
            <w:tcW w:w="4230" w:type="dxa"/>
            <w:tcBorders>
              <w:top w:val="nil"/>
              <w:left w:val="nil"/>
              <w:right w:val="nil"/>
            </w:tcBorders>
            <w:shd w:val="clear" w:color="auto" w:fill="auto"/>
            <w:noWrap/>
            <w:vAlign w:val="bottom"/>
            <w:hideMark/>
          </w:tcPr>
          <w:p w14:paraId="6517DC9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2_1-Jupiter_889CH4_Dark.avi</w:t>
            </w:r>
          </w:p>
        </w:tc>
        <w:tc>
          <w:tcPr>
            <w:tcW w:w="990" w:type="dxa"/>
            <w:tcBorders>
              <w:top w:val="nil"/>
              <w:left w:val="nil"/>
              <w:right w:val="nil"/>
            </w:tcBorders>
            <w:shd w:val="clear" w:color="auto" w:fill="auto"/>
            <w:noWrap/>
            <w:vAlign w:val="bottom"/>
            <w:hideMark/>
          </w:tcPr>
          <w:p w14:paraId="5F775B6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right w:val="nil"/>
            </w:tcBorders>
            <w:shd w:val="clear" w:color="auto" w:fill="auto"/>
            <w:noWrap/>
            <w:vAlign w:val="bottom"/>
            <w:hideMark/>
          </w:tcPr>
          <w:p w14:paraId="00FAA5F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2ABD878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right w:val="nil"/>
            </w:tcBorders>
            <w:shd w:val="clear" w:color="auto" w:fill="auto"/>
            <w:noWrap/>
            <w:vAlign w:val="bottom"/>
            <w:hideMark/>
          </w:tcPr>
          <w:p w14:paraId="4405835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right w:val="nil"/>
            </w:tcBorders>
            <w:shd w:val="clear" w:color="auto" w:fill="auto"/>
            <w:noWrap/>
            <w:vAlign w:val="bottom"/>
            <w:hideMark/>
          </w:tcPr>
          <w:p w14:paraId="228B72A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6B57A153" w14:textId="77777777" w:rsidTr="00503F42">
        <w:trPr>
          <w:trHeight w:val="290"/>
        </w:trPr>
        <w:tc>
          <w:tcPr>
            <w:tcW w:w="4230" w:type="dxa"/>
            <w:tcBorders>
              <w:top w:val="nil"/>
              <w:left w:val="nil"/>
              <w:bottom w:val="single" w:sz="4" w:space="0" w:color="auto"/>
              <w:right w:val="nil"/>
            </w:tcBorders>
            <w:shd w:val="clear" w:color="auto" w:fill="auto"/>
            <w:noWrap/>
            <w:vAlign w:val="bottom"/>
            <w:hideMark/>
          </w:tcPr>
          <w:p w14:paraId="4243163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3_3-Jupiter_380NUV_Dark.avi</w:t>
            </w:r>
          </w:p>
        </w:tc>
        <w:tc>
          <w:tcPr>
            <w:tcW w:w="990" w:type="dxa"/>
            <w:tcBorders>
              <w:top w:val="nil"/>
              <w:left w:val="nil"/>
              <w:bottom w:val="single" w:sz="4" w:space="0" w:color="auto"/>
              <w:right w:val="nil"/>
            </w:tcBorders>
            <w:shd w:val="clear" w:color="auto" w:fill="auto"/>
            <w:noWrap/>
            <w:vAlign w:val="bottom"/>
            <w:hideMark/>
          </w:tcPr>
          <w:p w14:paraId="22B8F2E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single" w:sz="4" w:space="0" w:color="auto"/>
              <w:right w:val="nil"/>
            </w:tcBorders>
            <w:shd w:val="clear" w:color="auto" w:fill="auto"/>
            <w:noWrap/>
            <w:vAlign w:val="bottom"/>
            <w:hideMark/>
          </w:tcPr>
          <w:p w14:paraId="2C4C8D5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0FD65C1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single" w:sz="4" w:space="0" w:color="auto"/>
              <w:right w:val="nil"/>
            </w:tcBorders>
            <w:shd w:val="clear" w:color="auto" w:fill="auto"/>
            <w:noWrap/>
            <w:vAlign w:val="bottom"/>
            <w:hideMark/>
          </w:tcPr>
          <w:p w14:paraId="2D983F1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single" w:sz="4" w:space="0" w:color="auto"/>
              <w:right w:val="nil"/>
            </w:tcBorders>
            <w:shd w:val="clear" w:color="auto" w:fill="auto"/>
            <w:noWrap/>
            <w:vAlign w:val="bottom"/>
            <w:hideMark/>
          </w:tcPr>
          <w:p w14:paraId="44B83F0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bl>
    <w:p w14:paraId="44023E26" w14:textId="77777777" w:rsidR="00503F42" w:rsidRDefault="00503F42">
      <w:pPr>
        <w:rPr>
          <w:lang w:bidi="ar-SA"/>
        </w:rPr>
      </w:pPr>
    </w:p>
    <w:p w14:paraId="1DF68E38" w14:textId="6ED56941" w:rsidR="00C75515" w:rsidRDefault="00C75515">
      <w:pPr>
        <w:rPr>
          <w:lang w:bidi="ar-SA"/>
        </w:rPr>
      </w:pPr>
    </w:p>
    <w:p w14:paraId="10AA506C" w14:textId="77777777" w:rsidR="00CB1392" w:rsidRPr="005F2A85" w:rsidRDefault="00CB1392" w:rsidP="00CB1392">
      <w:pPr>
        <w:rPr>
          <w:b/>
          <w:bCs/>
        </w:rPr>
      </w:pPr>
      <w:r w:rsidRPr="005F2A85">
        <w:rPr>
          <w:b/>
          <w:bCs/>
        </w:rPr>
        <w:t>Navigated Image Products</w:t>
      </w:r>
    </w:p>
    <w:p w14:paraId="19562A59" w14:textId="77777777" w:rsidR="00CB1392" w:rsidRDefault="00CB1392" w:rsidP="00CB1392">
      <w:pPr>
        <w:rPr>
          <w:lang w:bidi="ar-SA"/>
        </w:rPr>
      </w:pPr>
      <w:r>
        <w:rPr>
          <w:lang w:bidi="ar-SA"/>
        </w:rPr>
        <w:t>2021-09-27-0336_8-Jupiter_889CH4-WV-DR-ST.png</w:t>
      </w:r>
    </w:p>
    <w:p w14:paraId="19A36031" w14:textId="77777777" w:rsidR="00CB1392" w:rsidRDefault="00CB1392" w:rsidP="00CB1392">
      <w:pPr>
        <w:rPr>
          <w:lang w:bidi="ar-SA"/>
        </w:rPr>
      </w:pPr>
      <w:r>
        <w:rPr>
          <w:lang w:bidi="ar-SA"/>
        </w:rPr>
        <w:t>2021-09-27-0307_6-Jupiter_632OI-WV-DR-ST.png</w:t>
      </w:r>
    </w:p>
    <w:p w14:paraId="2BADF2B2" w14:textId="77777777" w:rsidR="00CB1392" w:rsidRDefault="00CB1392" w:rsidP="00CB1392">
      <w:pPr>
        <w:rPr>
          <w:lang w:bidi="ar-SA"/>
        </w:rPr>
      </w:pPr>
      <w:r>
        <w:rPr>
          <w:lang w:bidi="ar-SA"/>
        </w:rPr>
        <w:t>2021-09-27-0312_1-Jupiter_647CNT-WV-DR-ST.png</w:t>
      </w:r>
    </w:p>
    <w:p w14:paraId="4B4467A9" w14:textId="77777777" w:rsidR="00CB1392" w:rsidRDefault="00CB1392" w:rsidP="00CB1392">
      <w:pPr>
        <w:rPr>
          <w:lang w:bidi="ar-SA"/>
        </w:rPr>
      </w:pPr>
      <w:r>
        <w:rPr>
          <w:lang w:bidi="ar-SA"/>
        </w:rPr>
        <w:t>2021-09-27-0316_5-Jupiter_656HIA-WV-DR-ST.png</w:t>
      </w:r>
    </w:p>
    <w:p w14:paraId="1A49A5CC" w14:textId="77777777" w:rsidR="00CB1392" w:rsidRDefault="00CB1392" w:rsidP="00CB1392">
      <w:pPr>
        <w:rPr>
          <w:lang w:bidi="ar-SA"/>
        </w:rPr>
      </w:pPr>
      <w:r>
        <w:rPr>
          <w:lang w:bidi="ar-SA"/>
        </w:rPr>
        <w:t>2021-09-27-0322_4-Jupiter_550GRN-WV-DR-ST.png</w:t>
      </w:r>
    </w:p>
    <w:p w14:paraId="166A5010" w14:textId="77777777" w:rsidR="00CB1392" w:rsidRDefault="00CB1392" w:rsidP="00CB1392">
      <w:pPr>
        <w:rPr>
          <w:lang w:bidi="ar-SA"/>
        </w:rPr>
      </w:pPr>
      <w:r>
        <w:rPr>
          <w:lang w:bidi="ar-SA"/>
        </w:rPr>
        <w:t>2021-09-27-0325_1-Jupiter_450BLU-WV-DR-ST.png</w:t>
      </w:r>
    </w:p>
    <w:p w14:paraId="078E3E32" w14:textId="77777777" w:rsidR="00CB1392" w:rsidRDefault="00CB1392" w:rsidP="00CB1392">
      <w:pPr>
        <w:rPr>
          <w:lang w:bidi="ar-SA"/>
        </w:rPr>
      </w:pPr>
      <w:r>
        <w:rPr>
          <w:lang w:bidi="ar-SA"/>
        </w:rPr>
        <w:t>2021-09-27-0329_0-Jupiter_380NUV-WV-DR-ST.png</w:t>
      </w:r>
    </w:p>
    <w:p w14:paraId="76F4C978" w14:textId="77777777" w:rsidR="00CB1392" w:rsidRDefault="00CB1392" w:rsidP="00CB1392">
      <w:pPr>
        <w:rPr>
          <w:lang w:bidi="ar-SA"/>
        </w:rPr>
      </w:pPr>
      <w:r>
        <w:rPr>
          <w:lang w:bidi="ar-SA"/>
        </w:rPr>
        <w:t>2021-09-27-0312_1-Jupiter_ALLRED-WV-DR-ST.png</w:t>
      </w:r>
    </w:p>
    <w:p w14:paraId="5E91BD37" w14:textId="70DC0B36" w:rsidR="00C75515" w:rsidRDefault="00CB1392" w:rsidP="00CB1392">
      <w:pPr>
        <w:rPr>
          <w:lang w:bidi="ar-SA"/>
        </w:rPr>
      </w:pPr>
      <w:r>
        <w:rPr>
          <w:lang w:bidi="ar-SA"/>
        </w:rPr>
        <w:t>2021-09-27-0319_8-Jupiter-Wavelets-R(ALL)GB-WV-RGB-WhtBal-ClrSmth-Smth-Wavelets.png</w:t>
      </w:r>
    </w:p>
    <w:p w14:paraId="44A6F780" w14:textId="5471BE18" w:rsidR="00CB1392" w:rsidRDefault="00CB1392" w:rsidP="00CB1392">
      <w:pPr>
        <w:rPr>
          <w:lang w:bidi="ar-SA"/>
        </w:rPr>
      </w:pPr>
    </w:p>
    <w:p w14:paraId="2A967B55" w14:textId="147AFCEE" w:rsidR="00CB1392" w:rsidRDefault="00CB1392" w:rsidP="00CB1392">
      <w:pPr>
        <w:rPr>
          <w:lang w:bidi="ar-SA"/>
        </w:rPr>
      </w:pPr>
      <w:r>
        <w:rPr>
          <w:noProof/>
        </w:rPr>
        <w:lastRenderedPageBreak/>
        <w:drawing>
          <wp:inline distT="0" distB="0" distL="0" distR="0" wp14:anchorId="4531E5E5" wp14:editId="5F8F544C">
            <wp:extent cx="5486400" cy="5486400"/>
            <wp:effectExtent l="0" t="0" r="0" b="0"/>
            <wp:docPr id="1038" name="Picture 1038"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038" descr="A picture containing text, mollusk&#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D45F0AE" w14:textId="0F60392D" w:rsidR="00CB1392" w:rsidRDefault="00CB1392" w:rsidP="00CB1392">
      <w:pPr>
        <w:rPr>
          <w:lang w:bidi="ar-SA"/>
        </w:rPr>
      </w:pPr>
      <w:r w:rsidRPr="00CB1392">
        <w:rPr>
          <w:lang w:bidi="ar-SA"/>
        </w:rPr>
        <w:t>20210927UTJupiter-NavigatedArray.png</w:t>
      </w:r>
    </w:p>
    <w:p w14:paraId="797E2E2A" w14:textId="77777777" w:rsidR="00CB1392" w:rsidRDefault="00CB1392" w:rsidP="00CB1392">
      <w:pPr>
        <w:rPr>
          <w:lang w:bidi="ar-SA"/>
        </w:rPr>
      </w:pPr>
    </w:p>
    <w:p w14:paraId="13015F16" w14:textId="11C68E3F" w:rsidR="00C75515" w:rsidRDefault="007E7991">
      <w:pPr>
        <w:rPr>
          <w:lang w:bidi="ar-SA"/>
        </w:rPr>
      </w:pPr>
      <w:r>
        <w:rPr>
          <w:noProof/>
        </w:rPr>
        <w:lastRenderedPageBreak/>
        <w:drawing>
          <wp:inline distT="0" distB="0" distL="0" distR="0" wp14:anchorId="1E4E2F9C" wp14:editId="166DEA69">
            <wp:extent cx="5943600" cy="3381375"/>
            <wp:effectExtent l="0" t="0" r="0" b="9525"/>
            <wp:docPr id="1039" name="Picture 103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1039" descr="Chart, treemap char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094BC109" w14:textId="2F2DBF77" w:rsidR="007E7991" w:rsidRDefault="007E7991">
      <w:pPr>
        <w:rPr>
          <w:lang w:bidi="ar-SA"/>
        </w:rPr>
      </w:pPr>
      <w:r w:rsidRPr="007E7991">
        <w:rPr>
          <w:lang w:bidi="ar-SA"/>
        </w:rPr>
        <w:t>20210927UTwJupiter-NH3.png</w:t>
      </w:r>
    </w:p>
    <w:p w14:paraId="09170BC7" w14:textId="542B9913" w:rsidR="007E7991" w:rsidRDefault="007E7991">
      <w:pPr>
        <w:rPr>
          <w:lang w:bidi="ar-SA"/>
        </w:rPr>
      </w:pPr>
    </w:p>
    <w:p w14:paraId="279C4831" w14:textId="2DE7C0E8" w:rsidR="007E7991" w:rsidRPr="007E7991" w:rsidRDefault="007E7991">
      <w:pPr>
        <w:rPr>
          <w:color w:val="002060"/>
          <w:lang w:bidi="ar-SA"/>
        </w:rPr>
      </w:pPr>
      <w:r w:rsidRPr="007E7991">
        <w:rPr>
          <w:b/>
          <w:bCs/>
          <w:color w:val="002060"/>
          <w:lang w:bidi="ar-SA"/>
        </w:rPr>
        <w:t>ANALYSIS:</w:t>
      </w:r>
      <w:r w:rsidRPr="007E7991">
        <w:rPr>
          <w:color w:val="002060"/>
          <w:lang w:bidi="ar-SA"/>
        </w:rPr>
        <w:t xml:space="preserve"> It’s quite disturbing how closely the NH3 absorption follows the color slope in this observation. Looking at the image array above, it may be that the 656HIA image used in both the color slope and the absorption may have lower resolution than the 632OI and 647CNT images. So, there may be an effect due to differential sharpness.</w:t>
      </w:r>
    </w:p>
    <w:p w14:paraId="6E4D94DD" w14:textId="16BAB012" w:rsidR="005669CE" w:rsidRDefault="005669CE">
      <w:pPr>
        <w:rPr>
          <w:rFonts w:ascii="Arial" w:hAnsi="Arial" w:cs="Arial"/>
          <w:b/>
          <w:bCs/>
          <w:i/>
          <w:iCs/>
          <w:sz w:val="28"/>
          <w:szCs w:val="28"/>
          <w:lang w:bidi="ar-SA"/>
        </w:rPr>
      </w:pPr>
      <w:r>
        <w:rPr>
          <w:lang w:bidi="ar-SA"/>
        </w:rPr>
        <w:br w:type="page"/>
      </w:r>
    </w:p>
    <w:p w14:paraId="340F3603" w14:textId="18BDD1F1" w:rsidR="00FD782E" w:rsidRDefault="00FD782E" w:rsidP="00FD782E">
      <w:pPr>
        <w:pStyle w:val="Heading2"/>
      </w:pPr>
      <w:bookmarkStart w:id="49" w:name="_Toc86521225"/>
      <w:r>
        <w:lastRenderedPageBreak/>
        <w:t>October</w:t>
      </w:r>
      <w:bookmarkEnd w:id="49"/>
    </w:p>
    <w:p w14:paraId="729AFB63" w14:textId="77777777" w:rsidR="00FD782E" w:rsidRPr="00D4326C" w:rsidRDefault="00FD782E" w:rsidP="00FD782E">
      <w:pPr>
        <w:pStyle w:val="Heading3"/>
      </w:pPr>
      <w:bookmarkStart w:id="50" w:name="_Toc86521226"/>
      <w:r>
        <w:t xml:space="preserve">2021-Oct-03 (Oct-04 UT): </w:t>
      </w:r>
      <w:r w:rsidRPr="002B2B28">
        <w:t xml:space="preserve"> </w:t>
      </w:r>
      <w:r>
        <w:t>PNe Imaging (M57, M27, NGC6826)</w:t>
      </w:r>
      <w:bookmarkEnd w:id="50"/>
    </w:p>
    <w:p w14:paraId="3EAB03D2" w14:textId="77777777" w:rsidR="00FD782E" w:rsidRDefault="00FD782E" w:rsidP="00FD782E">
      <w:pPr>
        <w:rPr>
          <w:color w:val="808080" w:themeColor="background1" w:themeShade="80"/>
          <w:sz w:val="20"/>
        </w:rPr>
      </w:pPr>
      <w:r>
        <w:rPr>
          <w:color w:val="808080" w:themeColor="background1" w:themeShade="80"/>
          <w:sz w:val="20"/>
        </w:rPr>
        <w:t>Last Updated 10/05/2021</w:t>
      </w:r>
    </w:p>
    <w:p w14:paraId="3E10C87A" w14:textId="47F453D6" w:rsidR="00FD782E" w:rsidRDefault="00FD782E" w:rsidP="00FD782E">
      <w:r>
        <w:t>Transparency was excellent (4.5/5). Seeing was good (3.</w:t>
      </w:r>
      <w:r w:rsidR="005D1DE2">
        <w:t>5</w:t>
      </w:r>
      <w:r>
        <w:t>/5).</w:t>
      </w:r>
    </w:p>
    <w:p w14:paraId="24E7B3AF" w14:textId="47B73EED" w:rsidR="00FD782E" w:rsidRDefault="00FD782E" w:rsidP="00FD782E">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AE349A" w:rsidRPr="003024C9" w14:paraId="0EDC0B5F" w14:textId="77777777" w:rsidTr="005A2C6C">
        <w:trPr>
          <w:trHeight w:val="290"/>
        </w:trPr>
        <w:tc>
          <w:tcPr>
            <w:tcW w:w="810" w:type="dxa"/>
            <w:tcBorders>
              <w:top w:val="single" w:sz="4" w:space="0" w:color="auto"/>
              <w:left w:val="nil"/>
              <w:bottom w:val="single" w:sz="4" w:space="0" w:color="auto"/>
              <w:right w:val="nil"/>
            </w:tcBorders>
            <w:vAlign w:val="center"/>
          </w:tcPr>
          <w:p w14:paraId="4F8874AA" w14:textId="77777777" w:rsidR="00AE349A" w:rsidRPr="003024C9" w:rsidRDefault="00AE349A" w:rsidP="005A2C6C">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0F089F4"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66E93A91"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1C78C038"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5F72DB44"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54529F03"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00AB11BB"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3DD3EC08"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0612B21F"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16480B95"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64F10F12"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AE349A" w:rsidRPr="003024C9" w14:paraId="3C8B9F7D" w14:textId="77777777" w:rsidTr="00E10012">
        <w:trPr>
          <w:trHeight w:val="290"/>
        </w:trPr>
        <w:tc>
          <w:tcPr>
            <w:tcW w:w="810" w:type="dxa"/>
            <w:tcBorders>
              <w:top w:val="single" w:sz="4" w:space="0" w:color="auto"/>
              <w:left w:val="nil"/>
              <w:bottom w:val="nil"/>
              <w:right w:val="nil"/>
            </w:tcBorders>
            <w:vAlign w:val="center"/>
          </w:tcPr>
          <w:p w14:paraId="2AACE938"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467BDB8A"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single" w:sz="4" w:space="0" w:color="auto"/>
              <w:left w:val="nil"/>
              <w:bottom w:val="nil"/>
              <w:right w:val="nil"/>
            </w:tcBorders>
            <w:shd w:val="clear" w:color="auto" w:fill="auto"/>
            <w:noWrap/>
            <w:vAlign w:val="center"/>
            <w:hideMark/>
          </w:tcPr>
          <w:p w14:paraId="18A220F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1ED66EE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236A6ED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452AE16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19172310"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27A8D81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13766B1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501OIII</w:t>
            </w:r>
          </w:p>
        </w:tc>
        <w:tc>
          <w:tcPr>
            <w:tcW w:w="778" w:type="dxa"/>
            <w:tcBorders>
              <w:top w:val="single" w:sz="4" w:space="0" w:color="auto"/>
              <w:left w:val="nil"/>
              <w:bottom w:val="nil"/>
              <w:right w:val="nil"/>
            </w:tcBorders>
            <w:shd w:val="clear" w:color="auto" w:fill="auto"/>
            <w:noWrap/>
            <w:vAlign w:val="center"/>
            <w:hideMark/>
          </w:tcPr>
          <w:p w14:paraId="40F7BD9B"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7B31B22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300</w:t>
            </w:r>
          </w:p>
        </w:tc>
      </w:tr>
      <w:tr w:rsidR="00AE349A" w:rsidRPr="003024C9" w14:paraId="219AC112" w14:textId="77777777" w:rsidTr="00E10012">
        <w:trPr>
          <w:trHeight w:val="290"/>
        </w:trPr>
        <w:tc>
          <w:tcPr>
            <w:tcW w:w="810" w:type="dxa"/>
            <w:tcBorders>
              <w:top w:val="nil"/>
              <w:left w:val="nil"/>
              <w:right w:val="nil"/>
            </w:tcBorders>
            <w:vAlign w:val="center"/>
          </w:tcPr>
          <w:p w14:paraId="53724FDB"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636E6F68"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nil"/>
              <w:left w:val="nil"/>
              <w:right w:val="nil"/>
            </w:tcBorders>
            <w:shd w:val="clear" w:color="auto" w:fill="auto"/>
            <w:noWrap/>
            <w:vAlign w:val="center"/>
            <w:hideMark/>
          </w:tcPr>
          <w:p w14:paraId="1EB4C35F"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17B7DE2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03D1E1A0"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25C962B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39DD9532"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4B1834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2905BB52"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730OII</w:t>
            </w:r>
          </w:p>
        </w:tc>
        <w:tc>
          <w:tcPr>
            <w:tcW w:w="778" w:type="dxa"/>
            <w:tcBorders>
              <w:top w:val="nil"/>
              <w:left w:val="nil"/>
              <w:right w:val="nil"/>
            </w:tcBorders>
            <w:shd w:val="clear" w:color="auto" w:fill="auto"/>
            <w:noWrap/>
            <w:vAlign w:val="center"/>
            <w:hideMark/>
          </w:tcPr>
          <w:p w14:paraId="5BEFF6A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FD74C6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70</w:t>
            </w:r>
          </w:p>
        </w:tc>
      </w:tr>
      <w:tr w:rsidR="00AE349A" w:rsidRPr="003024C9" w14:paraId="19A21DB5" w14:textId="77777777" w:rsidTr="00E10012">
        <w:trPr>
          <w:trHeight w:val="290"/>
        </w:trPr>
        <w:tc>
          <w:tcPr>
            <w:tcW w:w="810" w:type="dxa"/>
            <w:tcBorders>
              <w:top w:val="nil"/>
              <w:left w:val="nil"/>
              <w:bottom w:val="nil"/>
              <w:right w:val="nil"/>
            </w:tcBorders>
            <w:vAlign w:val="center"/>
          </w:tcPr>
          <w:p w14:paraId="48ED851D"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hideMark/>
          </w:tcPr>
          <w:p w14:paraId="5B187E8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hideMark/>
          </w:tcPr>
          <w:p w14:paraId="55B9F3F4"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59D0B05B"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360A6F4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495C811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7CD117F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C911294"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6482AC4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hideMark/>
          </w:tcPr>
          <w:p w14:paraId="04180B0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296B6F8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w:t>
            </w:r>
          </w:p>
        </w:tc>
      </w:tr>
      <w:tr w:rsidR="00AE349A" w:rsidRPr="003024C9" w14:paraId="4BA77CCE" w14:textId="77777777" w:rsidTr="00E10012">
        <w:trPr>
          <w:trHeight w:val="290"/>
        </w:trPr>
        <w:tc>
          <w:tcPr>
            <w:tcW w:w="810" w:type="dxa"/>
            <w:tcBorders>
              <w:top w:val="nil"/>
              <w:left w:val="nil"/>
              <w:bottom w:val="nil"/>
              <w:right w:val="nil"/>
            </w:tcBorders>
            <w:vAlign w:val="center"/>
          </w:tcPr>
          <w:p w14:paraId="7B5A5ACD"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5A779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2DA9AA5A"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60F90CC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4D6BC5BF"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3A8E049B"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75538E7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218C609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21633FA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tcPr>
          <w:p w14:paraId="778EA51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36613E8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40</w:t>
            </w:r>
          </w:p>
        </w:tc>
      </w:tr>
      <w:tr w:rsidR="00AE349A" w:rsidRPr="003024C9" w14:paraId="402F0DFC" w14:textId="77777777" w:rsidTr="00E10012">
        <w:trPr>
          <w:trHeight w:val="290"/>
        </w:trPr>
        <w:tc>
          <w:tcPr>
            <w:tcW w:w="810" w:type="dxa"/>
            <w:tcBorders>
              <w:top w:val="nil"/>
              <w:left w:val="nil"/>
              <w:bottom w:val="nil"/>
              <w:right w:val="nil"/>
            </w:tcBorders>
            <w:vAlign w:val="center"/>
          </w:tcPr>
          <w:p w14:paraId="736BCF89"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0A05BFC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199AABE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5DC2884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0AF1E156"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7C5E4ACC"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48687AE8"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6B3FE76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0D9E35F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730OII</w:t>
            </w:r>
          </w:p>
        </w:tc>
        <w:tc>
          <w:tcPr>
            <w:tcW w:w="778" w:type="dxa"/>
            <w:tcBorders>
              <w:top w:val="nil"/>
              <w:left w:val="nil"/>
              <w:bottom w:val="nil"/>
              <w:right w:val="nil"/>
            </w:tcBorders>
            <w:shd w:val="clear" w:color="auto" w:fill="auto"/>
            <w:noWrap/>
            <w:vAlign w:val="center"/>
          </w:tcPr>
          <w:p w14:paraId="0987FD0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41038C6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0</w:t>
            </w:r>
          </w:p>
        </w:tc>
      </w:tr>
      <w:tr w:rsidR="00AE349A" w:rsidRPr="003024C9" w14:paraId="1D2B1CB6" w14:textId="77777777" w:rsidTr="00E10012">
        <w:trPr>
          <w:trHeight w:val="290"/>
        </w:trPr>
        <w:tc>
          <w:tcPr>
            <w:tcW w:w="810" w:type="dxa"/>
            <w:tcBorders>
              <w:top w:val="nil"/>
              <w:left w:val="nil"/>
              <w:bottom w:val="nil"/>
              <w:right w:val="nil"/>
            </w:tcBorders>
            <w:vAlign w:val="center"/>
          </w:tcPr>
          <w:p w14:paraId="683854F6"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204818"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757A9BA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7BB34FA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2904AE96"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33AA8B62"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30B1EEB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520B51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42CFBA19"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tcPr>
          <w:p w14:paraId="36233842"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00321A64"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40</w:t>
            </w:r>
          </w:p>
        </w:tc>
      </w:tr>
      <w:tr w:rsidR="00AE349A" w:rsidRPr="003024C9" w14:paraId="2B254132" w14:textId="77777777" w:rsidTr="00E10012">
        <w:trPr>
          <w:trHeight w:val="290"/>
        </w:trPr>
        <w:tc>
          <w:tcPr>
            <w:tcW w:w="810" w:type="dxa"/>
            <w:tcBorders>
              <w:top w:val="nil"/>
              <w:left w:val="nil"/>
              <w:bottom w:val="nil"/>
              <w:right w:val="nil"/>
            </w:tcBorders>
            <w:vAlign w:val="center"/>
          </w:tcPr>
          <w:p w14:paraId="19F9364E"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bottom w:val="nil"/>
              <w:right w:val="nil"/>
            </w:tcBorders>
            <w:shd w:val="clear" w:color="auto" w:fill="auto"/>
            <w:noWrap/>
            <w:vAlign w:val="center"/>
          </w:tcPr>
          <w:p w14:paraId="08A51B7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411A6E0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2DFAFFC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1133EA0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0FA531B6"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4F70C492"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431EA62"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79F9872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tcPr>
          <w:p w14:paraId="74C3671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0756E1E8"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300</w:t>
            </w:r>
          </w:p>
        </w:tc>
      </w:tr>
      <w:tr w:rsidR="00AE349A" w:rsidRPr="003024C9" w14:paraId="13E17B29" w14:textId="77777777" w:rsidTr="00E10012">
        <w:trPr>
          <w:trHeight w:val="290"/>
        </w:trPr>
        <w:tc>
          <w:tcPr>
            <w:tcW w:w="810" w:type="dxa"/>
            <w:tcBorders>
              <w:top w:val="nil"/>
              <w:left w:val="nil"/>
              <w:right w:val="nil"/>
            </w:tcBorders>
            <w:vAlign w:val="center"/>
          </w:tcPr>
          <w:p w14:paraId="4F42F2AE"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right w:val="nil"/>
            </w:tcBorders>
            <w:shd w:val="clear" w:color="auto" w:fill="auto"/>
            <w:noWrap/>
            <w:vAlign w:val="center"/>
          </w:tcPr>
          <w:p w14:paraId="5664DD0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right w:val="nil"/>
            </w:tcBorders>
            <w:shd w:val="clear" w:color="auto" w:fill="auto"/>
            <w:noWrap/>
            <w:vAlign w:val="center"/>
          </w:tcPr>
          <w:p w14:paraId="7680D50C"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77A165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1B7A72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6D9448B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6CB5EA7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9EFF52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259C95A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730OII</w:t>
            </w:r>
          </w:p>
        </w:tc>
        <w:tc>
          <w:tcPr>
            <w:tcW w:w="778" w:type="dxa"/>
            <w:tcBorders>
              <w:top w:val="nil"/>
              <w:left w:val="nil"/>
              <w:right w:val="nil"/>
            </w:tcBorders>
            <w:shd w:val="clear" w:color="auto" w:fill="auto"/>
            <w:noWrap/>
            <w:vAlign w:val="center"/>
          </w:tcPr>
          <w:p w14:paraId="03255819"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4AB16E4E"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40</w:t>
            </w:r>
          </w:p>
        </w:tc>
      </w:tr>
      <w:tr w:rsidR="00AE349A" w:rsidRPr="003024C9" w14:paraId="46A0C634" w14:textId="77777777" w:rsidTr="00E10012">
        <w:trPr>
          <w:trHeight w:val="290"/>
        </w:trPr>
        <w:tc>
          <w:tcPr>
            <w:tcW w:w="810" w:type="dxa"/>
            <w:tcBorders>
              <w:top w:val="nil"/>
              <w:left w:val="nil"/>
              <w:bottom w:val="single" w:sz="4" w:space="0" w:color="auto"/>
              <w:right w:val="nil"/>
            </w:tcBorders>
            <w:vAlign w:val="center"/>
          </w:tcPr>
          <w:p w14:paraId="4C3E8FB0"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bottom w:val="single" w:sz="4" w:space="0" w:color="auto"/>
              <w:right w:val="nil"/>
            </w:tcBorders>
            <w:shd w:val="clear" w:color="auto" w:fill="auto"/>
            <w:noWrap/>
            <w:vAlign w:val="center"/>
          </w:tcPr>
          <w:p w14:paraId="171B2AD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bottom w:val="single" w:sz="4" w:space="0" w:color="auto"/>
              <w:right w:val="nil"/>
            </w:tcBorders>
            <w:shd w:val="clear" w:color="auto" w:fill="auto"/>
            <w:noWrap/>
            <w:vAlign w:val="center"/>
          </w:tcPr>
          <w:p w14:paraId="0846E35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228BDEF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6AF56E36"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64920E9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5245C1BE"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59267388"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332B1C9F"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632OI</w:t>
            </w:r>
          </w:p>
        </w:tc>
        <w:tc>
          <w:tcPr>
            <w:tcW w:w="778" w:type="dxa"/>
            <w:tcBorders>
              <w:top w:val="nil"/>
              <w:left w:val="nil"/>
              <w:bottom w:val="single" w:sz="4" w:space="0" w:color="auto"/>
              <w:right w:val="nil"/>
            </w:tcBorders>
            <w:shd w:val="clear" w:color="auto" w:fill="auto"/>
            <w:noWrap/>
            <w:vAlign w:val="center"/>
          </w:tcPr>
          <w:p w14:paraId="17F5CF0A"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C146CDA"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50</w:t>
            </w:r>
          </w:p>
        </w:tc>
      </w:tr>
    </w:tbl>
    <w:p w14:paraId="20E09F05" w14:textId="77777777" w:rsidR="00AE349A" w:rsidRDefault="00AE349A" w:rsidP="00AE349A">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AE349A" w14:paraId="4E9F4EE1" w14:textId="77777777" w:rsidTr="005A2C6C">
        <w:tc>
          <w:tcPr>
            <w:tcW w:w="3116" w:type="dxa"/>
            <w:shd w:val="clear" w:color="auto" w:fill="000000" w:themeFill="text1"/>
          </w:tcPr>
          <w:p w14:paraId="64414C65" w14:textId="77777777" w:rsidR="00AE349A" w:rsidRDefault="00AE349A" w:rsidP="005A2C6C">
            <w:pPr>
              <w:jc w:val="center"/>
              <w:rPr>
                <w:lang w:bidi="ar-SA"/>
              </w:rPr>
            </w:pPr>
            <w:r>
              <w:rPr>
                <w:noProof/>
              </w:rPr>
              <w:drawing>
                <wp:inline distT="0" distB="0" distL="0" distR="0" wp14:anchorId="73004121" wp14:editId="6BCF70FE">
                  <wp:extent cx="952500" cy="952500"/>
                  <wp:effectExtent l="0" t="0" r="0" b="0"/>
                  <wp:docPr id="999" name="Picture 999" descr="A picture containing worm, outdoor object,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A picture containing worm, outdoor object, star&#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81CA6C5" w14:textId="77777777" w:rsidR="00AE349A" w:rsidRDefault="00AE349A" w:rsidP="005A2C6C">
            <w:pPr>
              <w:jc w:val="center"/>
              <w:rPr>
                <w:lang w:bidi="ar-SA"/>
              </w:rPr>
            </w:pPr>
            <w:r>
              <w:rPr>
                <w:noProof/>
              </w:rPr>
              <w:drawing>
                <wp:inline distT="0" distB="0" distL="0" distR="0" wp14:anchorId="102EB098" wp14:editId="6A39757B">
                  <wp:extent cx="952500" cy="952500"/>
                  <wp:effectExtent l="0" t="0" r="0" b="0"/>
                  <wp:docPr id="1000" name="Picture 1000" descr="A picture containing cat, star, indoor,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A picture containing cat, star, indoor, black&#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E369282" w14:textId="77777777" w:rsidR="00AE349A" w:rsidRDefault="00AE349A" w:rsidP="005A2C6C">
            <w:pPr>
              <w:jc w:val="center"/>
              <w:rPr>
                <w:lang w:bidi="ar-SA"/>
              </w:rPr>
            </w:pPr>
            <w:r>
              <w:rPr>
                <w:noProof/>
              </w:rPr>
              <w:drawing>
                <wp:inline distT="0" distB="0" distL="0" distR="0" wp14:anchorId="395CEDB7" wp14:editId="3D184CE3">
                  <wp:extent cx="952500" cy="952500"/>
                  <wp:effectExtent l="0" t="0" r="0" b="0"/>
                  <wp:docPr id="1005" name="Picture 1005" descr="A picture containing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star, night sky&#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AE349A" w:rsidRPr="00062FF2" w14:paraId="5A9B0ADF" w14:textId="77777777" w:rsidTr="005A2C6C">
        <w:tc>
          <w:tcPr>
            <w:tcW w:w="3116" w:type="dxa"/>
            <w:shd w:val="clear" w:color="auto" w:fill="FFFFFF" w:themeFill="background1"/>
          </w:tcPr>
          <w:p w14:paraId="50A1FCC8" w14:textId="77777777" w:rsidR="00AE349A" w:rsidRPr="00062FF2" w:rsidRDefault="00AE349A" w:rsidP="005A2C6C">
            <w:pPr>
              <w:jc w:val="center"/>
              <w:rPr>
                <w:sz w:val="18"/>
                <w:szCs w:val="18"/>
                <w:lang w:bidi="ar-SA"/>
              </w:rPr>
            </w:pPr>
            <w:r w:rsidRPr="00062FF2">
              <w:rPr>
                <w:sz w:val="18"/>
                <w:szCs w:val="18"/>
                <w:lang w:bidi="ar-SA"/>
              </w:rPr>
              <w:t>M57-20211004UT-501OIII-sum300s-RotCrop.jpg</w:t>
            </w:r>
          </w:p>
        </w:tc>
        <w:tc>
          <w:tcPr>
            <w:tcW w:w="3117" w:type="dxa"/>
            <w:shd w:val="clear" w:color="auto" w:fill="FFFFFF" w:themeFill="background1"/>
          </w:tcPr>
          <w:p w14:paraId="716B65D6" w14:textId="77777777" w:rsidR="00AE349A" w:rsidRPr="00062FF2" w:rsidRDefault="00AE349A" w:rsidP="005A2C6C">
            <w:pPr>
              <w:jc w:val="center"/>
              <w:rPr>
                <w:sz w:val="18"/>
                <w:szCs w:val="18"/>
                <w:lang w:bidi="ar-SA"/>
              </w:rPr>
            </w:pPr>
            <w:r w:rsidRPr="00062FF2">
              <w:rPr>
                <w:sz w:val="18"/>
                <w:szCs w:val="18"/>
                <w:lang w:bidi="ar-SA"/>
              </w:rPr>
              <w:t>M57-20211004UT-632OI-sum280s-RotCrop.jpg</w:t>
            </w:r>
          </w:p>
        </w:tc>
        <w:tc>
          <w:tcPr>
            <w:tcW w:w="3117" w:type="dxa"/>
            <w:shd w:val="clear" w:color="auto" w:fill="FFFFFF" w:themeFill="background1"/>
          </w:tcPr>
          <w:p w14:paraId="402EB323" w14:textId="77777777" w:rsidR="00AE349A" w:rsidRPr="00062FF2" w:rsidRDefault="00AE349A" w:rsidP="005A2C6C">
            <w:pPr>
              <w:jc w:val="center"/>
              <w:rPr>
                <w:sz w:val="18"/>
                <w:szCs w:val="18"/>
                <w:lang w:bidi="ar-SA"/>
              </w:rPr>
            </w:pPr>
            <w:r w:rsidRPr="00062FF2">
              <w:rPr>
                <w:sz w:val="18"/>
                <w:szCs w:val="18"/>
                <w:lang w:bidi="ar-SA"/>
              </w:rPr>
              <w:t>M57-20211004UT-730OII-sum270s-RotCrop.jpg</w:t>
            </w:r>
          </w:p>
        </w:tc>
      </w:tr>
      <w:tr w:rsidR="00AE349A" w14:paraId="660301C8" w14:textId="77777777" w:rsidTr="005A2C6C">
        <w:tc>
          <w:tcPr>
            <w:tcW w:w="3116" w:type="dxa"/>
            <w:shd w:val="clear" w:color="auto" w:fill="000000" w:themeFill="text1"/>
          </w:tcPr>
          <w:p w14:paraId="08FCFFF5" w14:textId="77777777" w:rsidR="00AE349A" w:rsidRDefault="00AE349A" w:rsidP="005A2C6C">
            <w:pPr>
              <w:jc w:val="center"/>
              <w:rPr>
                <w:lang w:bidi="ar-SA"/>
              </w:rPr>
            </w:pPr>
            <w:r>
              <w:rPr>
                <w:noProof/>
              </w:rPr>
              <w:drawing>
                <wp:inline distT="0" distB="0" distL="0" distR="0" wp14:anchorId="684A7E46" wp14:editId="0CDB2D28">
                  <wp:extent cx="1972310" cy="1972310"/>
                  <wp:effectExtent l="0" t="0" r="8890" b="8890"/>
                  <wp:docPr id="1006" name="Picture 1006" descr="A picture containing outdoor object,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A picture containing outdoor object, star&#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tcPr>
          <w:p w14:paraId="6CF3FF8A" w14:textId="77777777" w:rsidR="00AE349A" w:rsidRDefault="00AE349A" w:rsidP="005A2C6C">
            <w:pPr>
              <w:jc w:val="center"/>
              <w:rPr>
                <w:lang w:bidi="ar-SA"/>
              </w:rPr>
            </w:pPr>
            <w:r>
              <w:rPr>
                <w:noProof/>
              </w:rPr>
              <w:drawing>
                <wp:inline distT="0" distB="0" distL="0" distR="0" wp14:anchorId="4F601652" wp14:editId="344529DF">
                  <wp:extent cx="1972945" cy="1972945"/>
                  <wp:effectExtent l="0" t="0" r="8255" b="8255"/>
                  <wp:docPr id="1009" name="Picture 1009" descr="Stars and galaxies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Stars and galaxies in space&#10;&#10;Description automatically generated with medium confidence"/>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679F5168" w14:textId="77777777" w:rsidR="00AE349A" w:rsidRDefault="00AE349A" w:rsidP="005A2C6C">
            <w:pPr>
              <w:jc w:val="center"/>
              <w:rPr>
                <w:lang w:bidi="ar-SA"/>
              </w:rPr>
            </w:pPr>
            <w:r>
              <w:rPr>
                <w:noProof/>
              </w:rPr>
              <w:drawing>
                <wp:inline distT="0" distB="0" distL="0" distR="0" wp14:anchorId="5C6420EF" wp14:editId="08505143">
                  <wp:extent cx="1972945" cy="1972945"/>
                  <wp:effectExtent l="0" t="0" r="8255" b="8255"/>
                  <wp:docPr id="1010" name="Picture 1010" descr="A picture containing star, outdoor object, white,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A picture containing star, outdoor object, white, black&#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349A" w:rsidRPr="00062FF2" w14:paraId="326FAC88" w14:textId="77777777" w:rsidTr="005A2C6C">
        <w:tc>
          <w:tcPr>
            <w:tcW w:w="3116" w:type="dxa"/>
            <w:shd w:val="clear" w:color="auto" w:fill="FFFFFF" w:themeFill="background1"/>
          </w:tcPr>
          <w:p w14:paraId="1C68514A" w14:textId="77777777" w:rsidR="00AE349A" w:rsidRPr="00062FF2" w:rsidRDefault="00AE349A" w:rsidP="005A2C6C">
            <w:pPr>
              <w:jc w:val="center"/>
              <w:rPr>
                <w:sz w:val="18"/>
                <w:szCs w:val="18"/>
                <w:lang w:bidi="ar-SA"/>
              </w:rPr>
            </w:pPr>
            <w:r w:rsidRPr="00487E3C">
              <w:rPr>
                <w:sz w:val="18"/>
                <w:szCs w:val="18"/>
                <w:lang w:bidi="ar-SA"/>
              </w:rPr>
              <w:t>M27-20211004UT-501OIII-sum240s-RotCrop.jpg</w:t>
            </w:r>
          </w:p>
        </w:tc>
        <w:tc>
          <w:tcPr>
            <w:tcW w:w="3117" w:type="dxa"/>
            <w:shd w:val="clear" w:color="auto" w:fill="FFFFFF" w:themeFill="background1"/>
          </w:tcPr>
          <w:p w14:paraId="6903527B" w14:textId="77777777" w:rsidR="00AE349A" w:rsidRPr="00062FF2" w:rsidRDefault="00AE349A" w:rsidP="005A2C6C">
            <w:pPr>
              <w:jc w:val="center"/>
              <w:rPr>
                <w:sz w:val="18"/>
                <w:szCs w:val="18"/>
                <w:lang w:bidi="ar-SA"/>
              </w:rPr>
            </w:pPr>
            <w:r w:rsidRPr="00487E3C">
              <w:rPr>
                <w:sz w:val="18"/>
                <w:szCs w:val="18"/>
                <w:lang w:bidi="ar-SA"/>
              </w:rPr>
              <w:t>M27-20211004UT-632OI-sum240s-</w:t>
            </w:r>
            <w:r>
              <w:rPr>
                <w:sz w:val="18"/>
                <w:szCs w:val="18"/>
                <w:lang w:bidi="ar-SA"/>
              </w:rPr>
              <w:t>Flattened</w:t>
            </w:r>
            <w:r w:rsidRPr="00487E3C">
              <w:rPr>
                <w:sz w:val="18"/>
                <w:szCs w:val="18"/>
                <w:lang w:bidi="ar-SA"/>
              </w:rPr>
              <w:t>RotCrop.jpg</w:t>
            </w:r>
          </w:p>
        </w:tc>
        <w:tc>
          <w:tcPr>
            <w:tcW w:w="3117" w:type="dxa"/>
            <w:shd w:val="clear" w:color="auto" w:fill="FFFFFF" w:themeFill="background1"/>
          </w:tcPr>
          <w:p w14:paraId="3F802747" w14:textId="77777777" w:rsidR="00AE349A" w:rsidRPr="00062FF2" w:rsidRDefault="00AE349A" w:rsidP="005A2C6C">
            <w:pPr>
              <w:jc w:val="center"/>
              <w:rPr>
                <w:sz w:val="18"/>
                <w:szCs w:val="18"/>
                <w:lang w:bidi="ar-SA"/>
              </w:rPr>
            </w:pPr>
            <w:r w:rsidRPr="00487E3C">
              <w:rPr>
                <w:sz w:val="18"/>
                <w:szCs w:val="18"/>
                <w:lang w:bidi="ar-SA"/>
              </w:rPr>
              <w:t>M27-20211004UT-730OII-sum200s-FlattenedRotCrop.jpg</w:t>
            </w:r>
          </w:p>
        </w:tc>
      </w:tr>
      <w:tr w:rsidR="00AE349A" w14:paraId="2841F39C" w14:textId="77777777" w:rsidTr="005A2C6C">
        <w:tc>
          <w:tcPr>
            <w:tcW w:w="3116" w:type="dxa"/>
            <w:shd w:val="clear" w:color="auto" w:fill="000000" w:themeFill="text1"/>
          </w:tcPr>
          <w:p w14:paraId="013A99CD" w14:textId="77777777" w:rsidR="00AE349A" w:rsidRDefault="00AE349A" w:rsidP="005A2C6C">
            <w:pPr>
              <w:jc w:val="center"/>
              <w:rPr>
                <w:lang w:bidi="ar-SA"/>
              </w:rPr>
            </w:pPr>
            <w:r>
              <w:rPr>
                <w:noProof/>
              </w:rPr>
              <w:drawing>
                <wp:inline distT="0" distB="0" distL="0" distR="0" wp14:anchorId="0C4A220D" wp14:editId="130914BB">
                  <wp:extent cx="952500" cy="952500"/>
                  <wp:effectExtent l="0" t="0" r="0" b="0"/>
                  <wp:docPr id="1012" name="Picture 1012" descr="A picture containing outdoor object,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 name="Picture 984" descr="A picture containing outdoor object, star, night sky&#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02B1062" w14:textId="77777777" w:rsidR="00AE349A" w:rsidRDefault="00AE349A" w:rsidP="005A2C6C">
            <w:pPr>
              <w:jc w:val="center"/>
              <w:rPr>
                <w:lang w:bidi="ar-SA"/>
              </w:rPr>
            </w:pPr>
            <w:r>
              <w:rPr>
                <w:noProof/>
              </w:rPr>
              <w:drawing>
                <wp:inline distT="0" distB="0" distL="0" distR="0" wp14:anchorId="5E6D12C3" wp14:editId="1975B1F6">
                  <wp:extent cx="952500" cy="952500"/>
                  <wp:effectExtent l="0" t="0" r="0" b="0"/>
                  <wp:docPr id="1013" name="Picture 1013" descr="A picture containing outdoor object,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 name="Picture 997" descr="A picture containing outdoor object, star, night sky&#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F20614F" w14:textId="77777777" w:rsidR="00AE349A" w:rsidRDefault="00AE349A" w:rsidP="005A2C6C">
            <w:pPr>
              <w:jc w:val="center"/>
              <w:rPr>
                <w:lang w:bidi="ar-SA"/>
              </w:rPr>
            </w:pPr>
            <w:r>
              <w:rPr>
                <w:noProof/>
              </w:rPr>
              <w:drawing>
                <wp:inline distT="0" distB="0" distL="0" distR="0" wp14:anchorId="5338EC27" wp14:editId="49C88070">
                  <wp:extent cx="952500" cy="952500"/>
                  <wp:effectExtent l="0" t="0" r="0" b="0"/>
                  <wp:docPr id="1014" name="Picture 1014" descr="A bright light in the dark sk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 name="Picture 998" descr="A bright light in the dark sky&#10;&#10;Description automatically generated with low confidence"/>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AE349A" w:rsidRPr="00062FF2" w14:paraId="03DDE754" w14:textId="77777777" w:rsidTr="005A2C6C">
        <w:tc>
          <w:tcPr>
            <w:tcW w:w="3116" w:type="dxa"/>
            <w:shd w:val="clear" w:color="auto" w:fill="FFFFFF" w:themeFill="background1"/>
          </w:tcPr>
          <w:p w14:paraId="052B6E55" w14:textId="77777777" w:rsidR="00AE349A" w:rsidRPr="00062FF2" w:rsidRDefault="00AE349A" w:rsidP="005A2C6C">
            <w:pPr>
              <w:jc w:val="center"/>
              <w:rPr>
                <w:sz w:val="18"/>
                <w:szCs w:val="18"/>
                <w:lang w:bidi="ar-SA"/>
              </w:rPr>
            </w:pPr>
            <w:r w:rsidRPr="002C5887">
              <w:rPr>
                <w:sz w:val="18"/>
                <w:szCs w:val="18"/>
                <w:lang w:bidi="ar-SA"/>
              </w:rPr>
              <w:t>NGC6826-20211004UT-501OIII-sum300s-RotCrop.jpg</w:t>
            </w:r>
          </w:p>
        </w:tc>
        <w:tc>
          <w:tcPr>
            <w:tcW w:w="3117" w:type="dxa"/>
            <w:shd w:val="clear" w:color="auto" w:fill="FFFFFF" w:themeFill="background1"/>
          </w:tcPr>
          <w:p w14:paraId="6E34715E" w14:textId="77777777" w:rsidR="00AE349A" w:rsidRPr="00062FF2" w:rsidRDefault="00AE349A" w:rsidP="005A2C6C">
            <w:pPr>
              <w:jc w:val="center"/>
              <w:rPr>
                <w:sz w:val="18"/>
                <w:szCs w:val="18"/>
                <w:lang w:bidi="ar-SA"/>
              </w:rPr>
            </w:pPr>
            <w:r w:rsidRPr="002C5887">
              <w:rPr>
                <w:sz w:val="18"/>
                <w:szCs w:val="18"/>
                <w:lang w:bidi="ar-SA"/>
              </w:rPr>
              <w:t>NGC6826-20211004UT-632OI-sum250s-RotCrop.jpg</w:t>
            </w:r>
          </w:p>
        </w:tc>
        <w:tc>
          <w:tcPr>
            <w:tcW w:w="3117" w:type="dxa"/>
            <w:shd w:val="clear" w:color="auto" w:fill="FFFFFF" w:themeFill="background1"/>
          </w:tcPr>
          <w:p w14:paraId="6CEE0FB8" w14:textId="77777777" w:rsidR="00AE349A" w:rsidRPr="00062FF2" w:rsidRDefault="00AE349A" w:rsidP="005A2C6C">
            <w:pPr>
              <w:jc w:val="center"/>
              <w:rPr>
                <w:sz w:val="18"/>
                <w:szCs w:val="18"/>
                <w:lang w:bidi="ar-SA"/>
              </w:rPr>
            </w:pPr>
            <w:r w:rsidRPr="002C5887">
              <w:rPr>
                <w:sz w:val="18"/>
                <w:szCs w:val="18"/>
                <w:lang w:bidi="ar-SA"/>
              </w:rPr>
              <w:t>NGC6826-20211004UT-730OII-sum240s-RotCrop.jpg</w:t>
            </w:r>
          </w:p>
        </w:tc>
      </w:tr>
    </w:tbl>
    <w:p w14:paraId="70B4F6CC" w14:textId="743EA1C7" w:rsidR="00ED35B1" w:rsidRDefault="00ED35B1"/>
    <w:p w14:paraId="21D1568A" w14:textId="77777777" w:rsidR="006A7327" w:rsidRDefault="006A7327"/>
    <w:p w14:paraId="696CF3C2" w14:textId="77777777" w:rsidR="00ED35B1" w:rsidRPr="008D7F37" w:rsidRDefault="00ED35B1" w:rsidP="00ED35B1">
      <w:pPr>
        <w:rPr>
          <w:b/>
          <w:bCs/>
          <w:color w:val="0070C0"/>
        </w:rPr>
      </w:pPr>
      <w:r w:rsidRPr="008D7F37">
        <w:rPr>
          <w:b/>
          <w:bCs/>
          <w:color w:val="0070C0"/>
        </w:rPr>
        <w:lastRenderedPageBreak/>
        <w:t xml:space="preserve">Data Disposition: </w:t>
      </w:r>
    </w:p>
    <w:p w14:paraId="13D038DD"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6223287"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58F94061" w14:textId="77777777" w:rsidR="00ED35B1" w:rsidRDefault="00ED35B1" w:rsidP="00ED35B1"/>
    <w:p w14:paraId="02AF20C6" w14:textId="78550530" w:rsidR="002C5887" w:rsidRDefault="002C5887">
      <w:pPr>
        <w:rPr>
          <w:rFonts w:cs="Arial"/>
          <w:b/>
          <w:bCs/>
          <w:sz w:val="26"/>
          <w:szCs w:val="26"/>
        </w:rPr>
      </w:pPr>
      <w:r>
        <w:br w:type="page"/>
      </w:r>
    </w:p>
    <w:p w14:paraId="67E4FF5D" w14:textId="0CDC838B" w:rsidR="00FD782E" w:rsidRPr="00D4326C" w:rsidRDefault="00FD782E" w:rsidP="00FD782E">
      <w:pPr>
        <w:pStyle w:val="Heading3"/>
      </w:pPr>
      <w:bookmarkStart w:id="51" w:name="_Toc86521227"/>
      <w:r>
        <w:lastRenderedPageBreak/>
        <w:t xml:space="preserve">2021-Oct-04 (Oct-05 UT): </w:t>
      </w:r>
      <w:r w:rsidRPr="002B2B28">
        <w:t xml:space="preserve"> </w:t>
      </w:r>
      <w:r>
        <w:t>PNe Imaging (NGC6543, M27, NGC7009)</w:t>
      </w:r>
      <w:bookmarkEnd w:id="51"/>
    </w:p>
    <w:p w14:paraId="572574DD" w14:textId="77777777" w:rsidR="00FD782E" w:rsidRDefault="00FD782E" w:rsidP="00FD782E">
      <w:pPr>
        <w:rPr>
          <w:color w:val="808080" w:themeColor="background1" w:themeShade="80"/>
          <w:sz w:val="20"/>
        </w:rPr>
      </w:pPr>
      <w:r>
        <w:rPr>
          <w:color w:val="808080" w:themeColor="background1" w:themeShade="80"/>
          <w:sz w:val="20"/>
        </w:rPr>
        <w:t>Last Updated 10/05/2021</w:t>
      </w:r>
    </w:p>
    <w:p w14:paraId="710A7678" w14:textId="72B1ECF4" w:rsidR="00FD782E" w:rsidRDefault="00FD782E" w:rsidP="00FD782E">
      <w:r>
        <w:t>Transparency was excellent (4.5/5). Seeing was good (3.</w:t>
      </w:r>
      <w:r w:rsidR="005D1DE2">
        <w:t>5</w:t>
      </w:r>
      <w:r>
        <w:t>/5).</w:t>
      </w:r>
    </w:p>
    <w:p w14:paraId="41B5C7A9" w14:textId="77777777" w:rsidR="00067D8A" w:rsidRPr="002C5887" w:rsidRDefault="00067D8A" w:rsidP="00067D8A">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1E6191" w:rsidRPr="003024C9" w14:paraId="1E198A68" w14:textId="77777777" w:rsidTr="001E6191">
        <w:trPr>
          <w:trHeight w:val="290"/>
        </w:trPr>
        <w:tc>
          <w:tcPr>
            <w:tcW w:w="810" w:type="dxa"/>
            <w:tcBorders>
              <w:top w:val="single" w:sz="4" w:space="0" w:color="auto"/>
              <w:left w:val="nil"/>
              <w:bottom w:val="single" w:sz="4" w:space="0" w:color="auto"/>
              <w:right w:val="nil"/>
            </w:tcBorders>
            <w:vAlign w:val="center"/>
          </w:tcPr>
          <w:p w14:paraId="1FAF6BBC" w14:textId="314B30B2" w:rsidR="001E6191" w:rsidRPr="003024C9" w:rsidRDefault="001E6191" w:rsidP="001E6191">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75B97323" w14:textId="5651EAF4"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6682F043"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48481F91"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1EFE6BA"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3B733A5F"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4E932F52"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7F8B2A56"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18E4255F"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037A785E"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0C68733C"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265014" w:rsidRPr="003024C9" w14:paraId="6890708A" w14:textId="77777777" w:rsidTr="00E10012">
        <w:trPr>
          <w:trHeight w:val="290"/>
        </w:trPr>
        <w:tc>
          <w:tcPr>
            <w:tcW w:w="810" w:type="dxa"/>
            <w:tcBorders>
              <w:top w:val="single" w:sz="4" w:space="0" w:color="auto"/>
              <w:left w:val="nil"/>
              <w:bottom w:val="nil"/>
              <w:right w:val="nil"/>
            </w:tcBorders>
            <w:vAlign w:val="center"/>
          </w:tcPr>
          <w:p w14:paraId="41AC658B" w14:textId="0A9BC0AA" w:rsidR="00265014" w:rsidRPr="003024C9" w:rsidRDefault="00265014" w:rsidP="00E10012">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single" w:sz="4" w:space="0" w:color="auto"/>
              <w:left w:val="nil"/>
              <w:bottom w:val="nil"/>
              <w:right w:val="nil"/>
            </w:tcBorders>
            <w:shd w:val="clear" w:color="auto" w:fill="auto"/>
            <w:noWrap/>
            <w:vAlign w:val="center"/>
            <w:hideMark/>
          </w:tcPr>
          <w:p w14:paraId="54DF87CE" w14:textId="714DFD2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single" w:sz="4" w:space="0" w:color="auto"/>
              <w:left w:val="nil"/>
              <w:bottom w:val="nil"/>
              <w:right w:val="nil"/>
            </w:tcBorders>
            <w:shd w:val="clear" w:color="auto" w:fill="auto"/>
            <w:noWrap/>
            <w:vAlign w:val="center"/>
            <w:hideMark/>
          </w:tcPr>
          <w:p w14:paraId="1E69C361" w14:textId="2337A94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5A791609" w14:textId="2488C50B"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724F4124" w14:textId="38B1A3D7"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6582F52A" w14:textId="6EC6F607"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6C044C75" w14:textId="68CD8200"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7BF61C89" w14:textId="5D08CFBA"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2BB1B3AC" w14:textId="01D92CC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632OI</w:t>
            </w:r>
          </w:p>
        </w:tc>
        <w:tc>
          <w:tcPr>
            <w:tcW w:w="778" w:type="dxa"/>
            <w:tcBorders>
              <w:top w:val="single" w:sz="4" w:space="0" w:color="auto"/>
              <w:left w:val="nil"/>
              <w:bottom w:val="nil"/>
              <w:right w:val="nil"/>
            </w:tcBorders>
            <w:shd w:val="clear" w:color="auto" w:fill="auto"/>
            <w:noWrap/>
            <w:vAlign w:val="center"/>
            <w:hideMark/>
          </w:tcPr>
          <w:p w14:paraId="5B46A9B8" w14:textId="7FFCACF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40E9E8B0" w14:textId="63E507B9"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540</w:t>
            </w:r>
          </w:p>
        </w:tc>
      </w:tr>
      <w:tr w:rsidR="00265014" w:rsidRPr="003024C9" w14:paraId="6BD41274" w14:textId="77777777" w:rsidTr="00E10012">
        <w:trPr>
          <w:trHeight w:val="290"/>
        </w:trPr>
        <w:tc>
          <w:tcPr>
            <w:tcW w:w="810" w:type="dxa"/>
            <w:tcBorders>
              <w:top w:val="nil"/>
              <w:left w:val="nil"/>
              <w:right w:val="nil"/>
            </w:tcBorders>
            <w:vAlign w:val="center"/>
          </w:tcPr>
          <w:p w14:paraId="25C8F26E" w14:textId="6467582B" w:rsidR="00265014" w:rsidRPr="003024C9" w:rsidRDefault="00265014"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hideMark/>
          </w:tcPr>
          <w:p w14:paraId="083A5EB7" w14:textId="3DCF163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right w:val="nil"/>
            </w:tcBorders>
            <w:shd w:val="clear" w:color="auto" w:fill="auto"/>
            <w:noWrap/>
            <w:vAlign w:val="center"/>
            <w:hideMark/>
          </w:tcPr>
          <w:p w14:paraId="42503A45" w14:textId="486EB788"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1AD82DDA" w14:textId="08DC8D1B"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7263D44A" w14:textId="6B239F29"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7AD421C0" w14:textId="5234978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371FC128" w14:textId="0E17DFD1"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5841DF7D" w14:textId="1691EE10"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7227B4F2" w14:textId="37AA57F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730OII</w:t>
            </w:r>
          </w:p>
        </w:tc>
        <w:tc>
          <w:tcPr>
            <w:tcW w:w="778" w:type="dxa"/>
            <w:tcBorders>
              <w:top w:val="nil"/>
              <w:left w:val="nil"/>
              <w:right w:val="nil"/>
            </w:tcBorders>
            <w:shd w:val="clear" w:color="auto" w:fill="auto"/>
            <w:noWrap/>
            <w:vAlign w:val="center"/>
            <w:hideMark/>
          </w:tcPr>
          <w:p w14:paraId="78558F63" w14:textId="681ADFA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056AC354" w14:textId="2FFB23F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790</w:t>
            </w:r>
          </w:p>
        </w:tc>
      </w:tr>
      <w:tr w:rsidR="00265014" w:rsidRPr="003024C9" w14:paraId="4483BC46" w14:textId="77777777" w:rsidTr="00E10012">
        <w:trPr>
          <w:trHeight w:val="290"/>
        </w:trPr>
        <w:tc>
          <w:tcPr>
            <w:tcW w:w="810" w:type="dxa"/>
            <w:tcBorders>
              <w:top w:val="nil"/>
              <w:left w:val="nil"/>
              <w:bottom w:val="nil"/>
              <w:right w:val="nil"/>
            </w:tcBorders>
            <w:vAlign w:val="center"/>
          </w:tcPr>
          <w:p w14:paraId="5D300EB6" w14:textId="18366DD8" w:rsidR="00265014" w:rsidRPr="003024C9" w:rsidRDefault="00265014"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bottom w:val="nil"/>
              <w:right w:val="nil"/>
            </w:tcBorders>
            <w:shd w:val="clear" w:color="auto" w:fill="auto"/>
            <w:noWrap/>
            <w:vAlign w:val="center"/>
            <w:hideMark/>
          </w:tcPr>
          <w:p w14:paraId="41D4DB09" w14:textId="34CEC93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bottom w:val="nil"/>
              <w:right w:val="nil"/>
            </w:tcBorders>
            <w:shd w:val="clear" w:color="auto" w:fill="auto"/>
            <w:noWrap/>
            <w:vAlign w:val="center"/>
            <w:hideMark/>
          </w:tcPr>
          <w:p w14:paraId="1DE3BB84" w14:textId="4A208F78"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449D8939" w14:textId="78540D8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6AA63A7A" w14:textId="0283F48F"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061E544F" w14:textId="7578B72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54950316" w14:textId="44E5D6A4"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3A43928" w14:textId="760BE86A"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7E31AF62" w14:textId="4C0AA585"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hideMark/>
          </w:tcPr>
          <w:p w14:paraId="53224C8B" w14:textId="0205809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65DF59C5" w14:textId="7598C2C4"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70</w:t>
            </w:r>
          </w:p>
        </w:tc>
      </w:tr>
      <w:tr w:rsidR="00265014" w:rsidRPr="003024C9" w14:paraId="4C8E2580" w14:textId="77777777" w:rsidTr="00E10012">
        <w:trPr>
          <w:trHeight w:val="290"/>
        </w:trPr>
        <w:tc>
          <w:tcPr>
            <w:tcW w:w="810" w:type="dxa"/>
            <w:tcBorders>
              <w:top w:val="nil"/>
              <w:left w:val="nil"/>
              <w:bottom w:val="nil"/>
              <w:right w:val="nil"/>
            </w:tcBorders>
            <w:vAlign w:val="center"/>
          </w:tcPr>
          <w:p w14:paraId="2000A92C" w14:textId="45562879" w:rsidR="00265014" w:rsidRDefault="00265014"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66CDAE" w14:textId="750C818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bottom w:val="nil"/>
              <w:right w:val="nil"/>
            </w:tcBorders>
            <w:shd w:val="clear" w:color="auto" w:fill="auto"/>
            <w:noWrap/>
            <w:vAlign w:val="center"/>
          </w:tcPr>
          <w:p w14:paraId="06ED7E1B" w14:textId="7433461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600B88E1" w14:textId="5E6E9F90"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358F0CFC" w14:textId="08A4431D"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4BF1F2F1" w14:textId="0392FA79"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1C01E7C3" w14:textId="5F68A4A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1024E003" w14:textId="4F796FD9"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71B28118" w14:textId="12FDFAE3"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tcPr>
          <w:p w14:paraId="680F63C9" w14:textId="5B827D65"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31740FC7" w14:textId="10F35737"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810</w:t>
            </w:r>
          </w:p>
        </w:tc>
      </w:tr>
      <w:tr w:rsidR="007B28CD" w:rsidRPr="003024C9" w14:paraId="76DC7039" w14:textId="77777777" w:rsidTr="00E10012">
        <w:trPr>
          <w:trHeight w:val="290"/>
        </w:trPr>
        <w:tc>
          <w:tcPr>
            <w:tcW w:w="810" w:type="dxa"/>
            <w:tcBorders>
              <w:top w:val="nil"/>
              <w:left w:val="nil"/>
              <w:right w:val="nil"/>
            </w:tcBorders>
            <w:vAlign w:val="center"/>
          </w:tcPr>
          <w:p w14:paraId="15AC20C4" w14:textId="200B118B" w:rsidR="007B28CD" w:rsidRDefault="007B28CD"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right w:val="nil"/>
            </w:tcBorders>
            <w:shd w:val="clear" w:color="auto" w:fill="auto"/>
            <w:noWrap/>
            <w:vAlign w:val="center"/>
          </w:tcPr>
          <w:p w14:paraId="0771BC80" w14:textId="52CAAA0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right w:val="nil"/>
            </w:tcBorders>
            <w:shd w:val="clear" w:color="auto" w:fill="auto"/>
            <w:noWrap/>
            <w:vAlign w:val="center"/>
          </w:tcPr>
          <w:p w14:paraId="31591DF1" w14:textId="4CE621D4"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2DE7D2B" w14:textId="02CF509C"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6C74B38F" w14:textId="4551D399"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196617" w14:textId="0BC57EBA"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6D6E64FB" w14:textId="0C24398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3F24EF37" w14:textId="00C3AEB3"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6F9D88A" w14:textId="3AC123CB"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632OI</w:t>
            </w:r>
          </w:p>
        </w:tc>
        <w:tc>
          <w:tcPr>
            <w:tcW w:w="778" w:type="dxa"/>
            <w:tcBorders>
              <w:top w:val="nil"/>
              <w:left w:val="nil"/>
              <w:right w:val="nil"/>
            </w:tcBorders>
            <w:shd w:val="clear" w:color="auto" w:fill="auto"/>
            <w:noWrap/>
            <w:vAlign w:val="center"/>
          </w:tcPr>
          <w:p w14:paraId="39F4EB84" w14:textId="3BD41552"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03FC0870" w14:textId="64563EFD"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530</w:t>
            </w:r>
          </w:p>
        </w:tc>
      </w:tr>
      <w:tr w:rsidR="007B28CD" w:rsidRPr="003024C9" w14:paraId="3BE94C52" w14:textId="77777777" w:rsidTr="00E10012">
        <w:trPr>
          <w:trHeight w:val="290"/>
        </w:trPr>
        <w:tc>
          <w:tcPr>
            <w:tcW w:w="810" w:type="dxa"/>
            <w:tcBorders>
              <w:top w:val="nil"/>
              <w:left w:val="nil"/>
              <w:bottom w:val="single" w:sz="4" w:space="0" w:color="auto"/>
              <w:right w:val="nil"/>
            </w:tcBorders>
            <w:vAlign w:val="center"/>
          </w:tcPr>
          <w:p w14:paraId="13F0D433" w14:textId="4B49E9DF" w:rsidR="007B28CD" w:rsidRDefault="007B28CD"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bottom w:val="single" w:sz="4" w:space="0" w:color="auto"/>
              <w:right w:val="nil"/>
            </w:tcBorders>
            <w:shd w:val="clear" w:color="auto" w:fill="auto"/>
            <w:noWrap/>
            <w:vAlign w:val="center"/>
          </w:tcPr>
          <w:p w14:paraId="19096A3E" w14:textId="3E8FB3D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bottom w:val="single" w:sz="4" w:space="0" w:color="auto"/>
              <w:right w:val="nil"/>
            </w:tcBorders>
            <w:shd w:val="clear" w:color="auto" w:fill="auto"/>
            <w:noWrap/>
            <w:vAlign w:val="center"/>
          </w:tcPr>
          <w:p w14:paraId="193D8B77" w14:textId="474E0C05"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691C1DE2" w14:textId="01D64C62"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76B35624" w14:textId="5D499403"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58FCAA9F" w14:textId="66A69D0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702A863A" w14:textId="173227FA"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2A6C5190" w14:textId="441AFD65"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1881C9C5" w14:textId="4417EACE"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730OI</w:t>
            </w:r>
          </w:p>
        </w:tc>
        <w:tc>
          <w:tcPr>
            <w:tcW w:w="778" w:type="dxa"/>
            <w:tcBorders>
              <w:top w:val="nil"/>
              <w:left w:val="nil"/>
              <w:bottom w:val="single" w:sz="4" w:space="0" w:color="auto"/>
              <w:right w:val="nil"/>
            </w:tcBorders>
            <w:shd w:val="clear" w:color="auto" w:fill="auto"/>
            <w:noWrap/>
            <w:vAlign w:val="center"/>
          </w:tcPr>
          <w:p w14:paraId="462656D8" w14:textId="296EACB7"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7DE72DC" w14:textId="0095BCC8"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880</w:t>
            </w:r>
          </w:p>
        </w:tc>
      </w:tr>
    </w:tbl>
    <w:p w14:paraId="0CDA9DE1" w14:textId="77777777" w:rsidR="00067D8A" w:rsidRDefault="00067D8A" w:rsidP="00067D8A">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067D8A" w14:paraId="3C67CA76" w14:textId="77777777" w:rsidTr="005A2C6C">
        <w:tc>
          <w:tcPr>
            <w:tcW w:w="3116" w:type="dxa"/>
            <w:shd w:val="clear" w:color="auto" w:fill="000000" w:themeFill="text1"/>
          </w:tcPr>
          <w:p w14:paraId="39E7690D" w14:textId="69371BE4" w:rsidR="00067D8A" w:rsidRDefault="00265014" w:rsidP="005A2C6C">
            <w:pPr>
              <w:jc w:val="center"/>
              <w:rPr>
                <w:lang w:bidi="ar-SA"/>
              </w:rPr>
            </w:pPr>
            <w:r>
              <w:rPr>
                <w:noProof/>
              </w:rPr>
              <w:drawing>
                <wp:inline distT="0" distB="0" distL="0" distR="0" wp14:anchorId="3D5C752E" wp14:editId="02393F1E">
                  <wp:extent cx="952500" cy="952500"/>
                  <wp:effectExtent l="0" t="0" r="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7DB5E6EB" w14:textId="3C2F3CAC" w:rsidR="00067D8A" w:rsidRDefault="00265014" w:rsidP="005A2C6C">
            <w:pPr>
              <w:jc w:val="center"/>
              <w:rPr>
                <w:lang w:bidi="ar-SA"/>
              </w:rPr>
            </w:pPr>
            <w:r>
              <w:rPr>
                <w:noProof/>
              </w:rPr>
              <w:drawing>
                <wp:inline distT="0" distB="0" distL="0" distR="0" wp14:anchorId="1BF5DD96" wp14:editId="4EA21C94">
                  <wp:extent cx="952500" cy="952500"/>
                  <wp:effectExtent l="0" t="0" r="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668C559" w14:textId="64D1E492" w:rsidR="00067D8A" w:rsidRDefault="00265014" w:rsidP="005A2C6C">
            <w:pPr>
              <w:jc w:val="center"/>
              <w:rPr>
                <w:lang w:bidi="ar-SA"/>
              </w:rPr>
            </w:pPr>
            <w:r>
              <w:rPr>
                <w:noProof/>
              </w:rPr>
              <w:drawing>
                <wp:inline distT="0" distB="0" distL="0" distR="0" wp14:anchorId="6FC79510" wp14:editId="5AC8CF9F">
                  <wp:extent cx="952500" cy="952500"/>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067D8A" w:rsidRPr="00062FF2" w14:paraId="412CE93F" w14:textId="77777777" w:rsidTr="005A2C6C">
        <w:tc>
          <w:tcPr>
            <w:tcW w:w="3116" w:type="dxa"/>
            <w:shd w:val="clear" w:color="auto" w:fill="FFFFFF" w:themeFill="background1"/>
          </w:tcPr>
          <w:p w14:paraId="74CEF69E" w14:textId="0B00A69E" w:rsidR="00067D8A" w:rsidRPr="00062FF2" w:rsidRDefault="00265014" w:rsidP="005A2C6C">
            <w:pPr>
              <w:jc w:val="center"/>
              <w:rPr>
                <w:sz w:val="18"/>
                <w:szCs w:val="18"/>
                <w:lang w:bidi="ar-SA"/>
              </w:rPr>
            </w:pPr>
            <w:r w:rsidRPr="00265014">
              <w:rPr>
                <w:sz w:val="18"/>
                <w:szCs w:val="18"/>
                <w:lang w:bidi="ar-SA"/>
              </w:rPr>
              <w:t>NGC6543-20211005UT-501OIII-sum270s-RotCrop.jpg</w:t>
            </w:r>
          </w:p>
        </w:tc>
        <w:tc>
          <w:tcPr>
            <w:tcW w:w="3117" w:type="dxa"/>
            <w:shd w:val="clear" w:color="auto" w:fill="FFFFFF" w:themeFill="background1"/>
          </w:tcPr>
          <w:p w14:paraId="42D7FEDD" w14:textId="2B8C58A2" w:rsidR="00067D8A" w:rsidRPr="00062FF2" w:rsidRDefault="00265014" w:rsidP="005A2C6C">
            <w:pPr>
              <w:jc w:val="center"/>
              <w:rPr>
                <w:sz w:val="18"/>
                <w:szCs w:val="18"/>
                <w:lang w:bidi="ar-SA"/>
              </w:rPr>
            </w:pPr>
            <w:r w:rsidRPr="00265014">
              <w:rPr>
                <w:sz w:val="18"/>
                <w:szCs w:val="18"/>
                <w:lang w:bidi="ar-SA"/>
              </w:rPr>
              <w:t>NGC6543-20211005UT-632OI-sum540s-RotCrop.jpg</w:t>
            </w:r>
          </w:p>
        </w:tc>
        <w:tc>
          <w:tcPr>
            <w:tcW w:w="3117" w:type="dxa"/>
            <w:shd w:val="clear" w:color="auto" w:fill="FFFFFF" w:themeFill="background1"/>
          </w:tcPr>
          <w:p w14:paraId="73593AAD" w14:textId="109738FC" w:rsidR="00067D8A" w:rsidRPr="00062FF2" w:rsidRDefault="00265014" w:rsidP="005A2C6C">
            <w:pPr>
              <w:jc w:val="center"/>
              <w:rPr>
                <w:sz w:val="18"/>
                <w:szCs w:val="18"/>
                <w:lang w:bidi="ar-SA"/>
              </w:rPr>
            </w:pPr>
            <w:r w:rsidRPr="00265014">
              <w:rPr>
                <w:sz w:val="18"/>
                <w:szCs w:val="18"/>
                <w:lang w:bidi="ar-SA"/>
              </w:rPr>
              <w:t>NGC6543-20211005UT-730OII-sum790s-RotCrop.jpg</w:t>
            </w:r>
          </w:p>
        </w:tc>
      </w:tr>
      <w:tr w:rsidR="00067D8A" w14:paraId="1F547185" w14:textId="77777777" w:rsidTr="00265014">
        <w:tc>
          <w:tcPr>
            <w:tcW w:w="3116" w:type="dxa"/>
            <w:shd w:val="clear" w:color="auto" w:fill="000000" w:themeFill="text1"/>
          </w:tcPr>
          <w:p w14:paraId="3A3A919B" w14:textId="436FC0F6" w:rsidR="00067D8A" w:rsidRDefault="00AE349A" w:rsidP="005A2C6C">
            <w:pPr>
              <w:jc w:val="center"/>
              <w:rPr>
                <w:lang w:bidi="ar-SA"/>
              </w:rPr>
            </w:pPr>
            <w:r>
              <w:rPr>
                <w:noProof/>
              </w:rPr>
              <w:drawing>
                <wp:inline distT="0" distB="0" distL="0" distR="0" wp14:anchorId="715FDCB1" wp14:editId="5C1F9A4F">
                  <wp:extent cx="1972310" cy="1972310"/>
                  <wp:effectExtent l="0" t="0" r="8890" b="8890"/>
                  <wp:docPr id="1023" name="Picture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73F0BA7A" w14:textId="52C8A3BD" w:rsidR="00067D8A" w:rsidRDefault="00265014" w:rsidP="00265014">
            <w:pPr>
              <w:jc w:val="center"/>
              <w:rPr>
                <w:lang w:bidi="ar-SA"/>
              </w:rPr>
            </w:pPr>
            <w:r>
              <w:rPr>
                <w:noProof/>
              </w:rPr>
              <w:drawing>
                <wp:inline distT="0" distB="0" distL="0" distR="0" wp14:anchorId="5696A4F0" wp14:editId="0DDC2D75">
                  <wp:extent cx="952500" cy="95250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752ECBFC" w14:textId="109BFEA9" w:rsidR="00067D8A" w:rsidRDefault="00265014" w:rsidP="00265014">
            <w:pPr>
              <w:jc w:val="center"/>
              <w:rPr>
                <w:lang w:bidi="ar-SA"/>
              </w:rPr>
            </w:pPr>
            <w:r>
              <w:rPr>
                <w:noProof/>
              </w:rPr>
              <w:drawing>
                <wp:inline distT="0" distB="0" distL="0" distR="0" wp14:anchorId="46DAF533" wp14:editId="0A55975A">
                  <wp:extent cx="952500" cy="95250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067D8A" w:rsidRPr="00062FF2" w14:paraId="7BB91EC7" w14:textId="77777777" w:rsidTr="005A2C6C">
        <w:tc>
          <w:tcPr>
            <w:tcW w:w="3116" w:type="dxa"/>
            <w:shd w:val="clear" w:color="auto" w:fill="FFFFFF" w:themeFill="background1"/>
          </w:tcPr>
          <w:p w14:paraId="0593AF3F" w14:textId="2233172D" w:rsidR="00067D8A" w:rsidRPr="00062FF2" w:rsidRDefault="00AE349A" w:rsidP="005A2C6C">
            <w:pPr>
              <w:jc w:val="center"/>
              <w:rPr>
                <w:sz w:val="18"/>
                <w:szCs w:val="18"/>
                <w:lang w:bidi="ar-SA"/>
              </w:rPr>
            </w:pPr>
            <w:r w:rsidRPr="00AE349A">
              <w:rPr>
                <w:sz w:val="18"/>
                <w:szCs w:val="18"/>
                <w:lang w:bidi="ar-SA"/>
              </w:rPr>
              <w:t>M27-20211005UT-632OI-sum810s-RotCrop.jpg</w:t>
            </w:r>
          </w:p>
        </w:tc>
        <w:tc>
          <w:tcPr>
            <w:tcW w:w="3117" w:type="dxa"/>
            <w:shd w:val="clear" w:color="auto" w:fill="FFFFFF" w:themeFill="background1"/>
          </w:tcPr>
          <w:p w14:paraId="0DB6B2A5" w14:textId="28B2680D" w:rsidR="00067D8A" w:rsidRPr="00062FF2" w:rsidRDefault="00265014" w:rsidP="005A2C6C">
            <w:pPr>
              <w:jc w:val="center"/>
              <w:rPr>
                <w:sz w:val="18"/>
                <w:szCs w:val="18"/>
                <w:lang w:bidi="ar-SA"/>
              </w:rPr>
            </w:pPr>
            <w:r w:rsidRPr="00265014">
              <w:rPr>
                <w:sz w:val="18"/>
                <w:szCs w:val="18"/>
                <w:lang w:bidi="ar-SA"/>
              </w:rPr>
              <w:t>NGC7009-20211005UT-632OI-sum530s-RotCrop.jpg</w:t>
            </w:r>
          </w:p>
        </w:tc>
        <w:tc>
          <w:tcPr>
            <w:tcW w:w="3117" w:type="dxa"/>
            <w:shd w:val="clear" w:color="auto" w:fill="FFFFFF" w:themeFill="background1"/>
          </w:tcPr>
          <w:p w14:paraId="34F0249B" w14:textId="40CBA2FF" w:rsidR="00067D8A" w:rsidRPr="00062FF2" w:rsidRDefault="00265014" w:rsidP="005A2C6C">
            <w:pPr>
              <w:jc w:val="center"/>
              <w:rPr>
                <w:sz w:val="18"/>
                <w:szCs w:val="18"/>
                <w:lang w:bidi="ar-SA"/>
              </w:rPr>
            </w:pPr>
            <w:r w:rsidRPr="00265014">
              <w:rPr>
                <w:sz w:val="18"/>
                <w:szCs w:val="18"/>
                <w:lang w:bidi="ar-SA"/>
              </w:rPr>
              <w:t>NGC7009-20211005UT-730OII-sum880s-RotCrop.jpg</w:t>
            </w:r>
          </w:p>
        </w:tc>
      </w:tr>
    </w:tbl>
    <w:p w14:paraId="0369FBC5" w14:textId="13EC5ADC" w:rsidR="00FD782E" w:rsidRDefault="00FD782E" w:rsidP="00FD782E">
      <w:pPr>
        <w:rPr>
          <w:lang w:bidi="ar-SA"/>
        </w:rPr>
      </w:pPr>
    </w:p>
    <w:p w14:paraId="6D27B32F" w14:textId="77777777" w:rsidR="00ED35B1" w:rsidRPr="008D7F37" w:rsidRDefault="00ED35B1" w:rsidP="00ED35B1">
      <w:pPr>
        <w:rPr>
          <w:b/>
          <w:bCs/>
          <w:color w:val="0070C0"/>
        </w:rPr>
      </w:pPr>
      <w:r w:rsidRPr="008D7F37">
        <w:rPr>
          <w:b/>
          <w:bCs/>
          <w:color w:val="0070C0"/>
        </w:rPr>
        <w:t xml:space="preserve">Data Disposition: </w:t>
      </w:r>
    </w:p>
    <w:p w14:paraId="27120C22"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A684A24"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0DF14676" w14:textId="77777777" w:rsidR="00ED35B1" w:rsidRDefault="00ED35B1" w:rsidP="00ED35B1"/>
    <w:p w14:paraId="6D66566D" w14:textId="0A0E8FC2" w:rsidR="00FD782E" w:rsidRDefault="00FD782E" w:rsidP="00FD782E">
      <w:pPr>
        <w:rPr>
          <w:lang w:bidi="ar-SA"/>
        </w:rPr>
      </w:pPr>
    </w:p>
    <w:p w14:paraId="6BADB833" w14:textId="77777777" w:rsidR="00FD782E" w:rsidRDefault="00FD782E" w:rsidP="00FD782E">
      <w:pPr>
        <w:rPr>
          <w:lang w:bidi="ar-SA"/>
        </w:rPr>
      </w:pPr>
    </w:p>
    <w:p w14:paraId="264DAB3F" w14:textId="77777777" w:rsidR="005D1DE2" w:rsidRDefault="005D1DE2">
      <w:pPr>
        <w:rPr>
          <w:rFonts w:cs="Arial"/>
          <w:b/>
          <w:bCs/>
          <w:sz w:val="26"/>
          <w:szCs w:val="26"/>
        </w:rPr>
      </w:pPr>
      <w:r>
        <w:br w:type="page"/>
      </w:r>
    </w:p>
    <w:p w14:paraId="1E603149" w14:textId="429A700B" w:rsidR="005D1DE2" w:rsidRPr="00D4326C" w:rsidRDefault="005D1DE2" w:rsidP="005D1DE2">
      <w:pPr>
        <w:pStyle w:val="Heading3"/>
      </w:pPr>
      <w:bookmarkStart w:id="52" w:name="_Toc86521228"/>
      <w:r>
        <w:lastRenderedPageBreak/>
        <w:t xml:space="preserve">2021-Oct-05 </w:t>
      </w:r>
      <w:r w:rsidRPr="00686BCD">
        <w:t>(Oct-06 UT):</w:t>
      </w:r>
      <w:r>
        <w:t xml:space="preserve"> </w:t>
      </w:r>
      <w:r w:rsidRPr="002B2B28">
        <w:t xml:space="preserve"> </w:t>
      </w:r>
      <w:r>
        <w:t>PNe Imaging (NGC6543, M57, M27, NGC7009)</w:t>
      </w:r>
      <w:bookmarkEnd w:id="52"/>
    </w:p>
    <w:p w14:paraId="6B4F7BA2" w14:textId="0347A94C" w:rsidR="005D1DE2" w:rsidRDefault="005D1DE2" w:rsidP="005D1DE2">
      <w:pPr>
        <w:rPr>
          <w:color w:val="808080" w:themeColor="background1" w:themeShade="80"/>
          <w:sz w:val="20"/>
        </w:rPr>
      </w:pPr>
      <w:r>
        <w:rPr>
          <w:color w:val="808080" w:themeColor="background1" w:themeShade="80"/>
          <w:sz w:val="20"/>
        </w:rPr>
        <w:t>Last Updated 10/06/2021</w:t>
      </w:r>
    </w:p>
    <w:p w14:paraId="31F04490" w14:textId="0840A107" w:rsidR="005D1DE2" w:rsidRDefault="005D1DE2" w:rsidP="005D1DE2">
      <w:r>
        <w:t>Transparency was excellent (4.5/5). Seeing was fair (2.5/5).</w:t>
      </w:r>
    </w:p>
    <w:p w14:paraId="6983255F" w14:textId="77777777" w:rsidR="005D1DE2" w:rsidRPr="002C5887" w:rsidRDefault="005D1DE2" w:rsidP="005D1DE2">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5D1DE2" w:rsidRPr="003024C9" w14:paraId="1D612472" w14:textId="77777777" w:rsidTr="005A2C6C">
        <w:trPr>
          <w:trHeight w:val="290"/>
        </w:trPr>
        <w:tc>
          <w:tcPr>
            <w:tcW w:w="810" w:type="dxa"/>
            <w:tcBorders>
              <w:top w:val="single" w:sz="4" w:space="0" w:color="auto"/>
              <w:left w:val="nil"/>
              <w:bottom w:val="single" w:sz="4" w:space="0" w:color="auto"/>
              <w:right w:val="nil"/>
            </w:tcBorders>
            <w:vAlign w:val="center"/>
          </w:tcPr>
          <w:p w14:paraId="673D9E47" w14:textId="77777777" w:rsidR="005D1DE2" w:rsidRPr="003024C9" w:rsidRDefault="005D1DE2" w:rsidP="005A2C6C">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1EDF1CB"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6061D714"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4850E68"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F867417"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042054B3"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675E0F4C"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1E7DC043"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59458229"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5A9F4518"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2B2AA0A2"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2550FE" w:rsidRPr="003024C9" w14:paraId="1C7E6953" w14:textId="77777777" w:rsidTr="00E10012">
        <w:trPr>
          <w:trHeight w:val="290"/>
        </w:trPr>
        <w:tc>
          <w:tcPr>
            <w:tcW w:w="810" w:type="dxa"/>
            <w:tcBorders>
              <w:top w:val="single" w:sz="4" w:space="0" w:color="auto"/>
              <w:left w:val="nil"/>
              <w:bottom w:val="nil"/>
              <w:right w:val="nil"/>
            </w:tcBorders>
            <w:vAlign w:val="center"/>
          </w:tcPr>
          <w:p w14:paraId="32BFE8BB" w14:textId="77777777" w:rsidR="002550FE" w:rsidRPr="003024C9" w:rsidRDefault="002550FE" w:rsidP="00E10012">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single" w:sz="4" w:space="0" w:color="auto"/>
              <w:left w:val="nil"/>
              <w:bottom w:val="nil"/>
              <w:right w:val="nil"/>
            </w:tcBorders>
            <w:shd w:val="clear" w:color="auto" w:fill="auto"/>
            <w:noWrap/>
            <w:vAlign w:val="center"/>
            <w:hideMark/>
          </w:tcPr>
          <w:p w14:paraId="07501412" w14:textId="212394C2"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021-10-06</w:t>
            </w:r>
          </w:p>
        </w:tc>
        <w:tc>
          <w:tcPr>
            <w:tcW w:w="1080" w:type="dxa"/>
            <w:tcBorders>
              <w:top w:val="single" w:sz="4" w:space="0" w:color="auto"/>
              <w:left w:val="nil"/>
              <w:bottom w:val="nil"/>
              <w:right w:val="nil"/>
            </w:tcBorders>
            <w:shd w:val="clear" w:color="auto" w:fill="auto"/>
            <w:noWrap/>
            <w:vAlign w:val="center"/>
            <w:hideMark/>
          </w:tcPr>
          <w:p w14:paraId="261EAA9E" w14:textId="62B51CF7"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01842C18" w14:textId="7F375D5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469C4D24" w14:textId="5F8664E4"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75482F4C" w14:textId="4AACC3F9"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6D4B7E61" w14:textId="1A0CA811"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043C2E2D" w14:textId="59E4621A"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13C42D39" w14:textId="3D657DD8"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540CON</w:t>
            </w:r>
          </w:p>
        </w:tc>
        <w:tc>
          <w:tcPr>
            <w:tcW w:w="778" w:type="dxa"/>
            <w:tcBorders>
              <w:top w:val="single" w:sz="4" w:space="0" w:color="auto"/>
              <w:left w:val="nil"/>
              <w:bottom w:val="nil"/>
              <w:right w:val="nil"/>
            </w:tcBorders>
            <w:shd w:val="clear" w:color="auto" w:fill="auto"/>
            <w:noWrap/>
            <w:vAlign w:val="center"/>
            <w:hideMark/>
          </w:tcPr>
          <w:p w14:paraId="68079203" w14:textId="156C69C5"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057960AC" w14:textId="742D733F"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w:t>
            </w:r>
          </w:p>
        </w:tc>
      </w:tr>
      <w:tr w:rsidR="002550FE" w:rsidRPr="003024C9" w14:paraId="06BEBCAC" w14:textId="77777777" w:rsidTr="00E10012">
        <w:trPr>
          <w:trHeight w:val="290"/>
        </w:trPr>
        <w:tc>
          <w:tcPr>
            <w:tcW w:w="810" w:type="dxa"/>
            <w:tcBorders>
              <w:top w:val="nil"/>
              <w:left w:val="nil"/>
              <w:right w:val="nil"/>
            </w:tcBorders>
            <w:vAlign w:val="center"/>
          </w:tcPr>
          <w:p w14:paraId="389B4987" w14:textId="77777777" w:rsidR="002550FE" w:rsidRPr="003024C9" w:rsidRDefault="002550FE"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hideMark/>
          </w:tcPr>
          <w:p w14:paraId="3860989C" w14:textId="582F2C2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hideMark/>
          </w:tcPr>
          <w:p w14:paraId="6CCB66F8" w14:textId="079BDCCD"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523A312D" w14:textId="1ACA3545"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1D7D7992" w14:textId="3E47E97C"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71AD90EE" w14:textId="736328E7"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2A9DF1D3" w14:textId="30D874BC"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852ECC5" w14:textId="3FB71D74"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7051EF1F" w14:textId="4ABFF2A2"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647CNT</w:t>
            </w:r>
          </w:p>
        </w:tc>
        <w:tc>
          <w:tcPr>
            <w:tcW w:w="778" w:type="dxa"/>
            <w:tcBorders>
              <w:top w:val="nil"/>
              <w:left w:val="nil"/>
              <w:right w:val="nil"/>
            </w:tcBorders>
            <w:shd w:val="clear" w:color="auto" w:fill="auto"/>
            <w:noWrap/>
            <w:vAlign w:val="center"/>
            <w:hideMark/>
          </w:tcPr>
          <w:p w14:paraId="124F62E3" w14:textId="6F4CF3C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0A91643A" w14:textId="3CB5C2DE"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70</w:t>
            </w:r>
          </w:p>
        </w:tc>
      </w:tr>
      <w:tr w:rsidR="00F962F6" w:rsidRPr="003024C9" w14:paraId="694BE57F" w14:textId="77777777" w:rsidTr="00E10012">
        <w:trPr>
          <w:trHeight w:val="290"/>
        </w:trPr>
        <w:tc>
          <w:tcPr>
            <w:tcW w:w="810" w:type="dxa"/>
            <w:tcBorders>
              <w:top w:val="nil"/>
              <w:left w:val="nil"/>
              <w:bottom w:val="nil"/>
              <w:right w:val="nil"/>
            </w:tcBorders>
            <w:vAlign w:val="center"/>
          </w:tcPr>
          <w:p w14:paraId="5E58BD6B" w14:textId="0C77F891" w:rsidR="00F962F6" w:rsidRPr="003024C9" w:rsidRDefault="00F962F6"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hideMark/>
          </w:tcPr>
          <w:p w14:paraId="0D678EC9" w14:textId="2BAA798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bottom w:val="nil"/>
              <w:right w:val="nil"/>
            </w:tcBorders>
            <w:shd w:val="clear" w:color="auto" w:fill="auto"/>
            <w:noWrap/>
            <w:vAlign w:val="center"/>
            <w:hideMark/>
          </w:tcPr>
          <w:p w14:paraId="58DD717C" w14:textId="37538FD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4257924A" w14:textId="0E4A458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3493FE78" w14:textId="683557B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2C96166A" w14:textId="17AC773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14E6ABAA" w14:textId="3C354AA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0545359" w14:textId="164F4F91"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6E0E7F2E" w14:textId="14F0ED4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hideMark/>
          </w:tcPr>
          <w:p w14:paraId="3D31FFAC" w14:textId="3CADAF3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422A3BFB" w14:textId="0F9DF88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100</w:t>
            </w:r>
          </w:p>
        </w:tc>
      </w:tr>
      <w:tr w:rsidR="00F962F6" w:rsidRPr="003024C9" w14:paraId="4744E10E" w14:textId="77777777" w:rsidTr="00E10012">
        <w:trPr>
          <w:trHeight w:val="290"/>
        </w:trPr>
        <w:tc>
          <w:tcPr>
            <w:tcW w:w="810" w:type="dxa"/>
            <w:tcBorders>
              <w:top w:val="nil"/>
              <w:left w:val="nil"/>
              <w:bottom w:val="nil"/>
              <w:right w:val="nil"/>
            </w:tcBorders>
            <w:vAlign w:val="center"/>
          </w:tcPr>
          <w:p w14:paraId="1FB026C2" w14:textId="2DCFD3C0"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tcPr>
          <w:p w14:paraId="43CBB05A" w14:textId="4D58889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bottom w:val="nil"/>
              <w:right w:val="nil"/>
            </w:tcBorders>
            <w:shd w:val="clear" w:color="auto" w:fill="auto"/>
            <w:noWrap/>
            <w:vAlign w:val="center"/>
          </w:tcPr>
          <w:p w14:paraId="7839384B" w14:textId="543DE32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4631A003" w14:textId="7E8290C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78D47C36" w14:textId="0059551C"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0AAE1DC1" w14:textId="14E6FA1B"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54B82B96" w14:textId="62CF6B0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86CF55B" w14:textId="30D4E042"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470D720F" w14:textId="70040EF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730OII</w:t>
            </w:r>
          </w:p>
        </w:tc>
        <w:tc>
          <w:tcPr>
            <w:tcW w:w="778" w:type="dxa"/>
            <w:tcBorders>
              <w:top w:val="nil"/>
              <w:left w:val="nil"/>
              <w:bottom w:val="nil"/>
              <w:right w:val="nil"/>
            </w:tcBorders>
            <w:shd w:val="clear" w:color="auto" w:fill="auto"/>
            <w:noWrap/>
            <w:vAlign w:val="center"/>
          </w:tcPr>
          <w:p w14:paraId="69DD86A8" w14:textId="77CCC2D1"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7283D9BB" w14:textId="08ABF06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560</w:t>
            </w:r>
          </w:p>
        </w:tc>
      </w:tr>
      <w:tr w:rsidR="00F962F6" w:rsidRPr="003024C9" w14:paraId="7860E685" w14:textId="77777777" w:rsidTr="00E10012">
        <w:trPr>
          <w:trHeight w:val="290"/>
        </w:trPr>
        <w:tc>
          <w:tcPr>
            <w:tcW w:w="810" w:type="dxa"/>
            <w:tcBorders>
              <w:top w:val="nil"/>
              <w:left w:val="nil"/>
              <w:right w:val="nil"/>
            </w:tcBorders>
            <w:vAlign w:val="center"/>
          </w:tcPr>
          <w:p w14:paraId="387AB552" w14:textId="77E1A247"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568ADF75" w14:textId="10A61C2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28AB6F16" w14:textId="548BF42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53D161D4" w14:textId="0353FD4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2A2DCC2" w14:textId="47B870F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CFBB0AD" w14:textId="67C86E2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3EB5D183" w14:textId="6E01073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6033614F" w14:textId="0329E75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2E2901EC" w14:textId="05B30FC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540CON</w:t>
            </w:r>
          </w:p>
        </w:tc>
        <w:tc>
          <w:tcPr>
            <w:tcW w:w="778" w:type="dxa"/>
            <w:tcBorders>
              <w:top w:val="nil"/>
              <w:left w:val="nil"/>
              <w:right w:val="nil"/>
            </w:tcBorders>
            <w:shd w:val="clear" w:color="auto" w:fill="auto"/>
            <w:noWrap/>
            <w:vAlign w:val="center"/>
          </w:tcPr>
          <w:p w14:paraId="763B75A0" w14:textId="4D84E845"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621C727C" w14:textId="78D128C7"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90</w:t>
            </w:r>
          </w:p>
        </w:tc>
      </w:tr>
      <w:tr w:rsidR="00F962F6" w:rsidRPr="003024C9" w14:paraId="3F35D771" w14:textId="77777777" w:rsidTr="00E10012">
        <w:trPr>
          <w:trHeight w:val="290"/>
        </w:trPr>
        <w:tc>
          <w:tcPr>
            <w:tcW w:w="810" w:type="dxa"/>
            <w:tcBorders>
              <w:top w:val="nil"/>
              <w:left w:val="nil"/>
              <w:right w:val="nil"/>
            </w:tcBorders>
            <w:vAlign w:val="center"/>
          </w:tcPr>
          <w:p w14:paraId="648D16E1" w14:textId="261B7EF9"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13B3ABD4" w14:textId="0B164EC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6ED3A1AE" w14:textId="71DA200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7EE7CDB" w14:textId="580CB68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338C616" w14:textId="7AC2C27C"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13FC61" w14:textId="1CAC1BC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1DC5EC88" w14:textId="11B1E67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4D0FE856" w14:textId="70E3999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7650F74B" w14:textId="6688AD7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647CNT</w:t>
            </w:r>
          </w:p>
        </w:tc>
        <w:tc>
          <w:tcPr>
            <w:tcW w:w="778" w:type="dxa"/>
            <w:tcBorders>
              <w:top w:val="nil"/>
              <w:left w:val="nil"/>
              <w:right w:val="nil"/>
            </w:tcBorders>
            <w:shd w:val="clear" w:color="auto" w:fill="auto"/>
            <w:noWrap/>
            <w:vAlign w:val="center"/>
          </w:tcPr>
          <w:p w14:paraId="1B2BE019" w14:textId="2474A10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7D40EFA0" w14:textId="2953473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w:t>
            </w:r>
          </w:p>
        </w:tc>
      </w:tr>
      <w:tr w:rsidR="00324A02" w:rsidRPr="003024C9" w14:paraId="14568F63" w14:textId="77777777" w:rsidTr="00E10012">
        <w:trPr>
          <w:trHeight w:val="290"/>
        </w:trPr>
        <w:tc>
          <w:tcPr>
            <w:tcW w:w="810" w:type="dxa"/>
            <w:tcBorders>
              <w:top w:val="nil"/>
              <w:left w:val="nil"/>
              <w:right w:val="nil"/>
            </w:tcBorders>
            <w:vAlign w:val="center"/>
          </w:tcPr>
          <w:p w14:paraId="46374E2B" w14:textId="45CDB573" w:rsidR="00324A02" w:rsidRDefault="00324A02"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tcPr>
          <w:p w14:paraId="52BE9565" w14:textId="054A4FDD"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7476325C" w14:textId="0EE68E5B"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7576D81F" w14:textId="3DEFEDF5"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6B4E2242" w14:textId="3888B2FC"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2F8527B4" w14:textId="6F47455C"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2250E342" w14:textId="1C3CD622"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42B1DAA" w14:textId="64EF85A1"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551DCF8F" w14:textId="53E662EE"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632OI</w:t>
            </w:r>
          </w:p>
        </w:tc>
        <w:tc>
          <w:tcPr>
            <w:tcW w:w="778" w:type="dxa"/>
            <w:tcBorders>
              <w:top w:val="nil"/>
              <w:left w:val="nil"/>
              <w:right w:val="nil"/>
            </w:tcBorders>
            <w:shd w:val="clear" w:color="auto" w:fill="auto"/>
            <w:noWrap/>
            <w:vAlign w:val="center"/>
          </w:tcPr>
          <w:p w14:paraId="73B081C1" w14:textId="486E1E73"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56EBD07" w14:textId="43930163"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1660</w:t>
            </w:r>
          </w:p>
        </w:tc>
      </w:tr>
      <w:tr w:rsidR="005D1DE2" w:rsidRPr="003024C9" w14:paraId="46049856" w14:textId="77777777" w:rsidTr="00E10012">
        <w:trPr>
          <w:trHeight w:val="290"/>
        </w:trPr>
        <w:tc>
          <w:tcPr>
            <w:tcW w:w="810" w:type="dxa"/>
            <w:tcBorders>
              <w:top w:val="nil"/>
              <w:left w:val="nil"/>
              <w:bottom w:val="single" w:sz="4" w:space="0" w:color="auto"/>
              <w:right w:val="nil"/>
            </w:tcBorders>
            <w:vAlign w:val="center"/>
          </w:tcPr>
          <w:p w14:paraId="3878769A" w14:textId="77777777" w:rsidR="005D1DE2" w:rsidRDefault="005D1DE2"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bottom w:val="single" w:sz="4" w:space="0" w:color="auto"/>
              <w:right w:val="nil"/>
            </w:tcBorders>
            <w:shd w:val="clear" w:color="auto" w:fill="auto"/>
            <w:noWrap/>
            <w:vAlign w:val="center"/>
          </w:tcPr>
          <w:p w14:paraId="006AB63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bottom w:val="single" w:sz="4" w:space="0" w:color="auto"/>
              <w:right w:val="nil"/>
            </w:tcBorders>
            <w:shd w:val="clear" w:color="auto" w:fill="auto"/>
            <w:noWrap/>
            <w:vAlign w:val="center"/>
          </w:tcPr>
          <w:p w14:paraId="18DCD4F1"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6AE1D22E"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74490FA1"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31E97EB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65AEE342"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01513E5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24D1172D"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730OI</w:t>
            </w:r>
          </w:p>
        </w:tc>
        <w:tc>
          <w:tcPr>
            <w:tcW w:w="778" w:type="dxa"/>
            <w:tcBorders>
              <w:top w:val="nil"/>
              <w:left w:val="nil"/>
              <w:bottom w:val="single" w:sz="4" w:space="0" w:color="auto"/>
              <w:right w:val="nil"/>
            </w:tcBorders>
            <w:shd w:val="clear" w:color="auto" w:fill="auto"/>
            <w:noWrap/>
            <w:vAlign w:val="center"/>
          </w:tcPr>
          <w:p w14:paraId="0472DA17"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52560EF"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880</w:t>
            </w:r>
          </w:p>
        </w:tc>
      </w:tr>
    </w:tbl>
    <w:p w14:paraId="395505CA" w14:textId="77777777" w:rsidR="005D1DE2" w:rsidRDefault="005D1DE2" w:rsidP="005D1DE2">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5D1DE2" w14:paraId="08877322" w14:textId="77777777" w:rsidTr="005A2C6C">
        <w:tc>
          <w:tcPr>
            <w:tcW w:w="3116" w:type="dxa"/>
            <w:shd w:val="clear" w:color="auto" w:fill="000000" w:themeFill="text1"/>
          </w:tcPr>
          <w:p w14:paraId="0DCBFB77" w14:textId="115C0A53" w:rsidR="005D1DE2" w:rsidRDefault="005D1DE2" w:rsidP="005A2C6C">
            <w:pPr>
              <w:jc w:val="center"/>
              <w:rPr>
                <w:lang w:bidi="ar-SA"/>
              </w:rPr>
            </w:pPr>
            <w:r>
              <w:rPr>
                <w:noProof/>
              </w:rPr>
              <w:drawing>
                <wp:inline distT="0" distB="0" distL="0" distR="0" wp14:anchorId="17C05153" wp14:editId="54490BF1">
                  <wp:extent cx="952500" cy="952500"/>
                  <wp:effectExtent l="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657AB8FA" w14:textId="52347EEA" w:rsidR="005D1DE2" w:rsidRDefault="005D1DE2" w:rsidP="005A2C6C">
            <w:pPr>
              <w:jc w:val="center"/>
              <w:rPr>
                <w:lang w:bidi="ar-SA"/>
              </w:rPr>
            </w:pPr>
            <w:r>
              <w:rPr>
                <w:noProof/>
              </w:rPr>
              <w:drawing>
                <wp:inline distT="0" distB="0" distL="0" distR="0" wp14:anchorId="29FF79F7" wp14:editId="76631549">
                  <wp:extent cx="952500" cy="952500"/>
                  <wp:effectExtent l="0" t="0" r="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0174A3A" w14:textId="15FB9C52" w:rsidR="005D1DE2" w:rsidRDefault="005D1DE2" w:rsidP="005A2C6C">
            <w:pPr>
              <w:jc w:val="center"/>
              <w:rPr>
                <w:lang w:bidi="ar-SA"/>
              </w:rPr>
            </w:pPr>
            <w:r>
              <w:rPr>
                <w:noProof/>
              </w:rPr>
              <w:drawing>
                <wp:inline distT="0" distB="0" distL="0" distR="0" wp14:anchorId="1E80D8AF" wp14:editId="706CB8D4">
                  <wp:extent cx="952500" cy="9525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5D1DE2" w:rsidRPr="00062FF2" w14:paraId="237BCB8D" w14:textId="77777777" w:rsidTr="005A2C6C">
        <w:tc>
          <w:tcPr>
            <w:tcW w:w="3116" w:type="dxa"/>
            <w:shd w:val="clear" w:color="auto" w:fill="FFFFFF" w:themeFill="background1"/>
          </w:tcPr>
          <w:p w14:paraId="4F588D95" w14:textId="0E2A7A7F" w:rsidR="005D1DE2" w:rsidRPr="00062FF2" w:rsidRDefault="005D1DE2" w:rsidP="005A2C6C">
            <w:pPr>
              <w:jc w:val="center"/>
              <w:rPr>
                <w:sz w:val="18"/>
                <w:szCs w:val="18"/>
                <w:lang w:bidi="ar-SA"/>
              </w:rPr>
            </w:pPr>
            <w:r w:rsidRPr="005D1DE2">
              <w:rPr>
                <w:sz w:val="18"/>
                <w:szCs w:val="18"/>
                <w:lang w:bidi="ar-SA"/>
              </w:rPr>
              <w:t>NGC6543-20211006UT-647CNTsum270sec-Flattened-RotCrop.jpg</w:t>
            </w:r>
          </w:p>
        </w:tc>
        <w:tc>
          <w:tcPr>
            <w:tcW w:w="3117" w:type="dxa"/>
            <w:shd w:val="clear" w:color="auto" w:fill="FFFFFF" w:themeFill="background1"/>
          </w:tcPr>
          <w:p w14:paraId="133C69BE" w14:textId="4FCD8C1D" w:rsidR="005D1DE2" w:rsidRPr="00062FF2" w:rsidRDefault="005D1DE2" w:rsidP="005A2C6C">
            <w:pPr>
              <w:jc w:val="center"/>
              <w:rPr>
                <w:sz w:val="18"/>
                <w:szCs w:val="18"/>
                <w:lang w:bidi="ar-SA"/>
              </w:rPr>
            </w:pPr>
            <w:r w:rsidRPr="005D1DE2">
              <w:rPr>
                <w:sz w:val="18"/>
                <w:szCs w:val="18"/>
                <w:lang w:bidi="ar-SA"/>
              </w:rPr>
              <w:t>NGC6543-20211006UT-540CNTsum280sec-Flattened-RotCrop.jpg</w:t>
            </w:r>
          </w:p>
        </w:tc>
        <w:tc>
          <w:tcPr>
            <w:tcW w:w="3117" w:type="dxa"/>
            <w:shd w:val="clear" w:color="auto" w:fill="FFFFFF" w:themeFill="background1"/>
          </w:tcPr>
          <w:p w14:paraId="0FB164FC" w14:textId="05C928F0" w:rsidR="005D1DE2" w:rsidRPr="00062FF2" w:rsidRDefault="005D1DE2" w:rsidP="005A2C6C">
            <w:pPr>
              <w:jc w:val="center"/>
              <w:rPr>
                <w:sz w:val="18"/>
                <w:szCs w:val="18"/>
                <w:lang w:bidi="ar-SA"/>
              </w:rPr>
            </w:pPr>
            <w:r w:rsidRPr="005D1DE2">
              <w:rPr>
                <w:sz w:val="18"/>
                <w:szCs w:val="18"/>
                <w:lang w:bidi="ar-SA"/>
              </w:rPr>
              <w:t>M57-20211006UT-730OII-sum1560sec-Flattened-RotCrop.jpg</w:t>
            </w:r>
          </w:p>
        </w:tc>
      </w:tr>
      <w:tr w:rsidR="00C9735D" w14:paraId="3E5F1C40" w14:textId="77777777" w:rsidTr="005A2C6C">
        <w:tc>
          <w:tcPr>
            <w:tcW w:w="3116" w:type="dxa"/>
            <w:shd w:val="clear" w:color="auto" w:fill="000000" w:themeFill="text1"/>
          </w:tcPr>
          <w:p w14:paraId="1EFF4561" w14:textId="77777777" w:rsidR="00C9735D" w:rsidRDefault="00C9735D" w:rsidP="005A2C6C">
            <w:pPr>
              <w:jc w:val="center"/>
              <w:rPr>
                <w:lang w:bidi="ar-SA"/>
              </w:rPr>
            </w:pPr>
            <w:r>
              <w:rPr>
                <w:noProof/>
              </w:rPr>
              <w:drawing>
                <wp:inline distT="0" distB="0" distL="0" distR="0" wp14:anchorId="4BD25CA6" wp14:editId="60392505">
                  <wp:extent cx="952500" cy="952500"/>
                  <wp:effectExtent l="0" t="0" r="0" b="0"/>
                  <wp:docPr id="561" name="Picture 561" descr="A picture containing white,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Picture 561" descr="A picture containing white, plant&#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42155369" w14:textId="77777777" w:rsidR="00C9735D" w:rsidRDefault="00C9735D" w:rsidP="005A2C6C">
            <w:pPr>
              <w:jc w:val="center"/>
              <w:rPr>
                <w:lang w:bidi="ar-SA"/>
              </w:rPr>
            </w:pPr>
            <w:r>
              <w:rPr>
                <w:noProof/>
              </w:rPr>
              <w:drawing>
                <wp:inline distT="0" distB="0" distL="0" distR="0" wp14:anchorId="0B4E0D0F" wp14:editId="4C579C90">
                  <wp:extent cx="952500" cy="952500"/>
                  <wp:effectExtent l="0" t="0" r="0" b="0"/>
                  <wp:docPr id="562" name="Picture 562" descr="A close 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Picture 562" descr="A close up of a person's eye&#10;&#10;Description automatically generated with low confidence"/>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472DAD53" w14:textId="77777777" w:rsidR="00C9735D" w:rsidRDefault="00C9735D" w:rsidP="005A2C6C">
            <w:pPr>
              <w:jc w:val="center"/>
              <w:rPr>
                <w:lang w:bidi="ar-SA"/>
              </w:rPr>
            </w:pPr>
            <w:r>
              <w:rPr>
                <w:noProof/>
              </w:rPr>
              <w:drawing>
                <wp:inline distT="0" distB="0" distL="0" distR="0" wp14:anchorId="581E2F48" wp14:editId="1908B75F">
                  <wp:extent cx="952500" cy="952500"/>
                  <wp:effectExtent l="0" t="0" r="0" b="0"/>
                  <wp:docPr id="563" name="Picture 563"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Picture 563" descr="A picture containing star, outdoor object, night sky&#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C9735D" w:rsidRPr="00062FF2" w14:paraId="2D485ADB" w14:textId="77777777" w:rsidTr="005A2C6C">
        <w:tc>
          <w:tcPr>
            <w:tcW w:w="3116" w:type="dxa"/>
            <w:shd w:val="clear" w:color="auto" w:fill="FFFFFF" w:themeFill="background1"/>
          </w:tcPr>
          <w:p w14:paraId="61CB8795" w14:textId="77777777" w:rsidR="00C9735D" w:rsidRPr="00062FF2" w:rsidRDefault="00C9735D" w:rsidP="005A2C6C">
            <w:pPr>
              <w:jc w:val="center"/>
              <w:rPr>
                <w:sz w:val="18"/>
                <w:szCs w:val="18"/>
                <w:lang w:bidi="ar-SA"/>
              </w:rPr>
            </w:pPr>
            <w:r w:rsidRPr="00F37BE4">
              <w:rPr>
                <w:sz w:val="18"/>
                <w:szCs w:val="18"/>
                <w:lang w:bidi="ar-SA"/>
              </w:rPr>
              <w:t>M57-20211006UT-647CNT-sum280sec-Flattened-RotCrop.jpg</w:t>
            </w:r>
          </w:p>
        </w:tc>
        <w:tc>
          <w:tcPr>
            <w:tcW w:w="3117" w:type="dxa"/>
            <w:shd w:val="clear" w:color="auto" w:fill="FFFFFF" w:themeFill="background1"/>
          </w:tcPr>
          <w:p w14:paraId="581D5225" w14:textId="77777777" w:rsidR="00C9735D" w:rsidRPr="00062FF2" w:rsidRDefault="00C9735D" w:rsidP="005A2C6C">
            <w:pPr>
              <w:jc w:val="center"/>
              <w:rPr>
                <w:sz w:val="18"/>
                <w:szCs w:val="18"/>
                <w:lang w:bidi="ar-SA"/>
              </w:rPr>
            </w:pPr>
            <w:r w:rsidRPr="00C9735D">
              <w:rPr>
                <w:sz w:val="18"/>
                <w:szCs w:val="18"/>
                <w:lang w:bidi="ar-SA"/>
              </w:rPr>
              <w:t>M57-20211006UT-632OI-sum1100sec-Flattened-RotCrop.jpg</w:t>
            </w:r>
          </w:p>
        </w:tc>
        <w:tc>
          <w:tcPr>
            <w:tcW w:w="3117" w:type="dxa"/>
            <w:shd w:val="clear" w:color="auto" w:fill="FFFFFF" w:themeFill="background1"/>
          </w:tcPr>
          <w:p w14:paraId="77E5284F" w14:textId="77777777" w:rsidR="00C9735D" w:rsidRPr="00062FF2" w:rsidRDefault="00C9735D" w:rsidP="005A2C6C">
            <w:pPr>
              <w:jc w:val="center"/>
              <w:rPr>
                <w:sz w:val="18"/>
                <w:szCs w:val="18"/>
                <w:lang w:bidi="ar-SA"/>
              </w:rPr>
            </w:pPr>
            <w:r w:rsidRPr="00C9735D">
              <w:rPr>
                <w:sz w:val="18"/>
                <w:szCs w:val="18"/>
                <w:lang w:bidi="ar-SA"/>
              </w:rPr>
              <w:t>M57-20211006UT-540CNT-sum290sec-Flattened-RotCrop.jpg</w:t>
            </w:r>
          </w:p>
        </w:tc>
      </w:tr>
      <w:tr w:rsidR="005D1DE2" w14:paraId="093A5C2F" w14:textId="77777777" w:rsidTr="005A2C6C">
        <w:tc>
          <w:tcPr>
            <w:tcW w:w="3116" w:type="dxa"/>
            <w:shd w:val="clear" w:color="auto" w:fill="000000" w:themeFill="text1"/>
          </w:tcPr>
          <w:p w14:paraId="5F3C95F2" w14:textId="6EF9E25E" w:rsidR="005D1DE2" w:rsidRDefault="00324A02" w:rsidP="005A2C6C">
            <w:pPr>
              <w:jc w:val="center"/>
              <w:rPr>
                <w:lang w:bidi="ar-SA"/>
              </w:rPr>
            </w:pPr>
            <w:r>
              <w:rPr>
                <w:noProof/>
              </w:rPr>
              <w:drawing>
                <wp:inline distT="0" distB="0" distL="0" distR="0" wp14:anchorId="036E300E" wp14:editId="35363EF6">
                  <wp:extent cx="1972945" cy="1972945"/>
                  <wp:effectExtent l="0" t="0" r="8255" b="825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vAlign w:val="center"/>
          </w:tcPr>
          <w:p w14:paraId="325147D2" w14:textId="543BACC8" w:rsidR="005D1DE2" w:rsidRDefault="00324A02" w:rsidP="005A2C6C">
            <w:pPr>
              <w:jc w:val="center"/>
              <w:rPr>
                <w:lang w:bidi="ar-SA"/>
              </w:rPr>
            </w:pPr>
            <w:r>
              <w:rPr>
                <w:noProof/>
              </w:rPr>
              <w:drawing>
                <wp:inline distT="0" distB="0" distL="0" distR="0" wp14:anchorId="10605312" wp14:editId="5A5F87EB">
                  <wp:extent cx="952500" cy="95250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733D1422" w14:textId="1237CF87" w:rsidR="005D1DE2" w:rsidRDefault="005D1DE2" w:rsidP="005A2C6C">
            <w:pPr>
              <w:jc w:val="center"/>
              <w:rPr>
                <w:lang w:bidi="ar-SA"/>
              </w:rPr>
            </w:pPr>
          </w:p>
        </w:tc>
      </w:tr>
      <w:tr w:rsidR="00324A02" w:rsidRPr="00062FF2" w14:paraId="326B6C30" w14:textId="77777777" w:rsidTr="005A2C6C">
        <w:tc>
          <w:tcPr>
            <w:tcW w:w="3116" w:type="dxa"/>
            <w:shd w:val="clear" w:color="auto" w:fill="FFFFFF" w:themeFill="background1"/>
          </w:tcPr>
          <w:p w14:paraId="1EEF260E" w14:textId="19FB32F5" w:rsidR="00324A02" w:rsidRPr="00062FF2" w:rsidRDefault="00324A02" w:rsidP="00324A02">
            <w:pPr>
              <w:jc w:val="center"/>
              <w:rPr>
                <w:sz w:val="18"/>
                <w:szCs w:val="18"/>
                <w:lang w:bidi="ar-SA"/>
              </w:rPr>
            </w:pPr>
            <w:r w:rsidRPr="00AE66DC">
              <w:rPr>
                <w:sz w:val="18"/>
                <w:szCs w:val="18"/>
                <w:lang w:bidi="ar-SA"/>
              </w:rPr>
              <w:t>M27-20211006UT-632OI-sum1660s-Flattened-RotCrop.jpg</w:t>
            </w:r>
          </w:p>
        </w:tc>
        <w:tc>
          <w:tcPr>
            <w:tcW w:w="3117" w:type="dxa"/>
            <w:shd w:val="clear" w:color="auto" w:fill="FFFFFF" w:themeFill="background1"/>
          </w:tcPr>
          <w:p w14:paraId="5793BCA7" w14:textId="553E1873" w:rsidR="00324A02" w:rsidRPr="00062FF2" w:rsidRDefault="00324A02" w:rsidP="00324A02">
            <w:pPr>
              <w:jc w:val="center"/>
              <w:rPr>
                <w:sz w:val="18"/>
                <w:szCs w:val="18"/>
                <w:lang w:bidi="ar-SA"/>
              </w:rPr>
            </w:pPr>
            <w:r w:rsidRPr="00324A02">
              <w:rPr>
                <w:sz w:val="18"/>
                <w:szCs w:val="18"/>
                <w:lang w:bidi="ar-SA"/>
              </w:rPr>
              <w:t>NGC7009-20211006UT-632OI-sum1690sec-Flattened-RotCrop.jpg</w:t>
            </w:r>
          </w:p>
        </w:tc>
        <w:tc>
          <w:tcPr>
            <w:tcW w:w="3117" w:type="dxa"/>
            <w:shd w:val="clear" w:color="auto" w:fill="FFFFFF" w:themeFill="background1"/>
          </w:tcPr>
          <w:p w14:paraId="59B93D24" w14:textId="5DE72397" w:rsidR="00324A02" w:rsidRPr="00062FF2" w:rsidRDefault="00324A02" w:rsidP="00324A02">
            <w:pPr>
              <w:jc w:val="center"/>
              <w:rPr>
                <w:sz w:val="18"/>
                <w:szCs w:val="18"/>
                <w:lang w:bidi="ar-SA"/>
              </w:rPr>
            </w:pPr>
          </w:p>
        </w:tc>
      </w:tr>
    </w:tbl>
    <w:p w14:paraId="5E224CAB" w14:textId="77777777" w:rsidR="005D1DE2" w:rsidRDefault="005D1DE2" w:rsidP="005D1DE2">
      <w:pPr>
        <w:rPr>
          <w:lang w:bidi="ar-SA"/>
        </w:rPr>
      </w:pPr>
    </w:p>
    <w:p w14:paraId="7C28C83F" w14:textId="77777777" w:rsidR="00ED35B1" w:rsidRPr="008D7F37" w:rsidRDefault="00ED35B1" w:rsidP="00ED35B1">
      <w:pPr>
        <w:rPr>
          <w:b/>
          <w:bCs/>
          <w:color w:val="0070C0"/>
        </w:rPr>
      </w:pPr>
      <w:r w:rsidRPr="008D7F37">
        <w:rPr>
          <w:b/>
          <w:bCs/>
          <w:color w:val="0070C0"/>
        </w:rPr>
        <w:t xml:space="preserve">Data Disposition: </w:t>
      </w:r>
    </w:p>
    <w:p w14:paraId="43971F9C"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7A46DEE"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4C847F1E" w14:textId="49A85AA4" w:rsidR="00702844" w:rsidRPr="00D4326C" w:rsidRDefault="00702844" w:rsidP="00702844">
      <w:pPr>
        <w:pStyle w:val="Heading3"/>
      </w:pPr>
      <w:bookmarkStart w:id="53" w:name="_Toc86521229"/>
      <w:r>
        <w:lastRenderedPageBreak/>
        <w:t xml:space="preserve">2021-Oct-09 (Oct-10 UT): </w:t>
      </w:r>
      <w:r w:rsidRPr="002B2B28">
        <w:t xml:space="preserve"> </w:t>
      </w:r>
      <w:r>
        <w:t>PNe (M27) and Galaxy (NGC6946) Imaging</w:t>
      </w:r>
      <w:bookmarkEnd w:id="53"/>
      <w:r>
        <w:t xml:space="preserve"> </w:t>
      </w:r>
    </w:p>
    <w:p w14:paraId="120D7F43" w14:textId="4C2F78B1" w:rsidR="00702844" w:rsidRDefault="00702844" w:rsidP="00702844">
      <w:pPr>
        <w:rPr>
          <w:color w:val="808080" w:themeColor="background1" w:themeShade="80"/>
          <w:sz w:val="20"/>
        </w:rPr>
      </w:pPr>
      <w:r>
        <w:rPr>
          <w:color w:val="808080" w:themeColor="background1" w:themeShade="80"/>
          <w:sz w:val="20"/>
        </w:rPr>
        <w:t>Last Updated 10/10/2021</w:t>
      </w:r>
    </w:p>
    <w:p w14:paraId="2AD7ED41" w14:textId="77777777" w:rsidR="00702844" w:rsidRDefault="00702844" w:rsidP="00702844"/>
    <w:p w14:paraId="38B5AE21" w14:textId="3707E57D" w:rsidR="00702844" w:rsidRDefault="00702844" w:rsidP="00702844">
      <w:r>
        <w:t>Transparency was good (3.5/5) – a few tiny patches of thin cumulous. Seeing was fair (2.5/5).</w:t>
      </w:r>
    </w:p>
    <w:p w14:paraId="28399BC3" w14:textId="43A9F941" w:rsidR="00702844" w:rsidRDefault="00702844">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D46972" w:rsidRPr="003024C9" w14:paraId="520097B5" w14:textId="77777777" w:rsidTr="00B10D86">
        <w:trPr>
          <w:trHeight w:val="290"/>
        </w:trPr>
        <w:tc>
          <w:tcPr>
            <w:tcW w:w="810" w:type="dxa"/>
            <w:tcBorders>
              <w:top w:val="single" w:sz="4" w:space="0" w:color="auto"/>
              <w:left w:val="nil"/>
              <w:bottom w:val="single" w:sz="4" w:space="0" w:color="auto"/>
              <w:right w:val="nil"/>
            </w:tcBorders>
            <w:vAlign w:val="center"/>
          </w:tcPr>
          <w:p w14:paraId="32B2871F" w14:textId="77777777" w:rsidR="00D46972" w:rsidRPr="003024C9" w:rsidRDefault="00D46972"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05F67F8A"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5C878B5A"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56F9DAB4"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4A48118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49D4E4E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075E0D4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3E2FCF02"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4B254961"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707CFD48"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060D9458"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B17868" w:rsidRPr="003024C9" w14:paraId="1C4AE32E" w14:textId="77777777" w:rsidTr="00E10012">
        <w:trPr>
          <w:trHeight w:val="290"/>
        </w:trPr>
        <w:tc>
          <w:tcPr>
            <w:tcW w:w="810" w:type="dxa"/>
            <w:tcBorders>
              <w:top w:val="single" w:sz="4" w:space="0" w:color="auto"/>
              <w:left w:val="nil"/>
              <w:bottom w:val="nil"/>
              <w:right w:val="nil"/>
            </w:tcBorders>
            <w:vAlign w:val="center"/>
          </w:tcPr>
          <w:p w14:paraId="7BC8ED3E" w14:textId="3F731785"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single" w:sz="4" w:space="0" w:color="auto"/>
              <w:left w:val="nil"/>
              <w:bottom w:val="nil"/>
              <w:right w:val="nil"/>
            </w:tcBorders>
            <w:shd w:val="clear" w:color="auto" w:fill="auto"/>
            <w:noWrap/>
            <w:vAlign w:val="center"/>
            <w:hideMark/>
          </w:tcPr>
          <w:p w14:paraId="66425257" w14:textId="6DB0B6A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single" w:sz="4" w:space="0" w:color="auto"/>
              <w:left w:val="nil"/>
              <w:bottom w:val="nil"/>
              <w:right w:val="nil"/>
            </w:tcBorders>
            <w:shd w:val="clear" w:color="auto" w:fill="auto"/>
            <w:noWrap/>
            <w:vAlign w:val="center"/>
            <w:hideMark/>
          </w:tcPr>
          <w:p w14:paraId="195DC653" w14:textId="7A1F71D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3D8E1526" w14:textId="398B621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0ECE3916" w14:textId="0C3A9E8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1870B226" w14:textId="4B09874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366F1547" w14:textId="1A8FA9F8"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5E90047B" w14:textId="63A497F6"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5608CBA8" w14:textId="47EF56D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56HIA</w:t>
            </w:r>
          </w:p>
        </w:tc>
        <w:tc>
          <w:tcPr>
            <w:tcW w:w="778" w:type="dxa"/>
            <w:tcBorders>
              <w:top w:val="single" w:sz="4" w:space="0" w:color="auto"/>
              <w:left w:val="nil"/>
              <w:bottom w:val="nil"/>
              <w:right w:val="nil"/>
            </w:tcBorders>
            <w:shd w:val="clear" w:color="auto" w:fill="auto"/>
            <w:noWrap/>
            <w:vAlign w:val="center"/>
            <w:hideMark/>
          </w:tcPr>
          <w:p w14:paraId="2A79D83B" w14:textId="5810114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1F690E00" w14:textId="4D04ED12"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500</w:t>
            </w:r>
          </w:p>
        </w:tc>
      </w:tr>
      <w:tr w:rsidR="00B17868" w:rsidRPr="003024C9" w14:paraId="35594A59" w14:textId="77777777" w:rsidTr="00E10012">
        <w:trPr>
          <w:trHeight w:val="290"/>
        </w:trPr>
        <w:tc>
          <w:tcPr>
            <w:tcW w:w="810" w:type="dxa"/>
            <w:tcBorders>
              <w:top w:val="nil"/>
              <w:left w:val="nil"/>
              <w:right w:val="nil"/>
            </w:tcBorders>
            <w:vAlign w:val="center"/>
          </w:tcPr>
          <w:p w14:paraId="7FFA12A1" w14:textId="0C3DAEAB"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hideMark/>
          </w:tcPr>
          <w:p w14:paraId="37A9B029" w14:textId="3073E87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right w:val="nil"/>
            </w:tcBorders>
            <w:shd w:val="clear" w:color="auto" w:fill="auto"/>
            <w:noWrap/>
            <w:vAlign w:val="center"/>
            <w:hideMark/>
          </w:tcPr>
          <w:p w14:paraId="03D7F089" w14:textId="4728160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0E3370DE" w14:textId="0544E82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667DB7DB" w14:textId="6BE0C24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00034A25" w14:textId="6737876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19400B0A" w14:textId="4363D031"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48F44ECF" w14:textId="3C28114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5F802A22" w14:textId="1BC02E5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72SII</w:t>
            </w:r>
          </w:p>
        </w:tc>
        <w:tc>
          <w:tcPr>
            <w:tcW w:w="778" w:type="dxa"/>
            <w:tcBorders>
              <w:top w:val="nil"/>
              <w:left w:val="nil"/>
              <w:right w:val="nil"/>
            </w:tcBorders>
            <w:shd w:val="clear" w:color="auto" w:fill="auto"/>
            <w:noWrap/>
            <w:vAlign w:val="center"/>
            <w:hideMark/>
          </w:tcPr>
          <w:p w14:paraId="52DD5515" w14:textId="6F0DE693"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015F4B4" w14:textId="363528C9"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280</w:t>
            </w:r>
          </w:p>
        </w:tc>
      </w:tr>
      <w:tr w:rsidR="00B17868" w:rsidRPr="003024C9" w14:paraId="39BD6D2C" w14:textId="77777777" w:rsidTr="00E10012">
        <w:trPr>
          <w:trHeight w:val="290"/>
        </w:trPr>
        <w:tc>
          <w:tcPr>
            <w:tcW w:w="810" w:type="dxa"/>
            <w:tcBorders>
              <w:top w:val="nil"/>
              <w:left w:val="nil"/>
              <w:right w:val="nil"/>
            </w:tcBorders>
            <w:vAlign w:val="center"/>
          </w:tcPr>
          <w:p w14:paraId="3D861192" w14:textId="458B5857"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5B5CF4B1" w14:textId="6E115DA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right w:val="nil"/>
            </w:tcBorders>
            <w:shd w:val="clear" w:color="auto" w:fill="auto"/>
            <w:noWrap/>
            <w:vAlign w:val="center"/>
            <w:hideMark/>
          </w:tcPr>
          <w:p w14:paraId="1823FE4C" w14:textId="114069A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37DF74D7" w14:textId="31CB53A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12921DAC" w14:textId="0F6577B3"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0A89007E" w14:textId="21E7A0E1"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44E48D4F" w14:textId="5FF5C176"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F0DD7A2" w14:textId="440EE05B"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211623B7" w14:textId="6ED6A31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550CLR</w:t>
            </w:r>
          </w:p>
        </w:tc>
        <w:tc>
          <w:tcPr>
            <w:tcW w:w="778" w:type="dxa"/>
            <w:tcBorders>
              <w:top w:val="nil"/>
              <w:left w:val="nil"/>
              <w:right w:val="nil"/>
            </w:tcBorders>
            <w:shd w:val="clear" w:color="auto" w:fill="auto"/>
            <w:noWrap/>
            <w:vAlign w:val="center"/>
            <w:hideMark/>
          </w:tcPr>
          <w:p w14:paraId="6964F05B" w14:textId="22D8188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6065BAD5" w14:textId="54955EB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213</w:t>
            </w:r>
          </w:p>
        </w:tc>
      </w:tr>
      <w:tr w:rsidR="00B17868" w:rsidRPr="003024C9" w14:paraId="00628C86" w14:textId="77777777" w:rsidTr="00E10012">
        <w:trPr>
          <w:trHeight w:val="290"/>
        </w:trPr>
        <w:tc>
          <w:tcPr>
            <w:tcW w:w="810" w:type="dxa"/>
            <w:tcBorders>
              <w:top w:val="nil"/>
              <w:left w:val="nil"/>
              <w:bottom w:val="single" w:sz="4" w:space="0" w:color="auto"/>
              <w:right w:val="nil"/>
            </w:tcBorders>
            <w:vAlign w:val="center"/>
          </w:tcPr>
          <w:p w14:paraId="33120B20" w14:textId="0B768C8B" w:rsidR="00B17868" w:rsidRDefault="00B17868" w:rsidP="00E1001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tcPr>
          <w:p w14:paraId="564191CE" w14:textId="5635AEE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bottom w:val="single" w:sz="4" w:space="0" w:color="auto"/>
              <w:right w:val="nil"/>
            </w:tcBorders>
            <w:shd w:val="clear" w:color="auto" w:fill="auto"/>
            <w:noWrap/>
            <w:vAlign w:val="center"/>
          </w:tcPr>
          <w:p w14:paraId="2C837B1B" w14:textId="049A5F29"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4B168A88" w14:textId="33A01A15"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3ACD6770" w14:textId="6E4AC152"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7505F9F8" w14:textId="791F95C8"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01538779" w14:textId="6DBD9D64"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7C80E17A" w14:textId="646630C5"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7757122F" w14:textId="5DB6075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56HIA</w:t>
            </w:r>
          </w:p>
        </w:tc>
        <w:tc>
          <w:tcPr>
            <w:tcW w:w="778" w:type="dxa"/>
            <w:tcBorders>
              <w:top w:val="nil"/>
              <w:left w:val="nil"/>
              <w:bottom w:val="single" w:sz="4" w:space="0" w:color="auto"/>
              <w:right w:val="nil"/>
            </w:tcBorders>
            <w:shd w:val="clear" w:color="auto" w:fill="auto"/>
            <w:noWrap/>
            <w:vAlign w:val="center"/>
          </w:tcPr>
          <w:p w14:paraId="62618D08" w14:textId="26BF48B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536C64C4" w14:textId="5D1A9454"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90</w:t>
            </w:r>
          </w:p>
        </w:tc>
      </w:tr>
    </w:tbl>
    <w:p w14:paraId="78A5AED0" w14:textId="7A21365F" w:rsidR="00702844" w:rsidRDefault="00702844">
      <w:pPr>
        <w:rPr>
          <w:lang w:bidi="ar-SA"/>
        </w:rPr>
      </w:pPr>
    </w:p>
    <w:p w14:paraId="672FE008" w14:textId="77777777" w:rsidR="00D46972" w:rsidRDefault="00D46972">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702844" w14:paraId="16F4FAE9" w14:textId="77777777" w:rsidTr="00702844">
        <w:trPr>
          <w:jc w:val="center"/>
        </w:trPr>
        <w:tc>
          <w:tcPr>
            <w:tcW w:w="3116" w:type="dxa"/>
            <w:shd w:val="clear" w:color="auto" w:fill="000000" w:themeFill="text1"/>
          </w:tcPr>
          <w:p w14:paraId="2CF62FA2" w14:textId="77777777" w:rsidR="00702844" w:rsidRDefault="00702844" w:rsidP="00B10D86">
            <w:pPr>
              <w:jc w:val="center"/>
              <w:rPr>
                <w:lang w:bidi="ar-SA"/>
              </w:rPr>
            </w:pPr>
            <w:r>
              <w:rPr>
                <w:noProof/>
              </w:rPr>
              <w:drawing>
                <wp:inline distT="0" distB="0" distL="0" distR="0" wp14:anchorId="3195F88F" wp14:editId="616D51C6">
                  <wp:extent cx="1972310" cy="1972310"/>
                  <wp:effectExtent l="0" t="0" r="8890" b="8890"/>
                  <wp:docPr id="234" name="Picture 234" descr="A black and white image of a plan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A black and white image of a planet&#10;&#10;Description automatically generated with low confidence"/>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7B8E2381" w14:textId="77777777" w:rsidR="00702844" w:rsidRDefault="00702844" w:rsidP="00B10D86">
            <w:pPr>
              <w:jc w:val="center"/>
              <w:rPr>
                <w:lang w:bidi="ar-SA"/>
              </w:rPr>
            </w:pPr>
            <w:r>
              <w:rPr>
                <w:noProof/>
              </w:rPr>
              <w:drawing>
                <wp:inline distT="0" distB="0" distL="0" distR="0" wp14:anchorId="39E7123D" wp14:editId="70B38AEB">
                  <wp:extent cx="1972945" cy="1972945"/>
                  <wp:effectExtent l="0" t="0" r="8255" b="8255"/>
                  <wp:docPr id="235" name="Picture 235" descr="Stars and galaxies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Stars and galaxies in space&#10;&#10;Description automatically generated with medium confidence"/>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702844" w:rsidRPr="00062FF2" w14:paraId="61AFD547" w14:textId="77777777" w:rsidTr="00702844">
        <w:trPr>
          <w:jc w:val="center"/>
        </w:trPr>
        <w:tc>
          <w:tcPr>
            <w:tcW w:w="3116" w:type="dxa"/>
            <w:shd w:val="clear" w:color="auto" w:fill="FFFFFF" w:themeFill="background1"/>
          </w:tcPr>
          <w:p w14:paraId="4F4A779D" w14:textId="77777777" w:rsidR="00702844" w:rsidRPr="00062FF2" w:rsidRDefault="00702844" w:rsidP="00B10D86">
            <w:pPr>
              <w:jc w:val="center"/>
              <w:rPr>
                <w:sz w:val="18"/>
                <w:szCs w:val="18"/>
                <w:lang w:bidi="ar-SA"/>
              </w:rPr>
            </w:pPr>
            <w:r w:rsidRPr="00702844">
              <w:rPr>
                <w:sz w:val="18"/>
                <w:szCs w:val="18"/>
                <w:lang w:bidi="ar-SA"/>
              </w:rPr>
              <w:t>M27-20211010UT-656HIA-sum500s-RotCrop.jpg</w:t>
            </w:r>
          </w:p>
        </w:tc>
        <w:tc>
          <w:tcPr>
            <w:tcW w:w="3117" w:type="dxa"/>
            <w:shd w:val="clear" w:color="auto" w:fill="FFFFFF" w:themeFill="background1"/>
          </w:tcPr>
          <w:p w14:paraId="76DB99FF" w14:textId="77777777" w:rsidR="00702844" w:rsidRPr="00062FF2" w:rsidRDefault="00702844" w:rsidP="00B10D86">
            <w:pPr>
              <w:jc w:val="center"/>
              <w:rPr>
                <w:sz w:val="18"/>
                <w:szCs w:val="18"/>
                <w:lang w:bidi="ar-SA"/>
              </w:rPr>
            </w:pPr>
            <w:r w:rsidRPr="00702844">
              <w:rPr>
                <w:sz w:val="18"/>
                <w:szCs w:val="18"/>
                <w:lang w:bidi="ar-SA"/>
              </w:rPr>
              <w:t>M27-20211010UT-672SII-sum1280s-RotCrop.jpg</w:t>
            </w:r>
          </w:p>
        </w:tc>
      </w:tr>
      <w:tr w:rsidR="00702844" w14:paraId="43AB2DBD" w14:textId="77777777" w:rsidTr="00702844">
        <w:trPr>
          <w:jc w:val="center"/>
        </w:trPr>
        <w:tc>
          <w:tcPr>
            <w:tcW w:w="3116" w:type="dxa"/>
            <w:shd w:val="clear" w:color="auto" w:fill="000000" w:themeFill="text1"/>
          </w:tcPr>
          <w:p w14:paraId="0648CEBA" w14:textId="34A2120E" w:rsidR="00702844" w:rsidRDefault="00702844" w:rsidP="00B10D86">
            <w:pPr>
              <w:jc w:val="center"/>
              <w:rPr>
                <w:lang w:bidi="ar-SA"/>
              </w:rPr>
            </w:pPr>
            <w:r>
              <w:rPr>
                <w:noProof/>
              </w:rPr>
              <w:drawing>
                <wp:inline distT="0" distB="0" distL="0" distR="0" wp14:anchorId="785BB723" wp14:editId="280DCDEF">
                  <wp:extent cx="1972310" cy="1972310"/>
                  <wp:effectExtent l="0" t="0" r="8890"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322F7257" w14:textId="1C7CCECD" w:rsidR="00702844" w:rsidRDefault="00702844" w:rsidP="00B10D86">
            <w:pPr>
              <w:jc w:val="center"/>
              <w:rPr>
                <w:lang w:bidi="ar-SA"/>
              </w:rPr>
            </w:pPr>
            <w:r>
              <w:rPr>
                <w:noProof/>
              </w:rPr>
              <w:drawing>
                <wp:inline distT="0" distB="0" distL="0" distR="0" wp14:anchorId="1B546660" wp14:editId="734AED41">
                  <wp:extent cx="1972945" cy="1972945"/>
                  <wp:effectExtent l="0" t="0" r="8255"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702844" w:rsidRPr="00062FF2" w14:paraId="59171D92" w14:textId="77777777" w:rsidTr="00702844">
        <w:trPr>
          <w:jc w:val="center"/>
        </w:trPr>
        <w:tc>
          <w:tcPr>
            <w:tcW w:w="3116" w:type="dxa"/>
            <w:shd w:val="clear" w:color="auto" w:fill="FFFFFF" w:themeFill="background1"/>
          </w:tcPr>
          <w:p w14:paraId="190681FB" w14:textId="32198196" w:rsidR="00702844" w:rsidRPr="00062FF2" w:rsidRDefault="00702844" w:rsidP="00B10D86">
            <w:pPr>
              <w:jc w:val="center"/>
              <w:rPr>
                <w:sz w:val="18"/>
                <w:szCs w:val="18"/>
                <w:lang w:bidi="ar-SA"/>
              </w:rPr>
            </w:pPr>
            <w:r w:rsidRPr="00702844">
              <w:rPr>
                <w:sz w:val="18"/>
                <w:szCs w:val="18"/>
                <w:lang w:bidi="ar-SA"/>
              </w:rPr>
              <w:t>NGC6946-20211010UT-550OPNX-sum1213sec-RotCrop.jpg</w:t>
            </w:r>
          </w:p>
        </w:tc>
        <w:tc>
          <w:tcPr>
            <w:tcW w:w="3117" w:type="dxa"/>
            <w:shd w:val="clear" w:color="auto" w:fill="FFFFFF" w:themeFill="background1"/>
          </w:tcPr>
          <w:p w14:paraId="29B53740" w14:textId="0D6FAF50" w:rsidR="00702844" w:rsidRPr="00062FF2" w:rsidRDefault="00702844" w:rsidP="00B10D86">
            <w:pPr>
              <w:jc w:val="center"/>
              <w:rPr>
                <w:sz w:val="18"/>
                <w:szCs w:val="18"/>
                <w:lang w:bidi="ar-SA"/>
              </w:rPr>
            </w:pPr>
            <w:r w:rsidRPr="00702844">
              <w:rPr>
                <w:sz w:val="18"/>
                <w:szCs w:val="18"/>
                <w:lang w:bidi="ar-SA"/>
              </w:rPr>
              <w:t>NGC6946-20211010UT-656HIA-sum290sec-RotCrop.jpg</w:t>
            </w:r>
          </w:p>
        </w:tc>
      </w:tr>
    </w:tbl>
    <w:p w14:paraId="6496BFCC" w14:textId="10A55A2B" w:rsidR="00702844" w:rsidRDefault="00702844">
      <w:pPr>
        <w:rPr>
          <w:lang w:bidi="ar-SA"/>
        </w:rPr>
      </w:pPr>
    </w:p>
    <w:p w14:paraId="47B263F0" w14:textId="03CBCDC8" w:rsidR="004176F6" w:rsidRDefault="004176F6">
      <w:pPr>
        <w:rPr>
          <w:lang w:bidi="ar-SA"/>
        </w:rPr>
      </w:pPr>
      <w:r>
        <w:rPr>
          <w:lang w:bidi="ar-SA"/>
        </w:rPr>
        <w:t>NOTES:</w:t>
      </w:r>
    </w:p>
    <w:p w14:paraId="385EDD3B" w14:textId="429855B9" w:rsidR="004176F6" w:rsidRDefault="004176F6" w:rsidP="004176F6">
      <w:pPr>
        <w:pStyle w:val="ListParagraph"/>
        <w:numPr>
          <w:ilvl w:val="0"/>
          <w:numId w:val="9"/>
        </w:numPr>
        <w:rPr>
          <w:lang w:bidi="ar-SA"/>
        </w:rPr>
      </w:pPr>
      <w:r>
        <w:rPr>
          <w:lang w:bidi="ar-SA"/>
        </w:rPr>
        <w:t xml:space="preserve">First, I was unable to unscrew the problematic filter cell for the 630OI filter from the CFW8 filter wheel carousel.  </w:t>
      </w:r>
      <w:r w:rsidR="006B52EA">
        <w:rPr>
          <w:lang w:bidi="ar-SA"/>
        </w:rPr>
        <w:t>I ended up taking out the filter itself, and using it as an OPN filter (OPNX since it wasn’t truly an open slot – it still had the cell slightly reducing the aperture).</w:t>
      </w:r>
    </w:p>
    <w:p w14:paraId="2B55A963" w14:textId="044FEEFA" w:rsidR="006B52EA" w:rsidRDefault="006B52EA" w:rsidP="004176F6">
      <w:pPr>
        <w:pStyle w:val="ListParagraph"/>
        <w:numPr>
          <w:ilvl w:val="0"/>
          <w:numId w:val="9"/>
        </w:numPr>
        <w:rPr>
          <w:lang w:bidi="ar-SA"/>
        </w:rPr>
      </w:pPr>
      <w:r>
        <w:rPr>
          <w:lang w:bidi="ar-SA"/>
        </w:rPr>
        <w:t>A quick test of the 1000NIR imaging on M27 showed no signal for 10 seconds so I gave up for the time being</w:t>
      </w:r>
    </w:p>
    <w:p w14:paraId="3CA2364B" w14:textId="14FECBA7" w:rsidR="004176F6" w:rsidRDefault="004176F6" w:rsidP="004176F6">
      <w:pPr>
        <w:pStyle w:val="ListParagraph"/>
        <w:numPr>
          <w:ilvl w:val="0"/>
          <w:numId w:val="9"/>
        </w:numPr>
        <w:rPr>
          <w:lang w:bidi="ar-SA"/>
        </w:rPr>
      </w:pPr>
      <w:r>
        <w:rPr>
          <w:lang w:bidi="ar-SA"/>
        </w:rPr>
        <w:lastRenderedPageBreak/>
        <w:t>I spent a lot of time trying to get guiding working for NGC6946. I</w:t>
      </w:r>
      <w:r w:rsidR="006B52EA">
        <w:rPr>
          <w:lang w:bidi="ar-SA"/>
        </w:rPr>
        <w:t>t</w:t>
      </w:r>
      <w:r>
        <w:rPr>
          <w:lang w:bidi="ar-SA"/>
        </w:rPr>
        <w:t xml:space="preserve"> worked fair at best for the 550OPNX filter</w:t>
      </w:r>
      <w:r w:rsidR="006B52EA">
        <w:rPr>
          <w:lang w:bidi="ar-SA"/>
        </w:rPr>
        <w:t>. I adjusted just about every parameter you can in MaximDL and in the hand controller. Better guiding was accomplished with training at 0.5 x sidereal and actual guiding at 0.2-0.3 x sidereal. There was a lot of jumping around in the telescope DEC axis (image x-axis). I now believe that this was due to inability in the SBIG physical relay box to send accurate, short signals for guiding at this focal length. (This may also have been a problem with the Losmandy GM-8!</w:t>
      </w:r>
      <w:r w:rsidR="00043A3D">
        <w:rPr>
          <w:lang w:bidi="ar-SA"/>
        </w:rPr>
        <w:t xml:space="preserve"> Supporting evidence is the long running fact that commanding moves manually from MaximDL has been problematic, sometimes getting no move at all.</w:t>
      </w:r>
      <w:r w:rsidR="006B52EA">
        <w:rPr>
          <w:lang w:bidi="ar-SA"/>
        </w:rPr>
        <w:t xml:space="preserve">) I need to try controlling the guiding from the ST-4 port </w:t>
      </w:r>
      <w:r w:rsidR="006B52EA">
        <w:rPr>
          <w:i/>
          <w:iCs/>
          <w:lang w:bidi="ar-SA"/>
        </w:rPr>
        <w:t>without</w:t>
      </w:r>
      <w:r w:rsidR="006B52EA">
        <w:rPr>
          <w:lang w:bidi="ar-SA"/>
        </w:rPr>
        <w:t xml:space="preserve"> the relay box next time.</w:t>
      </w:r>
      <w:r w:rsidR="00043A3D">
        <w:rPr>
          <w:lang w:bidi="ar-SA"/>
        </w:rPr>
        <w:t xml:space="preserve"> </w:t>
      </w:r>
    </w:p>
    <w:p w14:paraId="173E3779" w14:textId="77777777" w:rsidR="004176F6" w:rsidRDefault="004176F6">
      <w:pPr>
        <w:rPr>
          <w:lang w:bidi="ar-SA"/>
        </w:rPr>
      </w:pPr>
    </w:p>
    <w:p w14:paraId="3280EFC0" w14:textId="21B0D092" w:rsidR="00702844" w:rsidRPr="00EA59CE" w:rsidRDefault="006A7E62">
      <w:pPr>
        <w:rPr>
          <w:b/>
          <w:bCs/>
          <w:lang w:bidi="ar-SA"/>
        </w:rPr>
      </w:pPr>
      <w:r w:rsidRPr="00EA59CE">
        <w:rPr>
          <w:b/>
          <w:bCs/>
          <w:lang w:bidi="ar-SA"/>
        </w:rPr>
        <w:t>Plans for 20211011UT follow-up:</w:t>
      </w:r>
    </w:p>
    <w:p w14:paraId="66838116" w14:textId="12F9725F" w:rsidR="006A7E62" w:rsidRDefault="006A7E62" w:rsidP="006A7E62">
      <w:pPr>
        <w:pStyle w:val="ListParagraph"/>
        <w:numPr>
          <w:ilvl w:val="0"/>
          <w:numId w:val="8"/>
        </w:numPr>
        <w:rPr>
          <w:lang w:bidi="ar-SA"/>
        </w:rPr>
      </w:pPr>
      <w:r>
        <w:rPr>
          <w:lang w:bidi="ar-SA"/>
        </w:rPr>
        <w:t>M57 – 672SII (a bit</w:t>
      </w:r>
      <w:r w:rsidR="004176F6">
        <w:rPr>
          <w:lang w:bidi="ar-SA"/>
        </w:rPr>
        <w:t>, 300s?</w:t>
      </w:r>
      <w:r>
        <w:rPr>
          <w:lang w:bidi="ar-SA"/>
        </w:rPr>
        <w:t>), 647CNT</w:t>
      </w:r>
      <w:r w:rsidR="004176F6">
        <w:rPr>
          <w:lang w:bidi="ar-SA"/>
        </w:rPr>
        <w:t xml:space="preserve"> (300s)</w:t>
      </w:r>
      <w:r>
        <w:rPr>
          <w:lang w:bidi="ar-SA"/>
        </w:rPr>
        <w:t>, and1000NIR</w:t>
      </w:r>
      <w:r w:rsidR="004176F6">
        <w:rPr>
          <w:lang w:bidi="ar-SA"/>
        </w:rPr>
        <w:t xml:space="preserve"> (1200s)</w:t>
      </w:r>
    </w:p>
    <w:p w14:paraId="48A53AB6" w14:textId="1130EADC" w:rsidR="006A7E62" w:rsidRDefault="006A7E62" w:rsidP="006A7E62">
      <w:pPr>
        <w:pStyle w:val="ListParagraph"/>
        <w:numPr>
          <w:ilvl w:val="0"/>
          <w:numId w:val="8"/>
        </w:numPr>
        <w:rPr>
          <w:lang w:bidi="ar-SA"/>
        </w:rPr>
      </w:pPr>
      <w:r>
        <w:rPr>
          <w:lang w:bidi="ar-SA"/>
        </w:rPr>
        <w:t>M27 – 672SII (</w:t>
      </w:r>
      <w:r w:rsidR="004176F6">
        <w:rPr>
          <w:lang w:bidi="ar-SA"/>
        </w:rPr>
        <w:t>1200s) and 1000NIR (test, maybe 600s)</w:t>
      </w:r>
    </w:p>
    <w:p w14:paraId="1CAEA1C9" w14:textId="019193AE" w:rsidR="004176F6" w:rsidRDefault="004176F6" w:rsidP="006A7E62">
      <w:pPr>
        <w:pStyle w:val="ListParagraph"/>
        <w:numPr>
          <w:ilvl w:val="0"/>
          <w:numId w:val="8"/>
        </w:numPr>
        <w:rPr>
          <w:lang w:bidi="ar-SA"/>
        </w:rPr>
      </w:pPr>
      <w:r>
        <w:rPr>
          <w:lang w:bidi="ar-SA"/>
        </w:rPr>
        <w:t>NGC7009 – 672SII (600s) and 1000NIR (test, maybe 600s)</w:t>
      </w:r>
    </w:p>
    <w:p w14:paraId="6BAF2390" w14:textId="0DD78B0F" w:rsidR="004176F6" w:rsidRDefault="004176F6" w:rsidP="004176F6">
      <w:pPr>
        <w:pStyle w:val="ListParagraph"/>
        <w:numPr>
          <w:ilvl w:val="0"/>
          <w:numId w:val="8"/>
        </w:numPr>
        <w:rPr>
          <w:lang w:bidi="ar-SA"/>
        </w:rPr>
      </w:pPr>
      <w:r>
        <w:rPr>
          <w:lang w:bidi="ar-SA"/>
        </w:rPr>
        <w:t>NGC6826 – 672SII (600s) and 1000NIR (test, maybe 600s)</w:t>
      </w:r>
    </w:p>
    <w:p w14:paraId="20FE6A36" w14:textId="5347CD05" w:rsidR="00043A3D" w:rsidRDefault="00043A3D" w:rsidP="004176F6">
      <w:pPr>
        <w:pStyle w:val="ListParagraph"/>
        <w:numPr>
          <w:ilvl w:val="0"/>
          <w:numId w:val="8"/>
        </w:numPr>
        <w:rPr>
          <w:lang w:bidi="ar-SA"/>
        </w:rPr>
      </w:pPr>
      <w:r>
        <w:rPr>
          <w:lang w:bidi="ar-SA"/>
        </w:rPr>
        <w:t>Try guiding on NGC6946 again, but without the relay box. Try also with H-alpha, but better focused than last night.</w:t>
      </w:r>
    </w:p>
    <w:p w14:paraId="48DB3C26" w14:textId="712BC678" w:rsidR="004176F6" w:rsidRDefault="004176F6" w:rsidP="004176F6">
      <w:pPr>
        <w:rPr>
          <w:lang w:bidi="ar-SA"/>
        </w:rPr>
      </w:pPr>
    </w:p>
    <w:p w14:paraId="734F7EE5" w14:textId="77777777" w:rsidR="00ED35B1" w:rsidRPr="008D7F37" w:rsidRDefault="00ED35B1" w:rsidP="00ED35B1">
      <w:pPr>
        <w:rPr>
          <w:b/>
          <w:bCs/>
          <w:color w:val="0070C0"/>
        </w:rPr>
      </w:pPr>
      <w:r w:rsidRPr="008D7F37">
        <w:rPr>
          <w:b/>
          <w:bCs/>
          <w:color w:val="0070C0"/>
        </w:rPr>
        <w:t xml:space="preserve">Data Disposition: </w:t>
      </w:r>
    </w:p>
    <w:p w14:paraId="4BC3FEBE"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9109A10"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4CF325E3" w14:textId="77777777" w:rsidR="00ED35B1" w:rsidRDefault="00ED35B1" w:rsidP="00ED35B1"/>
    <w:p w14:paraId="3769DCFC" w14:textId="77777777" w:rsidR="00ED35B1" w:rsidRDefault="00ED35B1" w:rsidP="004176F6">
      <w:pPr>
        <w:rPr>
          <w:lang w:bidi="ar-SA"/>
        </w:rPr>
      </w:pPr>
    </w:p>
    <w:p w14:paraId="22D44C95" w14:textId="458AA507" w:rsidR="006A7E62" w:rsidRDefault="006A7E62">
      <w:pPr>
        <w:rPr>
          <w:lang w:bidi="ar-SA"/>
        </w:rPr>
      </w:pPr>
    </w:p>
    <w:p w14:paraId="7A885297" w14:textId="77777777" w:rsidR="001C70C3" w:rsidRDefault="001C70C3">
      <w:pPr>
        <w:rPr>
          <w:rFonts w:cs="Arial"/>
          <w:b/>
          <w:bCs/>
          <w:sz w:val="26"/>
          <w:szCs w:val="26"/>
        </w:rPr>
      </w:pPr>
      <w:r>
        <w:br w:type="page"/>
      </w:r>
    </w:p>
    <w:p w14:paraId="47A4C581" w14:textId="5DB56518" w:rsidR="001515BF" w:rsidRPr="00D4326C" w:rsidRDefault="001515BF" w:rsidP="001515BF">
      <w:pPr>
        <w:pStyle w:val="Heading3"/>
      </w:pPr>
      <w:bookmarkStart w:id="54" w:name="_Toc86521230"/>
      <w:r>
        <w:lastRenderedPageBreak/>
        <w:t xml:space="preserve">2021-Oct-10 (Oct-11 UT): </w:t>
      </w:r>
      <w:r w:rsidRPr="002B2B28">
        <w:t xml:space="preserve"> </w:t>
      </w:r>
      <w:r>
        <w:t>PNe (</w:t>
      </w:r>
      <w:r w:rsidR="00B64098">
        <w:t>M57, NGC6543</w:t>
      </w:r>
      <w:r>
        <w:t>) and Galaxy (NGC6946) Imaging</w:t>
      </w:r>
      <w:bookmarkEnd w:id="54"/>
      <w:r>
        <w:t xml:space="preserve"> </w:t>
      </w:r>
    </w:p>
    <w:p w14:paraId="1739B49E" w14:textId="77777777" w:rsidR="001515BF" w:rsidRDefault="001515BF" w:rsidP="001515BF">
      <w:pPr>
        <w:rPr>
          <w:color w:val="808080" w:themeColor="background1" w:themeShade="80"/>
          <w:sz w:val="20"/>
        </w:rPr>
      </w:pPr>
      <w:r>
        <w:rPr>
          <w:color w:val="808080" w:themeColor="background1" w:themeShade="80"/>
          <w:sz w:val="20"/>
        </w:rPr>
        <w:t>Last Updated 10/10/2021</w:t>
      </w:r>
    </w:p>
    <w:p w14:paraId="7F4ABD61" w14:textId="73F9967D" w:rsidR="001515BF" w:rsidRPr="00D8009D" w:rsidRDefault="001515BF" w:rsidP="001515BF">
      <w:r w:rsidRPr="00D8009D">
        <w:t xml:space="preserve">Transparency was </w:t>
      </w:r>
      <w:r w:rsidR="00E100A8" w:rsidRPr="00D8009D">
        <w:t>poor</w:t>
      </w:r>
      <w:r w:rsidRPr="00D8009D">
        <w:t xml:space="preserve"> (</w:t>
      </w:r>
      <w:r w:rsidR="00E100A8" w:rsidRPr="00D8009D">
        <w:t>1.0</w:t>
      </w:r>
      <w:r w:rsidRPr="00D8009D">
        <w:t xml:space="preserve">/5) </w:t>
      </w:r>
      <w:r w:rsidR="00E100A8" w:rsidRPr="00D8009D">
        <w:t>initially with lots of scattered small cumulous and higher cirrus</w:t>
      </w:r>
      <w:r w:rsidRPr="00D8009D">
        <w:t>.</w:t>
      </w:r>
      <w:r w:rsidR="00E100A8" w:rsidRPr="00D8009D">
        <w:t xml:space="preserve"> Later (for NGC6946) it cleared and transparency became good (3/5).</w:t>
      </w:r>
      <w:r w:rsidRPr="00D8009D">
        <w:t xml:space="preserve"> Seeing was fair (2.5/5).</w:t>
      </w:r>
    </w:p>
    <w:p w14:paraId="71503C1B" w14:textId="77777777" w:rsidR="001515BF" w:rsidRDefault="001515BF" w:rsidP="001515BF">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E57691" w:rsidRPr="003024C9" w14:paraId="78B7A156" w14:textId="77777777" w:rsidTr="00B10D86">
        <w:trPr>
          <w:trHeight w:val="290"/>
        </w:trPr>
        <w:tc>
          <w:tcPr>
            <w:tcW w:w="810" w:type="dxa"/>
            <w:tcBorders>
              <w:top w:val="single" w:sz="4" w:space="0" w:color="auto"/>
              <w:left w:val="nil"/>
              <w:bottom w:val="single" w:sz="4" w:space="0" w:color="auto"/>
              <w:right w:val="nil"/>
            </w:tcBorders>
            <w:vAlign w:val="center"/>
          </w:tcPr>
          <w:p w14:paraId="71090869" w14:textId="77777777" w:rsidR="00E57691" w:rsidRPr="003024C9" w:rsidRDefault="00E57691"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02949358"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18E5395D"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CD66693"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3829F250"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3C41C9E5"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42EB201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513A3020"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4055107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1A64B09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23D68BA3"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E57691" w:rsidRPr="003024C9" w14:paraId="6405179C" w14:textId="77777777" w:rsidTr="00E57691">
        <w:trPr>
          <w:trHeight w:val="290"/>
        </w:trPr>
        <w:tc>
          <w:tcPr>
            <w:tcW w:w="810" w:type="dxa"/>
            <w:tcBorders>
              <w:top w:val="single" w:sz="4" w:space="0" w:color="auto"/>
              <w:left w:val="nil"/>
              <w:bottom w:val="nil"/>
              <w:right w:val="nil"/>
            </w:tcBorders>
            <w:vAlign w:val="center"/>
          </w:tcPr>
          <w:p w14:paraId="37B55821" w14:textId="1119D99B"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4302B571" w14:textId="4D96793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single" w:sz="4" w:space="0" w:color="auto"/>
              <w:left w:val="nil"/>
              <w:bottom w:val="nil"/>
              <w:right w:val="nil"/>
            </w:tcBorders>
            <w:shd w:val="clear" w:color="auto" w:fill="auto"/>
            <w:noWrap/>
            <w:vAlign w:val="center"/>
            <w:hideMark/>
          </w:tcPr>
          <w:p w14:paraId="59F78684" w14:textId="37F0CDA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07F06753" w14:textId="203E337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2CB887D0" w14:textId="267ED9E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3E3EF3EE" w14:textId="6626288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1020C23D" w14:textId="31EBA1C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53C84A4B" w14:textId="0B70885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45D6F890" w14:textId="460ABB1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72SII</w:t>
            </w:r>
          </w:p>
        </w:tc>
        <w:tc>
          <w:tcPr>
            <w:tcW w:w="778" w:type="dxa"/>
            <w:tcBorders>
              <w:top w:val="single" w:sz="4" w:space="0" w:color="auto"/>
              <w:left w:val="nil"/>
              <w:bottom w:val="nil"/>
              <w:right w:val="nil"/>
            </w:tcBorders>
            <w:shd w:val="clear" w:color="auto" w:fill="auto"/>
            <w:noWrap/>
            <w:vAlign w:val="center"/>
            <w:hideMark/>
          </w:tcPr>
          <w:p w14:paraId="630A7391" w14:textId="2C899AF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230077EA" w14:textId="6FC011B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20</w:t>
            </w:r>
          </w:p>
        </w:tc>
      </w:tr>
      <w:tr w:rsidR="00E57691" w:rsidRPr="003024C9" w14:paraId="4C530205" w14:textId="77777777" w:rsidTr="00E57691">
        <w:trPr>
          <w:trHeight w:val="290"/>
        </w:trPr>
        <w:tc>
          <w:tcPr>
            <w:tcW w:w="810" w:type="dxa"/>
            <w:tcBorders>
              <w:top w:val="nil"/>
              <w:left w:val="nil"/>
              <w:right w:val="nil"/>
            </w:tcBorders>
            <w:vAlign w:val="center"/>
          </w:tcPr>
          <w:p w14:paraId="3267A014" w14:textId="360EA8E2"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4C74E207" w14:textId="4207EA3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hideMark/>
          </w:tcPr>
          <w:p w14:paraId="3B0FFA50" w14:textId="6FC17B67"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6F02ABBF" w14:textId="052D93A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5483B2AD" w14:textId="7CBC7D8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B6A6D17" w14:textId="29A01A9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1CE7E7D2" w14:textId="724F5B2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7B51C50" w14:textId="7F26ACB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4A0BE54E" w14:textId="1008DA8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hideMark/>
          </w:tcPr>
          <w:p w14:paraId="4568BCAC" w14:textId="2E9E4FB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5E1AFC6E" w14:textId="6207CA9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990</w:t>
            </w:r>
          </w:p>
        </w:tc>
      </w:tr>
      <w:tr w:rsidR="00E57691" w:rsidRPr="003024C9" w14:paraId="77F9A6A7" w14:textId="77777777" w:rsidTr="00E57691">
        <w:trPr>
          <w:trHeight w:val="290"/>
        </w:trPr>
        <w:tc>
          <w:tcPr>
            <w:tcW w:w="810" w:type="dxa"/>
            <w:tcBorders>
              <w:top w:val="nil"/>
              <w:left w:val="nil"/>
              <w:right w:val="nil"/>
            </w:tcBorders>
            <w:vAlign w:val="center"/>
          </w:tcPr>
          <w:p w14:paraId="3B496ACF" w14:textId="069F085C"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tcPr>
          <w:p w14:paraId="0A935BB9" w14:textId="5836A89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tcPr>
          <w:p w14:paraId="5232777C" w14:textId="43EDF66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751EC17C" w14:textId="1B13AA7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7F1B266" w14:textId="5C7E414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4E55D2BD" w14:textId="729C5D7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4D8274C6" w14:textId="73BBBD4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20C6C126" w14:textId="04586B04"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3EC93E4" w14:textId="4F0E2A6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72SII</w:t>
            </w:r>
          </w:p>
        </w:tc>
        <w:tc>
          <w:tcPr>
            <w:tcW w:w="778" w:type="dxa"/>
            <w:tcBorders>
              <w:top w:val="nil"/>
              <w:left w:val="nil"/>
              <w:right w:val="nil"/>
            </w:tcBorders>
            <w:shd w:val="clear" w:color="auto" w:fill="auto"/>
            <w:noWrap/>
            <w:vAlign w:val="center"/>
          </w:tcPr>
          <w:p w14:paraId="25F25770" w14:textId="6D7E9DB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D1133B6" w14:textId="2D757AE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910</w:t>
            </w:r>
          </w:p>
        </w:tc>
      </w:tr>
      <w:tr w:rsidR="00E57691" w:rsidRPr="003024C9" w14:paraId="38BD4C91" w14:textId="77777777" w:rsidTr="00E57691">
        <w:trPr>
          <w:trHeight w:val="290"/>
        </w:trPr>
        <w:tc>
          <w:tcPr>
            <w:tcW w:w="810" w:type="dxa"/>
            <w:tcBorders>
              <w:top w:val="nil"/>
              <w:left w:val="nil"/>
              <w:right w:val="nil"/>
            </w:tcBorders>
            <w:vAlign w:val="center"/>
          </w:tcPr>
          <w:p w14:paraId="5EC380EA" w14:textId="18D82798"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tcPr>
          <w:p w14:paraId="0D358A3F" w14:textId="0EF9C34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tcPr>
          <w:p w14:paraId="5A055951" w14:textId="1EC4FA7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1A406EBD" w14:textId="05CA981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4E51B3B" w14:textId="4839FF9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5286B7" w14:textId="740F8ED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7D0703FA" w14:textId="13E7840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130846F" w14:textId="33C1DE8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D555E7C" w14:textId="2F82F24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tcPr>
          <w:p w14:paraId="1F166B74" w14:textId="4D94823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3A2501A8" w14:textId="5553CF8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820</w:t>
            </w:r>
          </w:p>
        </w:tc>
      </w:tr>
      <w:tr w:rsidR="00E57691" w:rsidRPr="003024C9" w14:paraId="152C1531" w14:textId="77777777" w:rsidTr="00E57691">
        <w:trPr>
          <w:trHeight w:val="290"/>
        </w:trPr>
        <w:tc>
          <w:tcPr>
            <w:tcW w:w="810" w:type="dxa"/>
            <w:tcBorders>
              <w:top w:val="nil"/>
              <w:left w:val="nil"/>
              <w:right w:val="nil"/>
            </w:tcBorders>
            <w:vAlign w:val="center"/>
          </w:tcPr>
          <w:p w14:paraId="27814F89" w14:textId="77777777"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26D50CD1" w14:textId="07BC84C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hideMark/>
          </w:tcPr>
          <w:p w14:paraId="565983CB" w14:textId="1470E3D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4321E2BB" w14:textId="04066C74"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0603ED90" w14:textId="679DA49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FBD67AE" w14:textId="35DD6F7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003F6B29" w14:textId="7F05B4D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1BFEBB6B" w14:textId="79CACEF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1668C234" w14:textId="0827BC7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550CLR</w:t>
            </w:r>
          </w:p>
        </w:tc>
        <w:tc>
          <w:tcPr>
            <w:tcW w:w="778" w:type="dxa"/>
            <w:tcBorders>
              <w:top w:val="nil"/>
              <w:left w:val="nil"/>
              <w:right w:val="nil"/>
            </w:tcBorders>
            <w:shd w:val="clear" w:color="auto" w:fill="auto"/>
            <w:noWrap/>
            <w:vAlign w:val="center"/>
            <w:hideMark/>
          </w:tcPr>
          <w:p w14:paraId="4BEF0DF2" w14:textId="5D81F09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2CF6DA93" w14:textId="40D5F85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00</w:t>
            </w:r>
          </w:p>
        </w:tc>
      </w:tr>
      <w:tr w:rsidR="00E57691" w:rsidRPr="003024C9" w14:paraId="7607D411" w14:textId="77777777" w:rsidTr="00E57691">
        <w:trPr>
          <w:trHeight w:val="290"/>
        </w:trPr>
        <w:tc>
          <w:tcPr>
            <w:tcW w:w="810" w:type="dxa"/>
            <w:tcBorders>
              <w:top w:val="nil"/>
              <w:left w:val="nil"/>
              <w:bottom w:val="single" w:sz="4" w:space="0" w:color="auto"/>
              <w:right w:val="nil"/>
            </w:tcBorders>
            <w:vAlign w:val="center"/>
          </w:tcPr>
          <w:p w14:paraId="5735BFD5" w14:textId="77777777"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tcPr>
          <w:p w14:paraId="440D2FB6" w14:textId="590F234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bottom w:val="single" w:sz="4" w:space="0" w:color="auto"/>
              <w:right w:val="nil"/>
            </w:tcBorders>
            <w:shd w:val="clear" w:color="auto" w:fill="auto"/>
            <w:noWrap/>
            <w:vAlign w:val="center"/>
          </w:tcPr>
          <w:p w14:paraId="48EC3115" w14:textId="3C027E87"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2823D5E9" w14:textId="563720F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01D218FA" w14:textId="56EDF33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7414CD50" w14:textId="64F221A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5D15737E" w14:textId="5457F8F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1AFC9C3E" w14:textId="7CBD792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6802A67A" w14:textId="4FCD3B6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56HIA</w:t>
            </w:r>
          </w:p>
        </w:tc>
        <w:tc>
          <w:tcPr>
            <w:tcW w:w="778" w:type="dxa"/>
            <w:tcBorders>
              <w:top w:val="nil"/>
              <w:left w:val="nil"/>
              <w:bottom w:val="single" w:sz="4" w:space="0" w:color="auto"/>
              <w:right w:val="nil"/>
            </w:tcBorders>
            <w:shd w:val="clear" w:color="auto" w:fill="auto"/>
            <w:noWrap/>
            <w:vAlign w:val="center"/>
          </w:tcPr>
          <w:p w14:paraId="48B979C0" w14:textId="3031827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0E809604" w14:textId="560AB5D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3000</w:t>
            </w:r>
          </w:p>
        </w:tc>
      </w:tr>
    </w:tbl>
    <w:p w14:paraId="616B6B87" w14:textId="77777777" w:rsidR="00E57691" w:rsidRDefault="00E57691">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1C70C3" w14:paraId="678D96A3" w14:textId="77777777" w:rsidTr="00793390">
        <w:tc>
          <w:tcPr>
            <w:tcW w:w="3116" w:type="dxa"/>
            <w:shd w:val="clear" w:color="auto" w:fill="000000" w:themeFill="text1"/>
            <w:vAlign w:val="center"/>
          </w:tcPr>
          <w:p w14:paraId="313A13D8" w14:textId="5B333EA3" w:rsidR="001C70C3" w:rsidRDefault="001C70C3" w:rsidP="00793390">
            <w:pPr>
              <w:jc w:val="center"/>
              <w:rPr>
                <w:lang w:bidi="ar-SA"/>
              </w:rPr>
            </w:pPr>
            <w:r>
              <w:rPr>
                <w:noProof/>
              </w:rPr>
              <w:drawing>
                <wp:inline distT="0" distB="0" distL="0" distR="0" wp14:anchorId="6C8379B6" wp14:editId="5CEBC00B">
                  <wp:extent cx="949960" cy="94996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1C18223C" w14:textId="7448F6AA" w:rsidR="001C70C3" w:rsidRDefault="0000581A" w:rsidP="00793390">
            <w:pPr>
              <w:jc w:val="center"/>
              <w:rPr>
                <w:lang w:bidi="ar-SA"/>
              </w:rPr>
            </w:pPr>
            <w:r>
              <w:rPr>
                <w:noProof/>
              </w:rPr>
              <w:drawing>
                <wp:inline distT="0" distB="0" distL="0" distR="0" wp14:anchorId="1F7CFE79" wp14:editId="1E77C839">
                  <wp:extent cx="949960" cy="949960"/>
                  <wp:effectExtent l="0" t="0" r="2540" b="254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64E60653" w14:textId="385A0B85" w:rsidR="001C70C3" w:rsidRDefault="00793390" w:rsidP="00793390">
            <w:pPr>
              <w:jc w:val="center"/>
              <w:rPr>
                <w:lang w:bidi="ar-SA"/>
              </w:rPr>
            </w:pPr>
            <w:r>
              <w:rPr>
                <w:noProof/>
              </w:rPr>
              <w:drawing>
                <wp:inline distT="0" distB="0" distL="0" distR="0" wp14:anchorId="5BCB3CC0" wp14:editId="5905389F">
                  <wp:extent cx="1972945" cy="1972945"/>
                  <wp:effectExtent l="0" t="0" r="8255" b="825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1C70C3" w:rsidRPr="00062FF2" w14:paraId="7BD28CFB" w14:textId="77777777" w:rsidTr="00B10D86">
        <w:tc>
          <w:tcPr>
            <w:tcW w:w="3116" w:type="dxa"/>
            <w:shd w:val="clear" w:color="auto" w:fill="FFFFFF" w:themeFill="background1"/>
          </w:tcPr>
          <w:p w14:paraId="3DD8C80D" w14:textId="3F8D1081" w:rsidR="001C70C3" w:rsidRPr="00062FF2" w:rsidRDefault="001C70C3" w:rsidP="00B10D86">
            <w:pPr>
              <w:jc w:val="center"/>
              <w:rPr>
                <w:sz w:val="18"/>
                <w:szCs w:val="18"/>
                <w:lang w:bidi="ar-SA"/>
              </w:rPr>
            </w:pPr>
            <w:r w:rsidRPr="001C70C3">
              <w:rPr>
                <w:sz w:val="18"/>
                <w:szCs w:val="18"/>
                <w:lang w:bidi="ar-SA"/>
              </w:rPr>
              <w:t>M57-20211011UT-672SII-sum1020sec-Flattened-RotCrop.jpg</w:t>
            </w:r>
          </w:p>
        </w:tc>
        <w:tc>
          <w:tcPr>
            <w:tcW w:w="3117" w:type="dxa"/>
            <w:shd w:val="clear" w:color="auto" w:fill="FFFFFF" w:themeFill="background1"/>
          </w:tcPr>
          <w:p w14:paraId="407F7696" w14:textId="1F79838E" w:rsidR="001C70C3" w:rsidRPr="00062FF2" w:rsidRDefault="0000581A" w:rsidP="00B10D86">
            <w:pPr>
              <w:jc w:val="center"/>
              <w:rPr>
                <w:sz w:val="18"/>
                <w:szCs w:val="18"/>
                <w:lang w:bidi="ar-SA"/>
              </w:rPr>
            </w:pPr>
            <w:r w:rsidRPr="0000581A">
              <w:rPr>
                <w:sz w:val="18"/>
                <w:szCs w:val="18"/>
                <w:lang w:bidi="ar-SA"/>
              </w:rPr>
              <w:t>M57-20211011UT-1000NIR-sum990sec-Flattened-RotCrop.jpg</w:t>
            </w:r>
          </w:p>
        </w:tc>
        <w:tc>
          <w:tcPr>
            <w:tcW w:w="3117" w:type="dxa"/>
            <w:shd w:val="clear" w:color="auto" w:fill="FFFFFF" w:themeFill="background1"/>
          </w:tcPr>
          <w:p w14:paraId="74F5267D" w14:textId="55F64D93" w:rsidR="001C70C3" w:rsidRPr="00062FF2" w:rsidRDefault="00793390" w:rsidP="00B10D86">
            <w:pPr>
              <w:jc w:val="center"/>
              <w:rPr>
                <w:sz w:val="18"/>
                <w:szCs w:val="18"/>
                <w:lang w:bidi="ar-SA"/>
              </w:rPr>
            </w:pPr>
            <w:r w:rsidRPr="00793390">
              <w:rPr>
                <w:sz w:val="18"/>
                <w:szCs w:val="18"/>
                <w:lang w:bidi="ar-SA"/>
              </w:rPr>
              <w:t>NGC6946-20211011UT-550OPNX-sum600sec-RotCrop.jpg</w:t>
            </w:r>
          </w:p>
        </w:tc>
      </w:tr>
      <w:tr w:rsidR="001C70C3" w14:paraId="3F41185F" w14:textId="77777777" w:rsidTr="00793390">
        <w:tc>
          <w:tcPr>
            <w:tcW w:w="3116" w:type="dxa"/>
            <w:shd w:val="clear" w:color="auto" w:fill="000000" w:themeFill="text1"/>
            <w:vAlign w:val="center"/>
          </w:tcPr>
          <w:p w14:paraId="577777E3" w14:textId="34F855B2" w:rsidR="001C70C3" w:rsidRDefault="00793390" w:rsidP="00793390">
            <w:pPr>
              <w:jc w:val="center"/>
              <w:rPr>
                <w:lang w:bidi="ar-SA"/>
              </w:rPr>
            </w:pPr>
            <w:r>
              <w:rPr>
                <w:noProof/>
              </w:rPr>
              <w:drawing>
                <wp:inline distT="0" distB="0" distL="0" distR="0" wp14:anchorId="36C2285E" wp14:editId="491B3CCD">
                  <wp:extent cx="954405" cy="954405"/>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1D3F1F4D" w14:textId="5C17157A" w:rsidR="001C70C3" w:rsidRDefault="00793390" w:rsidP="00793390">
            <w:pPr>
              <w:jc w:val="center"/>
              <w:rPr>
                <w:lang w:bidi="ar-SA"/>
              </w:rPr>
            </w:pPr>
            <w:r>
              <w:rPr>
                <w:noProof/>
              </w:rPr>
              <w:drawing>
                <wp:inline distT="0" distB="0" distL="0" distR="0" wp14:anchorId="02677180" wp14:editId="1DC650D1">
                  <wp:extent cx="954405" cy="95440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19A08CAA" w14:textId="1E3D37BF" w:rsidR="001C70C3" w:rsidRDefault="00793390" w:rsidP="00793390">
            <w:pPr>
              <w:jc w:val="center"/>
              <w:rPr>
                <w:lang w:bidi="ar-SA"/>
              </w:rPr>
            </w:pPr>
            <w:r>
              <w:rPr>
                <w:noProof/>
              </w:rPr>
              <w:drawing>
                <wp:inline distT="0" distB="0" distL="0" distR="0" wp14:anchorId="715B7A4C" wp14:editId="7BD46540">
                  <wp:extent cx="1972945" cy="1972945"/>
                  <wp:effectExtent l="0" t="0" r="8255" b="825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1C70C3" w:rsidRPr="00062FF2" w14:paraId="0F8DED39" w14:textId="77777777" w:rsidTr="00B10D86">
        <w:tc>
          <w:tcPr>
            <w:tcW w:w="3116" w:type="dxa"/>
            <w:shd w:val="clear" w:color="auto" w:fill="FFFFFF" w:themeFill="background1"/>
          </w:tcPr>
          <w:p w14:paraId="3F50BA58" w14:textId="44CABE93" w:rsidR="001C70C3" w:rsidRPr="00062FF2" w:rsidRDefault="00793390" w:rsidP="00B10D86">
            <w:pPr>
              <w:jc w:val="center"/>
              <w:rPr>
                <w:sz w:val="18"/>
                <w:szCs w:val="18"/>
                <w:lang w:bidi="ar-SA"/>
              </w:rPr>
            </w:pPr>
            <w:r w:rsidRPr="00793390">
              <w:rPr>
                <w:sz w:val="18"/>
                <w:szCs w:val="18"/>
                <w:lang w:bidi="ar-SA"/>
              </w:rPr>
              <w:t>NGC6543-20211011UT-672SII-sum910sec-RotCrop.jpg</w:t>
            </w:r>
          </w:p>
        </w:tc>
        <w:tc>
          <w:tcPr>
            <w:tcW w:w="3117" w:type="dxa"/>
            <w:shd w:val="clear" w:color="auto" w:fill="FFFFFF" w:themeFill="background1"/>
          </w:tcPr>
          <w:p w14:paraId="1709A6E6" w14:textId="27CFCFE6" w:rsidR="001C70C3" w:rsidRPr="00062FF2" w:rsidRDefault="00793390" w:rsidP="00B10D86">
            <w:pPr>
              <w:jc w:val="center"/>
              <w:rPr>
                <w:sz w:val="18"/>
                <w:szCs w:val="18"/>
                <w:lang w:bidi="ar-SA"/>
              </w:rPr>
            </w:pPr>
            <w:r w:rsidRPr="00793390">
              <w:rPr>
                <w:sz w:val="18"/>
                <w:szCs w:val="18"/>
                <w:lang w:bidi="ar-SA"/>
              </w:rPr>
              <w:t>NGC6543-20211011UT-1000NIR-sum820sec-RotCrop.jpg</w:t>
            </w:r>
          </w:p>
        </w:tc>
        <w:tc>
          <w:tcPr>
            <w:tcW w:w="3117" w:type="dxa"/>
            <w:shd w:val="clear" w:color="auto" w:fill="FFFFFF" w:themeFill="background1"/>
          </w:tcPr>
          <w:p w14:paraId="685492BB" w14:textId="5AE7861D" w:rsidR="001C70C3" w:rsidRPr="00062FF2" w:rsidRDefault="00793390" w:rsidP="00B10D86">
            <w:pPr>
              <w:jc w:val="center"/>
              <w:rPr>
                <w:sz w:val="18"/>
                <w:szCs w:val="18"/>
                <w:lang w:bidi="ar-SA"/>
              </w:rPr>
            </w:pPr>
            <w:r w:rsidRPr="00793390">
              <w:rPr>
                <w:sz w:val="18"/>
                <w:szCs w:val="18"/>
                <w:lang w:bidi="ar-SA"/>
              </w:rPr>
              <w:t>NGC6946-20211011UT-656HIA-sum3000sec-RotCrop.jpg</w:t>
            </w:r>
          </w:p>
        </w:tc>
      </w:tr>
    </w:tbl>
    <w:p w14:paraId="3CC0C9D6" w14:textId="402B3DC5" w:rsidR="001515BF" w:rsidRDefault="001515BF">
      <w:pPr>
        <w:rPr>
          <w:lang w:bidi="ar-SA"/>
        </w:rPr>
      </w:pPr>
    </w:p>
    <w:p w14:paraId="270159A5" w14:textId="77777777" w:rsidR="00ED35B1" w:rsidRPr="008D7F37" w:rsidRDefault="00ED35B1" w:rsidP="00ED35B1">
      <w:pPr>
        <w:rPr>
          <w:b/>
          <w:bCs/>
          <w:color w:val="0070C0"/>
        </w:rPr>
      </w:pPr>
      <w:r w:rsidRPr="008D7F37">
        <w:rPr>
          <w:b/>
          <w:bCs/>
          <w:color w:val="0070C0"/>
        </w:rPr>
        <w:t xml:space="preserve">Data Disposition: </w:t>
      </w:r>
    </w:p>
    <w:p w14:paraId="79D8E328"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08F7C08"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1BCCDFF7" w14:textId="77777777" w:rsidR="001C70C3" w:rsidRDefault="001C70C3">
      <w:pPr>
        <w:rPr>
          <w:rFonts w:cs="Arial"/>
          <w:b/>
          <w:bCs/>
          <w:sz w:val="26"/>
          <w:szCs w:val="26"/>
        </w:rPr>
      </w:pPr>
      <w:r>
        <w:br w:type="page"/>
      </w:r>
    </w:p>
    <w:p w14:paraId="0EFB445C" w14:textId="334DD648" w:rsidR="001515BF" w:rsidRPr="00D4326C" w:rsidRDefault="001515BF" w:rsidP="001515BF">
      <w:pPr>
        <w:pStyle w:val="Heading3"/>
      </w:pPr>
      <w:bookmarkStart w:id="55" w:name="_Toc86521231"/>
      <w:r>
        <w:lastRenderedPageBreak/>
        <w:t xml:space="preserve">2021-Oct-11 (Oct-12 UT): </w:t>
      </w:r>
      <w:r w:rsidRPr="002B2B28">
        <w:t xml:space="preserve"> </w:t>
      </w:r>
      <w:r>
        <w:t>PNe (</w:t>
      </w:r>
      <w:r w:rsidR="00B64098">
        <w:t xml:space="preserve">M57, </w:t>
      </w:r>
      <w:r>
        <w:t>M27) and Galaxy (NGC6946) Imaging</w:t>
      </w:r>
      <w:bookmarkEnd w:id="55"/>
      <w:r>
        <w:t xml:space="preserve"> </w:t>
      </w:r>
    </w:p>
    <w:p w14:paraId="587A3611" w14:textId="77777777" w:rsidR="001515BF" w:rsidRDefault="001515BF" w:rsidP="001515BF">
      <w:pPr>
        <w:rPr>
          <w:color w:val="808080" w:themeColor="background1" w:themeShade="80"/>
          <w:sz w:val="20"/>
        </w:rPr>
      </w:pPr>
      <w:r>
        <w:rPr>
          <w:color w:val="808080" w:themeColor="background1" w:themeShade="80"/>
          <w:sz w:val="20"/>
        </w:rPr>
        <w:t>Last Updated 10/10/2021</w:t>
      </w:r>
    </w:p>
    <w:p w14:paraId="367349EB" w14:textId="6DEB8EEC" w:rsidR="001515BF" w:rsidRPr="00E100A8" w:rsidRDefault="001515BF" w:rsidP="001515BF">
      <w:r w:rsidRPr="00E100A8">
        <w:t xml:space="preserve">Transparency was </w:t>
      </w:r>
      <w:r w:rsidR="00E100A8" w:rsidRPr="00E100A8">
        <w:t>fair</w:t>
      </w:r>
      <w:r w:rsidRPr="00E100A8">
        <w:t xml:space="preserve"> (3.</w:t>
      </w:r>
      <w:r w:rsidR="00E100A8" w:rsidRPr="00E100A8">
        <w:t>0</w:t>
      </w:r>
      <w:r w:rsidRPr="00E100A8">
        <w:t xml:space="preserve">/5) </w:t>
      </w:r>
      <w:r w:rsidR="00E100A8" w:rsidRPr="00E100A8">
        <w:t>– a bit of high cirrus to the east drifting eastward</w:t>
      </w:r>
      <w:r w:rsidRPr="00E100A8">
        <w:t>. Seeing was fair (</w:t>
      </w:r>
      <w:r w:rsidR="00E100A8" w:rsidRPr="00E100A8">
        <w:t>3.0</w:t>
      </w:r>
      <w:r w:rsidRPr="00E100A8">
        <w:t>/5).</w:t>
      </w:r>
    </w:p>
    <w:p w14:paraId="7FE77E14" w14:textId="77777777" w:rsidR="001515BF" w:rsidRDefault="001515BF" w:rsidP="001515BF">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1C514E" w:rsidRPr="003024C9" w14:paraId="078C20F0" w14:textId="77777777" w:rsidTr="00B10D86">
        <w:trPr>
          <w:trHeight w:val="290"/>
        </w:trPr>
        <w:tc>
          <w:tcPr>
            <w:tcW w:w="810" w:type="dxa"/>
            <w:tcBorders>
              <w:top w:val="single" w:sz="4" w:space="0" w:color="auto"/>
              <w:left w:val="nil"/>
              <w:bottom w:val="single" w:sz="4" w:space="0" w:color="auto"/>
              <w:right w:val="nil"/>
            </w:tcBorders>
            <w:vAlign w:val="center"/>
          </w:tcPr>
          <w:p w14:paraId="4BEC8F87" w14:textId="77777777" w:rsidR="001C514E" w:rsidRPr="003024C9" w:rsidRDefault="001C514E"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D4AFF91"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513B2921"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65A5AD74"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FFC2C82"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28444A40"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5EE1369D"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00F91C2D"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6FBA967A"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642BC5FF"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7E57C0CB"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1C514E" w:rsidRPr="003024C9" w14:paraId="35437BAE" w14:textId="77777777" w:rsidTr="001C514E">
        <w:trPr>
          <w:trHeight w:val="290"/>
        </w:trPr>
        <w:tc>
          <w:tcPr>
            <w:tcW w:w="810" w:type="dxa"/>
            <w:tcBorders>
              <w:top w:val="single" w:sz="4" w:space="0" w:color="auto"/>
              <w:left w:val="nil"/>
              <w:bottom w:val="nil"/>
              <w:right w:val="nil"/>
            </w:tcBorders>
            <w:vAlign w:val="center"/>
          </w:tcPr>
          <w:p w14:paraId="25D84DF6" w14:textId="77777777" w:rsidR="001C514E" w:rsidRPr="003024C9"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7633A7BD" w14:textId="1204FF0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single" w:sz="4" w:space="0" w:color="auto"/>
              <w:left w:val="nil"/>
              <w:bottom w:val="nil"/>
              <w:right w:val="nil"/>
            </w:tcBorders>
            <w:shd w:val="clear" w:color="auto" w:fill="auto"/>
            <w:noWrap/>
            <w:vAlign w:val="center"/>
            <w:hideMark/>
          </w:tcPr>
          <w:p w14:paraId="36B6E18A" w14:textId="18D6EB1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20F749EB" w14:textId="017C4519"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49DB8D98" w14:textId="4795FF1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06D3D62A" w14:textId="070DC67D"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07CBC9DA" w14:textId="0C34A170"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300B5357" w14:textId="644992F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3D88EB5A" w14:textId="5EBB67CC"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672SII</w:t>
            </w:r>
          </w:p>
        </w:tc>
        <w:tc>
          <w:tcPr>
            <w:tcW w:w="778" w:type="dxa"/>
            <w:tcBorders>
              <w:top w:val="single" w:sz="4" w:space="0" w:color="auto"/>
              <w:left w:val="nil"/>
              <w:bottom w:val="nil"/>
              <w:right w:val="nil"/>
            </w:tcBorders>
            <w:shd w:val="clear" w:color="auto" w:fill="auto"/>
            <w:noWrap/>
            <w:vAlign w:val="center"/>
            <w:hideMark/>
          </w:tcPr>
          <w:p w14:paraId="48B99EC2" w14:textId="032461A4"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140C41C2" w14:textId="31202C7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260</w:t>
            </w:r>
          </w:p>
        </w:tc>
      </w:tr>
      <w:tr w:rsidR="001C514E" w:rsidRPr="003024C9" w14:paraId="212E2DC3" w14:textId="77777777" w:rsidTr="001C514E">
        <w:trPr>
          <w:trHeight w:val="290"/>
        </w:trPr>
        <w:tc>
          <w:tcPr>
            <w:tcW w:w="810" w:type="dxa"/>
            <w:tcBorders>
              <w:top w:val="nil"/>
              <w:left w:val="nil"/>
              <w:right w:val="nil"/>
            </w:tcBorders>
            <w:vAlign w:val="center"/>
          </w:tcPr>
          <w:p w14:paraId="78EC91A2" w14:textId="77777777" w:rsidR="001C514E" w:rsidRPr="003024C9"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269BE25F" w14:textId="2F8802A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hideMark/>
          </w:tcPr>
          <w:p w14:paraId="45482D5B" w14:textId="751AF82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7D00C389" w14:textId="7CC9F72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215A69EA" w14:textId="78F1A870"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249DF553" w14:textId="1889802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5AD93749" w14:textId="0966ED6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5A2AC5F5" w14:textId="6384965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35F92B0F" w14:textId="3C5C951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647CNT</w:t>
            </w:r>
          </w:p>
        </w:tc>
        <w:tc>
          <w:tcPr>
            <w:tcW w:w="778" w:type="dxa"/>
            <w:tcBorders>
              <w:top w:val="nil"/>
              <w:left w:val="nil"/>
              <w:right w:val="nil"/>
            </w:tcBorders>
            <w:shd w:val="clear" w:color="auto" w:fill="auto"/>
            <w:noWrap/>
            <w:vAlign w:val="center"/>
            <w:hideMark/>
          </w:tcPr>
          <w:p w14:paraId="32F5BD3C" w14:textId="3C884A1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8697806" w14:textId="3598D519"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140</w:t>
            </w:r>
          </w:p>
        </w:tc>
      </w:tr>
      <w:tr w:rsidR="001C514E" w:rsidRPr="003024C9" w14:paraId="307FF583" w14:textId="77777777" w:rsidTr="001C514E">
        <w:trPr>
          <w:trHeight w:val="290"/>
        </w:trPr>
        <w:tc>
          <w:tcPr>
            <w:tcW w:w="810" w:type="dxa"/>
            <w:tcBorders>
              <w:top w:val="nil"/>
              <w:left w:val="nil"/>
              <w:right w:val="nil"/>
            </w:tcBorders>
            <w:vAlign w:val="center"/>
          </w:tcPr>
          <w:p w14:paraId="039E526F" w14:textId="2D17EB6D" w:rsidR="001C514E"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6BCD0F77" w14:textId="3A193AA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tcPr>
          <w:p w14:paraId="34D72957" w14:textId="17AF9A5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3D59B1AB" w14:textId="65B6B094"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501B667" w14:textId="3ACB52F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1DBF599F" w14:textId="7D5A1B23"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50DDF82F" w14:textId="3B2613F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6E871197" w14:textId="1CF1471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4EBACAFC" w14:textId="3C6C31D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tcPr>
          <w:p w14:paraId="6F0A0C92" w14:textId="10713F53"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6F9133DF" w14:textId="337EA4D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780</w:t>
            </w:r>
          </w:p>
        </w:tc>
      </w:tr>
      <w:tr w:rsidR="007B54CD" w:rsidRPr="003024C9" w14:paraId="44515D16" w14:textId="77777777" w:rsidTr="007B54CD">
        <w:trPr>
          <w:trHeight w:val="290"/>
        </w:trPr>
        <w:tc>
          <w:tcPr>
            <w:tcW w:w="810" w:type="dxa"/>
            <w:tcBorders>
              <w:top w:val="nil"/>
              <w:left w:val="nil"/>
              <w:right w:val="nil"/>
            </w:tcBorders>
            <w:vAlign w:val="center"/>
          </w:tcPr>
          <w:p w14:paraId="37FA740A" w14:textId="124534DF" w:rsidR="007B54CD" w:rsidRDefault="007B54CD" w:rsidP="007B54CD">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tcPr>
          <w:p w14:paraId="1E42681F" w14:textId="355D7F66"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tcPr>
          <w:p w14:paraId="74A1217C" w14:textId="4ED03D2D"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648E8309" w14:textId="79B2F278"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4A45ED2D" w14:textId="483D04D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77A8A951" w14:textId="4D565B9E"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1C747DB1" w14:textId="43DFC2A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3C06AD1E" w14:textId="33957DC3"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672C2C1E" w14:textId="557679E7"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672SII</w:t>
            </w:r>
          </w:p>
        </w:tc>
        <w:tc>
          <w:tcPr>
            <w:tcW w:w="778" w:type="dxa"/>
            <w:tcBorders>
              <w:top w:val="nil"/>
              <w:left w:val="nil"/>
              <w:right w:val="nil"/>
            </w:tcBorders>
            <w:shd w:val="clear" w:color="auto" w:fill="auto"/>
            <w:noWrap/>
            <w:vAlign w:val="center"/>
          </w:tcPr>
          <w:p w14:paraId="24A55B09" w14:textId="62B37A6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76A21D77" w14:textId="1403669A"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440</w:t>
            </w:r>
          </w:p>
        </w:tc>
      </w:tr>
      <w:tr w:rsidR="007B54CD" w:rsidRPr="003024C9" w14:paraId="00CB6C92" w14:textId="77777777" w:rsidTr="007B54CD">
        <w:trPr>
          <w:trHeight w:val="290"/>
        </w:trPr>
        <w:tc>
          <w:tcPr>
            <w:tcW w:w="810" w:type="dxa"/>
            <w:tcBorders>
              <w:top w:val="nil"/>
              <w:left w:val="nil"/>
              <w:bottom w:val="single" w:sz="4" w:space="0" w:color="auto"/>
              <w:right w:val="nil"/>
            </w:tcBorders>
            <w:vAlign w:val="center"/>
          </w:tcPr>
          <w:p w14:paraId="006CDC67" w14:textId="77777777" w:rsidR="007B54CD" w:rsidRPr="003024C9" w:rsidRDefault="007B54CD" w:rsidP="007B54CD">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hideMark/>
          </w:tcPr>
          <w:p w14:paraId="6B5012DD" w14:textId="78C33A5E"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021-10-1</w:t>
            </w:r>
            <w:r w:rsidR="007774FB">
              <w:rPr>
                <w:rFonts w:ascii="Calibri" w:hAnsi="Calibri" w:cs="Calibri"/>
                <w:color w:val="000000"/>
                <w:sz w:val="20"/>
                <w:szCs w:val="20"/>
              </w:rPr>
              <w:t>2</w:t>
            </w:r>
          </w:p>
        </w:tc>
        <w:tc>
          <w:tcPr>
            <w:tcW w:w="1080" w:type="dxa"/>
            <w:tcBorders>
              <w:top w:val="nil"/>
              <w:left w:val="nil"/>
              <w:bottom w:val="single" w:sz="4" w:space="0" w:color="auto"/>
              <w:right w:val="nil"/>
            </w:tcBorders>
            <w:shd w:val="clear" w:color="auto" w:fill="auto"/>
            <w:noWrap/>
            <w:vAlign w:val="center"/>
            <w:hideMark/>
          </w:tcPr>
          <w:p w14:paraId="79F09202" w14:textId="14C4473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hideMark/>
          </w:tcPr>
          <w:p w14:paraId="1D1E477F" w14:textId="230B1170"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hideMark/>
          </w:tcPr>
          <w:p w14:paraId="2DA994DA" w14:textId="36AA5CAF"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hideMark/>
          </w:tcPr>
          <w:p w14:paraId="5DC02E22" w14:textId="1B1F5390"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hideMark/>
          </w:tcPr>
          <w:p w14:paraId="30B6BE5F" w14:textId="65EB4E59"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hideMark/>
          </w:tcPr>
          <w:p w14:paraId="6DB20B31" w14:textId="47691385"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hideMark/>
          </w:tcPr>
          <w:p w14:paraId="626437FB" w14:textId="229D40F3"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647CNT</w:t>
            </w:r>
          </w:p>
        </w:tc>
        <w:tc>
          <w:tcPr>
            <w:tcW w:w="778" w:type="dxa"/>
            <w:tcBorders>
              <w:top w:val="nil"/>
              <w:left w:val="nil"/>
              <w:bottom w:val="single" w:sz="4" w:space="0" w:color="auto"/>
              <w:right w:val="nil"/>
            </w:tcBorders>
            <w:shd w:val="clear" w:color="auto" w:fill="auto"/>
            <w:noWrap/>
            <w:vAlign w:val="center"/>
            <w:hideMark/>
          </w:tcPr>
          <w:p w14:paraId="39C488A7" w14:textId="5005D8BF"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hideMark/>
          </w:tcPr>
          <w:p w14:paraId="43BB3ACC" w14:textId="6CB5608D"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3000</w:t>
            </w:r>
          </w:p>
        </w:tc>
      </w:tr>
    </w:tbl>
    <w:p w14:paraId="224D6A7F" w14:textId="3ADD8541" w:rsidR="001515BF" w:rsidRDefault="001515BF">
      <w:pPr>
        <w:rPr>
          <w:lang w:bidi="ar-SA"/>
        </w:rPr>
      </w:pPr>
    </w:p>
    <w:p w14:paraId="5F4DEF92" w14:textId="77777777" w:rsidR="001C514E" w:rsidRDefault="001C514E">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AA2B24" w14:paraId="576F788D" w14:textId="77777777" w:rsidTr="00B10D86">
        <w:tc>
          <w:tcPr>
            <w:tcW w:w="3116" w:type="dxa"/>
            <w:shd w:val="clear" w:color="auto" w:fill="000000" w:themeFill="text1"/>
            <w:vAlign w:val="center"/>
          </w:tcPr>
          <w:p w14:paraId="397E9225" w14:textId="7672C3F5" w:rsidR="00AA2B24" w:rsidRDefault="00E127BB" w:rsidP="00B10D86">
            <w:pPr>
              <w:jc w:val="center"/>
              <w:rPr>
                <w:lang w:bidi="ar-SA"/>
              </w:rPr>
            </w:pPr>
            <w:r>
              <w:rPr>
                <w:noProof/>
              </w:rPr>
              <w:drawing>
                <wp:inline distT="0" distB="0" distL="0" distR="0" wp14:anchorId="4B102CD4" wp14:editId="3373A44C">
                  <wp:extent cx="954405" cy="954405"/>
                  <wp:effectExtent l="0" t="0" r="0" b="0"/>
                  <wp:docPr id="1015" name="Picture 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47B95940" w14:textId="270A1820" w:rsidR="00AA2B24" w:rsidRDefault="00E127BB" w:rsidP="00B10D86">
            <w:pPr>
              <w:jc w:val="center"/>
              <w:rPr>
                <w:lang w:bidi="ar-SA"/>
              </w:rPr>
            </w:pPr>
            <w:r>
              <w:rPr>
                <w:noProof/>
              </w:rPr>
              <w:drawing>
                <wp:inline distT="0" distB="0" distL="0" distR="0" wp14:anchorId="415535EB" wp14:editId="207AEE06">
                  <wp:extent cx="954405" cy="954405"/>
                  <wp:effectExtent l="0" t="0" r="0" b="0"/>
                  <wp:docPr id="1016" name="Picture 1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2CA1D4DA" w14:textId="6CC19DCB" w:rsidR="00AA2B24" w:rsidRDefault="00E127BB" w:rsidP="00B10D86">
            <w:pPr>
              <w:jc w:val="center"/>
              <w:rPr>
                <w:lang w:bidi="ar-SA"/>
              </w:rPr>
            </w:pPr>
            <w:r>
              <w:rPr>
                <w:noProof/>
              </w:rPr>
              <w:drawing>
                <wp:inline distT="0" distB="0" distL="0" distR="0" wp14:anchorId="1C01F7DD" wp14:editId="2D77ECBB">
                  <wp:extent cx="954405" cy="954405"/>
                  <wp:effectExtent l="0" t="0" r="0" b="0"/>
                  <wp:docPr id="1017" name="Picture 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AA2B24" w:rsidRPr="00062FF2" w14:paraId="2DECB8DE" w14:textId="77777777" w:rsidTr="00B10D86">
        <w:tc>
          <w:tcPr>
            <w:tcW w:w="3116" w:type="dxa"/>
            <w:shd w:val="clear" w:color="auto" w:fill="FFFFFF" w:themeFill="background1"/>
          </w:tcPr>
          <w:p w14:paraId="6A708C64" w14:textId="69ABF7F2" w:rsidR="00AA2B24" w:rsidRPr="00062FF2" w:rsidRDefault="00E127BB" w:rsidP="00B10D86">
            <w:pPr>
              <w:jc w:val="center"/>
              <w:rPr>
                <w:sz w:val="18"/>
                <w:szCs w:val="18"/>
                <w:lang w:bidi="ar-SA"/>
              </w:rPr>
            </w:pPr>
            <w:r w:rsidRPr="00E127BB">
              <w:rPr>
                <w:sz w:val="18"/>
                <w:szCs w:val="18"/>
                <w:lang w:bidi="ar-SA"/>
              </w:rPr>
              <w:t>M57-20211012UT-672SII-sum1260sec-RotCrop.jpg</w:t>
            </w:r>
          </w:p>
        </w:tc>
        <w:tc>
          <w:tcPr>
            <w:tcW w:w="3117" w:type="dxa"/>
            <w:shd w:val="clear" w:color="auto" w:fill="FFFFFF" w:themeFill="background1"/>
          </w:tcPr>
          <w:p w14:paraId="7AC6C9FE" w14:textId="01D6BF8E" w:rsidR="00AA2B24" w:rsidRPr="00062FF2" w:rsidRDefault="00E127BB" w:rsidP="00B10D86">
            <w:pPr>
              <w:jc w:val="center"/>
              <w:rPr>
                <w:sz w:val="18"/>
                <w:szCs w:val="18"/>
                <w:lang w:bidi="ar-SA"/>
              </w:rPr>
            </w:pPr>
            <w:r w:rsidRPr="00E127BB">
              <w:rPr>
                <w:sz w:val="18"/>
                <w:szCs w:val="18"/>
                <w:lang w:bidi="ar-SA"/>
              </w:rPr>
              <w:t>M57-20211012UT-647CNT-sum1140sec-RotCrop.jpg</w:t>
            </w:r>
          </w:p>
        </w:tc>
        <w:tc>
          <w:tcPr>
            <w:tcW w:w="3117" w:type="dxa"/>
            <w:shd w:val="clear" w:color="auto" w:fill="FFFFFF" w:themeFill="background1"/>
          </w:tcPr>
          <w:p w14:paraId="3740042B" w14:textId="5D0E4633" w:rsidR="00AA2B24" w:rsidRPr="00062FF2" w:rsidRDefault="00E127BB" w:rsidP="00B10D86">
            <w:pPr>
              <w:jc w:val="center"/>
              <w:rPr>
                <w:sz w:val="18"/>
                <w:szCs w:val="18"/>
                <w:lang w:bidi="ar-SA"/>
              </w:rPr>
            </w:pPr>
            <w:r w:rsidRPr="00E127BB">
              <w:rPr>
                <w:sz w:val="18"/>
                <w:szCs w:val="18"/>
                <w:lang w:bidi="ar-SA"/>
              </w:rPr>
              <w:t>M57-20211012UT-1000NIR-sum780sec.jpg</w:t>
            </w:r>
          </w:p>
        </w:tc>
      </w:tr>
      <w:tr w:rsidR="00AA2B24" w14:paraId="521DEF82" w14:textId="77777777" w:rsidTr="00B10D86">
        <w:tc>
          <w:tcPr>
            <w:tcW w:w="3116" w:type="dxa"/>
            <w:shd w:val="clear" w:color="auto" w:fill="000000" w:themeFill="text1"/>
            <w:vAlign w:val="center"/>
          </w:tcPr>
          <w:p w14:paraId="6D7CEEEB" w14:textId="099D8C07" w:rsidR="00AA2B24" w:rsidRDefault="00AA2B24" w:rsidP="00B10D86">
            <w:pPr>
              <w:jc w:val="center"/>
              <w:rPr>
                <w:lang w:bidi="ar-SA"/>
              </w:rPr>
            </w:pPr>
            <w:r>
              <w:rPr>
                <w:noProof/>
              </w:rPr>
              <w:drawing>
                <wp:inline distT="0" distB="0" distL="0" distR="0" wp14:anchorId="4A27A107" wp14:editId="2D5DFC1C">
                  <wp:extent cx="1972310" cy="1972310"/>
                  <wp:effectExtent l="0" t="0" r="8890" b="8890"/>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6CE69824" w14:textId="32644B96" w:rsidR="00AA2B24" w:rsidRDefault="00E127BB" w:rsidP="00B10D86">
            <w:pPr>
              <w:jc w:val="center"/>
              <w:rPr>
                <w:lang w:bidi="ar-SA"/>
              </w:rPr>
            </w:pPr>
            <w:r>
              <w:rPr>
                <w:noProof/>
              </w:rPr>
              <w:drawing>
                <wp:inline distT="0" distB="0" distL="0" distR="0" wp14:anchorId="6C65321D" wp14:editId="71388BAE">
                  <wp:extent cx="1972945" cy="1972945"/>
                  <wp:effectExtent l="0" t="0" r="8255" b="8255"/>
                  <wp:docPr id="1018"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6" cstate="print">
                            <a:extLst>
                              <a:ext uri="{BEBA8EAE-BF5A-486C-A8C5-ECC9F3942E4B}">
                                <a14:imgProps xmlns:a14="http://schemas.microsoft.com/office/drawing/2010/main">
                                  <a14:imgLayer r:embed="rId15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vAlign w:val="center"/>
          </w:tcPr>
          <w:p w14:paraId="65679722" w14:textId="4CB47F5D" w:rsidR="00AA2B24" w:rsidRDefault="00AA2B24" w:rsidP="00B10D86">
            <w:pPr>
              <w:jc w:val="center"/>
              <w:rPr>
                <w:lang w:bidi="ar-SA"/>
              </w:rPr>
            </w:pPr>
          </w:p>
        </w:tc>
      </w:tr>
      <w:tr w:rsidR="00AA2B24" w:rsidRPr="00062FF2" w14:paraId="5A98D9B3" w14:textId="77777777" w:rsidTr="00B10D86">
        <w:tc>
          <w:tcPr>
            <w:tcW w:w="3116" w:type="dxa"/>
            <w:shd w:val="clear" w:color="auto" w:fill="FFFFFF" w:themeFill="background1"/>
          </w:tcPr>
          <w:p w14:paraId="617A273D" w14:textId="17518903" w:rsidR="00AA2B24" w:rsidRPr="00062FF2" w:rsidRDefault="00491B9C" w:rsidP="00B10D86">
            <w:pPr>
              <w:jc w:val="center"/>
              <w:rPr>
                <w:sz w:val="18"/>
                <w:szCs w:val="18"/>
                <w:lang w:bidi="ar-SA"/>
              </w:rPr>
            </w:pPr>
            <w:r w:rsidRPr="00491B9C">
              <w:rPr>
                <w:sz w:val="18"/>
                <w:szCs w:val="18"/>
                <w:lang w:bidi="ar-SA"/>
              </w:rPr>
              <w:t>M27-20211012UT-672SII-sum1440sec-RotCrop.jpg</w:t>
            </w:r>
          </w:p>
        </w:tc>
        <w:tc>
          <w:tcPr>
            <w:tcW w:w="3117" w:type="dxa"/>
            <w:shd w:val="clear" w:color="auto" w:fill="FFFFFF" w:themeFill="background1"/>
          </w:tcPr>
          <w:p w14:paraId="26404746" w14:textId="5694614F" w:rsidR="00AA2B24" w:rsidRPr="00062FF2" w:rsidRDefault="00E127BB" w:rsidP="00B10D86">
            <w:pPr>
              <w:jc w:val="center"/>
              <w:rPr>
                <w:sz w:val="18"/>
                <w:szCs w:val="18"/>
                <w:lang w:bidi="ar-SA"/>
              </w:rPr>
            </w:pPr>
            <w:r w:rsidRPr="00E127BB">
              <w:rPr>
                <w:sz w:val="18"/>
                <w:szCs w:val="18"/>
                <w:lang w:bidi="ar-SA"/>
              </w:rPr>
              <w:t>NGC6946-20211012UT-647CNT-sum3000sec.jpg</w:t>
            </w:r>
          </w:p>
        </w:tc>
        <w:tc>
          <w:tcPr>
            <w:tcW w:w="3117" w:type="dxa"/>
            <w:shd w:val="clear" w:color="auto" w:fill="FFFFFF" w:themeFill="background1"/>
          </w:tcPr>
          <w:p w14:paraId="0AFB026E" w14:textId="1565F808" w:rsidR="00AA2B24" w:rsidRPr="00062FF2" w:rsidRDefault="00AA2B24" w:rsidP="00B10D86">
            <w:pPr>
              <w:jc w:val="center"/>
              <w:rPr>
                <w:sz w:val="18"/>
                <w:szCs w:val="18"/>
                <w:lang w:bidi="ar-SA"/>
              </w:rPr>
            </w:pPr>
          </w:p>
        </w:tc>
      </w:tr>
    </w:tbl>
    <w:p w14:paraId="43A5E166" w14:textId="77777777" w:rsidR="00AA2B24" w:rsidRDefault="00AA2B24">
      <w:pPr>
        <w:rPr>
          <w:lang w:bidi="ar-SA"/>
        </w:rPr>
      </w:pPr>
    </w:p>
    <w:p w14:paraId="1CD551BD" w14:textId="77777777" w:rsidR="00AE4BE4" w:rsidRDefault="00AE4BE4">
      <w:pPr>
        <w:rPr>
          <w:rFonts w:cs="Arial"/>
          <w:b/>
          <w:bCs/>
          <w:sz w:val="26"/>
          <w:szCs w:val="26"/>
        </w:rPr>
      </w:pPr>
      <w:r>
        <w:br w:type="page"/>
      </w:r>
    </w:p>
    <w:p w14:paraId="40D5EAF5" w14:textId="50405EBF" w:rsidR="00AE4BE4" w:rsidRPr="00D4326C" w:rsidRDefault="00AE4BE4" w:rsidP="00AE4BE4">
      <w:pPr>
        <w:pStyle w:val="Heading3"/>
      </w:pPr>
      <w:bookmarkStart w:id="56" w:name="_Toc86521232"/>
      <w:r>
        <w:lastRenderedPageBreak/>
        <w:t xml:space="preserve">2021-Oct-13 (Oct-14 UT): </w:t>
      </w:r>
      <w:r w:rsidRPr="002B2B28">
        <w:t xml:space="preserve"> </w:t>
      </w:r>
      <w:r>
        <w:t>PNe (M57) and Galaxy (NGC6946) Imaging</w:t>
      </w:r>
      <w:bookmarkEnd w:id="56"/>
      <w:r>
        <w:t xml:space="preserve"> </w:t>
      </w:r>
    </w:p>
    <w:p w14:paraId="69A38594" w14:textId="66D59C11" w:rsidR="00AE4BE4" w:rsidRDefault="00AE4BE4" w:rsidP="00AE4BE4">
      <w:pPr>
        <w:rPr>
          <w:color w:val="808080" w:themeColor="background1" w:themeShade="80"/>
          <w:sz w:val="20"/>
        </w:rPr>
      </w:pPr>
      <w:r>
        <w:rPr>
          <w:color w:val="808080" w:themeColor="background1" w:themeShade="80"/>
          <w:sz w:val="20"/>
        </w:rPr>
        <w:t>Last Updated 10/14/2021</w:t>
      </w:r>
    </w:p>
    <w:p w14:paraId="41487108" w14:textId="77777777" w:rsidR="00AE4BE4" w:rsidRDefault="00AE4BE4" w:rsidP="00AE4BE4"/>
    <w:p w14:paraId="132519D3" w14:textId="4008C2B6" w:rsidR="00AE4BE4" w:rsidRPr="00E100A8" w:rsidRDefault="00AE4BE4" w:rsidP="00AE4BE4">
      <w:r w:rsidRPr="00E100A8">
        <w:t>Transparency was fair (3.0/5) – a bit of high cirru</w:t>
      </w:r>
      <w:r>
        <w:t>s to the west  and then scattered impacting some of the NGC6946 647CNT images</w:t>
      </w:r>
      <w:r w:rsidRPr="00E100A8">
        <w:t>. Seeing was fair (3.0/5).</w:t>
      </w:r>
    </w:p>
    <w:p w14:paraId="115C65EF" w14:textId="733B00A2" w:rsidR="00AE4BE4" w:rsidRDefault="00AE4BE4" w:rsidP="00AE4BE4">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A25202" w:rsidRPr="003024C9" w14:paraId="607D6E8C" w14:textId="77777777" w:rsidTr="00B10D86">
        <w:trPr>
          <w:trHeight w:val="290"/>
        </w:trPr>
        <w:tc>
          <w:tcPr>
            <w:tcW w:w="810" w:type="dxa"/>
            <w:tcBorders>
              <w:top w:val="single" w:sz="4" w:space="0" w:color="auto"/>
              <w:left w:val="nil"/>
              <w:bottom w:val="single" w:sz="4" w:space="0" w:color="auto"/>
              <w:right w:val="nil"/>
            </w:tcBorders>
            <w:vAlign w:val="center"/>
          </w:tcPr>
          <w:p w14:paraId="51199A7D" w14:textId="77777777" w:rsidR="00A25202" w:rsidRPr="003024C9" w:rsidRDefault="00A25202"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5E488A65"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DateUT</w:t>
            </w:r>
          </w:p>
        </w:tc>
        <w:tc>
          <w:tcPr>
            <w:tcW w:w="1080" w:type="dxa"/>
            <w:tcBorders>
              <w:top w:val="single" w:sz="4" w:space="0" w:color="auto"/>
              <w:left w:val="nil"/>
              <w:bottom w:val="single" w:sz="4" w:space="0" w:color="auto"/>
              <w:right w:val="nil"/>
            </w:tcBorders>
            <w:shd w:val="clear" w:color="auto" w:fill="auto"/>
            <w:noWrap/>
            <w:vAlign w:val="center"/>
            <w:hideMark/>
          </w:tcPr>
          <w:p w14:paraId="1FF22E7E"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8EE5D89"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5B87085D"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6658CF72"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781B2552"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4473C3FC"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28326481"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3046670E"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17EC54C9"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A25202" w:rsidRPr="003024C9" w14:paraId="1C345D40" w14:textId="77777777" w:rsidTr="00A25202">
        <w:trPr>
          <w:trHeight w:val="290"/>
        </w:trPr>
        <w:tc>
          <w:tcPr>
            <w:tcW w:w="810" w:type="dxa"/>
            <w:tcBorders>
              <w:top w:val="single" w:sz="4" w:space="0" w:color="auto"/>
              <w:left w:val="nil"/>
              <w:bottom w:val="nil"/>
              <w:right w:val="nil"/>
            </w:tcBorders>
            <w:vAlign w:val="center"/>
          </w:tcPr>
          <w:p w14:paraId="4706CE4B" w14:textId="77777777" w:rsidR="00A25202" w:rsidRPr="003024C9" w:rsidRDefault="00A25202" w:rsidP="00A2520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6B25007D" w14:textId="48D7CDB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single" w:sz="4" w:space="0" w:color="auto"/>
              <w:left w:val="nil"/>
              <w:bottom w:val="nil"/>
              <w:right w:val="nil"/>
            </w:tcBorders>
            <w:shd w:val="clear" w:color="auto" w:fill="auto"/>
            <w:noWrap/>
            <w:vAlign w:val="center"/>
            <w:hideMark/>
          </w:tcPr>
          <w:p w14:paraId="0590B52C" w14:textId="68F3297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1B8312E8" w14:textId="75CF66F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0E79116C" w14:textId="1DB4150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559E061E" w14:textId="66F9967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2A5D9B58" w14:textId="74F03A0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641D4EC4" w14:textId="07B7B0B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5363A033" w14:textId="4F6CC85C"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47CNT</w:t>
            </w:r>
          </w:p>
        </w:tc>
        <w:tc>
          <w:tcPr>
            <w:tcW w:w="778" w:type="dxa"/>
            <w:tcBorders>
              <w:top w:val="single" w:sz="4" w:space="0" w:color="auto"/>
              <w:left w:val="nil"/>
              <w:bottom w:val="nil"/>
              <w:right w:val="nil"/>
            </w:tcBorders>
            <w:shd w:val="clear" w:color="auto" w:fill="auto"/>
            <w:noWrap/>
            <w:vAlign w:val="center"/>
            <w:hideMark/>
          </w:tcPr>
          <w:p w14:paraId="3005AD0E" w14:textId="4A8E8BF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64CCB478" w14:textId="4DB20159"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400</w:t>
            </w:r>
          </w:p>
        </w:tc>
      </w:tr>
      <w:tr w:rsidR="00A25202" w:rsidRPr="003024C9" w14:paraId="6CCBA356" w14:textId="77777777" w:rsidTr="00A25202">
        <w:trPr>
          <w:trHeight w:val="290"/>
        </w:trPr>
        <w:tc>
          <w:tcPr>
            <w:tcW w:w="810" w:type="dxa"/>
            <w:tcBorders>
              <w:top w:val="nil"/>
              <w:left w:val="nil"/>
              <w:right w:val="nil"/>
            </w:tcBorders>
            <w:vAlign w:val="center"/>
          </w:tcPr>
          <w:p w14:paraId="1FEA2B2E" w14:textId="1D19CAFF" w:rsidR="00A25202" w:rsidRPr="003024C9" w:rsidRDefault="00A25202" w:rsidP="00A2520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75874FC3" w14:textId="0E56B24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right w:val="nil"/>
            </w:tcBorders>
            <w:shd w:val="clear" w:color="auto" w:fill="auto"/>
            <w:noWrap/>
            <w:vAlign w:val="center"/>
            <w:hideMark/>
          </w:tcPr>
          <w:p w14:paraId="630BD3B0" w14:textId="0CBAF92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57C4FDD9" w14:textId="7BABCAB9"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3B4B51C9" w14:textId="250303B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38D71B2" w14:textId="52BC39B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744FA628" w14:textId="614AC08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2EA64D56" w14:textId="267B3F7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3CF19902" w14:textId="1BBD990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56HIA</w:t>
            </w:r>
          </w:p>
        </w:tc>
        <w:tc>
          <w:tcPr>
            <w:tcW w:w="778" w:type="dxa"/>
            <w:tcBorders>
              <w:top w:val="nil"/>
              <w:left w:val="nil"/>
              <w:right w:val="nil"/>
            </w:tcBorders>
            <w:shd w:val="clear" w:color="auto" w:fill="auto"/>
            <w:noWrap/>
            <w:vAlign w:val="center"/>
            <w:hideMark/>
          </w:tcPr>
          <w:p w14:paraId="1B87C77B" w14:textId="66D0BF4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42FC86C9" w14:textId="43F9DCF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3360</w:t>
            </w:r>
          </w:p>
        </w:tc>
      </w:tr>
      <w:tr w:rsidR="00A25202" w:rsidRPr="003024C9" w14:paraId="7FB15718" w14:textId="77777777" w:rsidTr="00A25202">
        <w:trPr>
          <w:trHeight w:val="290"/>
        </w:trPr>
        <w:tc>
          <w:tcPr>
            <w:tcW w:w="810" w:type="dxa"/>
            <w:tcBorders>
              <w:top w:val="nil"/>
              <w:left w:val="nil"/>
              <w:right w:val="nil"/>
            </w:tcBorders>
            <w:vAlign w:val="center"/>
          </w:tcPr>
          <w:p w14:paraId="5B45FDAC" w14:textId="2086BD08" w:rsidR="00A25202" w:rsidRDefault="00A25202" w:rsidP="00A2520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tcPr>
          <w:p w14:paraId="27218AD3" w14:textId="0783D59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right w:val="nil"/>
            </w:tcBorders>
            <w:shd w:val="clear" w:color="auto" w:fill="auto"/>
            <w:noWrap/>
            <w:vAlign w:val="center"/>
          </w:tcPr>
          <w:p w14:paraId="4CD7843D" w14:textId="58672F5D"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02F8EBDC" w14:textId="17CE1C6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27D0647" w14:textId="4570F5B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3166A3D8" w14:textId="23ED1D4C"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49A85BFA" w14:textId="6FE2DA3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5ADD5CBC" w14:textId="21BE63A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793B8D1B" w14:textId="11063780"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47CNT</w:t>
            </w:r>
          </w:p>
        </w:tc>
        <w:tc>
          <w:tcPr>
            <w:tcW w:w="778" w:type="dxa"/>
            <w:tcBorders>
              <w:top w:val="nil"/>
              <w:left w:val="nil"/>
              <w:right w:val="nil"/>
            </w:tcBorders>
            <w:shd w:val="clear" w:color="auto" w:fill="auto"/>
            <w:noWrap/>
            <w:vAlign w:val="center"/>
          </w:tcPr>
          <w:p w14:paraId="7CA14BD3" w14:textId="315555B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2E6EA24" w14:textId="168C6CBF"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3000</w:t>
            </w:r>
          </w:p>
        </w:tc>
      </w:tr>
      <w:tr w:rsidR="00A25202" w:rsidRPr="003024C9" w14:paraId="23CC9E73" w14:textId="77777777" w:rsidTr="00A25202">
        <w:trPr>
          <w:trHeight w:val="290"/>
        </w:trPr>
        <w:tc>
          <w:tcPr>
            <w:tcW w:w="810" w:type="dxa"/>
            <w:tcBorders>
              <w:top w:val="nil"/>
              <w:left w:val="nil"/>
              <w:bottom w:val="single" w:sz="4" w:space="0" w:color="auto"/>
              <w:right w:val="nil"/>
            </w:tcBorders>
            <w:vAlign w:val="center"/>
          </w:tcPr>
          <w:p w14:paraId="516722C3" w14:textId="10A31EDF" w:rsidR="00A25202" w:rsidRDefault="00A25202" w:rsidP="00A25202">
            <w:pPr>
              <w:jc w:val="center"/>
              <w:rPr>
                <w:rFonts w:ascii="Calibri" w:hAnsi="Calibri" w:cs="Calibri"/>
                <w:color w:val="000000"/>
                <w:sz w:val="20"/>
                <w:szCs w:val="20"/>
              </w:rPr>
            </w:pPr>
            <w:r>
              <w:rPr>
                <w:rFonts w:ascii="Calibri" w:hAnsi="Calibri" w:cs="Calibri"/>
                <w:color w:val="000000"/>
                <w:sz w:val="20"/>
                <w:szCs w:val="20"/>
              </w:rPr>
              <w:t>IC5146</w:t>
            </w:r>
          </w:p>
        </w:tc>
        <w:tc>
          <w:tcPr>
            <w:tcW w:w="1080" w:type="dxa"/>
            <w:tcBorders>
              <w:top w:val="nil"/>
              <w:left w:val="nil"/>
              <w:bottom w:val="single" w:sz="4" w:space="0" w:color="auto"/>
              <w:right w:val="nil"/>
            </w:tcBorders>
            <w:shd w:val="clear" w:color="auto" w:fill="auto"/>
            <w:noWrap/>
            <w:vAlign w:val="center"/>
          </w:tcPr>
          <w:p w14:paraId="7CAD742B" w14:textId="618899D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bottom w:val="single" w:sz="4" w:space="0" w:color="auto"/>
              <w:right w:val="nil"/>
            </w:tcBorders>
            <w:shd w:val="clear" w:color="auto" w:fill="auto"/>
            <w:noWrap/>
            <w:vAlign w:val="center"/>
          </w:tcPr>
          <w:p w14:paraId="254E93F4" w14:textId="679AD34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528EB4B5" w14:textId="2CCA464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47B75F04" w14:textId="0D747D2B"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60C4FF6F" w14:textId="1EFF873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00881D25" w14:textId="3144FB9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00D2C36D" w14:textId="75B9A35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309FDBCE" w14:textId="48205DC5"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550CLR</w:t>
            </w:r>
          </w:p>
        </w:tc>
        <w:tc>
          <w:tcPr>
            <w:tcW w:w="778" w:type="dxa"/>
            <w:tcBorders>
              <w:top w:val="nil"/>
              <w:left w:val="nil"/>
              <w:bottom w:val="single" w:sz="4" w:space="0" w:color="auto"/>
              <w:right w:val="nil"/>
            </w:tcBorders>
            <w:shd w:val="clear" w:color="auto" w:fill="auto"/>
            <w:noWrap/>
            <w:vAlign w:val="center"/>
          </w:tcPr>
          <w:p w14:paraId="7FC03D71" w14:textId="2B87BCA5"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0D02142C" w14:textId="32B150F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540</w:t>
            </w:r>
          </w:p>
        </w:tc>
      </w:tr>
    </w:tbl>
    <w:p w14:paraId="3994324D" w14:textId="055A79BC" w:rsidR="00A25202" w:rsidRDefault="00A25202" w:rsidP="00AE4BE4">
      <w:pPr>
        <w:rPr>
          <w:lang w:bidi="ar-SA"/>
        </w:rPr>
      </w:pPr>
    </w:p>
    <w:p w14:paraId="7AFCD8E4" w14:textId="77777777" w:rsidR="00A25202" w:rsidRDefault="00A25202" w:rsidP="00AE4BE4">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AE4BE4" w14:paraId="18E0CDDD" w14:textId="77777777" w:rsidTr="00AE4BE4">
        <w:trPr>
          <w:jc w:val="center"/>
        </w:trPr>
        <w:tc>
          <w:tcPr>
            <w:tcW w:w="3116" w:type="dxa"/>
            <w:shd w:val="clear" w:color="auto" w:fill="000000" w:themeFill="text1"/>
            <w:vAlign w:val="center"/>
          </w:tcPr>
          <w:p w14:paraId="668C115F" w14:textId="2330F378" w:rsidR="00AE4BE4" w:rsidRDefault="00AE4BE4" w:rsidP="00B10D86">
            <w:pPr>
              <w:jc w:val="center"/>
              <w:rPr>
                <w:lang w:bidi="ar-SA"/>
              </w:rPr>
            </w:pPr>
            <w:bookmarkStart w:id="57" w:name="_Hlk87296180"/>
            <w:r>
              <w:rPr>
                <w:noProof/>
              </w:rPr>
              <w:drawing>
                <wp:inline distT="0" distB="0" distL="0" distR="0" wp14:anchorId="75580C13" wp14:editId="7EA1E090">
                  <wp:extent cx="954405" cy="954405"/>
                  <wp:effectExtent l="0" t="0" r="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268355A3" w14:textId="231BDCF8" w:rsidR="00AE4BE4" w:rsidRDefault="00AE4BE4" w:rsidP="00B10D86">
            <w:pPr>
              <w:jc w:val="center"/>
              <w:rPr>
                <w:lang w:bidi="ar-SA"/>
              </w:rPr>
            </w:pPr>
            <w:r>
              <w:rPr>
                <w:noProof/>
              </w:rPr>
              <w:drawing>
                <wp:inline distT="0" distB="0" distL="0" distR="0" wp14:anchorId="59029D22" wp14:editId="620C2D19">
                  <wp:extent cx="1972945" cy="1972945"/>
                  <wp:effectExtent l="0" t="0" r="8255" b="825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9" cstate="print">
                            <a:extLst>
                              <a:ext uri="{BEBA8EAE-BF5A-486C-A8C5-ECC9F3942E4B}">
                                <a14:imgProps xmlns:a14="http://schemas.microsoft.com/office/drawing/2010/main">
                                  <a14:imgLayer r:embed="rId16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4BE4" w:rsidRPr="00062FF2" w14:paraId="1AE6F8BA" w14:textId="77777777" w:rsidTr="00AE4BE4">
        <w:trPr>
          <w:jc w:val="center"/>
        </w:trPr>
        <w:tc>
          <w:tcPr>
            <w:tcW w:w="3116" w:type="dxa"/>
            <w:shd w:val="clear" w:color="auto" w:fill="FFFFFF" w:themeFill="background1"/>
          </w:tcPr>
          <w:p w14:paraId="03464DD6" w14:textId="66AD9380" w:rsidR="00AE4BE4" w:rsidRPr="00062FF2" w:rsidRDefault="00AE4BE4" w:rsidP="00B10D86">
            <w:pPr>
              <w:jc w:val="center"/>
              <w:rPr>
                <w:sz w:val="18"/>
                <w:szCs w:val="18"/>
                <w:lang w:bidi="ar-SA"/>
              </w:rPr>
            </w:pPr>
            <w:r w:rsidRPr="00AE4BE4">
              <w:rPr>
                <w:sz w:val="18"/>
                <w:szCs w:val="18"/>
                <w:lang w:bidi="ar-SA"/>
              </w:rPr>
              <w:t>M57-20211014UT-647CNT-sum2400sec-RotCrop.jpg</w:t>
            </w:r>
          </w:p>
        </w:tc>
        <w:tc>
          <w:tcPr>
            <w:tcW w:w="3117" w:type="dxa"/>
            <w:shd w:val="clear" w:color="auto" w:fill="FFFFFF" w:themeFill="background1"/>
          </w:tcPr>
          <w:p w14:paraId="3B24C736" w14:textId="4DE1D9EC" w:rsidR="00AE4BE4" w:rsidRPr="00062FF2" w:rsidRDefault="00AE4BE4" w:rsidP="00B10D86">
            <w:pPr>
              <w:jc w:val="center"/>
              <w:rPr>
                <w:sz w:val="18"/>
                <w:szCs w:val="18"/>
                <w:lang w:bidi="ar-SA"/>
              </w:rPr>
            </w:pPr>
            <w:r w:rsidRPr="00AE4BE4">
              <w:rPr>
                <w:sz w:val="18"/>
                <w:szCs w:val="18"/>
                <w:lang w:bidi="ar-SA"/>
              </w:rPr>
              <w:t>NGC6946-20211014UT-656HIA-sum3360sec-RotCrop.jpg</w:t>
            </w:r>
          </w:p>
        </w:tc>
      </w:tr>
      <w:bookmarkEnd w:id="57"/>
      <w:tr w:rsidR="00AE4BE4" w14:paraId="64AB7487" w14:textId="77777777" w:rsidTr="00AE4BE4">
        <w:trPr>
          <w:jc w:val="center"/>
        </w:trPr>
        <w:tc>
          <w:tcPr>
            <w:tcW w:w="3116" w:type="dxa"/>
            <w:shd w:val="clear" w:color="auto" w:fill="000000" w:themeFill="text1"/>
            <w:vAlign w:val="center"/>
          </w:tcPr>
          <w:p w14:paraId="29E0C353" w14:textId="1797832B" w:rsidR="00AE4BE4" w:rsidRDefault="00AE4BE4" w:rsidP="00B10D86">
            <w:pPr>
              <w:jc w:val="center"/>
              <w:rPr>
                <w:lang w:bidi="ar-SA"/>
              </w:rPr>
            </w:pPr>
            <w:r>
              <w:rPr>
                <w:noProof/>
              </w:rPr>
              <w:drawing>
                <wp:inline distT="0" distB="0" distL="0" distR="0" wp14:anchorId="61BEB30F" wp14:editId="07DF2B94">
                  <wp:extent cx="1972310" cy="1972310"/>
                  <wp:effectExtent l="0" t="0" r="8890" b="889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EB21322" w14:textId="2C58478D" w:rsidR="00AE4BE4" w:rsidRDefault="00AE4BE4" w:rsidP="00B10D86">
            <w:pPr>
              <w:jc w:val="center"/>
              <w:rPr>
                <w:lang w:bidi="ar-SA"/>
              </w:rPr>
            </w:pPr>
            <w:r>
              <w:rPr>
                <w:noProof/>
              </w:rPr>
              <w:drawing>
                <wp:inline distT="0" distB="0" distL="0" distR="0" wp14:anchorId="3DBFE141" wp14:editId="446A48A3">
                  <wp:extent cx="1972945" cy="1972945"/>
                  <wp:effectExtent l="0" t="0" r="8255" b="825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2" cstate="print">
                            <a:extLst>
                              <a:ext uri="{BEBA8EAE-BF5A-486C-A8C5-ECC9F3942E4B}">
                                <a14:imgProps xmlns:a14="http://schemas.microsoft.com/office/drawing/2010/main">
                                  <a14:imgLayer r:embed="rId16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4BE4" w:rsidRPr="00062FF2" w14:paraId="78130DBE" w14:textId="77777777" w:rsidTr="00AE4BE4">
        <w:trPr>
          <w:jc w:val="center"/>
        </w:trPr>
        <w:tc>
          <w:tcPr>
            <w:tcW w:w="3116" w:type="dxa"/>
            <w:shd w:val="clear" w:color="auto" w:fill="FFFFFF" w:themeFill="background1"/>
          </w:tcPr>
          <w:p w14:paraId="20A25B0D" w14:textId="50DDC2B5" w:rsidR="00AE4BE4" w:rsidRPr="00062FF2" w:rsidRDefault="00AE4BE4" w:rsidP="00B10D86">
            <w:pPr>
              <w:jc w:val="center"/>
              <w:rPr>
                <w:sz w:val="18"/>
                <w:szCs w:val="18"/>
                <w:lang w:bidi="ar-SA"/>
              </w:rPr>
            </w:pPr>
            <w:r w:rsidRPr="00AE4BE4">
              <w:rPr>
                <w:sz w:val="18"/>
                <w:szCs w:val="18"/>
                <w:lang w:bidi="ar-SA"/>
              </w:rPr>
              <w:t>IC5146-20211014UT-550OPNXsum540sec-RotCrop.jpg</w:t>
            </w:r>
          </w:p>
        </w:tc>
        <w:tc>
          <w:tcPr>
            <w:tcW w:w="3117" w:type="dxa"/>
            <w:shd w:val="clear" w:color="auto" w:fill="FFFFFF" w:themeFill="background1"/>
          </w:tcPr>
          <w:p w14:paraId="0F8BD845" w14:textId="77777777" w:rsidR="00AE4BE4" w:rsidRPr="00062FF2" w:rsidRDefault="00AE4BE4" w:rsidP="00B10D86">
            <w:pPr>
              <w:jc w:val="center"/>
              <w:rPr>
                <w:sz w:val="18"/>
                <w:szCs w:val="18"/>
                <w:lang w:bidi="ar-SA"/>
              </w:rPr>
            </w:pPr>
            <w:r w:rsidRPr="00E127BB">
              <w:rPr>
                <w:sz w:val="18"/>
                <w:szCs w:val="18"/>
                <w:lang w:bidi="ar-SA"/>
              </w:rPr>
              <w:t>NGC6946-20211012UT-647CNT-sum3000sec.jpg</w:t>
            </w:r>
          </w:p>
        </w:tc>
      </w:tr>
    </w:tbl>
    <w:p w14:paraId="61BD4488" w14:textId="7A4300C8" w:rsidR="00AE4BE4" w:rsidRDefault="00AE4BE4">
      <w:pPr>
        <w:rPr>
          <w:lang w:bidi="ar-SA"/>
        </w:rPr>
      </w:pPr>
    </w:p>
    <w:p w14:paraId="45333FF0" w14:textId="77777777" w:rsidR="005F3E7B" w:rsidRDefault="005F3E7B">
      <w:pPr>
        <w:rPr>
          <w:rFonts w:cs="Arial"/>
          <w:b/>
          <w:bCs/>
          <w:sz w:val="26"/>
          <w:szCs w:val="26"/>
        </w:rPr>
      </w:pPr>
      <w:r>
        <w:br w:type="page"/>
      </w:r>
    </w:p>
    <w:p w14:paraId="119096F2" w14:textId="7B0FDABE" w:rsidR="005F3E7B" w:rsidRPr="00D4326C" w:rsidRDefault="005F3E7B" w:rsidP="005F3E7B">
      <w:pPr>
        <w:pStyle w:val="Heading3"/>
      </w:pPr>
      <w:bookmarkStart w:id="58" w:name="_Toc86521233"/>
      <w:r>
        <w:lastRenderedPageBreak/>
        <w:t xml:space="preserve">2021-Oct-16 (Oct-17 UT): </w:t>
      </w:r>
      <w:r w:rsidRPr="002B2B28">
        <w:t xml:space="preserve"> </w:t>
      </w:r>
      <w:r>
        <w:t>Saturn, Jupiter, Neptune, and 96 Aqr Video</w:t>
      </w:r>
      <w:bookmarkEnd w:id="58"/>
      <w:r>
        <w:t xml:space="preserve"> </w:t>
      </w:r>
    </w:p>
    <w:p w14:paraId="72FB75D6" w14:textId="77777777" w:rsidR="005F3E7B" w:rsidRDefault="005F3E7B" w:rsidP="005F3E7B">
      <w:pPr>
        <w:rPr>
          <w:color w:val="808080" w:themeColor="background1" w:themeShade="80"/>
          <w:sz w:val="20"/>
        </w:rPr>
      </w:pPr>
      <w:r>
        <w:rPr>
          <w:color w:val="808080" w:themeColor="background1" w:themeShade="80"/>
          <w:sz w:val="20"/>
        </w:rPr>
        <w:t>Last Updated 10/14/2021</w:t>
      </w:r>
    </w:p>
    <w:p w14:paraId="33E48E3A" w14:textId="77777777" w:rsidR="005F3E7B" w:rsidRDefault="005F3E7B" w:rsidP="005F3E7B"/>
    <w:p w14:paraId="45F0BA5C" w14:textId="1E5CD23C" w:rsidR="00435A43" w:rsidRDefault="005F3E7B" w:rsidP="00435A43">
      <w:r w:rsidRPr="00E100A8">
        <w:t xml:space="preserve">Transparency was </w:t>
      </w:r>
      <w:r>
        <w:t>good</w:t>
      </w:r>
      <w:r w:rsidRPr="00E100A8">
        <w:t xml:space="preserve"> (</w:t>
      </w:r>
      <w:r>
        <w:t>4</w:t>
      </w:r>
      <w:r w:rsidRPr="00E100A8">
        <w:t>.0/5</w:t>
      </w:r>
      <w:r>
        <w:t xml:space="preserve">). </w:t>
      </w:r>
      <w:r w:rsidRPr="00E100A8">
        <w:t>Seeing was fair (3.0/5).</w:t>
      </w:r>
    </w:p>
    <w:p w14:paraId="69FA1964" w14:textId="3AAD0A1D" w:rsidR="00435A43" w:rsidRDefault="00435A43" w:rsidP="00435A43"/>
    <w:p w14:paraId="1B69CCE2" w14:textId="0008ACFA" w:rsidR="00435A43" w:rsidRPr="00435A43" w:rsidRDefault="00435A43" w:rsidP="00435A43">
      <w:pPr>
        <w:rPr>
          <w:b/>
          <w:bCs/>
          <w:u w:val="single"/>
        </w:rPr>
      </w:pPr>
      <w:r w:rsidRPr="00435A43">
        <w:rPr>
          <w:b/>
          <w:bCs/>
          <w:u w:val="single"/>
        </w:rPr>
        <w:t>SATURN</w:t>
      </w:r>
    </w:p>
    <w:p w14:paraId="67E09104" w14:textId="77777777" w:rsidR="00435A43" w:rsidRDefault="00435A43" w:rsidP="00435A43"/>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788"/>
        <w:gridCol w:w="1350"/>
      </w:tblGrid>
      <w:tr w:rsidR="005F3E7B" w:rsidRPr="004A009F" w14:paraId="3642EE62" w14:textId="77777777" w:rsidTr="00435A43">
        <w:trPr>
          <w:trHeight w:val="290"/>
        </w:trPr>
        <w:tc>
          <w:tcPr>
            <w:tcW w:w="40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550A559" w14:textId="77777777" w:rsidR="005F3E7B" w:rsidRPr="004A009F" w:rsidRDefault="005F3E7B">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1E404A1"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924651"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DA0633F"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8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0C4F36"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35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47B6F8"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5F3E7B" w:rsidRPr="004A009F" w14:paraId="0949FBEB" w14:textId="77777777" w:rsidTr="00435A43">
        <w:trPr>
          <w:trHeight w:val="290"/>
        </w:trPr>
        <w:tc>
          <w:tcPr>
            <w:tcW w:w="40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FF879"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25_6-Saturn_685NIR.avi</w:t>
            </w:r>
          </w:p>
        </w:tc>
        <w:tc>
          <w:tcPr>
            <w:tcW w:w="10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AC0FC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6E511C4"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CE75DF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30C13A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15A1E5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51158C34"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76522ED3"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27_7-Saturn_685NIR.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49DB474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7C4ADEC9"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5F51BD5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5DDA1B1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134ECCD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1FE26199"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42B08BE5"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0_0-Saturn_550GRN.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09F3A45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62F45068"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D857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6EB5FE58"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6EB672F"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6F9D5B73"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4AC6F729"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2_1-Saturn_550GRN.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4E04ABCC"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243F8B06"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34C53DD2"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0DE17690"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E1A8D"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0408C3F3" w14:textId="77777777" w:rsidTr="00435A43">
        <w:trPr>
          <w:trHeight w:val="290"/>
        </w:trPr>
        <w:tc>
          <w:tcPr>
            <w:tcW w:w="4014" w:type="dxa"/>
            <w:tcBorders>
              <w:top w:val="nil"/>
              <w:left w:val="nil"/>
              <w:right w:val="nil"/>
            </w:tcBorders>
            <w:shd w:val="clear" w:color="auto" w:fill="auto"/>
            <w:noWrap/>
            <w:tcMar>
              <w:top w:w="15" w:type="dxa"/>
              <w:left w:w="15" w:type="dxa"/>
              <w:bottom w:w="0" w:type="dxa"/>
              <w:right w:w="15" w:type="dxa"/>
            </w:tcMar>
            <w:vAlign w:val="bottom"/>
            <w:hideMark/>
          </w:tcPr>
          <w:p w14:paraId="02CA4EE1"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4_7-Saturn_450BLU.avi</w:t>
            </w:r>
          </w:p>
        </w:tc>
        <w:tc>
          <w:tcPr>
            <w:tcW w:w="1070" w:type="dxa"/>
            <w:tcBorders>
              <w:top w:val="nil"/>
              <w:left w:val="nil"/>
              <w:right w:val="nil"/>
            </w:tcBorders>
            <w:shd w:val="clear" w:color="auto" w:fill="auto"/>
            <w:noWrap/>
            <w:tcMar>
              <w:top w:w="15" w:type="dxa"/>
              <w:left w:w="15" w:type="dxa"/>
              <w:bottom w:w="0" w:type="dxa"/>
              <w:right w:w="15" w:type="dxa"/>
            </w:tcMar>
            <w:vAlign w:val="bottom"/>
            <w:hideMark/>
          </w:tcPr>
          <w:p w14:paraId="2640CA35"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5</w:t>
            </w:r>
          </w:p>
        </w:tc>
        <w:tc>
          <w:tcPr>
            <w:tcW w:w="1069" w:type="dxa"/>
            <w:tcBorders>
              <w:top w:val="nil"/>
              <w:left w:val="nil"/>
              <w:right w:val="nil"/>
            </w:tcBorders>
            <w:shd w:val="clear" w:color="auto" w:fill="auto"/>
            <w:noWrap/>
            <w:tcMar>
              <w:top w:w="15" w:type="dxa"/>
              <w:left w:w="15" w:type="dxa"/>
              <w:bottom w:w="0" w:type="dxa"/>
              <w:right w:w="15" w:type="dxa"/>
            </w:tcMar>
            <w:vAlign w:val="bottom"/>
            <w:hideMark/>
          </w:tcPr>
          <w:p w14:paraId="1E9A1D2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right w:val="nil"/>
            </w:tcBorders>
            <w:shd w:val="clear" w:color="auto" w:fill="auto"/>
            <w:noWrap/>
            <w:tcMar>
              <w:top w:w="15" w:type="dxa"/>
              <w:left w:w="15" w:type="dxa"/>
              <w:bottom w:w="0" w:type="dxa"/>
              <w:right w:w="15" w:type="dxa"/>
            </w:tcMar>
            <w:vAlign w:val="bottom"/>
            <w:hideMark/>
          </w:tcPr>
          <w:p w14:paraId="195C95F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right w:val="nil"/>
            </w:tcBorders>
            <w:shd w:val="clear" w:color="auto" w:fill="auto"/>
            <w:noWrap/>
            <w:tcMar>
              <w:top w:w="15" w:type="dxa"/>
              <w:left w:w="15" w:type="dxa"/>
              <w:bottom w:w="0" w:type="dxa"/>
              <w:right w:w="15" w:type="dxa"/>
            </w:tcMar>
            <w:vAlign w:val="bottom"/>
            <w:hideMark/>
          </w:tcPr>
          <w:p w14:paraId="0FF10A4E"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right w:val="nil"/>
            </w:tcBorders>
            <w:shd w:val="clear" w:color="auto" w:fill="auto"/>
            <w:noWrap/>
            <w:tcMar>
              <w:top w:w="15" w:type="dxa"/>
              <w:left w:w="15" w:type="dxa"/>
              <w:bottom w:w="0" w:type="dxa"/>
              <w:right w:w="15" w:type="dxa"/>
            </w:tcMar>
            <w:vAlign w:val="bottom"/>
            <w:hideMark/>
          </w:tcPr>
          <w:p w14:paraId="2D251E5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517ADE04" w14:textId="77777777" w:rsidTr="00435A43">
        <w:trPr>
          <w:trHeight w:val="290"/>
        </w:trPr>
        <w:tc>
          <w:tcPr>
            <w:tcW w:w="40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F51EF6E"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6_8-Saturn_450BLU.avi</w:t>
            </w:r>
          </w:p>
        </w:tc>
        <w:tc>
          <w:tcPr>
            <w:tcW w:w="10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5B4AF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5</w:t>
            </w:r>
          </w:p>
        </w:tc>
        <w:tc>
          <w:tcPr>
            <w:tcW w:w="106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57D72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E68CF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BB0C24"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CD9932"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bl>
    <w:p w14:paraId="1C439A3E" w14:textId="77777777" w:rsidR="00816CC4" w:rsidRDefault="005F3E7B">
      <w:pPr>
        <w:rPr>
          <w:lang w:bidi="ar-SA"/>
        </w:rPr>
      </w:pPr>
      <w:r>
        <w:rPr>
          <w:lang w:bidi="ar-SA"/>
        </w:rPr>
        <w:t xml:space="preserve"> </w:t>
      </w:r>
    </w:p>
    <w:p w14:paraId="73DC4D0C" w14:textId="77777777" w:rsidR="004C0EC8" w:rsidRDefault="004C0EC8">
      <w:pPr>
        <w:rPr>
          <w:b/>
          <w:bCs/>
          <w:u w:val="single"/>
          <w:lang w:bidi="ar-SA"/>
        </w:rPr>
      </w:pPr>
      <w:r>
        <w:rPr>
          <w:b/>
          <w:bCs/>
          <w:u w:val="single"/>
          <w:lang w:bidi="ar-SA"/>
        </w:rPr>
        <w:br w:type="page"/>
      </w:r>
    </w:p>
    <w:p w14:paraId="0CDDCE4F" w14:textId="0EB293C9" w:rsidR="00816CC4" w:rsidRDefault="00816CC4">
      <w:pPr>
        <w:rPr>
          <w:b/>
          <w:bCs/>
          <w:u w:val="single"/>
          <w:lang w:bidi="ar-SA"/>
        </w:rPr>
      </w:pPr>
      <w:r w:rsidRPr="00816CC4">
        <w:rPr>
          <w:b/>
          <w:bCs/>
          <w:u w:val="single"/>
          <w:lang w:bidi="ar-SA"/>
        </w:rPr>
        <w:lastRenderedPageBreak/>
        <w:t>JUPITER</w:t>
      </w:r>
    </w:p>
    <w:p w14:paraId="24FE4CCA" w14:textId="77777777" w:rsidR="00816CC4" w:rsidRPr="00816CC4" w:rsidRDefault="00816CC4">
      <w:pPr>
        <w:rPr>
          <w:lang w:bidi="ar-SA"/>
        </w:rPr>
      </w:pPr>
    </w:p>
    <w:tbl>
      <w:tblPr>
        <w:tblW w:w="9360" w:type="dxa"/>
        <w:tblLayout w:type="fixed"/>
        <w:tblCellMar>
          <w:left w:w="0" w:type="dxa"/>
          <w:right w:w="0" w:type="dxa"/>
        </w:tblCellMar>
        <w:tblLook w:val="04A0" w:firstRow="1" w:lastRow="0" w:firstColumn="1" w:lastColumn="0" w:noHBand="0" w:noVBand="1"/>
      </w:tblPr>
      <w:tblGrid>
        <w:gridCol w:w="4435"/>
        <w:gridCol w:w="985"/>
        <w:gridCol w:w="985"/>
        <w:gridCol w:w="985"/>
        <w:gridCol w:w="710"/>
        <w:gridCol w:w="1260"/>
      </w:tblGrid>
      <w:tr w:rsidR="00816CC4" w:rsidRPr="004A009F" w14:paraId="030D1E3F" w14:textId="77777777" w:rsidTr="004A009F">
        <w:trPr>
          <w:trHeight w:val="290"/>
        </w:trPr>
        <w:tc>
          <w:tcPr>
            <w:tcW w:w="4435" w:type="dxa"/>
            <w:tcBorders>
              <w:top w:val="single" w:sz="4" w:space="0" w:color="auto"/>
              <w:left w:val="nil"/>
              <w:bottom w:val="single" w:sz="4" w:space="0" w:color="auto"/>
              <w:right w:val="nil"/>
            </w:tcBorders>
            <w:shd w:val="clear" w:color="auto" w:fill="auto"/>
            <w:noWrap/>
            <w:vAlign w:val="bottom"/>
            <w:hideMark/>
          </w:tcPr>
          <w:p w14:paraId="291E6D49" w14:textId="77777777" w:rsidR="00816CC4" w:rsidRPr="004A009F" w:rsidRDefault="00816CC4">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985" w:type="dxa"/>
            <w:tcBorders>
              <w:top w:val="single" w:sz="4" w:space="0" w:color="auto"/>
              <w:left w:val="nil"/>
              <w:bottom w:val="single" w:sz="4" w:space="0" w:color="auto"/>
              <w:right w:val="nil"/>
            </w:tcBorders>
            <w:shd w:val="clear" w:color="auto" w:fill="auto"/>
            <w:noWrap/>
            <w:vAlign w:val="bottom"/>
            <w:hideMark/>
          </w:tcPr>
          <w:p w14:paraId="0F53641C"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985" w:type="dxa"/>
            <w:tcBorders>
              <w:top w:val="single" w:sz="4" w:space="0" w:color="auto"/>
              <w:left w:val="nil"/>
              <w:bottom w:val="single" w:sz="4" w:space="0" w:color="auto"/>
              <w:right w:val="nil"/>
            </w:tcBorders>
            <w:shd w:val="clear" w:color="auto" w:fill="auto"/>
            <w:noWrap/>
            <w:vAlign w:val="bottom"/>
            <w:hideMark/>
          </w:tcPr>
          <w:p w14:paraId="0D3450CE"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985" w:type="dxa"/>
            <w:tcBorders>
              <w:top w:val="single" w:sz="4" w:space="0" w:color="auto"/>
              <w:left w:val="nil"/>
              <w:bottom w:val="single" w:sz="4" w:space="0" w:color="auto"/>
              <w:right w:val="nil"/>
            </w:tcBorders>
            <w:shd w:val="clear" w:color="auto" w:fill="auto"/>
            <w:noWrap/>
            <w:vAlign w:val="bottom"/>
            <w:hideMark/>
          </w:tcPr>
          <w:p w14:paraId="2B0C9F04"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10" w:type="dxa"/>
            <w:tcBorders>
              <w:top w:val="single" w:sz="4" w:space="0" w:color="auto"/>
              <w:left w:val="nil"/>
              <w:bottom w:val="single" w:sz="4" w:space="0" w:color="auto"/>
              <w:right w:val="nil"/>
            </w:tcBorders>
            <w:shd w:val="clear" w:color="auto" w:fill="auto"/>
            <w:noWrap/>
            <w:vAlign w:val="bottom"/>
            <w:hideMark/>
          </w:tcPr>
          <w:p w14:paraId="1E3D2E6D"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C2ADA80"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816CC4" w:rsidRPr="004A009F" w14:paraId="4872C7A9" w14:textId="77777777" w:rsidTr="004A009F">
        <w:trPr>
          <w:trHeight w:val="290"/>
        </w:trPr>
        <w:tc>
          <w:tcPr>
            <w:tcW w:w="4435" w:type="dxa"/>
            <w:tcBorders>
              <w:top w:val="single" w:sz="4" w:space="0" w:color="auto"/>
              <w:left w:val="nil"/>
              <w:bottom w:val="nil"/>
              <w:right w:val="nil"/>
            </w:tcBorders>
            <w:shd w:val="clear" w:color="auto" w:fill="auto"/>
            <w:noWrap/>
            <w:vAlign w:val="bottom"/>
            <w:hideMark/>
          </w:tcPr>
          <w:p w14:paraId="294DFDC7"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45_5-Jupiter_450BLU.avi</w:t>
            </w:r>
          </w:p>
        </w:tc>
        <w:tc>
          <w:tcPr>
            <w:tcW w:w="985" w:type="dxa"/>
            <w:tcBorders>
              <w:top w:val="single" w:sz="4" w:space="0" w:color="auto"/>
              <w:left w:val="nil"/>
              <w:bottom w:val="nil"/>
              <w:right w:val="nil"/>
            </w:tcBorders>
            <w:shd w:val="clear" w:color="auto" w:fill="auto"/>
            <w:noWrap/>
            <w:vAlign w:val="bottom"/>
            <w:hideMark/>
          </w:tcPr>
          <w:p w14:paraId="300D793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single" w:sz="4" w:space="0" w:color="auto"/>
              <w:left w:val="nil"/>
              <w:bottom w:val="nil"/>
              <w:right w:val="nil"/>
            </w:tcBorders>
            <w:shd w:val="clear" w:color="auto" w:fill="auto"/>
            <w:noWrap/>
            <w:vAlign w:val="bottom"/>
            <w:hideMark/>
          </w:tcPr>
          <w:p w14:paraId="0FEEF24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single" w:sz="4" w:space="0" w:color="auto"/>
              <w:left w:val="nil"/>
              <w:bottom w:val="nil"/>
              <w:right w:val="nil"/>
            </w:tcBorders>
            <w:shd w:val="clear" w:color="auto" w:fill="auto"/>
            <w:noWrap/>
            <w:vAlign w:val="bottom"/>
            <w:hideMark/>
          </w:tcPr>
          <w:p w14:paraId="5CD0EDA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single" w:sz="4" w:space="0" w:color="auto"/>
              <w:left w:val="nil"/>
              <w:bottom w:val="nil"/>
              <w:right w:val="nil"/>
            </w:tcBorders>
            <w:shd w:val="clear" w:color="auto" w:fill="auto"/>
            <w:noWrap/>
            <w:vAlign w:val="bottom"/>
            <w:hideMark/>
          </w:tcPr>
          <w:p w14:paraId="5639D61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03D61F1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4CCD4686" w14:textId="77777777" w:rsidTr="004A009F">
        <w:trPr>
          <w:trHeight w:val="290"/>
        </w:trPr>
        <w:tc>
          <w:tcPr>
            <w:tcW w:w="4435" w:type="dxa"/>
            <w:tcBorders>
              <w:top w:val="nil"/>
              <w:left w:val="nil"/>
              <w:bottom w:val="nil"/>
              <w:right w:val="nil"/>
            </w:tcBorders>
            <w:shd w:val="clear" w:color="auto" w:fill="auto"/>
            <w:noWrap/>
            <w:vAlign w:val="bottom"/>
            <w:hideMark/>
          </w:tcPr>
          <w:p w14:paraId="76627B3A"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46_6-Jupiter_450BLU.avi</w:t>
            </w:r>
          </w:p>
        </w:tc>
        <w:tc>
          <w:tcPr>
            <w:tcW w:w="985" w:type="dxa"/>
            <w:tcBorders>
              <w:top w:val="nil"/>
              <w:left w:val="nil"/>
              <w:bottom w:val="nil"/>
              <w:right w:val="nil"/>
            </w:tcBorders>
            <w:shd w:val="clear" w:color="auto" w:fill="auto"/>
            <w:noWrap/>
            <w:vAlign w:val="bottom"/>
            <w:hideMark/>
          </w:tcPr>
          <w:p w14:paraId="3B1E624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17ADCBC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016EBCA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047163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2C693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C53CFAA" w14:textId="77777777" w:rsidTr="004A009F">
        <w:trPr>
          <w:trHeight w:val="290"/>
        </w:trPr>
        <w:tc>
          <w:tcPr>
            <w:tcW w:w="4435" w:type="dxa"/>
            <w:tcBorders>
              <w:top w:val="nil"/>
              <w:left w:val="nil"/>
              <w:bottom w:val="nil"/>
              <w:right w:val="nil"/>
            </w:tcBorders>
            <w:shd w:val="clear" w:color="auto" w:fill="auto"/>
            <w:noWrap/>
            <w:vAlign w:val="bottom"/>
            <w:hideMark/>
          </w:tcPr>
          <w:p w14:paraId="7A175536"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3_3-Jupiter_550GRN.avi</w:t>
            </w:r>
          </w:p>
        </w:tc>
        <w:tc>
          <w:tcPr>
            <w:tcW w:w="985" w:type="dxa"/>
            <w:tcBorders>
              <w:top w:val="nil"/>
              <w:left w:val="nil"/>
              <w:bottom w:val="nil"/>
              <w:right w:val="nil"/>
            </w:tcBorders>
            <w:shd w:val="clear" w:color="auto" w:fill="auto"/>
            <w:noWrap/>
            <w:vAlign w:val="bottom"/>
            <w:hideMark/>
          </w:tcPr>
          <w:p w14:paraId="6C2CE88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11E29E2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3DDAF14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367DF5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F06B5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00BD4F9F" w14:textId="77777777" w:rsidTr="004A009F">
        <w:trPr>
          <w:trHeight w:val="290"/>
        </w:trPr>
        <w:tc>
          <w:tcPr>
            <w:tcW w:w="4435" w:type="dxa"/>
            <w:tcBorders>
              <w:top w:val="nil"/>
              <w:left w:val="nil"/>
              <w:bottom w:val="nil"/>
              <w:right w:val="nil"/>
            </w:tcBorders>
            <w:shd w:val="clear" w:color="auto" w:fill="auto"/>
            <w:noWrap/>
            <w:vAlign w:val="bottom"/>
            <w:hideMark/>
          </w:tcPr>
          <w:p w14:paraId="2652706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4_4-Jupiter_550GRN.avi</w:t>
            </w:r>
          </w:p>
        </w:tc>
        <w:tc>
          <w:tcPr>
            <w:tcW w:w="985" w:type="dxa"/>
            <w:tcBorders>
              <w:top w:val="nil"/>
              <w:left w:val="nil"/>
              <w:bottom w:val="nil"/>
              <w:right w:val="nil"/>
            </w:tcBorders>
            <w:shd w:val="clear" w:color="auto" w:fill="auto"/>
            <w:noWrap/>
            <w:vAlign w:val="bottom"/>
            <w:hideMark/>
          </w:tcPr>
          <w:p w14:paraId="43AF938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41BBC05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ACFA89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6B82BB6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15B905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09C0D4EA" w14:textId="77777777" w:rsidTr="004A009F">
        <w:trPr>
          <w:trHeight w:val="290"/>
        </w:trPr>
        <w:tc>
          <w:tcPr>
            <w:tcW w:w="4435" w:type="dxa"/>
            <w:tcBorders>
              <w:top w:val="nil"/>
              <w:left w:val="nil"/>
              <w:bottom w:val="nil"/>
              <w:right w:val="nil"/>
            </w:tcBorders>
            <w:shd w:val="clear" w:color="auto" w:fill="auto"/>
            <w:noWrap/>
            <w:vAlign w:val="bottom"/>
            <w:hideMark/>
          </w:tcPr>
          <w:p w14:paraId="79A43D75"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5_9-Jupiter_685NIR.avi</w:t>
            </w:r>
          </w:p>
        </w:tc>
        <w:tc>
          <w:tcPr>
            <w:tcW w:w="985" w:type="dxa"/>
            <w:tcBorders>
              <w:top w:val="nil"/>
              <w:left w:val="nil"/>
              <w:bottom w:val="nil"/>
              <w:right w:val="nil"/>
            </w:tcBorders>
            <w:shd w:val="clear" w:color="auto" w:fill="auto"/>
            <w:noWrap/>
            <w:vAlign w:val="bottom"/>
            <w:hideMark/>
          </w:tcPr>
          <w:p w14:paraId="2CD6A24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411C24A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6FB80B7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29CAF6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00277F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DF3B93D" w14:textId="77777777" w:rsidTr="004A009F">
        <w:trPr>
          <w:trHeight w:val="290"/>
        </w:trPr>
        <w:tc>
          <w:tcPr>
            <w:tcW w:w="4435" w:type="dxa"/>
            <w:tcBorders>
              <w:top w:val="nil"/>
              <w:left w:val="nil"/>
              <w:bottom w:val="nil"/>
              <w:right w:val="nil"/>
            </w:tcBorders>
            <w:shd w:val="clear" w:color="auto" w:fill="auto"/>
            <w:noWrap/>
            <w:vAlign w:val="bottom"/>
            <w:hideMark/>
          </w:tcPr>
          <w:p w14:paraId="45B4D67F"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7_0-Jupiter_685NIR.avi</w:t>
            </w:r>
          </w:p>
        </w:tc>
        <w:tc>
          <w:tcPr>
            <w:tcW w:w="985" w:type="dxa"/>
            <w:tcBorders>
              <w:top w:val="nil"/>
              <w:left w:val="nil"/>
              <w:bottom w:val="nil"/>
              <w:right w:val="nil"/>
            </w:tcBorders>
            <w:shd w:val="clear" w:color="auto" w:fill="auto"/>
            <w:noWrap/>
            <w:vAlign w:val="bottom"/>
            <w:hideMark/>
          </w:tcPr>
          <w:p w14:paraId="4595968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16BCDBC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66489BF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A9331F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4BEF7F4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1BA05B8" w14:textId="77777777" w:rsidTr="004A009F">
        <w:trPr>
          <w:trHeight w:val="290"/>
        </w:trPr>
        <w:tc>
          <w:tcPr>
            <w:tcW w:w="4435" w:type="dxa"/>
            <w:tcBorders>
              <w:top w:val="nil"/>
              <w:left w:val="nil"/>
              <w:bottom w:val="nil"/>
              <w:right w:val="nil"/>
            </w:tcBorders>
            <w:shd w:val="clear" w:color="auto" w:fill="auto"/>
            <w:noWrap/>
            <w:vAlign w:val="bottom"/>
            <w:hideMark/>
          </w:tcPr>
          <w:p w14:paraId="4A163433"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9_1-Jupiter_632OI.avi</w:t>
            </w:r>
          </w:p>
        </w:tc>
        <w:tc>
          <w:tcPr>
            <w:tcW w:w="985" w:type="dxa"/>
            <w:tcBorders>
              <w:top w:val="nil"/>
              <w:left w:val="nil"/>
              <w:bottom w:val="nil"/>
              <w:right w:val="nil"/>
            </w:tcBorders>
            <w:shd w:val="clear" w:color="auto" w:fill="auto"/>
            <w:noWrap/>
            <w:vAlign w:val="bottom"/>
            <w:hideMark/>
          </w:tcPr>
          <w:p w14:paraId="50DD569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5650362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E393DD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506679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1C15A8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A4C94C6" w14:textId="77777777" w:rsidTr="004A009F">
        <w:trPr>
          <w:trHeight w:val="290"/>
        </w:trPr>
        <w:tc>
          <w:tcPr>
            <w:tcW w:w="4435" w:type="dxa"/>
            <w:tcBorders>
              <w:top w:val="nil"/>
              <w:left w:val="nil"/>
              <w:bottom w:val="nil"/>
              <w:right w:val="nil"/>
            </w:tcBorders>
            <w:shd w:val="clear" w:color="auto" w:fill="auto"/>
            <w:noWrap/>
            <w:vAlign w:val="bottom"/>
            <w:hideMark/>
          </w:tcPr>
          <w:p w14:paraId="787A2B3F"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1_2-Jupiter_632OI.avi</w:t>
            </w:r>
          </w:p>
        </w:tc>
        <w:tc>
          <w:tcPr>
            <w:tcW w:w="985" w:type="dxa"/>
            <w:tcBorders>
              <w:top w:val="nil"/>
              <w:left w:val="nil"/>
              <w:bottom w:val="nil"/>
              <w:right w:val="nil"/>
            </w:tcBorders>
            <w:shd w:val="clear" w:color="auto" w:fill="auto"/>
            <w:noWrap/>
            <w:vAlign w:val="bottom"/>
            <w:hideMark/>
          </w:tcPr>
          <w:p w14:paraId="01DA141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26406D2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10A9162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41C335C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8F3C15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7F931A6F" w14:textId="77777777" w:rsidTr="004A009F">
        <w:trPr>
          <w:trHeight w:val="290"/>
        </w:trPr>
        <w:tc>
          <w:tcPr>
            <w:tcW w:w="4435" w:type="dxa"/>
            <w:tcBorders>
              <w:top w:val="nil"/>
              <w:left w:val="nil"/>
              <w:bottom w:val="nil"/>
              <w:right w:val="nil"/>
            </w:tcBorders>
            <w:shd w:val="clear" w:color="auto" w:fill="auto"/>
            <w:noWrap/>
            <w:vAlign w:val="bottom"/>
            <w:hideMark/>
          </w:tcPr>
          <w:p w14:paraId="26F44114"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3_9-Jupiter_647CNT.avi</w:t>
            </w:r>
          </w:p>
        </w:tc>
        <w:tc>
          <w:tcPr>
            <w:tcW w:w="985" w:type="dxa"/>
            <w:tcBorders>
              <w:top w:val="nil"/>
              <w:left w:val="nil"/>
              <w:bottom w:val="nil"/>
              <w:right w:val="nil"/>
            </w:tcBorders>
            <w:shd w:val="clear" w:color="auto" w:fill="auto"/>
            <w:noWrap/>
            <w:vAlign w:val="bottom"/>
            <w:hideMark/>
          </w:tcPr>
          <w:p w14:paraId="03716B3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312BEE3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D5F3CE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49B134B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E409B5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183C7C08" w14:textId="77777777" w:rsidTr="004A009F">
        <w:trPr>
          <w:trHeight w:val="290"/>
        </w:trPr>
        <w:tc>
          <w:tcPr>
            <w:tcW w:w="4435" w:type="dxa"/>
            <w:tcBorders>
              <w:top w:val="nil"/>
              <w:left w:val="nil"/>
              <w:bottom w:val="nil"/>
              <w:right w:val="nil"/>
            </w:tcBorders>
            <w:shd w:val="clear" w:color="auto" w:fill="auto"/>
            <w:noWrap/>
            <w:vAlign w:val="bottom"/>
            <w:hideMark/>
          </w:tcPr>
          <w:p w14:paraId="496A1460"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6_0-Jupiter_647CNT.avi</w:t>
            </w:r>
          </w:p>
        </w:tc>
        <w:tc>
          <w:tcPr>
            <w:tcW w:w="985" w:type="dxa"/>
            <w:tcBorders>
              <w:top w:val="nil"/>
              <w:left w:val="nil"/>
              <w:bottom w:val="nil"/>
              <w:right w:val="nil"/>
            </w:tcBorders>
            <w:shd w:val="clear" w:color="auto" w:fill="auto"/>
            <w:noWrap/>
            <w:vAlign w:val="bottom"/>
            <w:hideMark/>
          </w:tcPr>
          <w:p w14:paraId="059C910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627561F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C3BE3B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09C036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C3A6B8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C604639" w14:textId="77777777" w:rsidTr="004A009F">
        <w:trPr>
          <w:trHeight w:val="290"/>
        </w:trPr>
        <w:tc>
          <w:tcPr>
            <w:tcW w:w="4435" w:type="dxa"/>
            <w:tcBorders>
              <w:top w:val="nil"/>
              <w:left w:val="nil"/>
              <w:bottom w:val="nil"/>
              <w:right w:val="nil"/>
            </w:tcBorders>
            <w:shd w:val="clear" w:color="auto" w:fill="auto"/>
            <w:noWrap/>
            <w:vAlign w:val="bottom"/>
            <w:hideMark/>
          </w:tcPr>
          <w:p w14:paraId="636EEBC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8_7-Jupiter_656HIA.avi</w:t>
            </w:r>
          </w:p>
        </w:tc>
        <w:tc>
          <w:tcPr>
            <w:tcW w:w="985" w:type="dxa"/>
            <w:tcBorders>
              <w:top w:val="nil"/>
              <w:left w:val="nil"/>
              <w:bottom w:val="nil"/>
              <w:right w:val="nil"/>
            </w:tcBorders>
            <w:shd w:val="clear" w:color="auto" w:fill="auto"/>
            <w:noWrap/>
            <w:vAlign w:val="bottom"/>
            <w:hideMark/>
          </w:tcPr>
          <w:p w14:paraId="315876A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29CCCF7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313EF5A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763963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28751F7"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E4C2BD8" w14:textId="77777777" w:rsidTr="004A009F">
        <w:trPr>
          <w:trHeight w:val="290"/>
        </w:trPr>
        <w:tc>
          <w:tcPr>
            <w:tcW w:w="4435" w:type="dxa"/>
            <w:tcBorders>
              <w:top w:val="nil"/>
              <w:left w:val="nil"/>
              <w:bottom w:val="nil"/>
              <w:right w:val="nil"/>
            </w:tcBorders>
            <w:shd w:val="clear" w:color="auto" w:fill="auto"/>
            <w:noWrap/>
            <w:vAlign w:val="bottom"/>
            <w:hideMark/>
          </w:tcPr>
          <w:p w14:paraId="5472DC36"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1_0-Jupiter_656HIA.avi</w:t>
            </w:r>
          </w:p>
        </w:tc>
        <w:tc>
          <w:tcPr>
            <w:tcW w:w="985" w:type="dxa"/>
            <w:tcBorders>
              <w:top w:val="nil"/>
              <w:left w:val="nil"/>
              <w:bottom w:val="nil"/>
              <w:right w:val="nil"/>
            </w:tcBorders>
            <w:shd w:val="clear" w:color="auto" w:fill="auto"/>
            <w:noWrap/>
            <w:vAlign w:val="bottom"/>
            <w:hideMark/>
          </w:tcPr>
          <w:p w14:paraId="5576E5D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4D5C94B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3C1227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3550D9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0F7678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52055EB" w14:textId="77777777" w:rsidTr="004A009F">
        <w:trPr>
          <w:trHeight w:val="290"/>
        </w:trPr>
        <w:tc>
          <w:tcPr>
            <w:tcW w:w="4435" w:type="dxa"/>
            <w:tcBorders>
              <w:top w:val="nil"/>
              <w:left w:val="nil"/>
              <w:bottom w:val="nil"/>
              <w:right w:val="nil"/>
            </w:tcBorders>
            <w:shd w:val="clear" w:color="auto" w:fill="auto"/>
            <w:noWrap/>
            <w:vAlign w:val="bottom"/>
            <w:hideMark/>
          </w:tcPr>
          <w:p w14:paraId="3B3AC9F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5_6-Jupiter_889CH4+Moons.avi</w:t>
            </w:r>
          </w:p>
        </w:tc>
        <w:tc>
          <w:tcPr>
            <w:tcW w:w="985" w:type="dxa"/>
            <w:tcBorders>
              <w:top w:val="nil"/>
              <w:left w:val="nil"/>
              <w:bottom w:val="nil"/>
              <w:right w:val="nil"/>
            </w:tcBorders>
            <w:shd w:val="clear" w:color="auto" w:fill="auto"/>
            <w:noWrap/>
            <w:vAlign w:val="bottom"/>
            <w:hideMark/>
          </w:tcPr>
          <w:p w14:paraId="596325E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999</w:t>
            </w:r>
          </w:p>
        </w:tc>
        <w:tc>
          <w:tcPr>
            <w:tcW w:w="985" w:type="dxa"/>
            <w:tcBorders>
              <w:top w:val="nil"/>
              <w:left w:val="nil"/>
              <w:bottom w:val="nil"/>
              <w:right w:val="nil"/>
            </w:tcBorders>
            <w:shd w:val="clear" w:color="auto" w:fill="auto"/>
            <w:noWrap/>
            <w:vAlign w:val="bottom"/>
            <w:hideMark/>
          </w:tcPr>
          <w:p w14:paraId="4BB1887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74CD725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8A801B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3055C2D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04A550B4" w14:textId="77777777" w:rsidTr="004A009F">
        <w:trPr>
          <w:trHeight w:val="290"/>
        </w:trPr>
        <w:tc>
          <w:tcPr>
            <w:tcW w:w="4435" w:type="dxa"/>
            <w:tcBorders>
              <w:top w:val="nil"/>
              <w:left w:val="nil"/>
              <w:bottom w:val="nil"/>
              <w:right w:val="nil"/>
            </w:tcBorders>
            <w:shd w:val="clear" w:color="auto" w:fill="auto"/>
            <w:noWrap/>
            <w:vAlign w:val="bottom"/>
            <w:hideMark/>
          </w:tcPr>
          <w:p w14:paraId="248D11D5"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8_2-Jupiter_889CH4.avi</w:t>
            </w:r>
          </w:p>
        </w:tc>
        <w:tc>
          <w:tcPr>
            <w:tcW w:w="985" w:type="dxa"/>
            <w:tcBorders>
              <w:top w:val="nil"/>
              <w:left w:val="nil"/>
              <w:bottom w:val="nil"/>
              <w:right w:val="nil"/>
            </w:tcBorders>
            <w:shd w:val="clear" w:color="auto" w:fill="auto"/>
            <w:noWrap/>
            <w:vAlign w:val="bottom"/>
            <w:hideMark/>
          </w:tcPr>
          <w:p w14:paraId="52F1DCB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23AD252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44765C3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BBCCC8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4FE238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7FCA276F" w14:textId="77777777" w:rsidTr="004A009F">
        <w:trPr>
          <w:trHeight w:val="290"/>
        </w:trPr>
        <w:tc>
          <w:tcPr>
            <w:tcW w:w="4435" w:type="dxa"/>
            <w:tcBorders>
              <w:top w:val="nil"/>
              <w:left w:val="nil"/>
              <w:bottom w:val="nil"/>
              <w:right w:val="nil"/>
            </w:tcBorders>
            <w:shd w:val="clear" w:color="auto" w:fill="auto"/>
            <w:noWrap/>
            <w:vAlign w:val="bottom"/>
            <w:hideMark/>
          </w:tcPr>
          <w:p w14:paraId="5515C362"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0_3-Jupiter_889CH4.avi</w:t>
            </w:r>
          </w:p>
        </w:tc>
        <w:tc>
          <w:tcPr>
            <w:tcW w:w="985" w:type="dxa"/>
            <w:tcBorders>
              <w:top w:val="nil"/>
              <w:left w:val="nil"/>
              <w:bottom w:val="nil"/>
              <w:right w:val="nil"/>
            </w:tcBorders>
            <w:shd w:val="clear" w:color="auto" w:fill="auto"/>
            <w:noWrap/>
            <w:vAlign w:val="bottom"/>
            <w:hideMark/>
          </w:tcPr>
          <w:p w14:paraId="3EF5771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69E5B9A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2D109D9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717A030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0D3936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60E7002F" w14:textId="77777777" w:rsidTr="004A009F">
        <w:trPr>
          <w:trHeight w:val="290"/>
        </w:trPr>
        <w:tc>
          <w:tcPr>
            <w:tcW w:w="4435" w:type="dxa"/>
            <w:tcBorders>
              <w:top w:val="nil"/>
              <w:left w:val="nil"/>
              <w:bottom w:val="nil"/>
              <w:right w:val="nil"/>
            </w:tcBorders>
            <w:shd w:val="clear" w:color="auto" w:fill="auto"/>
            <w:noWrap/>
            <w:vAlign w:val="bottom"/>
            <w:hideMark/>
          </w:tcPr>
          <w:p w14:paraId="0957D1E0"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2_4-Jupiter_889CH4.avi</w:t>
            </w:r>
          </w:p>
        </w:tc>
        <w:tc>
          <w:tcPr>
            <w:tcW w:w="985" w:type="dxa"/>
            <w:tcBorders>
              <w:top w:val="nil"/>
              <w:left w:val="nil"/>
              <w:bottom w:val="nil"/>
              <w:right w:val="nil"/>
            </w:tcBorders>
            <w:shd w:val="clear" w:color="auto" w:fill="auto"/>
            <w:noWrap/>
            <w:vAlign w:val="bottom"/>
            <w:hideMark/>
          </w:tcPr>
          <w:p w14:paraId="091B3E4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7531746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054B4CE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4D1869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253EC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2BAE5ABB" w14:textId="77777777" w:rsidTr="004A009F">
        <w:trPr>
          <w:trHeight w:val="290"/>
        </w:trPr>
        <w:tc>
          <w:tcPr>
            <w:tcW w:w="4435" w:type="dxa"/>
            <w:tcBorders>
              <w:top w:val="nil"/>
              <w:left w:val="nil"/>
              <w:bottom w:val="nil"/>
              <w:right w:val="nil"/>
            </w:tcBorders>
            <w:shd w:val="clear" w:color="auto" w:fill="auto"/>
            <w:noWrap/>
            <w:vAlign w:val="bottom"/>
            <w:hideMark/>
          </w:tcPr>
          <w:p w14:paraId="18FEF061"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4_5-Jupiter_889CH4.avi</w:t>
            </w:r>
          </w:p>
        </w:tc>
        <w:tc>
          <w:tcPr>
            <w:tcW w:w="985" w:type="dxa"/>
            <w:tcBorders>
              <w:top w:val="nil"/>
              <w:left w:val="nil"/>
              <w:bottom w:val="nil"/>
              <w:right w:val="nil"/>
            </w:tcBorders>
            <w:shd w:val="clear" w:color="auto" w:fill="auto"/>
            <w:noWrap/>
            <w:vAlign w:val="bottom"/>
            <w:hideMark/>
          </w:tcPr>
          <w:p w14:paraId="075882E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69A253D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1378733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EE80F3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79BB65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7EA90828" w14:textId="77777777" w:rsidTr="004A009F">
        <w:trPr>
          <w:trHeight w:val="290"/>
        </w:trPr>
        <w:tc>
          <w:tcPr>
            <w:tcW w:w="4435" w:type="dxa"/>
            <w:tcBorders>
              <w:top w:val="nil"/>
              <w:left w:val="nil"/>
              <w:bottom w:val="nil"/>
              <w:right w:val="nil"/>
            </w:tcBorders>
            <w:shd w:val="clear" w:color="auto" w:fill="auto"/>
            <w:noWrap/>
            <w:vAlign w:val="bottom"/>
            <w:hideMark/>
          </w:tcPr>
          <w:p w14:paraId="5ADB83F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7_7-Jupiter_889CH4_Dark.avi</w:t>
            </w:r>
          </w:p>
        </w:tc>
        <w:tc>
          <w:tcPr>
            <w:tcW w:w="985" w:type="dxa"/>
            <w:tcBorders>
              <w:top w:val="nil"/>
              <w:left w:val="nil"/>
              <w:bottom w:val="nil"/>
              <w:right w:val="nil"/>
            </w:tcBorders>
            <w:shd w:val="clear" w:color="auto" w:fill="auto"/>
            <w:noWrap/>
            <w:vAlign w:val="bottom"/>
            <w:hideMark/>
          </w:tcPr>
          <w:p w14:paraId="3263426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24F7137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35B21F2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D622F7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AC33A87"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6353899E" w14:textId="77777777" w:rsidTr="004A009F">
        <w:trPr>
          <w:trHeight w:val="290"/>
        </w:trPr>
        <w:tc>
          <w:tcPr>
            <w:tcW w:w="4435" w:type="dxa"/>
            <w:tcBorders>
              <w:top w:val="nil"/>
              <w:left w:val="nil"/>
              <w:bottom w:val="nil"/>
              <w:right w:val="nil"/>
            </w:tcBorders>
            <w:shd w:val="clear" w:color="auto" w:fill="auto"/>
            <w:noWrap/>
            <w:vAlign w:val="bottom"/>
            <w:hideMark/>
          </w:tcPr>
          <w:p w14:paraId="35AAF2C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1_0-Jupiter_889CH4_Flat.avi</w:t>
            </w:r>
          </w:p>
        </w:tc>
        <w:tc>
          <w:tcPr>
            <w:tcW w:w="985" w:type="dxa"/>
            <w:tcBorders>
              <w:top w:val="nil"/>
              <w:left w:val="nil"/>
              <w:bottom w:val="nil"/>
              <w:right w:val="nil"/>
            </w:tcBorders>
            <w:shd w:val="clear" w:color="auto" w:fill="auto"/>
            <w:noWrap/>
            <w:vAlign w:val="bottom"/>
            <w:hideMark/>
          </w:tcPr>
          <w:p w14:paraId="7A31572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985" w:type="dxa"/>
            <w:tcBorders>
              <w:top w:val="nil"/>
              <w:left w:val="nil"/>
              <w:bottom w:val="nil"/>
              <w:right w:val="nil"/>
            </w:tcBorders>
            <w:shd w:val="clear" w:color="auto" w:fill="auto"/>
            <w:noWrap/>
            <w:vAlign w:val="bottom"/>
            <w:hideMark/>
          </w:tcPr>
          <w:p w14:paraId="51E91AE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6B90E1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45D845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2AA88E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0C3BF347" w14:textId="77777777" w:rsidTr="004A009F">
        <w:trPr>
          <w:trHeight w:val="290"/>
        </w:trPr>
        <w:tc>
          <w:tcPr>
            <w:tcW w:w="4435" w:type="dxa"/>
            <w:tcBorders>
              <w:top w:val="nil"/>
              <w:left w:val="nil"/>
              <w:bottom w:val="nil"/>
              <w:right w:val="nil"/>
            </w:tcBorders>
            <w:shd w:val="clear" w:color="auto" w:fill="auto"/>
            <w:noWrap/>
            <w:vAlign w:val="bottom"/>
            <w:hideMark/>
          </w:tcPr>
          <w:p w14:paraId="16D361F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2_4-Jupiter_656HIA_Flat.avi</w:t>
            </w:r>
          </w:p>
        </w:tc>
        <w:tc>
          <w:tcPr>
            <w:tcW w:w="985" w:type="dxa"/>
            <w:tcBorders>
              <w:top w:val="nil"/>
              <w:left w:val="nil"/>
              <w:bottom w:val="nil"/>
              <w:right w:val="nil"/>
            </w:tcBorders>
            <w:shd w:val="clear" w:color="auto" w:fill="auto"/>
            <w:noWrap/>
            <w:vAlign w:val="bottom"/>
            <w:hideMark/>
          </w:tcPr>
          <w:p w14:paraId="4662435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42BDDE5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0908380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B5A3EC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02666A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1EA527F4" w14:textId="77777777" w:rsidTr="004A009F">
        <w:trPr>
          <w:trHeight w:val="290"/>
        </w:trPr>
        <w:tc>
          <w:tcPr>
            <w:tcW w:w="4435" w:type="dxa"/>
            <w:tcBorders>
              <w:top w:val="nil"/>
              <w:left w:val="nil"/>
              <w:bottom w:val="nil"/>
              <w:right w:val="nil"/>
            </w:tcBorders>
            <w:shd w:val="clear" w:color="auto" w:fill="auto"/>
            <w:noWrap/>
            <w:vAlign w:val="bottom"/>
            <w:hideMark/>
          </w:tcPr>
          <w:p w14:paraId="72F094AD"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3_3-Jupiter_647CNT_Flat.avi</w:t>
            </w:r>
          </w:p>
        </w:tc>
        <w:tc>
          <w:tcPr>
            <w:tcW w:w="985" w:type="dxa"/>
            <w:tcBorders>
              <w:top w:val="nil"/>
              <w:left w:val="nil"/>
              <w:bottom w:val="nil"/>
              <w:right w:val="nil"/>
            </w:tcBorders>
            <w:shd w:val="clear" w:color="auto" w:fill="auto"/>
            <w:noWrap/>
            <w:vAlign w:val="bottom"/>
            <w:hideMark/>
          </w:tcPr>
          <w:p w14:paraId="12849F4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04DFD03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1942E0B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5B46C9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B6534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5870ACA6" w14:textId="77777777" w:rsidTr="004A009F">
        <w:trPr>
          <w:trHeight w:val="290"/>
        </w:trPr>
        <w:tc>
          <w:tcPr>
            <w:tcW w:w="4435" w:type="dxa"/>
            <w:tcBorders>
              <w:top w:val="nil"/>
              <w:left w:val="nil"/>
              <w:bottom w:val="nil"/>
              <w:right w:val="nil"/>
            </w:tcBorders>
            <w:shd w:val="clear" w:color="auto" w:fill="auto"/>
            <w:noWrap/>
            <w:vAlign w:val="bottom"/>
            <w:hideMark/>
          </w:tcPr>
          <w:p w14:paraId="40FA83B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4_2-Jupiter_632OI_Flat.avi</w:t>
            </w:r>
          </w:p>
        </w:tc>
        <w:tc>
          <w:tcPr>
            <w:tcW w:w="985" w:type="dxa"/>
            <w:tcBorders>
              <w:top w:val="nil"/>
              <w:left w:val="nil"/>
              <w:bottom w:val="nil"/>
              <w:right w:val="nil"/>
            </w:tcBorders>
            <w:shd w:val="clear" w:color="auto" w:fill="auto"/>
            <w:noWrap/>
            <w:vAlign w:val="bottom"/>
            <w:hideMark/>
          </w:tcPr>
          <w:p w14:paraId="659C200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3184B15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A94FEF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10572A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90CBB0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71234342" w14:textId="77777777" w:rsidTr="004A009F">
        <w:trPr>
          <w:trHeight w:val="290"/>
        </w:trPr>
        <w:tc>
          <w:tcPr>
            <w:tcW w:w="4435" w:type="dxa"/>
            <w:tcBorders>
              <w:top w:val="nil"/>
              <w:left w:val="nil"/>
              <w:bottom w:val="nil"/>
              <w:right w:val="nil"/>
            </w:tcBorders>
            <w:shd w:val="clear" w:color="auto" w:fill="auto"/>
            <w:noWrap/>
            <w:vAlign w:val="bottom"/>
            <w:hideMark/>
          </w:tcPr>
          <w:p w14:paraId="759C4EB8"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5_2-Jupiter_450BLU_Flat.avi</w:t>
            </w:r>
          </w:p>
        </w:tc>
        <w:tc>
          <w:tcPr>
            <w:tcW w:w="985" w:type="dxa"/>
            <w:tcBorders>
              <w:top w:val="nil"/>
              <w:left w:val="nil"/>
              <w:bottom w:val="nil"/>
              <w:right w:val="nil"/>
            </w:tcBorders>
            <w:shd w:val="clear" w:color="auto" w:fill="auto"/>
            <w:noWrap/>
            <w:vAlign w:val="bottom"/>
            <w:hideMark/>
          </w:tcPr>
          <w:p w14:paraId="0884D0B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6A470D3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2D2B49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28662AB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2819AF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80CE203" w14:textId="77777777" w:rsidTr="004A009F">
        <w:trPr>
          <w:trHeight w:val="290"/>
        </w:trPr>
        <w:tc>
          <w:tcPr>
            <w:tcW w:w="4435" w:type="dxa"/>
            <w:tcBorders>
              <w:top w:val="nil"/>
              <w:left w:val="nil"/>
              <w:bottom w:val="nil"/>
              <w:right w:val="nil"/>
            </w:tcBorders>
            <w:shd w:val="clear" w:color="auto" w:fill="auto"/>
            <w:noWrap/>
            <w:vAlign w:val="bottom"/>
            <w:hideMark/>
          </w:tcPr>
          <w:p w14:paraId="70D81E1B"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6_1-Jupiter_550GRN_Flat.avi</w:t>
            </w:r>
          </w:p>
        </w:tc>
        <w:tc>
          <w:tcPr>
            <w:tcW w:w="985" w:type="dxa"/>
            <w:tcBorders>
              <w:top w:val="nil"/>
              <w:left w:val="nil"/>
              <w:bottom w:val="nil"/>
              <w:right w:val="nil"/>
            </w:tcBorders>
            <w:shd w:val="clear" w:color="auto" w:fill="auto"/>
            <w:noWrap/>
            <w:vAlign w:val="bottom"/>
            <w:hideMark/>
          </w:tcPr>
          <w:p w14:paraId="2E07D7A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bottom w:val="nil"/>
              <w:right w:val="nil"/>
            </w:tcBorders>
            <w:shd w:val="clear" w:color="auto" w:fill="auto"/>
            <w:noWrap/>
            <w:vAlign w:val="bottom"/>
            <w:hideMark/>
          </w:tcPr>
          <w:p w14:paraId="7DE85C5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62C0E9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7338705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73A063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74961F3" w14:textId="77777777" w:rsidTr="004A009F">
        <w:trPr>
          <w:trHeight w:val="290"/>
        </w:trPr>
        <w:tc>
          <w:tcPr>
            <w:tcW w:w="4435" w:type="dxa"/>
            <w:tcBorders>
              <w:top w:val="nil"/>
              <w:left w:val="nil"/>
              <w:right w:val="nil"/>
            </w:tcBorders>
            <w:shd w:val="clear" w:color="auto" w:fill="auto"/>
            <w:noWrap/>
            <w:vAlign w:val="bottom"/>
            <w:hideMark/>
          </w:tcPr>
          <w:p w14:paraId="5147873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6_9-Jupiter_685NIR_Flat.avi</w:t>
            </w:r>
          </w:p>
        </w:tc>
        <w:tc>
          <w:tcPr>
            <w:tcW w:w="985" w:type="dxa"/>
            <w:tcBorders>
              <w:top w:val="nil"/>
              <w:left w:val="nil"/>
              <w:right w:val="nil"/>
            </w:tcBorders>
            <w:shd w:val="clear" w:color="auto" w:fill="auto"/>
            <w:noWrap/>
            <w:vAlign w:val="bottom"/>
            <w:hideMark/>
          </w:tcPr>
          <w:p w14:paraId="401B726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right w:val="nil"/>
            </w:tcBorders>
            <w:shd w:val="clear" w:color="auto" w:fill="auto"/>
            <w:noWrap/>
            <w:vAlign w:val="bottom"/>
            <w:hideMark/>
          </w:tcPr>
          <w:p w14:paraId="78005A9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right w:val="nil"/>
            </w:tcBorders>
            <w:shd w:val="clear" w:color="auto" w:fill="auto"/>
            <w:noWrap/>
            <w:vAlign w:val="bottom"/>
            <w:hideMark/>
          </w:tcPr>
          <w:p w14:paraId="40A135A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right w:val="nil"/>
            </w:tcBorders>
            <w:shd w:val="clear" w:color="auto" w:fill="auto"/>
            <w:noWrap/>
            <w:vAlign w:val="bottom"/>
            <w:hideMark/>
          </w:tcPr>
          <w:p w14:paraId="0393B11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53FE8BE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50246871" w14:textId="77777777" w:rsidTr="004A009F">
        <w:trPr>
          <w:trHeight w:val="290"/>
        </w:trPr>
        <w:tc>
          <w:tcPr>
            <w:tcW w:w="4435" w:type="dxa"/>
            <w:tcBorders>
              <w:top w:val="nil"/>
              <w:left w:val="nil"/>
              <w:bottom w:val="single" w:sz="4" w:space="0" w:color="auto"/>
              <w:right w:val="nil"/>
            </w:tcBorders>
            <w:shd w:val="clear" w:color="auto" w:fill="auto"/>
            <w:noWrap/>
            <w:vAlign w:val="bottom"/>
            <w:hideMark/>
          </w:tcPr>
          <w:p w14:paraId="053F82FE"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9_6-Jupiter_685NIR_Flat.avi</w:t>
            </w:r>
          </w:p>
        </w:tc>
        <w:tc>
          <w:tcPr>
            <w:tcW w:w="985" w:type="dxa"/>
            <w:tcBorders>
              <w:top w:val="nil"/>
              <w:left w:val="nil"/>
              <w:bottom w:val="single" w:sz="4" w:space="0" w:color="auto"/>
              <w:right w:val="nil"/>
            </w:tcBorders>
            <w:shd w:val="clear" w:color="auto" w:fill="auto"/>
            <w:noWrap/>
            <w:vAlign w:val="bottom"/>
            <w:hideMark/>
          </w:tcPr>
          <w:p w14:paraId="70910A5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bottom w:val="single" w:sz="4" w:space="0" w:color="auto"/>
              <w:right w:val="nil"/>
            </w:tcBorders>
            <w:shd w:val="clear" w:color="auto" w:fill="auto"/>
            <w:noWrap/>
            <w:vAlign w:val="bottom"/>
            <w:hideMark/>
          </w:tcPr>
          <w:p w14:paraId="07466AB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single" w:sz="4" w:space="0" w:color="auto"/>
              <w:right w:val="nil"/>
            </w:tcBorders>
            <w:shd w:val="clear" w:color="auto" w:fill="auto"/>
            <w:noWrap/>
            <w:vAlign w:val="bottom"/>
            <w:hideMark/>
          </w:tcPr>
          <w:p w14:paraId="3378066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single" w:sz="4" w:space="0" w:color="auto"/>
              <w:right w:val="nil"/>
            </w:tcBorders>
            <w:shd w:val="clear" w:color="auto" w:fill="auto"/>
            <w:noWrap/>
            <w:vAlign w:val="bottom"/>
            <w:hideMark/>
          </w:tcPr>
          <w:p w14:paraId="1E9A922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2AE5E23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bl>
    <w:p w14:paraId="5A1D198C" w14:textId="6584CD0D" w:rsidR="00816CC4" w:rsidRDefault="00816CC4">
      <w:pPr>
        <w:rPr>
          <w:lang w:bidi="ar-SA"/>
        </w:rPr>
      </w:pPr>
    </w:p>
    <w:p w14:paraId="45F2E0A8" w14:textId="77777777" w:rsidR="004C0EC8" w:rsidRPr="005F2A85" w:rsidRDefault="004C0EC8" w:rsidP="004C0EC8">
      <w:pPr>
        <w:rPr>
          <w:b/>
          <w:bCs/>
        </w:rPr>
      </w:pPr>
      <w:r w:rsidRPr="005F2A85">
        <w:rPr>
          <w:b/>
          <w:bCs/>
        </w:rPr>
        <w:t>Navigated Image Products</w:t>
      </w:r>
    </w:p>
    <w:p w14:paraId="5DC02E00" w14:textId="77777777" w:rsidR="004C0EC8" w:rsidRDefault="004C0EC8" w:rsidP="004C0EC8">
      <w:pPr>
        <w:rPr>
          <w:lang w:bidi="ar-SA"/>
        </w:rPr>
      </w:pPr>
      <w:r>
        <w:rPr>
          <w:lang w:bidi="ar-SA"/>
        </w:rPr>
        <w:t>2021-10-17-0421_4-Jupiter_889CH4-WV-DR-ST.png</w:t>
      </w:r>
    </w:p>
    <w:p w14:paraId="30B1AC63" w14:textId="77777777" w:rsidR="004C0EC8" w:rsidRDefault="004C0EC8" w:rsidP="004C0EC8">
      <w:pPr>
        <w:rPr>
          <w:lang w:bidi="ar-SA"/>
        </w:rPr>
      </w:pPr>
      <w:r>
        <w:rPr>
          <w:lang w:bidi="ar-SA"/>
        </w:rPr>
        <w:t>2021-10-17-0346_1-Jupiter_450BLU-WV-DR-ST.png</w:t>
      </w:r>
    </w:p>
    <w:p w14:paraId="2B2F2B81" w14:textId="77777777" w:rsidR="004C0EC8" w:rsidRDefault="004C0EC8" w:rsidP="004C0EC8">
      <w:pPr>
        <w:rPr>
          <w:lang w:bidi="ar-SA"/>
        </w:rPr>
      </w:pPr>
      <w:r>
        <w:rPr>
          <w:lang w:bidi="ar-SA"/>
        </w:rPr>
        <w:t>2021-10-17-0353_8-Jupiter_550GRN-WV-ST-DR.png</w:t>
      </w:r>
    </w:p>
    <w:p w14:paraId="4BA4D006" w14:textId="77777777" w:rsidR="004C0EC8" w:rsidRDefault="004C0EC8" w:rsidP="004C0EC8">
      <w:pPr>
        <w:rPr>
          <w:lang w:bidi="ar-SA"/>
        </w:rPr>
      </w:pPr>
      <w:r>
        <w:rPr>
          <w:lang w:bidi="ar-SA"/>
        </w:rPr>
        <w:t>2021-10-17-0356_5-Jupiter_685NIR-WV-ST-DR.png</w:t>
      </w:r>
    </w:p>
    <w:p w14:paraId="0CCD600F" w14:textId="77777777" w:rsidR="004C0EC8" w:rsidRDefault="004C0EC8" w:rsidP="004C0EC8">
      <w:pPr>
        <w:rPr>
          <w:lang w:bidi="ar-SA"/>
        </w:rPr>
      </w:pPr>
      <w:r>
        <w:rPr>
          <w:lang w:bidi="ar-SA"/>
        </w:rPr>
        <w:t>2021-10-17-0400_2-Jupiter_632OI-WV-DR-ST.png</w:t>
      </w:r>
    </w:p>
    <w:p w14:paraId="3DEAC5D0" w14:textId="77777777" w:rsidR="004C0EC8" w:rsidRDefault="004C0EC8" w:rsidP="004C0EC8">
      <w:pPr>
        <w:rPr>
          <w:lang w:bidi="ar-SA"/>
        </w:rPr>
      </w:pPr>
      <w:r>
        <w:rPr>
          <w:lang w:bidi="ar-SA"/>
        </w:rPr>
        <w:t>2021-10-17-0404_9-Jupiter_647CNT-WV-DR-ST.png</w:t>
      </w:r>
    </w:p>
    <w:p w14:paraId="72B39666" w14:textId="77777777" w:rsidR="004C0EC8" w:rsidRDefault="004C0EC8" w:rsidP="004C0EC8">
      <w:pPr>
        <w:rPr>
          <w:lang w:bidi="ar-SA"/>
        </w:rPr>
      </w:pPr>
      <w:r>
        <w:rPr>
          <w:lang w:bidi="ar-SA"/>
        </w:rPr>
        <w:t>2021-10-17-0409_8-Jupiter_656HIA-WV-DR-ST.png</w:t>
      </w:r>
    </w:p>
    <w:p w14:paraId="6E9DBF16" w14:textId="77777777" w:rsidR="004C0EC8" w:rsidRDefault="004C0EC8" w:rsidP="004C0EC8">
      <w:pPr>
        <w:rPr>
          <w:lang w:bidi="ar-SA"/>
        </w:rPr>
      </w:pPr>
      <w:r>
        <w:rPr>
          <w:lang w:bidi="ar-SA"/>
        </w:rPr>
        <w:t>2021-10-17-0405_0-Jupiter_AllRED-WV-DR-ST.png</w:t>
      </w:r>
    </w:p>
    <w:p w14:paraId="32BB6A21" w14:textId="34B8AEE5" w:rsidR="004C0EC8" w:rsidRDefault="004C0EC8" w:rsidP="004C0EC8">
      <w:pPr>
        <w:rPr>
          <w:lang w:bidi="ar-SA"/>
        </w:rPr>
      </w:pPr>
      <w:r>
        <w:rPr>
          <w:lang w:bidi="ar-SA"/>
        </w:rPr>
        <w:t>2021-10-17-0352_1-Jupiter-Wavelets-R685GB-WV-RGB-WhtBal-ClrSmth-Smth-Wavelets.png</w:t>
      </w:r>
    </w:p>
    <w:p w14:paraId="59E35594" w14:textId="77777777" w:rsidR="004C0EC8" w:rsidRDefault="004C0EC8">
      <w:pPr>
        <w:rPr>
          <w:lang w:bidi="ar-SA"/>
        </w:rPr>
      </w:pPr>
    </w:p>
    <w:p w14:paraId="30F968A2" w14:textId="39C58CD3" w:rsidR="004C0EC8" w:rsidRDefault="004C0EC8">
      <w:pPr>
        <w:rPr>
          <w:lang w:bidi="ar-SA"/>
        </w:rPr>
      </w:pPr>
      <w:r>
        <w:rPr>
          <w:noProof/>
        </w:rPr>
        <w:lastRenderedPageBreak/>
        <w:drawing>
          <wp:inline distT="0" distB="0" distL="0" distR="0" wp14:anchorId="19B01CD0" wp14:editId="24A06EC0">
            <wp:extent cx="5486400" cy="5486400"/>
            <wp:effectExtent l="0" t="0" r="0" b="0"/>
            <wp:docPr id="1060" name="Picture 106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Picture 1060" descr="A picture containing diagram&#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83DDD21" w14:textId="2ECAA87E" w:rsidR="004C0EC8" w:rsidRDefault="00826949">
      <w:pPr>
        <w:rPr>
          <w:lang w:bidi="ar-SA"/>
        </w:rPr>
      </w:pPr>
      <w:r w:rsidRPr="00826949">
        <w:rPr>
          <w:lang w:bidi="ar-SA"/>
        </w:rPr>
        <w:t>20211017UTJupiter-NavigatedArray.png</w:t>
      </w:r>
    </w:p>
    <w:p w14:paraId="45FC7E0D" w14:textId="027CA17A" w:rsidR="00060872" w:rsidRDefault="00060872">
      <w:pPr>
        <w:rPr>
          <w:lang w:bidi="ar-SA"/>
        </w:rPr>
      </w:pPr>
    </w:p>
    <w:p w14:paraId="024B7641" w14:textId="526AD076" w:rsidR="00060872" w:rsidRDefault="00060872">
      <w:pPr>
        <w:rPr>
          <w:lang w:bidi="ar-SA"/>
        </w:rPr>
      </w:pPr>
      <w:r>
        <w:rPr>
          <w:noProof/>
        </w:rPr>
        <w:lastRenderedPageBreak/>
        <w:drawing>
          <wp:inline distT="0" distB="0" distL="0" distR="0" wp14:anchorId="0B799AFC" wp14:editId="035C0F73">
            <wp:extent cx="5943600" cy="3385185"/>
            <wp:effectExtent l="0" t="0" r="0" b="5715"/>
            <wp:docPr id="1061" name="Picture 106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Picture 1061" descr="Chart, treemap char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6CC2DFC" w14:textId="4D4F18B8" w:rsidR="00826949" w:rsidRDefault="00826949">
      <w:pPr>
        <w:rPr>
          <w:lang w:bidi="ar-SA"/>
        </w:rPr>
      </w:pPr>
      <w:r w:rsidRPr="00826949">
        <w:rPr>
          <w:lang w:bidi="ar-SA"/>
        </w:rPr>
        <w:t>20211017UTaJupiter-NH3.png</w:t>
      </w:r>
    </w:p>
    <w:p w14:paraId="33777604" w14:textId="6EAEDAFD" w:rsidR="00060872" w:rsidRDefault="00060872">
      <w:pPr>
        <w:rPr>
          <w:lang w:bidi="ar-SA"/>
        </w:rPr>
      </w:pPr>
      <w:r>
        <w:rPr>
          <w:noProof/>
        </w:rPr>
        <w:drawing>
          <wp:inline distT="0" distB="0" distL="0" distR="0" wp14:anchorId="742B0B8C" wp14:editId="73E4CC59">
            <wp:extent cx="5943600" cy="3385185"/>
            <wp:effectExtent l="0" t="0" r="0" b="5715"/>
            <wp:docPr id="1062" name="Picture 106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 name="Picture 1062" descr="Chart, treemap char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45141332" w14:textId="64F62809" w:rsidR="00826949" w:rsidRDefault="00826949">
      <w:pPr>
        <w:rPr>
          <w:lang w:bidi="ar-SA"/>
        </w:rPr>
      </w:pPr>
      <w:r w:rsidRPr="00826949">
        <w:rPr>
          <w:lang w:bidi="ar-SA"/>
        </w:rPr>
        <w:t>20211017UTbJupiter-NH3.png</w:t>
      </w:r>
    </w:p>
    <w:p w14:paraId="0AE1AD01" w14:textId="77777777" w:rsidR="00826949" w:rsidRDefault="00826949">
      <w:pPr>
        <w:rPr>
          <w:lang w:bidi="ar-SA"/>
        </w:rPr>
      </w:pPr>
    </w:p>
    <w:p w14:paraId="15CC1EFB" w14:textId="52CD3430" w:rsidR="00060872" w:rsidRDefault="00060872">
      <w:pPr>
        <w:rPr>
          <w:lang w:bidi="ar-SA"/>
        </w:rPr>
      </w:pPr>
    </w:p>
    <w:p w14:paraId="2557E756" w14:textId="77777777" w:rsidR="00060872" w:rsidRPr="00816CC4" w:rsidRDefault="00060872">
      <w:pPr>
        <w:rPr>
          <w:lang w:bidi="ar-SA"/>
        </w:rPr>
      </w:pPr>
    </w:p>
    <w:p w14:paraId="7BEBF9FF" w14:textId="77777777" w:rsidR="00826949" w:rsidRDefault="00826949">
      <w:pPr>
        <w:rPr>
          <w:b/>
          <w:bCs/>
          <w:u w:val="single"/>
          <w:lang w:bidi="ar-SA"/>
        </w:rPr>
      </w:pPr>
      <w:r>
        <w:rPr>
          <w:b/>
          <w:bCs/>
          <w:u w:val="single"/>
          <w:lang w:bidi="ar-SA"/>
        </w:rPr>
        <w:br w:type="page"/>
      </w:r>
    </w:p>
    <w:p w14:paraId="61289353" w14:textId="6E743A42" w:rsidR="00816CC4" w:rsidRPr="004A009F" w:rsidRDefault="004A009F">
      <w:pPr>
        <w:rPr>
          <w:b/>
          <w:bCs/>
          <w:u w:val="single"/>
          <w:lang w:bidi="ar-SA"/>
        </w:rPr>
      </w:pPr>
      <w:r w:rsidRPr="004A009F">
        <w:rPr>
          <w:b/>
          <w:bCs/>
          <w:u w:val="single"/>
          <w:lang w:bidi="ar-SA"/>
        </w:rPr>
        <w:lastRenderedPageBreak/>
        <w:t>96 A</w:t>
      </w:r>
      <w:r>
        <w:rPr>
          <w:b/>
          <w:bCs/>
          <w:u w:val="single"/>
          <w:lang w:bidi="ar-SA"/>
        </w:rPr>
        <w:t>QR</w:t>
      </w:r>
    </w:p>
    <w:p w14:paraId="1CC00D2E" w14:textId="77777777" w:rsidR="004A009F" w:rsidRPr="00816CC4" w:rsidRDefault="004A009F">
      <w:pPr>
        <w:rPr>
          <w:lang w:bidi="ar-SA"/>
        </w:rPr>
      </w:pPr>
    </w:p>
    <w:tbl>
      <w:tblPr>
        <w:tblW w:w="9360" w:type="dxa"/>
        <w:tblLayout w:type="fixed"/>
        <w:tblCellMar>
          <w:left w:w="0" w:type="dxa"/>
          <w:right w:w="0" w:type="dxa"/>
        </w:tblCellMar>
        <w:tblLook w:val="04A0" w:firstRow="1" w:lastRow="0" w:firstColumn="1" w:lastColumn="0" w:noHBand="0" w:noVBand="1"/>
      </w:tblPr>
      <w:tblGrid>
        <w:gridCol w:w="4245"/>
        <w:gridCol w:w="1023"/>
        <w:gridCol w:w="1023"/>
        <w:gridCol w:w="1023"/>
        <w:gridCol w:w="786"/>
        <w:gridCol w:w="1260"/>
      </w:tblGrid>
      <w:tr w:rsidR="004A009F" w:rsidRPr="004A009F" w14:paraId="5481EED3" w14:textId="77777777" w:rsidTr="004A009F">
        <w:trPr>
          <w:trHeight w:val="290"/>
        </w:trPr>
        <w:tc>
          <w:tcPr>
            <w:tcW w:w="4245" w:type="dxa"/>
            <w:tcBorders>
              <w:top w:val="single" w:sz="4" w:space="0" w:color="auto"/>
              <w:left w:val="nil"/>
              <w:bottom w:val="single" w:sz="4" w:space="0" w:color="auto"/>
              <w:right w:val="nil"/>
            </w:tcBorders>
            <w:shd w:val="clear" w:color="auto" w:fill="auto"/>
            <w:noWrap/>
            <w:vAlign w:val="bottom"/>
            <w:hideMark/>
          </w:tcPr>
          <w:p w14:paraId="76308A56" w14:textId="77777777" w:rsidR="004A009F" w:rsidRPr="004A009F" w:rsidRDefault="004A009F">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1023" w:type="dxa"/>
            <w:tcBorders>
              <w:top w:val="single" w:sz="4" w:space="0" w:color="auto"/>
              <w:left w:val="nil"/>
              <w:bottom w:val="single" w:sz="4" w:space="0" w:color="auto"/>
              <w:right w:val="nil"/>
            </w:tcBorders>
            <w:shd w:val="clear" w:color="auto" w:fill="auto"/>
            <w:noWrap/>
            <w:vAlign w:val="bottom"/>
            <w:hideMark/>
          </w:tcPr>
          <w:p w14:paraId="3F380538"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1023" w:type="dxa"/>
            <w:tcBorders>
              <w:top w:val="single" w:sz="4" w:space="0" w:color="auto"/>
              <w:left w:val="nil"/>
              <w:bottom w:val="single" w:sz="4" w:space="0" w:color="auto"/>
              <w:right w:val="nil"/>
            </w:tcBorders>
            <w:shd w:val="clear" w:color="auto" w:fill="auto"/>
            <w:noWrap/>
            <w:vAlign w:val="bottom"/>
            <w:hideMark/>
          </w:tcPr>
          <w:p w14:paraId="632D1879"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1023" w:type="dxa"/>
            <w:tcBorders>
              <w:top w:val="single" w:sz="4" w:space="0" w:color="auto"/>
              <w:left w:val="nil"/>
              <w:bottom w:val="single" w:sz="4" w:space="0" w:color="auto"/>
              <w:right w:val="nil"/>
            </w:tcBorders>
            <w:shd w:val="clear" w:color="auto" w:fill="auto"/>
            <w:noWrap/>
            <w:vAlign w:val="bottom"/>
            <w:hideMark/>
          </w:tcPr>
          <w:p w14:paraId="5410BFB5"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86" w:type="dxa"/>
            <w:tcBorders>
              <w:top w:val="single" w:sz="4" w:space="0" w:color="auto"/>
              <w:left w:val="nil"/>
              <w:bottom w:val="single" w:sz="4" w:space="0" w:color="auto"/>
              <w:right w:val="nil"/>
            </w:tcBorders>
            <w:shd w:val="clear" w:color="auto" w:fill="auto"/>
            <w:noWrap/>
            <w:vAlign w:val="bottom"/>
            <w:hideMark/>
          </w:tcPr>
          <w:p w14:paraId="21977638"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A9F18A9"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4A009F" w:rsidRPr="004A009F" w14:paraId="202BF57D" w14:textId="77777777" w:rsidTr="004A009F">
        <w:trPr>
          <w:trHeight w:val="290"/>
        </w:trPr>
        <w:tc>
          <w:tcPr>
            <w:tcW w:w="4245" w:type="dxa"/>
            <w:tcBorders>
              <w:top w:val="single" w:sz="4" w:space="0" w:color="auto"/>
              <w:left w:val="nil"/>
              <w:right w:val="nil"/>
            </w:tcBorders>
            <w:shd w:val="clear" w:color="auto" w:fill="auto"/>
            <w:noWrap/>
            <w:vAlign w:val="bottom"/>
            <w:hideMark/>
          </w:tcPr>
          <w:p w14:paraId="17B3EFEB"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03_1-96Aqr_685NIR.avi</w:t>
            </w:r>
          </w:p>
        </w:tc>
        <w:tc>
          <w:tcPr>
            <w:tcW w:w="1023" w:type="dxa"/>
            <w:tcBorders>
              <w:top w:val="single" w:sz="4" w:space="0" w:color="auto"/>
              <w:left w:val="nil"/>
              <w:right w:val="nil"/>
            </w:tcBorders>
            <w:shd w:val="clear" w:color="auto" w:fill="auto"/>
            <w:noWrap/>
            <w:vAlign w:val="bottom"/>
            <w:hideMark/>
          </w:tcPr>
          <w:p w14:paraId="6D07C6F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1023" w:type="dxa"/>
            <w:tcBorders>
              <w:top w:val="single" w:sz="4" w:space="0" w:color="auto"/>
              <w:left w:val="nil"/>
              <w:right w:val="nil"/>
            </w:tcBorders>
            <w:shd w:val="clear" w:color="auto" w:fill="auto"/>
            <w:noWrap/>
            <w:vAlign w:val="bottom"/>
            <w:hideMark/>
          </w:tcPr>
          <w:p w14:paraId="5E69AFB9"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1023" w:type="dxa"/>
            <w:tcBorders>
              <w:top w:val="single" w:sz="4" w:space="0" w:color="auto"/>
              <w:left w:val="nil"/>
              <w:right w:val="nil"/>
            </w:tcBorders>
            <w:shd w:val="clear" w:color="auto" w:fill="auto"/>
            <w:noWrap/>
            <w:vAlign w:val="bottom"/>
            <w:hideMark/>
          </w:tcPr>
          <w:p w14:paraId="178747E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6" w:type="dxa"/>
            <w:tcBorders>
              <w:top w:val="single" w:sz="4" w:space="0" w:color="auto"/>
              <w:left w:val="nil"/>
              <w:right w:val="nil"/>
            </w:tcBorders>
            <w:shd w:val="clear" w:color="auto" w:fill="auto"/>
            <w:noWrap/>
            <w:vAlign w:val="bottom"/>
            <w:hideMark/>
          </w:tcPr>
          <w:p w14:paraId="3BDEB19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right w:val="nil"/>
            </w:tcBorders>
            <w:shd w:val="clear" w:color="auto" w:fill="auto"/>
            <w:noWrap/>
            <w:vAlign w:val="bottom"/>
            <w:hideMark/>
          </w:tcPr>
          <w:p w14:paraId="694F3EE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2DFB507B" w14:textId="77777777" w:rsidTr="004A009F">
        <w:trPr>
          <w:trHeight w:val="290"/>
        </w:trPr>
        <w:tc>
          <w:tcPr>
            <w:tcW w:w="4245" w:type="dxa"/>
            <w:tcBorders>
              <w:top w:val="nil"/>
              <w:left w:val="nil"/>
              <w:bottom w:val="single" w:sz="4" w:space="0" w:color="auto"/>
              <w:right w:val="nil"/>
            </w:tcBorders>
            <w:shd w:val="clear" w:color="auto" w:fill="auto"/>
            <w:noWrap/>
            <w:vAlign w:val="bottom"/>
            <w:hideMark/>
          </w:tcPr>
          <w:p w14:paraId="51757548"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05_1-96Aqr_685NIR_Drift.avi</w:t>
            </w:r>
          </w:p>
        </w:tc>
        <w:tc>
          <w:tcPr>
            <w:tcW w:w="1023" w:type="dxa"/>
            <w:tcBorders>
              <w:top w:val="nil"/>
              <w:left w:val="nil"/>
              <w:bottom w:val="single" w:sz="4" w:space="0" w:color="auto"/>
              <w:right w:val="nil"/>
            </w:tcBorders>
            <w:shd w:val="clear" w:color="auto" w:fill="auto"/>
            <w:noWrap/>
            <w:vAlign w:val="bottom"/>
            <w:hideMark/>
          </w:tcPr>
          <w:p w14:paraId="22211FD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1023" w:type="dxa"/>
            <w:tcBorders>
              <w:top w:val="nil"/>
              <w:left w:val="nil"/>
              <w:bottom w:val="single" w:sz="4" w:space="0" w:color="auto"/>
              <w:right w:val="nil"/>
            </w:tcBorders>
            <w:shd w:val="clear" w:color="auto" w:fill="auto"/>
            <w:noWrap/>
            <w:vAlign w:val="bottom"/>
            <w:hideMark/>
          </w:tcPr>
          <w:p w14:paraId="6BCEC53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1023" w:type="dxa"/>
            <w:tcBorders>
              <w:top w:val="nil"/>
              <w:left w:val="nil"/>
              <w:bottom w:val="single" w:sz="4" w:space="0" w:color="auto"/>
              <w:right w:val="nil"/>
            </w:tcBorders>
            <w:shd w:val="clear" w:color="auto" w:fill="auto"/>
            <w:noWrap/>
            <w:vAlign w:val="bottom"/>
            <w:hideMark/>
          </w:tcPr>
          <w:p w14:paraId="767151A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6" w:type="dxa"/>
            <w:tcBorders>
              <w:top w:val="nil"/>
              <w:left w:val="nil"/>
              <w:bottom w:val="single" w:sz="4" w:space="0" w:color="auto"/>
              <w:right w:val="nil"/>
            </w:tcBorders>
            <w:shd w:val="clear" w:color="auto" w:fill="auto"/>
            <w:noWrap/>
            <w:vAlign w:val="bottom"/>
            <w:hideMark/>
          </w:tcPr>
          <w:p w14:paraId="74558E9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114C0F8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bl>
    <w:p w14:paraId="6569AAFE" w14:textId="12A46852" w:rsidR="004A009F" w:rsidRDefault="004A009F">
      <w:pPr>
        <w:rPr>
          <w:b/>
          <w:bCs/>
          <w:u w:val="single"/>
          <w:lang w:bidi="ar-SA"/>
        </w:rPr>
      </w:pPr>
    </w:p>
    <w:p w14:paraId="4842CAA9" w14:textId="6E59D471" w:rsidR="004A009F" w:rsidRDefault="004A009F">
      <w:pPr>
        <w:rPr>
          <w:b/>
          <w:bCs/>
          <w:u w:val="single"/>
          <w:lang w:bidi="ar-SA"/>
        </w:rPr>
      </w:pPr>
      <w:r>
        <w:rPr>
          <w:b/>
          <w:bCs/>
          <w:u w:val="single"/>
          <w:lang w:bidi="ar-SA"/>
        </w:rPr>
        <w:t>NEPTUNE</w:t>
      </w:r>
    </w:p>
    <w:p w14:paraId="3D053CCE" w14:textId="77777777" w:rsidR="004A009F" w:rsidRDefault="004A009F">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4720"/>
        <w:gridCol w:w="928"/>
        <w:gridCol w:w="928"/>
        <w:gridCol w:w="804"/>
        <w:gridCol w:w="720"/>
        <w:gridCol w:w="1260"/>
      </w:tblGrid>
      <w:tr w:rsidR="004A009F" w:rsidRPr="004A009F" w14:paraId="7544F772" w14:textId="77777777" w:rsidTr="004A009F">
        <w:trPr>
          <w:trHeight w:val="290"/>
        </w:trPr>
        <w:tc>
          <w:tcPr>
            <w:tcW w:w="4720" w:type="dxa"/>
            <w:tcBorders>
              <w:top w:val="single" w:sz="4" w:space="0" w:color="auto"/>
              <w:left w:val="nil"/>
              <w:bottom w:val="single" w:sz="4" w:space="0" w:color="auto"/>
              <w:right w:val="nil"/>
            </w:tcBorders>
            <w:shd w:val="clear" w:color="auto" w:fill="auto"/>
            <w:noWrap/>
            <w:vAlign w:val="bottom"/>
            <w:hideMark/>
          </w:tcPr>
          <w:p w14:paraId="3E115B73" w14:textId="77777777" w:rsidR="004A009F" w:rsidRPr="004A009F" w:rsidRDefault="004A009F">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3AEE2A16"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928" w:type="dxa"/>
            <w:tcBorders>
              <w:top w:val="single" w:sz="4" w:space="0" w:color="auto"/>
              <w:left w:val="nil"/>
              <w:bottom w:val="single" w:sz="4" w:space="0" w:color="auto"/>
              <w:right w:val="nil"/>
            </w:tcBorders>
            <w:shd w:val="clear" w:color="auto" w:fill="auto"/>
            <w:noWrap/>
            <w:vAlign w:val="bottom"/>
            <w:hideMark/>
          </w:tcPr>
          <w:p w14:paraId="5DD169A1"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804" w:type="dxa"/>
            <w:tcBorders>
              <w:top w:val="single" w:sz="4" w:space="0" w:color="auto"/>
              <w:left w:val="nil"/>
              <w:bottom w:val="single" w:sz="4" w:space="0" w:color="auto"/>
              <w:right w:val="nil"/>
            </w:tcBorders>
            <w:shd w:val="clear" w:color="auto" w:fill="auto"/>
            <w:noWrap/>
            <w:vAlign w:val="bottom"/>
            <w:hideMark/>
          </w:tcPr>
          <w:p w14:paraId="45CE24F2"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106C417E"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192FA1"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4A009F" w:rsidRPr="004A009F" w14:paraId="5F4350EE" w14:textId="77777777" w:rsidTr="004A009F">
        <w:trPr>
          <w:trHeight w:val="290"/>
        </w:trPr>
        <w:tc>
          <w:tcPr>
            <w:tcW w:w="4720" w:type="dxa"/>
            <w:tcBorders>
              <w:top w:val="single" w:sz="4" w:space="0" w:color="auto"/>
              <w:left w:val="nil"/>
              <w:bottom w:val="nil"/>
              <w:right w:val="nil"/>
            </w:tcBorders>
            <w:shd w:val="clear" w:color="auto" w:fill="auto"/>
            <w:noWrap/>
            <w:vAlign w:val="bottom"/>
            <w:hideMark/>
          </w:tcPr>
          <w:p w14:paraId="71D5C6F3"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11_9-Neptune_685NIR.avi</w:t>
            </w:r>
          </w:p>
        </w:tc>
        <w:tc>
          <w:tcPr>
            <w:tcW w:w="928" w:type="dxa"/>
            <w:tcBorders>
              <w:top w:val="single" w:sz="4" w:space="0" w:color="auto"/>
              <w:left w:val="nil"/>
              <w:bottom w:val="nil"/>
              <w:right w:val="nil"/>
            </w:tcBorders>
            <w:shd w:val="clear" w:color="auto" w:fill="auto"/>
            <w:noWrap/>
            <w:vAlign w:val="bottom"/>
            <w:hideMark/>
          </w:tcPr>
          <w:p w14:paraId="313E3FE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single" w:sz="4" w:space="0" w:color="auto"/>
              <w:left w:val="nil"/>
              <w:bottom w:val="nil"/>
              <w:right w:val="nil"/>
            </w:tcBorders>
            <w:shd w:val="clear" w:color="auto" w:fill="auto"/>
            <w:noWrap/>
            <w:vAlign w:val="bottom"/>
            <w:hideMark/>
          </w:tcPr>
          <w:p w14:paraId="3C2662D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single" w:sz="4" w:space="0" w:color="auto"/>
              <w:left w:val="nil"/>
              <w:bottom w:val="nil"/>
              <w:right w:val="nil"/>
            </w:tcBorders>
            <w:shd w:val="clear" w:color="auto" w:fill="auto"/>
            <w:noWrap/>
            <w:vAlign w:val="bottom"/>
            <w:hideMark/>
          </w:tcPr>
          <w:p w14:paraId="27AB082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6765B56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43EC674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8794566" w14:textId="77777777" w:rsidTr="004A009F">
        <w:trPr>
          <w:trHeight w:val="290"/>
        </w:trPr>
        <w:tc>
          <w:tcPr>
            <w:tcW w:w="4720" w:type="dxa"/>
            <w:tcBorders>
              <w:top w:val="nil"/>
              <w:left w:val="nil"/>
              <w:bottom w:val="nil"/>
              <w:right w:val="nil"/>
            </w:tcBorders>
            <w:shd w:val="clear" w:color="auto" w:fill="auto"/>
            <w:noWrap/>
            <w:vAlign w:val="bottom"/>
            <w:hideMark/>
          </w:tcPr>
          <w:p w14:paraId="3484AC81"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16_9-Neptune_685NIR.avi</w:t>
            </w:r>
          </w:p>
        </w:tc>
        <w:tc>
          <w:tcPr>
            <w:tcW w:w="928" w:type="dxa"/>
            <w:tcBorders>
              <w:top w:val="nil"/>
              <w:left w:val="nil"/>
              <w:bottom w:val="nil"/>
              <w:right w:val="nil"/>
            </w:tcBorders>
            <w:shd w:val="clear" w:color="auto" w:fill="auto"/>
            <w:noWrap/>
            <w:vAlign w:val="bottom"/>
            <w:hideMark/>
          </w:tcPr>
          <w:p w14:paraId="60DA95D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3CB4710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71607A9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D4C18C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B5E3739"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514EC9EE" w14:textId="77777777" w:rsidTr="004A009F">
        <w:trPr>
          <w:trHeight w:val="290"/>
        </w:trPr>
        <w:tc>
          <w:tcPr>
            <w:tcW w:w="4720" w:type="dxa"/>
            <w:tcBorders>
              <w:top w:val="nil"/>
              <w:left w:val="nil"/>
              <w:bottom w:val="nil"/>
              <w:right w:val="nil"/>
            </w:tcBorders>
            <w:shd w:val="clear" w:color="auto" w:fill="auto"/>
            <w:noWrap/>
            <w:vAlign w:val="bottom"/>
            <w:hideMark/>
          </w:tcPr>
          <w:p w14:paraId="1F681CAB"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22_1-Neptune_685NIR.avi</w:t>
            </w:r>
          </w:p>
        </w:tc>
        <w:tc>
          <w:tcPr>
            <w:tcW w:w="928" w:type="dxa"/>
            <w:tcBorders>
              <w:top w:val="nil"/>
              <w:left w:val="nil"/>
              <w:bottom w:val="nil"/>
              <w:right w:val="nil"/>
            </w:tcBorders>
            <w:shd w:val="clear" w:color="auto" w:fill="auto"/>
            <w:noWrap/>
            <w:vAlign w:val="bottom"/>
            <w:hideMark/>
          </w:tcPr>
          <w:p w14:paraId="782091F3"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48C229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5F17084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1A5E32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40790E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48D4E4F6" w14:textId="77777777" w:rsidTr="004A009F">
        <w:trPr>
          <w:trHeight w:val="290"/>
        </w:trPr>
        <w:tc>
          <w:tcPr>
            <w:tcW w:w="4720" w:type="dxa"/>
            <w:tcBorders>
              <w:top w:val="nil"/>
              <w:left w:val="nil"/>
              <w:bottom w:val="nil"/>
              <w:right w:val="nil"/>
            </w:tcBorders>
            <w:shd w:val="clear" w:color="auto" w:fill="auto"/>
            <w:noWrap/>
            <w:vAlign w:val="bottom"/>
            <w:hideMark/>
          </w:tcPr>
          <w:p w14:paraId="56A58B66"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27_2-Neptune_685NIR.avi</w:t>
            </w:r>
          </w:p>
        </w:tc>
        <w:tc>
          <w:tcPr>
            <w:tcW w:w="928" w:type="dxa"/>
            <w:tcBorders>
              <w:top w:val="nil"/>
              <w:left w:val="nil"/>
              <w:bottom w:val="nil"/>
              <w:right w:val="nil"/>
            </w:tcBorders>
            <w:shd w:val="clear" w:color="auto" w:fill="auto"/>
            <w:noWrap/>
            <w:vAlign w:val="bottom"/>
            <w:hideMark/>
          </w:tcPr>
          <w:p w14:paraId="27E19D0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551C84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7D7CD7C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96EEFE5"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FF5EEB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B00A902" w14:textId="77777777" w:rsidTr="004A009F">
        <w:trPr>
          <w:trHeight w:val="290"/>
        </w:trPr>
        <w:tc>
          <w:tcPr>
            <w:tcW w:w="4720" w:type="dxa"/>
            <w:tcBorders>
              <w:top w:val="nil"/>
              <w:left w:val="nil"/>
              <w:bottom w:val="nil"/>
              <w:right w:val="nil"/>
            </w:tcBorders>
            <w:shd w:val="clear" w:color="auto" w:fill="auto"/>
            <w:noWrap/>
            <w:vAlign w:val="bottom"/>
            <w:hideMark/>
          </w:tcPr>
          <w:p w14:paraId="2A60879C"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32_3-Neptune_685NIR.avi</w:t>
            </w:r>
          </w:p>
        </w:tc>
        <w:tc>
          <w:tcPr>
            <w:tcW w:w="928" w:type="dxa"/>
            <w:tcBorders>
              <w:top w:val="nil"/>
              <w:left w:val="nil"/>
              <w:bottom w:val="nil"/>
              <w:right w:val="nil"/>
            </w:tcBorders>
            <w:shd w:val="clear" w:color="auto" w:fill="auto"/>
            <w:noWrap/>
            <w:vAlign w:val="bottom"/>
            <w:hideMark/>
          </w:tcPr>
          <w:p w14:paraId="543F482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ABF1FBD"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313151E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C1FE64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ED1358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299AF111" w14:textId="77777777" w:rsidTr="004A009F">
        <w:trPr>
          <w:trHeight w:val="290"/>
        </w:trPr>
        <w:tc>
          <w:tcPr>
            <w:tcW w:w="4720" w:type="dxa"/>
            <w:tcBorders>
              <w:top w:val="nil"/>
              <w:left w:val="nil"/>
              <w:bottom w:val="nil"/>
              <w:right w:val="nil"/>
            </w:tcBorders>
            <w:shd w:val="clear" w:color="auto" w:fill="auto"/>
            <w:noWrap/>
            <w:vAlign w:val="bottom"/>
            <w:hideMark/>
          </w:tcPr>
          <w:p w14:paraId="23608786"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38_0-Neptune+Triton_685NIR.avi</w:t>
            </w:r>
          </w:p>
        </w:tc>
        <w:tc>
          <w:tcPr>
            <w:tcW w:w="928" w:type="dxa"/>
            <w:tcBorders>
              <w:top w:val="nil"/>
              <w:left w:val="nil"/>
              <w:bottom w:val="nil"/>
              <w:right w:val="nil"/>
            </w:tcBorders>
            <w:shd w:val="clear" w:color="auto" w:fill="auto"/>
            <w:noWrap/>
            <w:vAlign w:val="bottom"/>
            <w:hideMark/>
          </w:tcPr>
          <w:p w14:paraId="493BD255"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w:t>
            </w:r>
          </w:p>
        </w:tc>
        <w:tc>
          <w:tcPr>
            <w:tcW w:w="928" w:type="dxa"/>
            <w:tcBorders>
              <w:top w:val="nil"/>
              <w:left w:val="nil"/>
              <w:bottom w:val="nil"/>
              <w:right w:val="nil"/>
            </w:tcBorders>
            <w:shd w:val="clear" w:color="auto" w:fill="auto"/>
            <w:noWrap/>
            <w:vAlign w:val="bottom"/>
            <w:hideMark/>
          </w:tcPr>
          <w:p w14:paraId="1700D8A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1683527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700292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C37894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2C8E7FC" w14:textId="77777777" w:rsidTr="004A009F">
        <w:trPr>
          <w:trHeight w:val="290"/>
        </w:trPr>
        <w:tc>
          <w:tcPr>
            <w:tcW w:w="4720" w:type="dxa"/>
            <w:tcBorders>
              <w:top w:val="nil"/>
              <w:left w:val="nil"/>
              <w:right w:val="nil"/>
            </w:tcBorders>
            <w:shd w:val="clear" w:color="auto" w:fill="auto"/>
            <w:noWrap/>
            <w:vAlign w:val="bottom"/>
            <w:hideMark/>
          </w:tcPr>
          <w:p w14:paraId="381EE587"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41_8-Neptune+Triton_685NIR_Dark.avi</w:t>
            </w:r>
          </w:p>
        </w:tc>
        <w:tc>
          <w:tcPr>
            <w:tcW w:w="928" w:type="dxa"/>
            <w:tcBorders>
              <w:top w:val="nil"/>
              <w:left w:val="nil"/>
              <w:right w:val="nil"/>
            </w:tcBorders>
            <w:shd w:val="clear" w:color="auto" w:fill="auto"/>
            <w:noWrap/>
            <w:vAlign w:val="bottom"/>
            <w:hideMark/>
          </w:tcPr>
          <w:p w14:paraId="1458496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w:t>
            </w:r>
          </w:p>
        </w:tc>
        <w:tc>
          <w:tcPr>
            <w:tcW w:w="928" w:type="dxa"/>
            <w:tcBorders>
              <w:top w:val="nil"/>
              <w:left w:val="nil"/>
              <w:right w:val="nil"/>
            </w:tcBorders>
            <w:shd w:val="clear" w:color="auto" w:fill="auto"/>
            <w:noWrap/>
            <w:vAlign w:val="bottom"/>
            <w:hideMark/>
          </w:tcPr>
          <w:p w14:paraId="1A04DAB3"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right w:val="nil"/>
            </w:tcBorders>
            <w:shd w:val="clear" w:color="auto" w:fill="auto"/>
            <w:noWrap/>
            <w:vAlign w:val="bottom"/>
            <w:hideMark/>
          </w:tcPr>
          <w:p w14:paraId="4746B62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7EC7E28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554AD48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5446FD67" w14:textId="77777777" w:rsidTr="004A009F">
        <w:trPr>
          <w:trHeight w:val="290"/>
        </w:trPr>
        <w:tc>
          <w:tcPr>
            <w:tcW w:w="4720" w:type="dxa"/>
            <w:tcBorders>
              <w:top w:val="nil"/>
              <w:left w:val="nil"/>
              <w:bottom w:val="single" w:sz="4" w:space="0" w:color="auto"/>
              <w:right w:val="nil"/>
            </w:tcBorders>
            <w:shd w:val="clear" w:color="auto" w:fill="auto"/>
            <w:noWrap/>
            <w:vAlign w:val="bottom"/>
            <w:hideMark/>
          </w:tcPr>
          <w:p w14:paraId="60788251"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45_0-Neptune_685NIR_Dark.avi</w:t>
            </w:r>
          </w:p>
        </w:tc>
        <w:tc>
          <w:tcPr>
            <w:tcW w:w="928" w:type="dxa"/>
            <w:tcBorders>
              <w:top w:val="nil"/>
              <w:left w:val="nil"/>
              <w:bottom w:val="single" w:sz="4" w:space="0" w:color="auto"/>
              <w:right w:val="nil"/>
            </w:tcBorders>
            <w:shd w:val="clear" w:color="auto" w:fill="auto"/>
            <w:noWrap/>
            <w:vAlign w:val="bottom"/>
            <w:hideMark/>
          </w:tcPr>
          <w:p w14:paraId="0A2C3A1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single" w:sz="4" w:space="0" w:color="auto"/>
              <w:right w:val="nil"/>
            </w:tcBorders>
            <w:shd w:val="clear" w:color="auto" w:fill="auto"/>
            <w:noWrap/>
            <w:vAlign w:val="bottom"/>
            <w:hideMark/>
          </w:tcPr>
          <w:p w14:paraId="5DBE387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single" w:sz="4" w:space="0" w:color="auto"/>
              <w:right w:val="nil"/>
            </w:tcBorders>
            <w:shd w:val="clear" w:color="auto" w:fill="auto"/>
            <w:noWrap/>
            <w:vAlign w:val="bottom"/>
            <w:hideMark/>
          </w:tcPr>
          <w:p w14:paraId="6588DD1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4E9757A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1F09C13D"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bl>
    <w:p w14:paraId="636E6B64" w14:textId="77777777" w:rsidR="004A009F" w:rsidRPr="004A009F" w:rsidRDefault="004A009F">
      <w:pPr>
        <w:rPr>
          <w:lang w:bidi="ar-SA"/>
        </w:rPr>
      </w:pPr>
    </w:p>
    <w:p w14:paraId="52A6C75E" w14:textId="77777777" w:rsidR="00E158C1" w:rsidRDefault="00E158C1">
      <w:pPr>
        <w:rPr>
          <w:lang w:bidi="ar-SA"/>
        </w:rPr>
      </w:pPr>
    </w:p>
    <w:p w14:paraId="7175778A" w14:textId="77777777" w:rsidR="00E158C1" w:rsidRDefault="00E158C1">
      <w:pPr>
        <w:rPr>
          <w:lang w:bidi="ar-SA"/>
        </w:rPr>
      </w:pPr>
    </w:p>
    <w:p w14:paraId="523AAF2D" w14:textId="77777777" w:rsidR="001A30BA" w:rsidRDefault="001A30BA">
      <w:pPr>
        <w:rPr>
          <w:rFonts w:cs="Arial"/>
          <w:b/>
          <w:bCs/>
          <w:sz w:val="26"/>
          <w:szCs w:val="26"/>
        </w:rPr>
      </w:pPr>
      <w:r>
        <w:br w:type="page"/>
      </w:r>
    </w:p>
    <w:p w14:paraId="1518D511" w14:textId="0DCD1999" w:rsidR="001A30BA" w:rsidRPr="00D4326C" w:rsidRDefault="001A30BA" w:rsidP="001A30BA">
      <w:pPr>
        <w:pStyle w:val="Heading3"/>
      </w:pPr>
      <w:bookmarkStart w:id="59" w:name="_Toc86521234"/>
      <w:r>
        <w:lastRenderedPageBreak/>
        <w:t xml:space="preserve">2021-Oct-18 (Oct-19 UT): </w:t>
      </w:r>
      <w:r w:rsidRPr="002B2B28">
        <w:t xml:space="preserve"> </w:t>
      </w:r>
      <w:r>
        <w:t>Jupiter, Neptune, and 96 Aqr Video</w:t>
      </w:r>
      <w:bookmarkEnd w:id="59"/>
      <w:r>
        <w:t xml:space="preserve"> </w:t>
      </w:r>
    </w:p>
    <w:p w14:paraId="74B29CAD" w14:textId="77777777" w:rsidR="001A30BA" w:rsidRDefault="001A30BA" w:rsidP="001A30BA">
      <w:pPr>
        <w:rPr>
          <w:color w:val="808080" w:themeColor="background1" w:themeShade="80"/>
          <w:sz w:val="20"/>
        </w:rPr>
      </w:pPr>
      <w:r>
        <w:rPr>
          <w:color w:val="808080" w:themeColor="background1" w:themeShade="80"/>
          <w:sz w:val="20"/>
        </w:rPr>
        <w:t>Last Updated 10/14/2021</w:t>
      </w:r>
    </w:p>
    <w:p w14:paraId="03319F33" w14:textId="77777777" w:rsidR="001A30BA" w:rsidRDefault="001A30BA" w:rsidP="001A30BA"/>
    <w:p w14:paraId="21B50EDE" w14:textId="77777777" w:rsidR="001A30BA" w:rsidRPr="001A30BA" w:rsidRDefault="001A30BA" w:rsidP="001A30BA">
      <w:pPr>
        <w:rPr>
          <w:color w:val="FF0000"/>
        </w:rPr>
      </w:pPr>
      <w:r w:rsidRPr="001A30BA">
        <w:rPr>
          <w:color w:val="FF0000"/>
        </w:rPr>
        <w:t>Transparency was good (4.0/5). Seeing was fair (3.0/5).</w:t>
      </w:r>
    </w:p>
    <w:p w14:paraId="7A36CAB0" w14:textId="77777777" w:rsidR="00024D24" w:rsidRDefault="00024D24"/>
    <w:tbl>
      <w:tblPr>
        <w:tblW w:w="9360" w:type="dxa"/>
        <w:tblLayout w:type="fixed"/>
        <w:tblCellMar>
          <w:left w:w="0" w:type="dxa"/>
          <w:right w:w="0" w:type="dxa"/>
        </w:tblCellMar>
        <w:tblLook w:val="04A0" w:firstRow="1" w:lastRow="0" w:firstColumn="1" w:lastColumn="0" w:noHBand="0" w:noVBand="1"/>
      </w:tblPr>
      <w:tblGrid>
        <w:gridCol w:w="4365"/>
        <w:gridCol w:w="999"/>
        <w:gridCol w:w="999"/>
        <w:gridCol w:w="999"/>
        <w:gridCol w:w="738"/>
        <w:gridCol w:w="1260"/>
      </w:tblGrid>
      <w:tr w:rsidR="00024D24" w:rsidRPr="00024D24" w14:paraId="5A9AC16A" w14:textId="77777777" w:rsidTr="00024D24">
        <w:trPr>
          <w:trHeight w:val="290"/>
        </w:trPr>
        <w:tc>
          <w:tcPr>
            <w:tcW w:w="4365" w:type="dxa"/>
            <w:tcBorders>
              <w:top w:val="single" w:sz="4" w:space="0" w:color="auto"/>
              <w:left w:val="nil"/>
              <w:bottom w:val="single" w:sz="4" w:space="0" w:color="auto"/>
              <w:right w:val="nil"/>
            </w:tcBorders>
            <w:shd w:val="clear" w:color="auto" w:fill="auto"/>
            <w:noWrap/>
            <w:vAlign w:val="bottom"/>
            <w:hideMark/>
          </w:tcPr>
          <w:p w14:paraId="27589B4D" w14:textId="77777777" w:rsidR="00024D24" w:rsidRPr="00024D24" w:rsidRDefault="00024D24">
            <w:pPr>
              <w:rPr>
                <w:rFonts w:ascii="Calibri" w:hAnsi="Calibri" w:cs="Calibri"/>
                <w:b/>
                <w:bCs/>
                <w:color w:val="000000"/>
                <w:sz w:val="22"/>
                <w:szCs w:val="22"/>
              </w:rPr>
            </w:pPr>
            <w:r w:rsidRPr="00024D24">
              <w:rPr>
                <w:rFonts w:ascii="Calibri" w:hAnsi="Calibri" w:cs="Calibri"/>
                <w:b/>
                <w:bCs/>
                <w:color w:val="000000"/>
                <w:sz w:val="22"/>
                <w:szCs w:val="22"/>
              </w:rPr>
              <w:t>Video File</w:t>
            </w:r>
          </w:p>
        </w:tc>
        <w:tc>
          <w:tcPr>
            <w:tcW w:w="999" w:type="dxa"/>
            <w:tcBorders>
              <w:top w:val="single" w:sz="4" w:space="0" w:color="auto"/>
              <w:left w:val="nil"/>
              <w:bottom w:val="single" w:sz="4" w:space="0" w:color="auto"/>
              <w:right w:val="nil"/>
            </w:tcBorders>
            <w:shd w:val="clear" w:color="auto" w:fill="auto"/>
            <w:noWrap/>
            <w:vAlign w:val="bottom"/>
            <w:hideMark/>
          </w:tcPr>
          <w:p w14:paraId="0D4A9D9C"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Exposure</w:t>
            </w:r>
          </w:p>
        </w:tc>
        <w:tc>
          <w:tcPr>
            <w:tcW w:w="999" w:type="dxa"/>
            <w:tcBorders>
              <w:top w:val="single" w:sz="4" w:space="0" w:color="auto"/>
              <w:left w:val="nil"/>
              <w:bottom w:val="single" w:sz="4" w:space="0" w:color="auto"/>
              <w:right w:val="nil"/>
            </w:tcBorders>
            <w:shd w:val="clear" w:color="auto" w:fill="auto"/>
            <w:noWrap/>
            <w:vAlign w:val="bottom"/>
            <w:hideMark/>
          </w:tcPr>
          <w:p w14:paraId="028D2BD6"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Gain</w:t>
            </w:r>
          </w:p>
        </w:tc>
        <w:tc>
          <w:tcPr>
            <w:tcW w:w="999" w:type="dxa"/>
            <w:tcBorders>
              <w:top w:val="single" w:sz="4" w:space="0" w:color="auto"/>
              <w:left w:val="nil"/>
              <w:bottom w:val="single" w:sz="4" w:space="0" w:color="auto"/>
              <w:right w:val="nil"/>
            </w:tcBorders>
            <w:shd w:val="clear" w:color="auto" w:fill="auto"/>
            <w:noWrap/>
            <w:vAlign w:val="bottom"/>
            <w:hideMark/>
          </w:tcPr>
          <w:p w14:paraId="7CD77320"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Gamma</w:t>
            </w:r>
          </w:p>
        </w:tc>
        <w:tc>
          <w:tcPr>
            <w:tcW w:w="738" w:type="dxa"/>
            <w:tcBorders>
              <w:top w:val="single" w:sz="4" w:space="0" w:color="auto"/>
              <w:left w:val="nil"/>
              <w:bottom w:val="single" w:sz="4" w:space="0" w:color="auto"/>
              <w:right w:val="nil"/>
            </w:tcBorders>
            <w:shd w:val="clear" w:color="auto" w:fill="auto"/>
            <w:noWrap/>
            <w:vAlign w:val="bottom"/>
            <w:hideMark/>
          </w:tcPr>
          <w:p w14:paraId="70689048"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73FC16"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Capture Area</w:t>
            </w:r>
          </w:p>
        </w:tc>
      </w:tr>
      <w:tr w:rsidR="00024D24" w14:paraId="12146DC8" w14:textId="77777777" w:rsidTr="00024D24">
        <w:trPr>
          <w:trHeight w:val="290"/>
        </w:trPr>
        <w:tc>
          <w:tcPr>
            <w:tcW w:w="4365" w:type="dxa"/>
            <w:tcBorders>
              <w:top w:val="single" w:sz="4" w:space="0" w:color="auto"/>
              <w:left w:val="nil"/>
              <w:bottom w:val="nil"/>
              <w:right w:val="nil"/>
            </w:tcBorders>
            <w:shd w:val="clear" w:color="auto" w:fill="auto"/>
            <w:noWrap/>
            <w:vAlign w:val="bottom"/>
            <w:hideMark/>
          </w:tcPr>
          <w:p w14:paraId="7DFAEF39"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1_2-Jupiter_685NIR.avi</w:t>
            </w:r>
          </w:p>
        </w:tc>
        <w:tc>
          <w:tcPr>
            <w:tcW w:w="999" w:type="dxa"/>
            <w:tcBorders>
              <w:top w:val="single" w:sz="4" w:space="0" w:color="auto"/>
              <w:left w:val="nil"/>
              <w:bottom w:val="nil"/>
              <w:right w:val="nil"/>
            </w:tcBorders>
            <w:shd w:val="clear" w:color="auto" w:fill="auto"/>
            <w:noWrap/>
            <w:vAlign w:val="bottom"/>
            <w:hideMark/>
          </w:tcPr>
          <w:p w14:paraId="1EB857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single" w:sz="4" w:space="0" w:color="auto"/>
              <w:left w:val="nil"/>
              <w:bottom w:val="nil"/>
              <w:right w:val="nil"/>
            </w:tcBorders>
            <w:shd w:val="clear" w:color="auto" w:fill="auto"/>
            <w:noWrap/>
            <w:vAlign w:val="bottom"/>
            <w:hideMark/>
          </w:tcPr>
          <w:p w14:paraId="20F7B0F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single" w:sz="4" w:space="0" w:color="auto"/>
              <w:left w:val="nil"/>
              <w:bottom w:val="nil"/>
              <w:right w:val="nil"/>
            </w:tcBorders>
            <w:shd w:val="clear" w:color="auto" w:fill="auto"/>
            <w:noWrap/>
            <w:vAlign w:val="bottom"/>
            <w:hideMark/>
          </w:tcPr>
          <w:p w14:paraId="594D3D4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single" w:sz="4" w:space="0" w:color="auto"/>
              <w:left w:val="nil"/>
              <w:bottom w:val="nil"/>
              <w:right w:val="nil"/>
            </w:tcBorders>
            <w:shd w:val="clear" w:color="auto" w:fill="auto"/>
            <w:noWrap/>
            <w:vAlign w:val="bottom"/>
            <w:hideMark/>
          </w:tcPr>
          <w:p w14:paraId="03350AE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24EF797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AE7054C" w14:textId="77777777" w:rsidTr="00024D24">
        <w:trPr>
          <w:trHeight w:val="290"/>
        </w:trPr>
        <w:tc>
          <w:tcPr>
            <w:tcW w:w="4365" w:type="dxa"/>
            <w:tcBorders>
              <w:top w:val="nil"/>
              <w:left w:val="nil"/>
              <w:bottom w:val="nil"/>
              <w:right w:val="nil"/>
            </w:tcBorders>
            <w:shd w:val="clear" w:color="auto" w:fill="auto"/>
            <w:noWrap/>
            <w:vAlign w:val="bottom"/>
            <w:hideMark/>
          </w:tcPr>
          <w:p w14:paraId="34C45312"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2_2-Jupiter_685NIR.avi</w:t>
            </w:r>
          </w:p>
        </w:tc>
        <w:tc>
          <w:tcPr>
            <w:tcW w:w="999" w:type="dxa"/>
            <w:tcBorders>
              <w:top w:val="nil"/>
              <w:left w:val="nil"/>
              <w:bottom w:val="nil"/>
              <w:right w:val="nil"/>
            </w:tcBorders>
            <w:shd w:val="clear" w:color="auto" w:fill="auto"/>
            <w:noWrap/>
            <w:vAlign w:val="bottom"/>
            <w:hideMark/>
          </w:tcPr>
          <w:p w14:paraId="6AB3A2F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87FDE3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2C7D6AF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27DE81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33D8A1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257A630F" w14:textId="77777777" w:rsidTr="00024D24">
        <w:trPr>
          <w:trHeight w:val="290"/>
        </w:trPr>
        <w:tc>
          <w:tcPr>
            <w:tcW w:w="4365" w:type="dxa"/>
            <w:tcBorders>
              <w:top w:val="nil"/>
              <w:left w:val="nil"/>
              <w:bottom w:val="nil"/>
              <w:right w:val="nil"/>
            </w:tcBorders>
            <w:shd w:val="clear" w:color="auto" w:fill="auto"/>
            <w:noWrap/>
            <w:vAlign w:val="bottom"/>
            <w:hideMark/>
          </w:tcPr>
          <w:p w14:paraId="4BC2FAE4"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5_1-Jupiter_632OI.avi</w:t>
            </w:r>
          </w:p>
        </w:tc>
        <w:tc>
          <w:tcPr>
            <w:tcW w:w="999" w:type="dxa"/>
            <w:tcBorders>
              <w:top w:val="nil"/>
              <w:left w:val="nil"/>
              <w:bottom w:val="nil"/>
              <w:right w:val="nil"/>
            </w:tcBorders>
            <w:shd w:val="clear" w:color="auto" w:fill="auto"/>
            <w:noWrap/>
            <w:vAlign w:val="bottom"/>
            <w:hideMark/>
          </w:tcPr>
          <w:p w14:paraId="121FE53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CA8D6B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244196E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347CC5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7772C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41678566" w14:textId="77777777" w:rsidTr="00024D24">
        <w:trPr>
          <w:trHeight w:val="290"/>
        </w:trPr>
        <w:tc>
          <w:tcPr>
            <w:tcW w:w="4365" w:type="dxa"/>
            <w:tcBorders>
              <w:top w:val="nil"/>
              <w:left w:val="nil"/>
              <w:bottom w:val="nil"/>
              <w:right w:val="nil"/>
            </w:tcBorders>
            <w:shd w:val="clear" w:color="auto" w:fill="auto"/>
            <w:noWrap/>
            <w:vAlign w:val="bottom"/>
            <w:hideMark/>
          </w:tcPr>
          <w:p w14:paraId="6336F41D"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8_6-Jupiter_632OI.avi</w:t>
            </w:r>
          </w:p>
        </w:tc>
        <w:tc>
          <w:tcPr>
            <w:tcW w:w="999" w:type="dxa"/>
            <w:tcBorders>
              <w:top w:val="nil"/>
              <w:left w:val="nil"/>
              <w:bottom w:val="nil"/>
              <w:right w:val="nil"/>
            </w:tcBorders>
            <w:shd w:val="clear" w:color="auto" w:fill="auto"/>
            <w:noWrap/>
            <w:vAlign w:val="bottom"/>
            <w:hideMark/>
          </w:tcPr>
          <w:p w14:paraId="4E3FE92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04E1721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57E290C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9DA0E5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D661CB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E2AFD48" w14:textId="77777777" w:rsidTr="00024D24">
        <w:trPr>
          <w:trHeight w:val="290"/>
        </w:trPr>
        <w:tc>
          <w:tcPr>
            <w:tcW w:w="4365" w:type="dxa"/>
            <w:tcBorders>
              <w:top w:val="nil"/>
              <w:left w:val="nil"/>
              <w:bottom w:val="nil"/>
              <w:right w:val="nil"/>
            </w:tcBorders>
            <w:shd w:val="clear" w:color="auto" w:fill="auto"/>
            <w:noWrap/>
            <w:vAlign w:val="bottom"/>
            <w:hideMark/>
          </w:tcPr>
          <w:p w14:paraId="3B755E64"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0_8-Jupiter_632OI.avi</w:t>
            </w:r>
          </w:p>
        </w:tc>
        <w:tc>
          <w:tcPr>
            <w:tcW w:w="999" w:type="dxa"/>
            <w:tcBorders>
              <w:top w:val="nil"/>
              <w:left w:val="nil"/>
              <w:bottom w:val="nil"/>
              <w:right w:val="nil"/>
            </w:tcBorders>
            <w:shd w:val="clear" w:color="auto" w:fill="auto"/>
            <w:noWrap/>
            <w:vAlign w:val="bottom"/>
            <w:hideMark/>
          </w:tcPr>
          <w:p w14:paraId="20B2EEF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0B86E60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1347CE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5A79CC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A3569D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4705CB7" w14:textId="77777777" w:rsidTr="00024D24">
        <w:trPr>
          <w:trHeight w:val="290"/>
        </w:trPr>
        <w:tc>
          <w:tcPr>
            <w:tcW w:w="4365" w:type="dxa"/>
            <w:tcBorders>
              <w:top w:val="nil"/>
              <w:left w:val="nil"/>
              <w:bottom w:val="nil"/>
              <w:right w:val="nil"/>
            </w:tcBorders>
            <w:shd w:val="clear" w:color="auto" w:fill="auto"/>
            <w:noWrap/>
            <w:vAlign w:val="bottom"/>
            <w:hideMark/>
          </w:tcPr>
          <w:p w14:paraId="72437D42"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3_0-Jupiter_632OI.avi</w:t>
            </w:r>
          </w:p>
        </w:tc>
        <w:tc>
          <w:tcPr>
            <w:tcW w:w="999" w:type="dxa"/>
            <w:tcBorders>
              <w:top w:val="nil"/>
              <w:left w:val="nil"/>
              <w:bottom w:val="nil"/>
              <w:right w:val="nil"/>
            </w:tcBorders>
            <w:shd w:val="clear" w:color="auto" w:fill="auto"/>
            <w:noWrap/>
            <w:vAlign w:val="bottom"/>
            <w:hideMark/>
          </w:tcPr>
          <w:p w14:paraId="22293F7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374A70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D396A0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EA458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1DFDEB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46F9D6F1" w14:textId="77777777" w:rsidTr="00024D24">
        <w:trPr>
          <w:trHeight w:val="290"/>
        </w:trPr>
        <w:tc>
          <w:tcPr>
            <w:tcW w:w="4365" w:type="dxa"/>
            <w:tcBorders>
              <w:top w:val="nil"/>
              <w:left w:val="nil"/>
              <w:bottom w:val="nil"/>
              <w:right w:val="nil"/>
            </w:tcBorders>
            <w:shd w:val="clear" w:color="auto" w:fill="auto"/>
            <w:noWrap/>
            <w:vAlign w:val="bottom"/>
            <w:hideMark/>
          </w:tcPr>
          <w:p w14:paraId="55A1958C"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5_3-Jupiter_647CNT.avi</w:t>
            </w:r>
          </w:p>
        </w:tc>
        <w:tc>
          <w:tcPr>
            <w:tcW w:w="999" w:type="dxa"/>
            <w:tcBorders>
              <w:top w:val="nil"/>
              <w:left w:val="nil"/>
              <w:bottom w:val="nil"/>
              <w:right w:val="nil"/>
            </w:tcBorders>
            <w:shd w:val="clear" w:color="auto" w:fill="auto"/>
            <w:noWrap/>
            <w:vAlign w:val="bottom"/>
            <w:hideMark/>
          </w:tcPr>
          <w:p w14:paraId="32F2F72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DFF43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C3795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A12D3F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F59E6D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2D589F30" w14:textId="77777777" w:rsidTr="00024D24">
        <w:trPr>
          <w:trHeight w:val="290"/>
        </w:trPr>
        <w:tc>
          <w:tcPr>
            <w:tcW w:w="4365" w:type="dxa"/>
            <w:tcBorders>
              <w:top w:val="nil"/>
              <w:left w:val="nil"/>
              <w:bottom w:val="nil"/>
              <w:right w:val="nil"/>
            </w:tcBorders>
            <w:shd w:val="clear" w:color="auto" w:fill="auto"/>
            <w:noWrap/>
            <w:vAlign w:val="bottom"/>
            <w:hideMark/>
          </w:tcPr>
          <w:p w14:paraId="79B7B9A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7_4-Jupiter_647CNT.avi</w:t>
            </w:r>
          </w:p>
        </w:tc>
        <w:tc>
          <w:tcPr>
            <w:tcW w:w="999" w:type="dxa"/>
            <w:tcBorders>
              <w:top w:val="nil"/>
              <w:left w:val="nil"/>
              <w:bottom w:val="nil"/>
              <w:right w:val="nil"/>
            </w:tcBorders>
            <w:shd w:val="clear" w:color="auto" w:fill="auto"/>
            <w:noWrap/>
            <w:vAlign w:val="bottom"/>
            <w:hideMark/>
          </w:tcPr>
          <w:p w14:paraId="185A67A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5F46603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9E6A1F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FE0FF4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AD887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964DAEA" w14:textId="77777777" w:rsidTr="00024D24">
        <w:trPr>
          <w:trHeight w:val="290"/>
        </w:trPr>
        <w:tc>
          <w:tcPr>
            <w:tcW w:w="4365" w:type="dxa"/>
            <w:tcBorders>
              <w:top w:val="nil"/>
              <w:left w:val="nil"/>
              <w:bottom w:val="nil"/>
              <w:right w:val="nil"/>
            </w:tcBorders>
            <w:shd w:val="clear" w:color="auto" w:fill="auto"/>
            <w:noWrap/>
            <w:vAlign w:val="bottom"/>
            <w:hideMark/>
          </w:tcPr>
          <w:p w14:paraId="3BDFAE22"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9_9-Jupiter_656HIA.avi</w:t>
            </w:r>
          </w:p>
        </w:tc>
        <w:tc>
          <w:tcPr>
            <w:tcW w:w="999" w:type="dxa"/>
            <w:tcBorders>
              <w:top w:val="nil"/>
              <w:left w:val="nil"/>
              <w:bottom w:val="nil"/>
              <w:right w:val="nil"/>
            </w:tcBorders>
            <w:shd w:val="clear" w:color="auto" w:fill="auto"/>
            <w:noWrap/>
            <w:vAlign w:val="bottom"/>
            <w:hideMark/>
          </w:tcPr>
          <w:p w14:paraId="0F2822F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1D17A8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C56540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6E15E5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EDF1E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D6065FD" w14:textId="77777777" w:rsidTr="00024D24">
        <w:trPr>
          <w:trHeight w:val="290"/>
        </w:trPr>
        <w:tc>
          <w:tcPr>
            <w:tcW w:w="4365" w:type="dxa"/>
            <w:tcBorders>
              <w:top w:val="nil"/>
              <w:left w:val="nil"/>
              <w:bottom w:val="nil"/>
              <w:right w:val="nil"/>
            </w:tcBorders>
            <w:shd w:val="clear" w:color="auto" w:fill="auto"/>
            <w:noWrap/>
            <w:vAlign w:val="bottom"/>
            <w:hideMark/>
          </w:tcPr>
          <w:p w14:paraId="0D2F3A39"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2_0-Jupiter_656HIA.avi</w:t>
            </w:r>
          </w:p>
        </w:tc>
        <w:tc>
          <w:tcPr>
            <w:tcW w:w="999" w:type="dxa"/>
            <w:tcBorders>
              <w:top w:val="nil"/>
              <w:left w:val="nil"/>
              <w:bottom w:val="nil"/>
              <w:right w:val="nil"/>
            </w:tcBorders>
            <w:shd w:val="clear" w:color="auto" w:fill="auto"/>
            <w:noWrap/>
            <w:vAlign w:val="bottom"/>
            <w:hideMark/>
          </w:tcPr>
          <w:p w14:paraId="67D94FC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6D78D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658235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E4FF38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3D793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CA3DB20" w14:textId="77777777" w:rsidTr="00024D24">
        <w:trPr>
          <w:trHeight w:val="290"/>
        </w:trPr>
        <w:tc>
          <w:tcPr>
            <w:tcW w:w="4365" w:type="dxa"/>
            <w:tcBorders>
              <w:top w:val="nil"/>
              <w:left w:val="nil"/>
              <w:bottom w:val="nil"/>
              <w:right w:val="nil"/>
            </w:tcBorders>
            <w:shd w:val="clear" w:color="auto" w:fill="auto"/>
            <w:noWrap/>
            <w:vAlign w:val="bottom"/>
            <w:hideMark/>
          </w:tcPr>
          <w:p w14:paraId="16354C11"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6_1-Jupiter_450BLU.avi</w:t>
            </w:r>
          </w:p>
        </w:tc>
        <w:tc>
          <w:tcPr>
            <w:tcW w:w="999" w:type="dxa"/>
            <w:tcBorders>
              <w:top w:val="nil"/>
              <w:left w:val="nil"/>
              <w:bottom w:val="nil"/>
              <w:right w:val="nil"/>
            </w:tcBorders>
            <w:shd w:val="clear" w:color="auto" w:fill="auto"/>
            <w:noWrap/>
            <w:vAlign w:val="bottom"/>
            <w:hideMark/>
          </w:tcPr>
          <w:p w14:paraId="15B3E1A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0E45CF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3D0654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CC90E1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82E208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9905EF9" w14:textId="77777777" w:rsidTr="00024D24">
        <w:trPr>
          <w:trHeight w:val="290"/>
        </w:trPr>
        <w:tc>
          <w:tcPr>
            <w:tcW w:w="4365" w:type="dxa"/>
            <w:tcBorders>
              <w:top w:val="nil"/>
              <w:left w:val="nil"/>
              <w:bottom w:val="nil"/>
              <w:right w:val="nil"/>
            </w:tcBorders>
            <w:shd w:val="clear" w:color="auto" w:fill="auto"/>
            <w:noWrap/>
            <w:vAlign w:val="bottom"/>
            <w:hideMark/>
          </w:tcPr>
          <w:p w14:paraId="151A37EA"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7_2-Jupiter_450BLU.avi</w:t>
            </w:r>
          </w:p>
        </w:tc>
        <w:tc>
          <w:tcPr>
            <w:tcW w:w="999" w:type="dxa"/>
            <w:tcBorders>
              <w:top w:val="nil"/>
              <w:left w:val="nil"/>
              <w:bottom w:val="nil"/>
              <w:right w:val="nil"/>
            </w:tcBorders>
            <w:shd w:val="clear" w:color="auto" w:fill="auto"/>
            <w:noWrap/>
            <w:vAlign w:val="bottom"/>
            <w:hideMark/>
          </w:tcPr>
          <w:p w14:paraId="29DFC4F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893A04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278A34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91BB7D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767F0D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6698A31C" w14:textId="77777777" w:rsidTr="00024D24">
        <w:trPr>
          <w:trHeight w:val="290"/>
        </w:trPr>
        <w:tc>
          <w:tcPr>
            <w:tcW w:w="4365" w:type="dxa"/>
            <w:tcBorders>
              <w:top w:val="nil"/>
              <w:left w:val="nil"/>
              <w:bottom w:val="nil"/>
              <w:right w:val="nil"/>
            </w:tcBorders>
            <w:shd w:val="clear" w:color="auto" w:fill="auto"/>
            <w:noWrap/>
            <w:vAlign w:val="bottom"/>
            <w:hideMark/>
          </w:tcPr>
          <w:p w14:paraId="729846A1"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9_0-Jupiter_550GRN.avi</w:t>
            </w:r>
          </w:p>
        </w:tc>
        <w:tc>
          <w:tcPr>
            <w:tcW w:w="999" w:type="dxa"/>
            <w:tcBorders>
              <w:top w:val="nil"/>
              <w:left w:val="nil"/>
              <w:bottom w:val="nil"/>
              <w:right w:val="nil"/>
            </w:tcBorders>
            <w:shd w:val="clear" w:color="auto" w:fill="auto"/>
            <w:noWrap/>
            <w:vAlign w:val="bottom"/>
            <w:hideMark/>
          </w:tcPr>
          <w:p w14:paraId="56DA75F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08</w:t>
            </w:r>
          </w:p>
        </w:tc>
        <w:tc>
          <w:tcPr>
            <w:tcW w:w="999" w:type="dxa"/>
            <w:tcBorders>
              <w:top w:val="nil"/>
              <w:left w:val="nil"/>
              <w:bottom w:val="nil"/>
              <w:right w:val="nil"/>
            </w:tcBorders>
            <w:shd w:val="clear" w:color="auto" w:fill="auto"/>
            <w:noWrap/>
            <w:vAlign w:val="bottom"/>
            <w:hideMark/>
          </w:tcPr>
          <w:p w14:paraId="15EC58B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714A2C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DB6540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C2B4A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1C1EDB5" w14:textId="77777777" w:rsidTr="00024D24">
        <w:trPr>
          <w:trHeight w:val="290"/>
        </w:trPr>
        <w:tc>
          <w:tcPr>
            <w:tcW w:w="4365" w:type="dxa"/>
            <w:tcBorders>
              <w:top w:val="nil"/>
              <w:left w:val="nil"/>
              <w:bottom w:val="nil"/>
              <w:right w:val="nil"/>
            </w:tcBorders>
            <w:shd w:val="clear" w:color="auto" w:fill="auto"/>
            <w:noWrap/>
            <w:vAlign w:val="bottom"/>
            <w:hideMark/>
          </w:tcPr>
          <w:p w14:paraId="08B6577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0_1-Jupiter_550GRN.avi</w:t>
            </w:r>
          </w:p>
        </w:tc>
        <w:tc>
          <w:tcPr>
            <w:tcW w:w="999" w:type="dxa"/>
            <w:tcBorders>
              <w:top w:val="nil"/>
              <w:left w:val="nil"/>
              <w:bottom w:val="nil"/>
              <w:right w:val="nil"/>
            </w:tcBorders>
            <w:shd w:val="clear" w:color="auto" w:fill="auto"/>
            <w:noWrap/>
            <w:vAlign w:val="bottom"/>
            <w:hideMark/>
          </w:tcPr>
          <w:p w14:paraId="5646587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08</w:t>
            </w:r>
          </w:p>
        </w:tc>
        <w:tc>
          <w:tcPr>
            <w:tcW w:w="999" w:type="dxa"/>
            <w:tcBorders>
              <w:top w:val="nil"/>
              <w:left w:val="nil"/>
              <w:bottom w:val="nil"/>
              <w:right w:val="nil"/>
            </w:tcBorders>
            <w:shd w:val="clear" w:color="auto" w:fill="auto"/>
            <w:noWrap/>
            <w:vAlign w:val="bottom"/>
            <w:hideMark/>
          </w:tcPr>
          <w:p w14:paraId="63BC4D6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9F16A0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D7CE4E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658C3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E37B62F" w14:textId="77777777" w:rsidTr="00024D24">
        <w:trPr>
          <w:trHeight w:val="290"/>
        </w:trPr>
        <w:tc>
          <w:tcPr>
            <w:tcW w:w="4365" w:type="dxa"/>
            <w:tcBorders>
              <w:top w:val="nil"/>
              <w:left w:val="nil"/>
              <w:bottom w:val="nil"/>
              <w:right w:val="nil"/>
            </w:tcBorders>
            <w:shd w:val="clear" w:color="auto" w:fill="auto"/>
            <w:noWrap/>
            <w:vAlign w:val="bottom"/>
            <w:hideMark/>
          </w:tcPr>
          <w:p w14:paraId="57C901A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3_8-Jupiter_685NIR.avi</w:t>
            </w:r>
          </w:p>
        </w:tc>
        <w:tc>
          <w:tcPr>
            <w:tcW w:w="999" w:type="dxa"/>
            <w:tcBorders>
              <w:top w:val="nil"/>
              <w:left w:val="nil"/>
              <w:bottom w:val="nil"/>
              <w:right w:val="nil"/>
            </w:tcBorders>
            <w:shd w:val="clear" w:color="auto" w:fill="auto"/>
            <w:noWrap/>
            <w:vAlign w:val="bottom"/>
            <w:hideMark/>
          </w:tcPr>
          <w:p w14:paraId="5551801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2ACE2E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D8A8AB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6F9836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D32BAD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6C06856" w14:textId="77777777" w:rsidTr="00024D24">
        <w:trPr>
          <w:trHeight w:val="290"/>
        </w:trPr>
        <w:tc>
          <w:tcPr>
            <w:tcW w:w="4365" w:type="dxa"/>
            <w:tcBorders>
              <w:top w:val="nil"/>
              <w:left w:val="nil"/>
              <w:bottom w:val="nil"/>
              <w:right w:val="nil"/>
            </w:tcBorders>
            <w:shd w:val="clear" w:color="auto" w:fill="auto"/>
            <w:noWrap/>
            <w:vAlign w:val="bottom"/>
            <w:hideMark/>
          </w:tcPr>
          <w:p w14:paraId="7A54F340"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4_9-Jupiter_685NIR.avi</w:t>
            </w:r>
          </w:p>
        </w:tc>
        <w:tc>
          <w:tcPr>
            <w:tcW w:w="999" w:type="dxa"/>
            <w:tcBorders>
              <w:top w:val="nil"/>
              <w:left w:val="nil"/>
              <w:bottom w:val="nil"/>
              <w:right w:val="nil"/>
            </w:tcBorders>
            <w:shd w:val="clear" w:color="auto" w:fill="auto"/>
            <w:noWrap/>
            <w:vAlign w:val="bottom"/>
            <w:hideMark/>
          </w:tcPr>
          <w:p w14:paraId="2804D7B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5CD4258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1B07FA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B1E6B8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F30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9C938DE" w14:textId="77777777" w:rsidTr="00024D24">
        <w:trPr>
          <w:trHeight w:val="290"/>
        </w:trPr>
        <w:tc>
          <w:tcPr>
            <w:tcW w:w="4365" w:type="dxa"/>
            <w:tcBorders>
              <w:top w:val="nil"/>
              <w:left w:val="nil"/>
              <w:bottom w:val="nil"/>
              <w:right w:val="nil"/>
            </w:tcBorders>
            <w:shd w:val="clear" w:color="auto" w:fill="auto"/>
            <w:noWrap/>
            <w:vAlign w:val="bottom"/>
            <w:hideMark/>
          </w:tcPr>
          <w:p w14:paraId="0E6F7653"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3_5-Jupiter_889CH4.avi</w:t>
            </w:r>
          </w:p>
        </w:tc>
        <w:tc>
          <w:tcPr>
            <w:tcW w:w="999" w:type="dxa"/>
            <w:tcBorders>
              <w:top w:val="nil"/>
              <w:left w:val="nil"/>
              <w:bottom w:val="nil"/>
              <w:right w:val="nil"/>
            </w:tcBorders>
            <w:shd w:val="clear" w:color="auto" w:fill="auto"/>
            <w:noWrap/>
            <w:vAlign w:val="bottom"/>
            <w:hideMark/>
          </w:tcPr>
          <w:p w14:paraId="651B01C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58200EE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60E8851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345AC2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2EA18E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70804C28" w14:textId="77777777" w:rsidTr="00024D24">
        <w:trPr>
          <w:trHeight w:val="290"/>
        </w:trPr>
        <w:tc>
          <w:tcPr>
            <w:tcW w:w="4365" w:type="dxa"/>
            <w:tcBorders>
              <w:top w:val="nil"/>
              <w:left w:val="nil"/>
              <w:bottom w:val="nil"/>
              <w:right w:val="nil"/>
            </w:tcBorders>
            <w:shd w:val="clear" w:color="auto" w:fill="auto"/>
            <w:noWrap/>
            <w:vAlign w:val="bottom"/>
            <w:hideMark/>
          </w:tcPr>
          <w:p w14:paraId="1797814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5_6-Jupiter_889CH4.avi</w:t>
            </w:r>
          </w:p>
        </w:tc>
        <w:tc>
          <w:tcPr>
            <w:tcW w:w="999" w:type="dxa"/>
            <w:tcBorders>
              <w:top w:val="nil"/>
              <w:left w:val="nil"/>
              <w:bottom w:val="nil"/>
              <w:right w:val="nil"/>
            </w:tcBorders>
            <w:shd w:val="clear" w:color="auto" w:fill="auto"/>
            <w:noWrap/>
            <w:vAlign w:val="bottom"/>
            <w:hideMark/>
          </w:tcPr>
          <w:p w14:paraId="2A47587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0E196E4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00A851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4417AE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F14154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143001EA" w14:textId="77777777" w:rsidTr="00024D24">
        <w:trPr>
          <w:trHeight w:val="290"/>
        </w:trPr>
        <w:tc>
          <w:tcPr>
            <w:tcW w:w="4365" w:type="dxa"/>
            <w:tcBorders>
              <w:top w:val="nil"/>
              <w:left w:val="nil"/>
              <w:bottom w:val="nil"/>
              <w:right w:val="nil"/>
            </w:tcBorders>
            <w:shd w:val="clear" w:color="auto" w:fill="auto"/>
            <w:noWrap/>
            <w:vAlign w:val="bottom"/>
            <w:hideMark/>
          </w:tcPr>
          <w:p w14:paraId="04F689F4"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7_7-Jupiter_889CH4.avi</w:t>
            </w:r>
          </w:p>
        </w:tc>
        <w:tc>
          <w:tcPr>
            <w:tcW w:w="999" w:type="dxa"/>
            <w:tcBorders>
              <w:top w:val="nil"/>
              <w:left w:val="nil"/>
              <w:bottom w:val="nil"/>
              <w:right w:val="nil"/>
            </w:tcBorders>
            <w:shd w:val="clear" w:color="auto" w:fill="auto"/>
            <w:noWrap/>
            <w:vAlign w:val="bottom"/>
            <w:hideMark/>
          </w:tcPr>
          <w:p w14:paraId="01170D0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6C5B0ED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7C555DB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1FA2F5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5F71D6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71B065E9" w14:textId="77777777" w:rsidTr="00024D24">
        <w:trPr>
          <w:trHeight w:val="290"/>
        </w:trPr>
        <w:tc>
          <w:tcPr>
            <w:tcW w:w="4365" w:type="dxa"/>
            <w:tcBorders>
              <w:top w:val="nil"/>
              <w:left w:val="nil"/>
              <w:right w:val="nil"/>
            </w:tcBorders>
            <w:shd w:val="clear" w:color="auto" w:fill="auto"/>
            <w:noWrap/>
            <w:vAlign w:val="bottom"/>
            <w:hideMark/>
          </w:tcPr>
          <w:p w14:paraId="10C62D66"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9_9-Jupiter_889CH4.avi</w:t>
            </w:r>
          </w:p>
        </w:tc>
        <w:tc>
          <w:tcPr>
            <w:tcW w:w="999" w:type="dxa"/>
            <w:tcBorders>
              <w:top w:val="nil"/>
              <w:left w:val="nil"/>
              <w:right w:val="nil"/>
            </w:tcBorders>
            <w:shd w:val="clear" w:color="auto" w:fill="auto"/>
            <w:noWrap/>
            <w:vAlign w:val="bottom"/>
            <w:hideMark/>
          </w:tcPr>
          <w:p w14:paraId="1DC86F2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right w:val="nil"/>
            </w:tcBorders>
            <w:shd w:val="clear" w:color="auto" w:fill="auto"/>
            <w:noWrap/>
            <w:vAlign w:val="bottom"/>
            <w:hideMark/>
          </w:tcPr>
          <w:p w14:paraId="2D5D27D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right w:val="nil"/>
            </w:tcBorders>
            <w:shd w:val="clear" w:color="auto" w:fill="auto"/>
            <w:noWrap/>
            <w:vAlign w:val="bottom"/>
            <w:hideMark/>
          </w:tcPr>
          <w:p w14:paraId="69CE934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right w:val="nil"/>
            </w:tcBorders>
            <w:shd w:val="clear" w:color="auto" w:fill="auto"/>
            <w:noWrap/>
            <w:vAlign w:val="bottom"/>
            <w:hideMark/>
          </w:tcPr>
          <w:p w14:paraId="34F44C9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2B92E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5819D45F" w14:textId="77777777" w:rsidTr="00024D24">
        <w:trPr>
          <w:trHeight w:val="290"/>
        </w:trPr>
        <w:tc>
          <w:tcPr>
            <w:tcW w:w="4365" w:type="dxa"/>
            <w:tcBorders>
              <w:top w:val="nil"/>
              <w:left w:val="nil"/>
              <w:bottom w:val="single" w:sz="4" w:space="0" w:color="auto"/>
              <w:right w:val="nil"/>
            </w:tcBorders>
            <w:shd w:val="clear" w:color="auto" w:fill="auto"/>
            <w:noWrap/>
            <w:vAlign w:val="bottom"/>
            <w:hideMark/>
          </w:tcPr>
          <w:p w14:paraId="1742975B" w14:textId="77777777" w:rsidR="00024D24" w:rsidRDefault="00024D24">
            <w:pPr>
              <w:rPr>
                <w:rFonts w:ascii="Calibri" w:hAnsi="Calibri" w:cs="Calibri"/>
                <w:color w:val="000000"/>
                <w:sz w:val="22"/>
                <w:szCs w:val="22"/>
              </w:rPr>
            </w:pPr>
            <w:r>
              <w:rPr>
                <w:rFonts w:ascii="Calibri" w:hAnsi="Calibri" w:cs="Calibri"/>
                <w:color w:val="000000"/>
                <w:sz w:val="22"/>
                <w:szCs w:val="22"/>
              </w:rPr>
              <w:t>2021-10-19-0442_3-Jupiter_889CH4_DARK.avi</w:t>
            </w:r>
          </w:p>
        </w:tc>
        <w:tc>
          <w:tcPr>
            <w:tcW w:w="999" w:type="dxa"/>
            <w:tcBorders>
              <w:top w:val="nil"/>
              <w:left w:val="nil"/>
              <w:bottom w:val="single" w:sz="4" w:space="0" w:color="auto"/>
              <w:right w:val="nil"/>
            </w:tcBorders>
            <w:shd w:val="clear" w:color="auto" w:fill="auto"/>
            <w:noWrap/>
            <w:vAlign w:val="bottom"/>
            <w:hideMark/>
          </w:tcPr>
          <w:p w14:paraId="70B52D5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single" w:sz="4" w:space="0" w:color="auto"/>
              <w:right w:val="nil"/>
            </w:tcBorders>
            <w:shd w:val="clear" w:color="auto" w:fill="auto"/>
            <w:noWrap/>
            <w:vAlign w:val="bottom"/>
            <w:hideMark/>
          </w:tcPr>
          <w:p w14:paraId="71992DA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single" w:sz="4" w:space="0" w:color="auto"/>
              <w:right w:val="nil"/>
            </w:tcBorders>
            <w:shd w:val="clear" w:color="auto" w:fill="auto"/>
            <w:noWrap/>
            <w:vAlign w:val="bottom"/>
            <w:hideMark/>
          </w:tcPr>
          <w:p w14:paraId="1C7A6CB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single" w:sz="4" w:space="0" w:color="auto"/>
              <w:right w:val="nil"/>
            </w:tcBorders>
            <w:shd w:val="clear" w:color="auto" w:fill="auto"/>
            <w:noWrap/>
            <w:vAlign w:val="bottom"/>
            <w:hideMark/>
          </w:tcPr>
          <w:p w14:paraId="1FA96FB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230758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bl>
    <w:p w14:paraId="64D42B1B" w14:textId="77777777" w:rsidR="005F2D82" w:rsidRDefault="005F2D82"/>
    <w:p w14:paraId="188C9B9C" w14:textId="77777777" w:rsidR="005F2D82" w:rsidRPr="005F2A85" w:rsidRDefault="005F2D82" w:rsidP="005F2D82">
      <w:pPr>
        <w:rPr>
          <w:b/>
          <w:bCs/>
        </w:rPr>
      </w:pPr>
      <w:r w:rsidRPr="005F2A85">
        <w:rPr>
          <w:b/>
          <w:bCs/>
        </w:rPr>
        <w:t>Navigated Image Products</w:t>
      </w:r>
    </w:p>
    <w:p w14:paraId="2B221457" w14:textId="77777777" w:rsidR="005F2D82" w:rsidRDefault="005F2D82" w:rsidP="005F2D82">
      <w:r>
        <w:t>2021-10-19-0436_7-Jupiter_889CH4-WV-DR-ST.png</w:t>
      </w:r>
    </w:p>
    <w:p w14:paraId="5573251F" w14:textId="77777777" w:rsidR="005F2D82" w:rsidRDefault="005F2D82" w:rsidP="005F2D82">
      <w:r>
        <w:t>2021-10-19-0408_0-Jupiter_685NIR-WV-DR-ST.png</w:t>
      </w:r>
    </w:p>
    <w:p w14:paraId="3D63F618" w14:textId="77777777" w:rsidR="005F2D82" w:rsidRDefault="005F2D82" w:rsidP="005F2D82">
      <w:r>
        <w:t>2021-10-19-0359_4-Jupiter_632OI-WV-DR-ST.png</w:t>
      </w:r>
    </w:p>
    <w:p w14:paraId="3EE4DCC5" w14:textId="77777777" w:rsidR="005F2D82" w:rsidRDefault="005F2D82" w:rsidP="005F2D82">
      <w:r>
        <w:t>2021-10-19-0406_4-Jupiter_647CNT-WV-DR-ST.png</w:t>
      </w:r>
    </w:p>
    <w:p w14:paraId="6CF65A8A" w14:textId="77777777" w:rsidR="005F2D82" w:rsidRDefault="005F2D82" w:rsidP="005F2D82">
      <w:r>
        <w:t>2021-10-19-0410_9-Jupiter_656HIA-WV-DR-ST.png</w:t>
      </w:r>
    </w:p>
    <w:p w14:paraId="41FC4C54" w14:textId="77777777" w:rsidR="005F2D82" w:rsidRDefault="005F2D82" w:rsidP="005F2D82">
      <w:r>
        <w:t>2021-10-19-0416_6-Jupiter_450BLU-WV-DR-ST.png</w:t>
      </w:r>
    </w:p>
    <w:p w14:paraId="07091773" w14:textId="77777777" w:rsidR="005F2D82" w:rsidRDefault="005F2D82" w:rsidP="005F2D82">
      <w:r>
        <w:t>2021-10-19-0419_5-Jupiter_550GRN-WV-ST-DR.png</w:t>
      </w:r>
    </w:p>
    <w:p w14:paraId="56761C26" w14:textId="02D53D98" w:rsidR="005F2D82" w:rsidRDefault="005F2D82" w:rsidP="005F2D82">
      <w:r>
        <w:t>2021-10-19-0414_7-Jupiter-Wavelets-R685GB-WV-RGB-WhtBal-ClrSmth-Smth-Wavelets.png</w:t>
      </w:r>
    </w:p>
    <w:p w14:paraId="491BCA71" w14:textId="77777777" w:rsidR="005F2D82" w:rsidRDefault="005F2D82">
      <w:r>
        <w:rPr>
          <w:noProof/>
        </w:rPr>
        <w:lastRenderedPageBreak/>
        <w:drawing>
          <wp:inline distT="0" distB="0" distL="0" distR="0" wp14:anchorId="77055443" wp14:editId="11123BC0">
            <wp:extent cx="5486400" cy="5486400"/>
            <wp:effectExtent l="0" t="0" r="0" b="0"/>
            <wp:docPr id="1068" name="Picture 106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 name="Picture 1068" descr="A picture containing graphical user interface&#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1200474" w14:textId="60246754" w:rsidR="005F2D82" w:rsidRDefault="005F2D82">
      <w:r w:rsidRPr="005F2D82">
        <w:t>20211019UTJupiter-NavigatedArray.png</w:t>
      </w:r>
    </w:p>
    <w:p w14:paraId="0B76406E" w14:textId="77777777" w:rsidR="005F2D82" w:rsidRDefault="005F2D82"/>
    <w:p w14:paraId="56627204" w14:textId="341D8781" w:rsidR="005F2D82" w:rsidRDefault="005F2D82">
      <w:r>
        <w:rPr>
          <w:noProof/>
        </w:rPr>
        <w:lastRenderedPageBreak/>
        <w:drawing>
          <wp:inline distT="0" distB="0" distL="0" distR="0" wp14:anchorId="0CF2C47F" wp14:editId="565FCBE2">
            <wp:extent cx="5943600" cy="3385185"/>
            <wp:effectExtent l="0" t="0" r="0" b="5715"/>
            <wp:docPr id="1069" name="Picture 1069" descr="Graphical user interface, chart, treemap chart,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 name="Picture 1069" descr="Graphical user interface, chart, treemap chart, PowerPoint&#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BE427A4" w14:textId="51A4E33A" w:rsidR="005F2D82" w:rsidRDefault="005F2D82">
      <w:r w:rsidRPr="005F2D82">
        <w:t>20211019UTwJupiter-NH3.png</w:t>
      </w:r>
      <w:r w:rsidR="00D853C8">
        <w:t xml:space="preserve"> – </w:t>
      </w:r>
      <w:r w:rsidR="00D853C8" w:rsidRPr="00D853C8">
        <w:rPr>
          <w:b/>
          <w:bCs/>
          <w:color w:val="FF0000"/>
        </w:rPr>
        <w:t>Note – stretched the NH3Abs map, which I shouldn’t have done.</w:t>
      </w:r>
    </w:p>
    <w:p w14:paraId="40775981" w14:textId="5877CEB6" w:rsidR="005F2D82" w:rsidRDefault="005F2D82"/>
    <w:p w14:paraId="7CADA17C" w14:textId="77777777" w:rsidR="005F2D82" w:rsidRDefault="005F2D82"/>
    <w:p w14:paraId="4F0B5678" w14:textId="19BCD7C0" w:rsidR="001A30BA" w:rsidRDefault="001A30BA">
      <w:pPr>
        <w:rPr>
          <w:rFonts w:cs="Arial"/>
          <w:b/>
          <w:bCs/>
          <w:sz w:val="26"/>
          <w:szCs w:val="26"/>
        </w:rPr>
      </w:pPr>
      <w:r>
        <w:br w:type="page"/>
      </w:r>
    </w:p>
    <w:p w14:paraId="3A081BFD" w14:textId="07C1C187" w:rsidR="001A30BA" w:rsidRPr="00D4326C" w:rsidRDefault="001A30BA" w:rsidP="001A30BA">
      <w:pPr>
        <w:pStyle w:val="Heading3"/>
      </w:pPr>
      <w:bookmarkStart w:id="60" w:name="_Toc86521235"/>
      <w:r>
        <w:lastRenderedPageBreak/>
        <w:t xml:space="preserve">2021-Oct-21 (Oct-22 UT): </w:t>
      </w:r>
      <w:r w:rsidRPr="002B2B28">
        <w:t xml:space="preserve"> </w:t>
      </w:r>
      <w:r>
        <w:t>Jupiter Video</w:t>
      </w:r>
      <w:bookmarkEnd w:id="60"/>
      <w:r>
        <w:t xml:space="preserve"> </w:t>
      </w:r>
    </w:p>
    <w:p w14:paraId="6426925F" w14:textId="77777777" w:rsidR="001A30BA" w:rsidRDefault="001A30BA" w:rsidP="001A30BA">
      <w:pPr>
        <w:rPr>
          <w:color w:val="808080" w:themeColor="background1" w:themeShade="80"/>
          <w:sz w:val="20"/>
        </w:rPr>
      </w:pPr>
      <w:r>
        <w:rPr>
          <w:color w:val="808080" w:themeColor="background1" w:themeShade="80"/>
          <w:sz w:val="20"/>
        </w:rPr>
        <w:t>Last Updated 10/14/2021</w:t>
      </w:r>
    </w:p>
    <w:p w14:paraId="36CA4212" w14:textId="77777777" w:rsidR="001A30BA" w:rsidRDefault="001A30BA" w:rsidP="001A30BA"/>
    <w:p w14:paraId="0855742D" w14:textId="77777777" w:rsidR="001A30BA" w:rsidRPr="001A30BA" w:rsidRDefault="001A30BA" w:rsidP="001A30BA">
      <w:pPr>
        <w:rPr>
          <w:color w:val="FF0000"/>
        </w:rPr>
      </w:pPr>
      <w:r w:rsidRPr="001A30BA">
        <w:rPr>
          <w:color w:val="FF0000"/>
        </w:rPr>
        <w:t>Transparency was good (4.0/5). Seeing was fair (3.0/5).</w:t>
      </w:r>
    </w:p>
    <w:p w14:paraId="08FDEAEF" w14:textId="076FC506" w:rsidR="00E158C1" w:rsidRDefault="00E158C1">
      <w:pPr>
        <w:rPr>
          <w:lang w:bidi="ar-SA"/>
        </w:rPr>
      </w:pPr>
    </w:p>
    <w:tbl>
      <w:tblPr>
        <w:tblW w:w="9360" w:type="dxa"/>
        <w:tblLayout w:type="fixed"/>
        <w:tblCellMar>
          <w:left w:w="0" w:type="dxa"/>
          <w:right w:w="0" w:type="dxa"/>
        </w:tblCellMar>
        <w:tblLook w:val="04A0" w:firstRow="1" w:lastRow="0" w:firstColumn="1" w:lastColumn="0" w:noHBand="0" w:noVBand="1"/>
      </w:tblPr>
      <w:tblGrid>
        <w:gridCol w:w="4365"/>
        <w:gridCol w:w="999"/>
        <w:gridCol w:w="999"/>
        <w:gridCol w:w="999"/>
        <w:gridCol w:w="738"/>
        <w:gridCol w:w="1260"/>
      </w:tblGrid>
      <w:tr w:rsidR="00605A7F" w:rsidRPr="00605A7F" w14:paraId="40BA16BA" w14:textId="77777777" w:rsidTr="00605A7F">
        <w:trPr>
          <w:trHeight w:val="290"/>
        </w:trPr>
        <w:tc>
          <w:tcPr>
            <w:tcW w:w="4365" w:type="dxa"/>
            <w:tcBorders>
              <w:top w:val="single" w:sz="4" w:space="0" w:color="auto"/>
              <w:left w:val="nil"/>
              <w:bottom w:val="single" w:sz="4" w:space="0" w:color="auto"/>
              <w:right w:val="nil"/>
            </w:tcBorders>
            <w:shd w:val="clear" w:color="auto" w:fill="auto"/>
            <w:noWrap/>
            <w:vAlign w:val="bottom"/>
            <w:hideMark/>
          </w:tcPr>
          <w:p w14:paraId="3F1D0DD6" w14:textId="77777777" w:rsidR="00605A7F" w:rsidRPr="00605A7F" w:rsidRDefault="00605A7F">
            <w:pPr>
              <w:rPr>
                <w:rFonts w:ascii="Calibri" w:hAnsi="Calibri" w:cs="Calibri"/>
                <w:b/>
                <w:bCs/>
                <w:color w:val="000000"/>
                <w:sz w:val="22"/>
                <w:szCs w:val="22"/>
              </w:rPr>
            </w:pPr>
            <w:r w:rsidRPr="00605A7F">
              <w:rPr>
                <w:rFonts w:ascii="Calibri" w:hAnsi="Calibri" w:cs="Calibri"/>
                <w:b/>
                <w:bCs/>
                <w:color w:val="000000"/>
                <w:sz w:val="22"/>
                <w:szCs w:val="22"/>
              </w:rPr>
              <w:t>Video File</w:t>
            </w:r>
          </w:p>
        </w:tc>
        <w:tc>
          <w:tcPr>
            <w:tcW w:w="999" w:type="dxa"/>
            <w:tcBorders>
              <w:top w:val="single" w:sz="4" w:space="0" w:color="auto"/>
              <w:left w:val="nil"/>
              <w:bottom w:val="single" w:sz="4" w:space="0" w:color="auto"/>
              <w:right w:val="nil"/>
            </w:tcBorders>
            <w:shd w:val="clear" w:color="auto" w:fill="auto"/>
            <w:noWrap/>
            <w:vAlign w:val="bottom"/>
            <w:hideMark/>
          </w:tcPr>
          <w:p w14:paraId="58A89658"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Exposure</w:t>
            </w:r>
          </w:p>
        </w:tc>
        <w:tc>
          <w:tcPr>
            <w:tcW w:w="999" w:type="dxa"/>
            <w:tcBorders>
              <w:top w:val="single" w:sz="4" w:space="0" w:color="auto"/>
              <w:left w:val="nil"/>
              <w:bottom w:val="single" w:sz="4" w:space="0" w:color="auto"/>
              <w:right w:val="nil"/>
            </w:tcBorders>
            <w:shd w:val="clear" w:color="auto" w:fill="auto"/>
            <w:noWrap/>
            <w:vAlign w:val="bottom"/>
            <w:hideMark/>
          </w:tcPr>
          <w:p w14:paraId="569C925F"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Gain</w:t>
            </w:r>
          </w:p>
        </w:tc>
        <w:tc>
          <w:tcPr>
            <w:tcW w:w="999" w:type="dxa"/>
            <w:tcBorders>
              <w:top w:val="single" w:sz="4" w:space="0" w:color="auto"/>
              <w:left w:val="nil"/>
              <w:bottom w:val="single" w:sz="4" w:space="0" w:color="auto"/>
              <w:right w:val="nil"/>
            </w:tcBorders>
            <w:shd w:val="clear" w:color="auto" w:fill="auto"/>
            <w:noWrap/>
            <w:vAlign w:val="bottom"/>
            <w:hideMark/>
          </w:tcPr>
          <w:p w14:paraId="4FA82FA3"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Gamma</w:t>
            </w:r>
          </w:p>
        </w:tc>
        <w:tc>
          <w:tcPr>
            <w:tcW w:w="738" w:type="dxa"/>
            <w:tcBorders>
              <w:top w:val="single" w:sz="4" w:space="0" w:color="auto"/>
              <w:left w:val="nil"/>
              <w:bottom w:val="single" w:sz="4" w:space="0" w:color="auto"/>
              <w:right w:val="nil"/>
            </w:tcBorders>
            <w:shd w:val="clear" w:color="auto" w:fill="auto"/>
            <w:noWrap/>
            <w:vAlign w:val="bottom"/>
            <w:hideMark/>
          </w:tcPr>
          <w:p w14:paraId="023853FD"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5FAC73C"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Capture Area</w:t>
            </w:r>
          </w:p>
        </w:tc>
      </w:tr>
      <w:tr w:rsidR="00605A7F" w14:paraId="018B5A6D" w14:textId="77777777" w:rsidTr="00605A7F">
        <w:trPr>
          <w:trHeight w:val="290"/>
        </w:trPr>
        <w:tc>
          <w:tcPr>
            <w:tcW w:w="4365" w:type="dxa"/>
            <w:tcBorders>
              <w:top w:val="single" w:sz="4" w:space="0" w:color="auto"/>
              <w:left w:val="nil"/>
              <w:bottom w:val="nil"/>
              <w:right w:val="nil"/>
            </w:tcBorders>
            <w:shd w:val="clear" w:color="auto" w:fill="auto"/>
            <w:noWrap/>
            <w:vAlign w:val="bottom"/>
            <w:hideMark/>
          </w:tcPr>
          <w:p w14:paraId="3E06A474"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4_4-Jupiter_550GRN.avi</w:t>
            </w:r>
          </w:p>
        </w:tc>
        <w:tc>
          <w:tcPr>
            <w:tcW w:w="999" w:type="dxa"/>
            <w:tcBorders>
              <w:top w:val="single" w:sz="4" w:space="0" w:color="auto"/>
              <w:left w:val="nil"/>
              <w:bottom w:val="nil"/>
              <w:right w:val="nil"/>
            </w:tcBorders>
            <w:shd w:val="clear" w:color="auto" w:fill="auto"/>
            <w:noWrap/>
            <w:vAlign w:val="bottom"/>
            <w:hideMark/>
          </w:tcPr>
          <w:p w14:paraId="1FDFC98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single" w:sz="4" w:space="0" w:color="auto"/>
              <w:left w:val="nil"/>
              <w:bottom w:val="nil"/>
              <w:right w:val="nil"/>
            </w:tcBorders>
            <w:shd w:val="clear" w:color="auto" w:fill="auto"/>
            <w:noWrap/>
            <w:vAlign w:val="bottom"/>
            <w:hideMark/>
          </w:tcPr>
          <w:p w14:paraId="67436CF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single" w:sz="4" w:space="0" w:color="auto"/>
              <w:left w:val="nil"/>
              <w:bottom w:val="nil"/>
              <w:right w:val="nil"/>
            </w:tcBorders>
            <w:shd w:val="clear" w:color="auto" w:fill="auto"/>
            <w:noWrap/>
            <w:vAlign w:val="bottom"/>
            <w:hideMark/>
          </w:tcPr>
          <w:p w14:paraId="20B8955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single" w:sz="4" w:space="0" w:color="auto"/>
              <w:left w:val="nil"/>
              <w:bottom w:val="nil"/>
              <w:right w:val="nil"/>
            </w:tcBorders>
            <w:shd w:val="clear" w:color="auto" w:fill="auto"/>
            <w:noWrap/>
            <w:vAlign w:val="bottom"/>
            <w:hideMark/>
          </w:tcPr>
          <w:p w14:paraId="6446721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D92BDE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41076FC1" w14:textId="77777777" w:rsidTr="00605A7F">
        <w:trPr>
          <w:trHeight w:val="290"/>
        </w:trPr>
        <w:tc>
          <w:tcPr>
            <w:tcW w:w="4365" w:type="dxa"/>
            <w:tcBorders>
              <w:top w:val="nil"/>
              <w:left w:val="nil"/>
              <w:bottom w:val="nil"/>
              <w:right w:val="nil"/>
            </w:tcBorders>
            <w:shd w:val="clear" w:color="auto" w:fill="auto"/>
            <w:noWrap/>
            <w:vAlign w:val="bottom"/>
            <w:hideMark/>
          </w:tcPr>
          <w:p w14:paraId="5A18BA79"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5_4-Jupiter_550GRN.avi</w:t>
            </w:r>
          </w:p>
        </w:tc>
        <w:tc>
          <w:tcPr>
            <w:tcW w:w="999" w:type="dxa"/>
            <w:tcBorders>
              <w:top w:val="nil"/>
              <w:left w:val="nil"/>
              <w:bottom w:val="nil"/>
              <w:right w:val="nil"/>
            </w:tcBorders>
            <w:shd w:val="clear" w:color="auto" w:fill="auto"/>
            <w:noWrap/>
            <w:vAlign w:val="bottom"/>
            <w:hideMark/>
          </w:tcPr>
          <w:p w14:paraId="01B69A9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5556322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6CE059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8B8538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26969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050FDEC" w14:textId="77777777" w:rsidTr="00605A7F">
        <w:trPr>
          <w:trHeight w:val="290"/>
        </w:trPr>
        <w:tc>
          <w:tcPr>
            <w:tcW w:w="4365" w:type="dxa"/>
            <w:tcBorders>
              <w:top w:val="nil"/>
              <w:left w:val="nil"/>
              <w:bottom w:val="nil"/>
              <w:right w:val="nil"/>
            </w:tcBorders>
            <w:shd w:val="clear" w:color="auto" w:fill="auto"/>
            <w:noWrap/>
            <w:vAlign w:val="bottom"/>
            <w:hideMark/>
          </w:tcPr>
          <w:p w14:paraId="55572683"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7_1-Jupiter_450BLU.avi</w:t>
            </w:r>
          </w:p>
        </w:tc>
        <w:tc>
          <w:tcPr>
            <w:tcW w:w="999" w:type="dxa"/>
            <w:tcBorders>
              <w:top w:val="nil"/>
              <w:left w:val="nil"/>
              <w:bottom w:val="nil"/>
              <w:right w:val="nil"/>
            </w:tcBorders>
            <w:shd w:val="clear" w:color="auto" w:fill="auto"/>
            <w:noWrap/>
            <w:vAlign w:val="bottom"/>
            <w:hideMark/>
          </w:tcPr>
          <w:p w14:paraId="0B6D62E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E7826A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2700D1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FB21FC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F796CD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85B7669" w14:textId="77777777" w:rsidTr="00605A7F">
        <w:trPr>
          <w:trHeight w:val="290"/>
        </w:trPr>
        <w:tc>
          <w:tcPr>
            <w:tcW w:w="4365" w:type="dxa"/>
            <w:tcBorders>
              <w:top w:val="nil"/>
              <w:left w:val="nil"/>
              <w:bottom w:val="nil"/>
              <w:right w:val="nil"/>
            </w:tcBorders>
            <w:shd w:val="clear" w:color="auto" w:fill="auto"/>
            <w:noWrap/>
            <w:vAlign w:val="bottom"/>
            <w:hideMark/>
          </w:tcPr>
          <w:p w14:paraId="5E2A18C8"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8_4-Jupiter_450BLU.avi</w:t>
            </w:r>
          </w:p>
        </w:tc>
        <w:tc>
          <w:tcPr>
            <w:tcW w:w="999" w:type="dxa"/>
            <w:tcBorders>
              <w:top w:val="nil"/>
              <w:left w:val="nil"/>
              <w:bottom w:val="nil"/>
              <w:right w:val="nil"/>
            </w:tcBorders>
            <w:shd w:val="clear" w:color="auto" w:fill="auto"/>
            <w:noWrap/>
            <w:vAlign w:val="bottom"/>
            <w:hideMark/>
          </w:tcPr>
          <w:p w14:paraId="1005868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F06A2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C9B21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65C8D5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7A6E2E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C60C397" w14:textId="77777777" w:rsidTr="00605A7F">
        <w:trPr>
          <w:trHeight w:val="290"/>
        </w:trPr>
        <w:tc>
          <w:tcPr>
            <w:tcW w:w="4365" w:type="dxa"/>
            <w:tcBorders>
              <w:top w:val="nil"/>
              <w:left w:val="nil"/>
              <w:bottom w:val="nil"/>
              <w:right w:val="nil"/>
            </w:tcBorders>
            <w:shd w:val="clear" w:color="auto" w:fill="auto"/>
            <w:noWrap/>
            <w:vAlign w:val="bottom"/>
            <w:hideMark/>
          </w:tcPr>
          <w:p w14:paraId="57DA605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0_2-Jupiter_450BLU.avi</w:t>
            </w:r>
          </w:p>
        </w:tc>
        <w:tc>
          <w:tcPr>
            <w:tcW w:w="999" w:type="dxa"/>
            <w:tcBorders>
              <w:top w:val="nil"/>
              <w:left w:val="nil"/>
              <w:bottom w:val="nil"/>
              <w:right w:val="nil"/>
            </w:tcBorders>
            <w:shd w:val="clear" w:color="auto" w:fill="auto"/>
            <w:noWrap/>
            <w:vAlign w:val="bottom"/>
            <w:hideMark/>
          </w:tcPr>
          <w:p w14:paraId="6FAF3E1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0EE4A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0A84A7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133DD8A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C55B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18D845A" w14:textId="77777777" w:rsidTr="00605A7F">
        <w:trPr>
          <w:trHeight w:val="290"/>
        </w:trPr>
        <w:tc>
          <w:tcPr>
            <w:tcW w:w="4365" w:type="dxa"/>
            <w:tcBorders>
              <w:top w:val="nil"/>
              <w:left w:val="nil"/>
              <w:bottom w:val="nil"/>
              <w:right w:val="nil"/>
            </w:tcBorders>
            <w:shd w:val="clear" w:color="auto" w:fill="auto"/>
            <w:noWrap/>
            <w:vAlign w:val="bottom"/>
            <w:hideMark/>
          </w:tcPr>
          <w:p w14:paraId="073C5299"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2_0-Jupiter_685NIR.avi</w:t>
            </w:r>
          </w:p>
        </w:tc>
        <w:tc>
          <w:tcPr>
            <w:tcW w:w="999" w:type="dxa"/>
            <w:tcBorders>
              <w:top w:val="nil"/>
              <w:left w:val="nil"/>
              <w:bottom w:val="nil"/>
              <w:right w:val="nil"/>
            </w:tcBorders>
            <w:shd w:val="clear" w:color="auto" w:fill="auto"/>
            <w:noWrap/>
            <w:vAlign w:val="bottom"/>
            <w:hideMark/>
          </w:tcPr>
          <w:p w14:paraId="303969C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259C12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F77A68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C3BB77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F971B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20B0F01" w14:textId="77777777" w:rsidTr="00605A7F">
        <w:trPr>
          <w:trHeight w:val="290"/>
        </w:trPr>
        <w:tc>
          <w:tcPr>
            <w:tcW w:w="4365" w:type="dxa"/>
            <w:tcBorders>
              <w:top w:val="nil"/>
              <w:left w:val="nil"/>
              <w:bottom w:val="nil"/>
              <w:right w:val="nil"/>
            </w:tcBorders>
            <w:shd w:val="clear" w:color="auto" w:fill="auto"/>
            <w:noWrap/>
            <w:vAlign w:val="bottom"/>
            <w:hideMark/>
          </w:tcPr>
          <w:p w14:paraId="5D1B542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3_2-Jupiter_685NIR.avi</w:t>
            </w:r>
          </w:p>
        </w:tc>
        <w:tc>
          <w:tcPr>
            <w:tcW w:w="999" w:type="dxa"/>
            <w:tcBorders>
              <w:top w:val="nil"/>
              <w:left w:val="nil"/>
              <w:bottom w:val="nil"/>
              <w:right w:val="nil"/>
            </w:tcBorders>
            <w:shd w:val="clear" w:color="auto" w:fill="auto"/>
            <w:noWrap/>
            <w:vAlign w:val="bottom"/>
            <w:hideMark/>
          </w:tcPr>
          <w:p w14:paraId="7C772AF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2B809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94A3C4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FF706B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2C9C80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9CC9C0C" w14:textId="77777777" w:rsidTr="00605A7F">
        <w:trPr>
          <w:trHeight w:val="290"/>
        </w:trPr>
        <w:tc>
          <w:tcPr>
            <w:tcW w:w="4365" w:type="dxa"/>
            <w:tcBorders>
              <w:top w:val="nil"/>
              <w:left w:val="nil"/>
              <w:bottom w:val="nil"/>
              <w:right w:val="nil"/>
            </w:tcBorders>
            <w:shd w:val="clear" w:color="auto" w:fill="auto"/>
            <w:noWrap/>
            <w:vAlign w:val="bottom"/>
            <w:hideMark/>
          </w:tcPr>
          <w:p w14:paraId="6D4B732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5_4-Jupiter_632OI.avi</w:t>
            </w:r>
          </w:p>
        </w:tc>
        <w:tc>
          <w:tcPr>
            <w:tcW w:w="999" w:type="dxa"/>
            <w:tcBorders>
              <w:top w:val="nil"/>
              <w:left w:val="nil"/>
              <w:bottom w:val="nil"/>
              <w:right w:val="nil"/>
            </w:tcBorders>
            <w:shd w:val="clear" w:color="auto" w:fill="auto"/>
            <w:noWrap/>
            <w:vAlign w:val="bottom"/>
            <w:hideMark/>
          </w:tcPr>
          <w:p w14:paraId="028C83B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3A4FAE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B39AB4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E6CF1A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8051B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D1F239A" w14:textId="77777777" w:rsidTr="00605A7F">
        <w:trPr>
          <w:trHeight w:val="290"/>
        </w:trPr>
        <w:tc>
          <w:tcPr>
            <w:tcW w:w="4365" w:type="dxa"/>
            <w:tcBorders>
              <w:top w:val="nil"/>
              <w:left w:val="nil"/>
              <w:bottom w:val="nil"/>
              <w:right w:val="nil"/>
            </w:tcBorders>
            <w:shd w:val="clear" w:color="auto" w:fill="auto"/>
            <w:noWrap/>
            <w:vAlign w:val="bottom"/>
            <w:hideMark/>
          </w:tcPr>
          <w:p w14:paraId="798B50C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7_5-Jupiter_632OI.avi</w:t>
            </w:r>
          </w:p>
        </w:tc>
        <w:tc>
          <w:tcPr>
            <w:tcW w:w="999" w:type="dxa"/>
            <w:tcBorders>
              <w:top w:val="nil"/>
              <w:left w:val="nil"/>
              <w:bottom w:val="nil"/>
              <w:right w:val="nil"/>
            </w:tcBorders>
            <w:shd w:val="clear" w:color="auto" w:fill="auto"/>
            <w:noWrap/>
            <w:vAlign w:val="bottom"/>
            <w:hideMark/>
          </w:tcPr>
          <w:p w14:paraId="70A6A2A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43BAE21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37F9AB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15E3D1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5A453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0E7EC655" w14:textId="77777777" w:rsidTr="00605A7F">
        <w:trPr>
          <w:trHeight w:val="290"/>
        </w:trPr>
        <w:tc>
          <w:tcPr>
            <w:tcW w:w="4365" w:type="dxa"/>
            <w:tcBorders>
              <w:top w:val="nil"/>
              <w:left w:val="nil"/>
              <w:bottom w:val="nil"/>
              <w:right w:val="nil"/>
            </w:tcBorders>
            <w:shd w:val="clear" w:color="auto" w:fill="auto"/>
            <w:noWrap/>
            <w:vAlign w:val="bottom"/>
            <w:hideMark/>
          </w:tcPr>
          <w:p w14:paraId="2EA5CC9C"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2_1-Jupiter_647CNT.avi</w:t>
            </w:r>
          </w:p>
        </w:tc>
        <w:tc>
          <w:tcPr>
            <w:tcW w:w="999" w:type="dxa"/>
            <w:tcBorders>
              <w:top w:val="nil"/>
              <w:left w:val="nil"/>
              <w:bottom w:val="nil"/>
              <w:right w:val="nil"/>
            </w:tcBorders>
            <w:shd w:val="clear" w:color="auto" w:fill="auto"/>
            <w:noWrap/>
            <w:vAlign w:val="bottom"/>
            <w:hideMark/>
          </w:tcPr>
          <w:p w14:paraId="29A7501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2B77C6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42B9E2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85E52B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984AE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A067E19" w14:textId="77777777" w:rsidTr="00605A7F">
        <w:trPr>
          <w:trHeight w:val="290"/>
        </w:trPr>
        <w:tc>
          <w:tcPr>
            <w:tcW w:w="4365" w:type="dxa"/>
            <w:tcBorders>
              <w:top w:val="nil"/>
              <w:left w:val="nil"/>
              <w:bottom w:val="nil"/>
              <w:right w:val="nil"/>
            </w:tcBorders>
            <w:shd w:val="clear" w:color="auto" w:fill="auto"/>
            <w:noWrap/>
            <w:vAlign w:val="bottom"/>
            <w:hideMark/>
          </w:tcPr>
          <w:p w14:paraId="308B5DC2"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4_5-Jupiter_647CNT.avi</w:t>
            </w:r>
          </w:p>
        </w:tc>
        <w:tc>
          <w:tcPr>
            <w:tcW w:w="999" w:type="dxa"/>
            <w:tcBorders>
              <w:top w:val="nil"/>
              <w:left w:val="nil"/>
              <w:bottom w:val="nil"/>
              <w:right w:val="nil"/>
            </w:tcBorders>
            <w:shd w:val="clear" w:color="auto" w:fill="auto"/>
            <w:noWrap/>
            <w:vAlign w:val="bottom"/>
            <w:hideMark/>
          </w:tcPr>
          <w:p w14:paraId="6D989BC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29C823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193BA9D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0EF18E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F9B75E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B09B033" w14:textId="77777777" w:rsidTr="00605A7F">
        <w:trPr>
          <w:trHeight w:val="290"/>
        </w:trPr>
        <w:tc>
          <w:tcPr>
            <w:tcW w:w="4365" w:type="dxa"/>
            <w:tcBorders>
              <w:top w:val="nil"/>
              <w:left w:val="nil"/>
              <w:bottom w:val="nil"/>
              <w:right w:val="nil"/>
            </w:tcBorders>
            <w:shd w:val="clear" w:color="auto" w:fill="auto"/>
            <w:noWrap/>
            <w:vAlign w:val="bottom"/>
            <w:hideMark/>
          </w:tcPr>
          <w:p w14:paraId="46206FDB"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6_9-Jupiter_656HIA.avi</w:t>
            </w:r>
          </w:p>
        </w:tc>
        <w:tc>
          <w:tcPr>
            <w:tcW w:w="999" w:type="dxa"/>
            <w:tcBorders>
              <w:top w:val="nil"/>
              <w:left w:val="nil"/>
              <w:bottom w:val="nil"/>
              <w:right w:val="nil"/>
            </w:tcBorders>
            <w:shd w:val="clear" w:color="auto" w:fill="auto"/>
            <w:noWrap/>
            <w:vAlign w:val="bottom"/>
            <w:hideMark/>
          </w:tcPr>
          <w:p w14:paraId="656FF82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390CB7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DA440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470E2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9B8365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1DF79C6" w14:textId="77777777" w:rsidTr="00605A7F">
        <w:trPr>
          <w:trHeight w:val="290"/>
        </w:trPr>
        <w:tc>
          <w:tcPr>
            <w:tcW w:w="4365" w:type="dxa"/>
            <w:tcBorders>
              <w:top w:val="nil"/>
              <w:left w:val="nil"/>
              <w:bottom w:val="nil"/>
              <w:right w:val="nil"/>
            </w:tcBorders>
            <w:shd w:val="clear" w:color="auto" w:fill="auto"/>
            <w:noWrap/>
            <w:vAlign w:val="bottom"/>
            <w:hideMark/>
          </w:tcPr>
          <w:p w14:paraId="1DB9736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9_0-Jupiter_656HIA.avi</w:t>
            </w:r>
          </w:p>
        </w:tc>
        <w:tc>
          <w:tcPr>
            <w:tcW w:w="999" w:type="dxa"/>
            <w:tcBorders>
              <w:top w:val="nil"/>
              <w:left w:val="nil"/>
              <w:bottom w:val="nil"/>
              <w:right w:val="nil"/>
            </w:tcBorders>
            <w:shd w:val="clear" w:color="auto" w:fill="auto"/>
            <w:noWrap/>
            <w:vAlign w:val="bottom"/>
            <w:hideMark/>
          </w:tcPr>
          <w:p w14:paraId="6E8C752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D77515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578D10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6F7992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3BBACC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5391E48" w14:textId="77777777" w:rsidTr="00605A7F">
        <w:trPr>
          <w:trHeight w:val="290"/>
        </w:trPr>
        <w:tc>
          <w:tcPr>
            <w:tcW w:w="4365" w:type="dxa"/>
            <w:tcBorders>
              <w:top w:val="nil"/>
              <w:left w:val="nil"/>
              <w:bottom w:val="nil"/>
              <w:right w:val="nil"/>
            </w:tcBorders>
            <w:shd w:val="clear" w:color="auto" w:fill="auto"/>
            <w:noWrap/>
            <w:vAlign w:val="bottom"/>
            <w:hideMark/>
          </w:tcPr>
          <w:p w14:paraId="654F7EF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1_4-Jupiter_632OI.avi</w:t>
            </w:r>
          </w:p>
        </w:tc>
        <w:tc>
          <w:tcPr>
            <w:tcW w:w="999" w:type="dxa"/>
            <w:tcBorders>
              <w:top w:val="nil"/>
              <w:left w:val="nil"/>
              <w:bottom w:val="nil"/>
              <w:right w:val="nil"/>
            </w:tcBorders>
            <w:shd w:val="clear" w:color="auto" w:fill="auto"/>
            <w:noWrap/>
            <w:vAlign w:val="bottom"/>
            <w:hideMark/>
          </w:tcPr>
          <w:p w14:paraId="35C6A1F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0418C6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DB514C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6EBE93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35DEC2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8B88547" w14:textId="77777777" w:rsidTr="00605A7F">
        <w:trPr>
          <w:trHeight w:val="290"/>
        </w:trPr>
        <w:tc>
          <w:tcPr>
            <w:tcW w:w="4365" w:type="dxa"/>
            <w:tcBorders>
              <w:top w:val="nil"/>
              <w:left w:val="nil"/>
              <w:bottom w:val="nil"/>
              <w:right w:val="nil"/>
            </w:tcBorders>
            <w:shd w:val="clear" w:color="auto" w:fill="auto"/>
            <w:noWrap/>
            <w:vAlign w:val="bottom"/>
            <w:hideMark/>
          </w:tcPr>
          <w:p w14:paraId="0B4B9E01"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4_0-Jupiter_647CNT.avi</w:t>
            </w:r>
          </w:p>
        </w:tc>
        <w:tc>
          <w:tcPr>
            <w:tcW w:w="999" w:type="dxa"/>
            <w:tcBorders>
              <w:top w:val="nil"/>
              <w:left w:val="nil"/>
              <w:bottom w:val="nil"/>
              <w:right w:val="nil"/>
            </w:tcBorders>
            <w:shd w:val="clear" w:color="auto" w:fill="auto"/>
            <w:noWrap/>
            <w:vAlign w:val="bottom"/>
            <w:hideMark/>
          </w:tcPr>
          <w:p w14:paraId="6EF94AC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CB699E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3ACBB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EA6307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89EA1F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F301971" w14:textId="77777777" w:rsidTr="00605A7F">
        <w:trPr>
          <w:trHeight w:val="290"/>
        </w:trPr>
        <w:tc>
          <w:tcPr>
            <w:tcW w:w="4365" w:type="dxa"/>
            <w:tcBorders>
              <w:top w:val="nil"/>
              <w:left w:val="nil"/>
              <w:bottom w:val="nil"/>
              <w:right w:val="nil"/>
            </w:tcBorders>
            <w:shd w:val="clear" w:color="auto" w:fill="auto"/>
            <w:noWrap/>
            <w:vAlign w:val="bottom"/>
            <w:hideMark/>
          </w:tcPr>
          <w:p w14:paraId="39DDDAFF"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6_3-Jupiter_656HIA.avi</w:t>
            </w:r>
          </w:p>
        </w:tc>
        <w:tc>
          <w:tcPr>
            <w:tcW w:w="999" w:type="dxa"/>
            <w:tcBorders>
              <w:top w:val="nil"/>
              <w:left w:val="nil"/>
              <w:bottom w:val="nil"/>
              <w:right w:val="nil"/>
            </w:tcBorders>
            <w:shd w:val="clear" w:color="auto" w:fill="auto"/>
            <w:noWrap/>
            <w:vAlign w:val="bottom"/>
            <w:hideMark/>
          </w:tcPr>
          <w:p w14:paraId="0F27393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EC9A40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8A6863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777FEE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B386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B19A85F" w14:textId="77777777" w:rsidTr="00605A7F">
        <w:trPr>
          <w:trHeight w:val="290"/>
        </w:trPr>
        <w:tc>
          <w:tcPr>
            <w:tcW w:w="4365" w:type="dxa"/>
            <w:tcBorders>
              <w:top w:val="nil"/>
              <w:left w:val="nil"/>
              <w:bottom w:val="nil"/>
              <w:right w:val="nil"/>
            </w:tcBorders>
            <w:shd w:val="clear" w:color="auto" w:fill="auto"/>
            <w:noWrap/>
            <w:vAlign w:val="bottom"/>
            <w:hideMark/>
          </w:tcPr>
          <w:p w14:paraId="334CE33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8_5-Jupiter_685NIR.avi</w:t>
            </w:r>
          </w:p>
        </w:tc>
        <w:tc>
          <w:tcPr>
            <w:tcW w:w="999" w:type="dxa"/>
            <w:tcBorders>
              <w:top w:val="nil"/>
              <w:left w:val="nil"/>
              <w:bottom w:val="nil"/>
              <w:right w:val="nil"/>
            </w:tcBorders>
            <w:shd w:val="clear" w:color="auto" w:fill="auto"/>
            <w:noWrap/>
            <w:vAlign w:val="bottom"/>
            <w:hideMark/>
          </w:tcPr>
          <w:p w14:paraId="27B55C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3A3772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11DEF7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477ED1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D03F5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996A66D" w14:textId="77777777" w:rsidTr="00605A7F">
        <w:trPr>
          <w:trHeight w:val="290"/>
        </w:trPr>
        <w:tc>
          <w:tcPr>
            <w:tcW w:w="4365" w:type="dxa"/>
            <w:tcBorders>
              <w:top w:val="nil"/>
              <w:left w:val="nil"/>
              <w:bottom w:val="nil"/>
              <w:right w:val="nil"/>
            </w:tcBorders>
            <w:shd w:val="clear" w:color="auto" w:fill="auto"/>
            <w:noWrap/>
            <w:vAlign w:val="bottom"/>
            <w:hideMark/>
          </w:tcPr>
          <w:p w14:paraId="125D02DB"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9_7-Jupiter_685NIR.avi</w:t>
            </w:r>
          </w:p>
        </w:tc>
        <w:tc>
          <w:tcPr>
            <w:tcW w:w="999" w:type="dxa"/>
            <w:tcBorders>
              <w:top w:val="nil"/>
              <w:left w:val="nil"/>
              <w:bottom w:val="nil"/>
              <w:right w:val="nil"/>
            </w:tcBorders>
            <w:shd w:val="clear" w:color="auto" w:fill="auto"/>
            <w:noWrap/>
            <w:vAlign w:val="bottom"/>
            <w:hideMark/>
          </w:tcPr>
          <w:p w14:paraId="154343D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508E05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37C28F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D3B8BC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6D3BA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226EE0B" w14:textId="77777777" w:rsidTr="00605A7F">
        <w:trPr>
          <w:trHeight w:val="290"/>
        </w:trPr>
        <w:tc>
          <w:tcPr>
            <w:tcW w:w="4365" w:type="dxa"/>
            <w:tcBorders>
              <w:top w:val="nil"/>
              <w:left w:val="nil"/>
              <w:bottom w:val="nil"/>
              <w:right w:val="nil"/>
            </w:tcBorders>
            <w:shd w:val="clear" w:color="auto" w:fill="auto"/>
            <w:noWrap/>
            <w:vAlign w:val="bottom"/>
            <w:hideMark/>
          </w:tcPr>
          <w:p w14:paraId="137B69F5"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1_0-Jupiter_450BLU.avi</w:t>
            </w:r>
          </w:p>
        </w:tc>
        <w:tc>
          <w:tcPr>
            <w:tcW w:w="999" w:type="dxa"/>
            <w:tcBorders>
              <w:top w:val="nil"/>
              <w:left w:val="nil"/>
              <w:bottom w:val="nil"/>
              <w:right w:val="nil"/>
            </w:tcBorders>
            <w:shd w:val="clear" w:color="auto" w:fill="auto"/>
            <w:noWrap/>
            <w:vAlign w:val="bottom"/>
            <w:hideMark/>
          </w:tcPr>
          <w:p w14:paraId="009CA4F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14722E3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B64BA1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24316B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CA9E4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29248AC" w14:textId="77777777" w:rsidTr="00605A7F">
        <w:trPr>
          <w:trHeight w:val="290"/>
        </w:trPr>
        <w:tc>
          <w:tcPr>
            <w:tcW w:w="4365" w:type="dxa"/>
            <w:tcBorders>
              <w:top w:val="nil"/>
              <w:left w:val="nil"/>
              <w:bottom w:val="nil"/>
              <w:right w:val="nil"/>
            </w:tcBorders>
            <w:shd w:val="clear" w:color="auto" w:fill="auto"/>
            <w:noWrap/>
            <w:vAlign w:val="bottom"/>
            <w:hideMark/>
          </w:tcPr>
          <w:p w14:paraId="5A871D8C"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3_9-Jupiter_550GRN.avi</w:t>
            </w:r>
          </w:p>
        </w:tc>
        <w:tc>
          <w:tcPr>
            <w:tcW w:w="999" w:type="dxa"/>
            <w:tcBorders>
              <w:top w:val="nil"/>
              <w:left w:val="nil"/>
              <w:bottom w:val="nil"/>
              <w:right w:val="nil"/>
            </w:tcBorders>
            <w:shd w:val="clear" w:color="auto" w:fill="auto"/>
            <w:noWrap/>
            <w:vAlign w:val="bottom"/>
            <w:hideMark/>
          </w:tcPr>
          <w:p w14:paraId="0C855FF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3BEA9D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485AE2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7764E4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0A4EFD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1215CE56" w14:textId="77777777" w:rsidTr="00605A7F">
        <w:trPr>
          <w:trHeight w:val="290"/>
        </w:trPr>
        <w:tc>
          <w:tcPr>
            <w:tcW w:w="4365" w:type="dxa"/>
            <w:tcBorders>
              <w:top w:val="nil"/>
              <w:left w:val="nil"/>
              <w:bottom w:val="nil"/>
              <w:right w:val="nil"/>
            </w:tcBorders>
            <w:shd w:val="clear" w:color="auto" w:fill="auto"/>
            <w:noWrap/>
            <w:vAlign w:val="bottom"/>
            <w:hideMark/>
          </w:tcPr>
          <w:p w14:paraId="70FADD73"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4_6-Jupiter_550GRN.avi</w:t>
            </w:r>
          </w:p>
        </w:tc>
        <w:tc>
          <w:tcPr>
            <w:tcW w:w="999" w:type="dxa"/>
            <w:tcBorders>
              <w:top w:val="nil"/>
              <w:left w:val="nil"/>
              <w:bottom w:val="nil"/>
              <w:right w:val="nil"/>
            </w:tcBorders>
            <w:shd w:val="clear" w:color="auto" w:fill="auto"/>
            <w:noWrap/>
            <w:vAlign w:val="bottom"/>
            <w:hideMark/>
          </w:tcPr>
          <w:p w14:paraId="630E856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3F21A22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856A02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E4B379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A1390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395C7EB" w14:textId="77777777" w:rsidTr="00605A7F">
        <w:trPr>
          <w:trHeight w:val="290"/>
        </w:trPr>
        <w:tc>
          <w:tcPr>
            <w:tcW w:w="4365" w:type="dxa"/>
            <w:tcBorders>
              <w:top w:val="nil"/>
              <w:left w:val="nil"/>
              <w:bottom w:val="nil"/>
              <w:right w:val="nil"/>
            </w:tcBorders>
            <w:shd w:val="clear" w:color="auto" w:fill="auto"/>
            <w:noWrap/>
            <w:vAlign w:val="bottom"/>
            <w:hideMark/>
          </w:tcPr>
          <w:p w14:paraId="6999785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5_7-Jupiter_550GRN.avi</w:t>
            </w:r>
          </w:p>
        </w:tc>
        <w:tc>
          <w:tcPr>
            <w:tcW w:w="999" w:type="dxa"/>
            <w:tcBorders>
              <w:top w:val="nil"/>
              <w:left w:val="nil"/>
              <w:bottom w:val="nil"/>
              <w:right w:val="nil"/>
            </w:tcBorders>
            <w:shd w:val="clear" w:color="auto" w:fill="auto"/>
            <w:noWrap/>
            <w:vAlign w:val="bottom"/>
            <w:hideMark/>
          </w:tcPr>
          <w:p w14:paraId="3FAA2C7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7E78DE6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DF8AA9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7B67F3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F3A1DC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08874B8F" w14:textId="77777777" w:rsidTr="00605A7F">
        <w:trPr>
          <w:trHeight w:val="290"/>
        </w:trPr>
        <w:tc>
          <w:tcPr>
            <w:tcW w:w="4365" w:type="dxa"/>
            <w:tcBorders>
              <w:top w:val="nil"/>
              <w:left w:val="nil"/>
              <w:bottom w:val="nil"/>
              <w:right w:val="nil"/>
            </w:tcBorders>
            <w:shd w:val="clear" w:color="auto" w:fill="auto"/>
            <w:noWrap/>
            <w:vAlign w:val="bottom"/>
            <w:hideMark/>
          </w:tcPr>
          <w:p w14:paraId="14234DAD"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7_2-Jupiter_550GRN.avi</w:t>
            </w:r>
          </w:p>
        </w:tc>
        <w:tc>
          <w:tcPr>
            <w:tcW w:w="999" w:type="dxa"/>
            <w:tcBorders>
              <w:top w:val="nil"/>
              <w:left w:val="nil"/>
              <w:bottom w:val="nil"/>
              <w:right w:val="nil"/>
            </w:tcBorders>
            <w:shd w:val="clear" w:color="auto" w:fill="auto"/>
            <w:noWrap/>
            <w:vAlign w:val="bottom"/>
            <w:hideMark/>
          </w:tcPr>
          <w:p w14:paraId="2967AE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999927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395715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7291B3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F05472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64BFB7A" w14:textId="77777777" w:rsidTr="00605A7F">
        <w:trPr>
          <w:trHeight w:val="290"/>
        </w:trPr>
        <w:tc>
          <w:tcPr>
            <w:tcW w:w="4365" w:type="dxa"/>
            <w:tcBorders>
              <w:top w:val="nil"/>
              <w:left w:val="nil"/>
              <w:bottom w:val="nil"/>
              <w:right w:val="nil"/>
            </w:tcBorders>
            <w:shd w:val="clear" w:color="auto" w:fill="auto"/>
            <w:noWrap/>
            <w:vAlign w:val="bottom"/>
            <w:hideMark/>
          </w:tcPr>
          <w:p w14:paraId="496A5CD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8_3-Jupiter_450BLU.avi</w:t>
            </w:r>
          </w:p>
        </w:tc>
        <w:tc>
          <w:tcPr>
            <w:tcW w:w="999" w:type="dxa"/>
            <w:tcBorders>
              <w:top w:val="nil"/>
              <w:left w:val="nil"/>
              <w:bottom w:val="nil"/>
              <w:right w:val="nil"/>
            </w:tcBorders>
            <w:shd w:val="clear" w:color="auto" w:fill="auto"/>
            <w:noWrap/>
            <w:vAlign w:val="bottom"/>
            <w:hideMark/>
          </w:tcPr>
          <w:p w14:paraId="10780D7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68A9E0B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81E3BF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1AF080F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90BA6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6C97F956" w14:textId="77777777" w:rsidTr="00605A7F">
        <w:trPr>
          <w:trHeight w:val="290"/>
        </w:trPr>
        <w:tc>
          <w:tcPr>
            <w:tcW w:w="4365" w:type="dxa"/>
            <w:tcBorders>
              <w:top w:val="nil"/>
              <w:left w:val="nil"/>
              <w:bottom w:val="nil"/>
              <w:right w:val="nil"/>
            </w:tcBorders>
            <w:shd w:val="clear" w:color="auto" w:fill="auto"/>
            <w:noWrap/>
            <w:vAlign w:val="bottom"/>
            <w:hideMark/>
          </w:tcPr>
          <w:p w14:paraId="4BFB4D0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0_6-Jupiter_889CH4.avi</w:t>
            </w:r>
          </w:p>
        </w:tc>
        <w:tc>
          <w:tcPr>
            <w:tcW w:w="999" w:type="dxa"/>
            <w:tcBorders>
              <w:top w:val="nil"/>
              <w:left w:val="nil"/>
              <w:bottom w:val="nil"/>
              <w:right w:val="nil"/>
            </w:tcBorders>
            <w:shd w:val="clear" w:color="auto" w:fill="auto"/>
            <w:noWrap/>
            <w:vAlign w:val="bottom"/>
            <w:hideMark/>
          </w:tcPr>
          <w:p w14:paraId="02C74AA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3288CB1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44E39E4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B3AE1E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F84C6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7A5AE705" w14:textId="77777777" w:rsidTr="00605A7F">
        <w:trPr>
          <w:trHeight w:val="290"/>
        </w:trPr>
        <w:tc>
          <w:tcPr>
            <w:tcW w:w="4365" w:type="dxa"/>
            <w:tcBorders>
              <w:top w:val="nil"/>
              <w:left w:val="nil"/>
              <w:bottom w:val="nil"/>
              <w:right w:val="nil"/>
            </w:tcBorders>
            <w:shd w:val="clear" w:color="auto" w:fill="auto"/>
            <w:noWrap/>
            <w:vAlign w:val="bottom"/>
            <w:hideMark/>
          </w:tcPr>
          <w:p w14:paraId="1D4543FE"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2_8-Jupiter_889CH4.avi</w:t>
            </w:r>
          </w:p>
        </w:tc>
        <w:tc>
          <w:tcPr>
            <w:tcW w:w="999" w:type="dxa"/>
            <w:tcBorders>
              <w:top w:val="nil"/>
              <w:left w:val="nil"/>
              <w:bottom w:val="nil"/>
              <w:right w:val="nil"/>
            </w:tcBorders>
            <w:shd w:val="clear" w:color="auto" w:fill="auto"/>
            <w:noWrap/>
            <w:vAlign w:val="bottom"/>
            <w:hideMark/>
          </w:tcPr>
          <w:p w14:paraId="054E228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218FFBF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2BC2524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8DA567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32E3D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45399FC5" w14:textId="77777777" w:rsidTr="00605A7F">
        <w:trPr>
          <w:trHeight w:val="290"/>
        </w:trPr>
        <w:tc>
          <w:tcPr>
            <w:tcW w:w="4365" w:type="dxa"/>
            <w:tcBorders>
              <w:top w:val="nil"/>
              <w:left w:val="nil"/>
              <w:bottom w:val="nil"/>
              <w:right w:val="nil"/>
            </w:tcBorders>
            <w:shd w:val="clear" w:color="auto" w:fill="auto"/>
            <w:noWrap/>
            <w:vAlign w:val="bottom"/>
            <w:hideMark/>
          </w:tcPr>
          <w:p w14:paraId="0C5DB51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7_7-Jupiter_889CH4.avi</w:t>
            </w:r>
          </w:p>
        </w:tc>
        <w:tc>
          <w:tcPr>
            <w:tcW w:w="999" w:type="dxa"/>
            <w:tcBorders>
              <w:top w:val="nil"/>
              <w:left w:val="nil"/>
              <w:bottom w:val="nil"/>
              <w:right w:val="nil"/>
            </w:tcBorders>
            <w:shd w:val="clear" w:color="auto" w:fill="auto"/>
            <w:noWrap/>
            <w:vAlign w:val="bottom"/>
            <w:hideMark/>
          </w:tcPr>
          <w:p w14:paraId="01F7DF3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1D3BD20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1AF4DF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F39136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BAB49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2D154460" w14:textId="77777777" w:rsidTr="00605A7F">
        <w:trPr>
          <w:trHeight w:val="290"/>
        </w:trPr>
        <w:tc>
          <w:tcPr>
            <w:tcW w:w="4365" w:type="dxa"/>
            <w:tcBorders>
              <w:top w:val="nil"/>
              <w:left w:val="nil"/>
              <w:right w:val="nil"/>
            </w:tcBorders>
            <w:shd w:val="clear" w:color="auto" w:fill="auto"/>
            <w:noWrap/>
            <w:vAlign w:val="bottom"/>
            <w:hideMark/>
          </w:tcPr>
          <w:p w14:paraId="4EB331E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9_9-Jupiter_889CH4.avi</w:t>
            </w:r>
          </w:p>
        </w:tc>
        <w:tc>
          <w:tcPr>
            <w:tcW w:w="999" w:type="dxa"/>
            <w:tcBorders>
              <w:top w:val="nil"/>
              <w:left w:val="nil"/>
              <w:right w:val="nil"/>
            </w:tcBorders>
            <w:shd w:val="clear" w:color="auto" w:fill="auto"/>
            <w:noWrap/>
            <w:vAlign w:val="bottom"/>
            <w:hideMark/>
          </w:tcPr>
          <w:p w14:paraId="4B8EC6A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right w:val="nil"/>
            </w:tcBorders>
            <w:shd w:val="clear" w:color="auto" w:fill="auto"/>
            <w:noWrap/>
            <w:vAlign w:val="bottom"/>
            <w:hideMark/>
          </w:tcPr>
          <w:p w14:paraId="3F68F7E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right w:val="nil"/>
            </w:tcBorders>
            <w:shd w:val="clear" w:color="auto" w:fill="auto"/>
            <w:noWrap/>
            <w:vAlign w:val="bottom"/>
            <w:hideMark/>
          </w:tcPr>
          <w:p w14:paraId="38FB019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right w:val="nil"/>
            </w:tcBorders>
            <w:shd w:val="clear" w:color="auto" w:fill="auto"/>
            <w:noWrap/>
            <w:vAlign w:val="bottom"/>
            <w:hideMark/>
          </w:tcPr>
          <w:p w14:paraId="107962F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D748E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0A752E88" w14:textId="77777777" w:rsidTr="00605A7F">
        <w:trPr>
          <w:trHeight w:val="290"/>
        </w:trPr>
        <w:tc>
          <w:tcPr>
            <w:tcW w:w="4365" w:type="dxa"/>
            <w:tcBorders>
              <w:top w:val="nil"/>
              <w:left w:val="nil"/>
              <w:bottom w:val="single" w:sz="4" w:space="0" w:color="auto"/>
              <w:right w:val="nil"/>
            </w:tcBorders>
            <w:shd w:val="clear" w:color="auto" w:fill="auto"/>
            <w:noWrap/>
            <w:vAlign w:val="bottom"/>
            <w:hideMark/>
          </w:tcPr>
          <w:p w14:paraId="23ECEB0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52_6-Jupiter_889CH4_DARK.avi</w:t>
            </w:r>
          </w:p>
        </w:tc>
        <w:tc>
          <w:tcPr>
            <w:tcW w:w="999" w:type="dxa"/>
            <w:tcBorders>
              <w:top w:val="nil"/>
              <w:left w:val="nil"/>
              <w:bottom w:val="single" w:sz="4" w:space="0" w:color="auto"/>
              <w:right w:val="nil"/>
            </w:tcBorders>
            <w:shd w:val="clear" w:color="auto" w:fill="auto"/>
            <w:noWrap/>
            <w:vAlign w:val="bottom"/>
            <w:hideMark/>
          </w:tcPr>
          <w:p w14:paraId="5300F7F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single" w:sz="4" w:space="0" w:color="auto"/>
              <w:right w:val="nil"/>
            </w:tcBorders>
            <w:shd w:val="clear" w:color="auto" w:fill="auto"/>
            <w:noWrap/>
            <w:vAlign w:val="bottom"/>
            <w:hideMark/>
          </w:tcPr>
          <w:p w14:paraId="673637D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single" w:sz="4" w:space="0" w:color="auto"/>
              <w:right w:val="nil"/>
            </w:tcBorders>
            <w:shd w:val="clear" w:color="auto" w:fill="auto"/>
            <w:noWrap/>
            <w:vAlign w:val="bottom"/>
            <w:hideMark/>
          </w:tcPr>
          <w:p w14:paraId="260A17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single" w:sz="4" w:space="0" w:color="auto"/>
              <w:right w:val="nil"/>
            </w:tcBorders>
            <w:shd w:val="clear" w:color="auto" w:fill="auto"/>
            <w:noWrap/>
            <w:vAlign w:val="bottom"/>
            <w:hideMark/>
          </w:tcPr>
          <w:p w14:paraId="6C3E850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3583558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bl>
    <w:p w14:paraId="65E62E8D" w14:textId="0601DAF1" w:rsidR="00605A7F" w:rsidRDefault="00605A7F">
      <w:pPr>
        <w:rPr>
          <w:lang w:bidi="ar-SA"/>
        </w:rPr>
      </w:pPr>
    </w:p>
    <w:p w14:paraId="1039055A" w14:textId="56E1D12C" w:rsidR="002A2B55" w:rsidRDefault="002A2B55">
      <w:pPr>
        <w:rPr>
          <w:lang w:bidi="ar-SA"/>
        </w:rPr>
      </w:pPr>
      <w:r>
        <w:rPr>
          <w:noProof/>
        </w:rPr>
        <w:lastRenderedPageBreak/>
        <w:drawing>
          <wp:inline distT="0" distB="0" distL="0" distR="0" wp14:anchorId="0CC40308" wp14:editId="2D72ACD7">
            <wp:extent cx="5486400" cy="5486400"/>
            <wp:effectExtent l="0" t="0" r="0" b="0"/>
            <wp:docPr id="1071" name="Picture 1071"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Picture 1071" descr="A picture containing text, mollusk&#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0226412" w14:textId="22CE5A69" w:rsidR="002A2B55" w:rsidRDefault="002A2B55">
      <w:pPr>
        <w:rPr>
          <w:lang w:bidi="ar-SA"/>
        </w:rPr>
      </w:pPr>
      <w:r w:rsidRPr="002A2B55">
        <w:rPr>
          <w:lang w:bidi="ar-SA"/>
        </w:rPr>
        <w:t>20211022UTJupiter-NavigatedArray.png</w:t>
      </w:r>
    </w:p>
    <w:p w14:paraId="616F24D7" w14:textId="7FE53CDE" w:rsidR="002A2B55" w:rsidRDefault="002A2B55">
      <w:pPr>
        <w:rPr>
          <w:lang w:bidi="ar-SA"/>
        </w:rPr>
      </w:pPr>
    </w:p>
    <w:p w14:paraId="1355D511" w14:textId="77777777" w:rsidR="002A2B55" w:rsidRPr="005F2A85" w:rsidRDefault="002A2B55" w:rsidP="002A2B55">
      <w:pPr>
        <w:rPr>
          <w:b/>
          <w:bCs/>
        </w:rPr>
      </w:pPr>
      <w:r w:rsidRPr="005F2A85">
        <w:rPr>
          <w:b/>
          <w:bCs/>
        </w:rPr>
        <w:t>Navigated Image Products</w:t>
      </w:r>
    </w:p>
    <w:p w14:paraId="51C86C59" w14:textId="77777777" w:rsidR="002A2B55" w:rsidRDefault="002A2B55" w:rsidP="002A2B55">
      <w:pPr>
        <w:rPr>
          <w:lang w:bidi="ar-SA"/>
        </w:rPr>
      </w:pPr>
      <w:r>
        <w:rPr>
          <w:lang w:bidi="ar-SA"/>
        </w:rPr>
        <w:t>2021-10-22-0315_0-Jupiter_550GRN-WV-DR-ST.png</w:t>
      </w:r>
    </w:p>
    <w:p w14:paraId="10F1673B" w14:textId="77777777" w:rsidR="002A2B55" w:rsidRDefault="002A2B55" w:rsidP="002A2B55">
      <w:pPr>
        <w:rPr>
          <w:lang w:bidi="ar-SA"/>
        </w:rPr>
      </w:pPr>
      <w:r>
        <w:rPr>
          <w:lang w:bidi="ar-SA"/>
        </w:rPr>
        <w:t>2021-10-22-0318_5-Jupiter_450BLU-WV-DR-ST.png</w:t>
      </w:r>
    </w:p>
    <w:p w14:paraId="1811EE32" w14:textId="77777777" w:rsidR="002A2B55" w:rsidRDefault="002A2B55" w:rsidP="002A2B55">
      <w:pPr>
        <w:rPr>
          <w:lang w:bidi="ar-SA"/>
        </w:rPr>
      </w:pPr>
      <w:r>
        <w:rPr>
          <w:lang w:bidi="ar-SA"/>
        </w:rPr>
        <w:t>2021-10-22-0315_9-Jupiter_685NIR-WV-DR-ST.png</w:t>
      </w:r>
    </w:p>
    <w:p w14:paraId="02EBAAA4" w14:textId="77777777" w:rsidR="002A2B55" w:rsidRDefault="002A2B55" w:rsidP="002A2B55">
      <w:pPr>
        <w:rPr>
          <w:lang w:bidi="ar-SA"/>
        </w:rPr>
      </w:pPr>
      <w:r>
        <w:rPr>
          <w:lang w:bidi="ar-SA"/>
        </w:rPr>
        <w:t>2021-10-22-0311_4-Jupiter_632OI-WV-DR-ST.png</w:t>
      </w:r>
    </w:p>
    <w:p w14:paraId="25FE0B14" w14:textId="77777777" w:rsidR="002A2B55" w:rsidRDefault="002A2B55" w:rsidP="002A2B55">
      <w:pPr>
        <w:rPr>
          <w:lang w:bidi="ar-SA"/>
        </w:rPr>
      </w:pPr>
      <w:r>
        <w:rPr>
          <w:lang w:bidi="ar-SA"/>
        </w:rPr>
        <w:t>2021-10-22-0316_9-Jupiter_647CNT-WV-DR-ST.png</w:t>
      </w:r>
    </w:p>
    <w:p w14:paraId="1DFBCC45" w14:textId="77777777" w:rsidR="002A2B55" w:rsidRDefault="002A2B55" w:rsidP="002A2B55">
      <w:pPr>
        <w:rPr>
          <w:lang w:bidi="ar-SA"/>
        </w:rPr>
      </w:pPr>
      <w:r>
        <w:rPr>
          <w:lang w:bidi="ar-SA"/>
        </w:rPr>
        <w:t>2021-10-22-0320_7-Jupiter_656HIA-WV-DR-ST.png</w:t>
      </w:r>
    </w:p>
    <w:p w14:paraId="5FD840EA" w14:textId="77777777" w:rsidR="002A2B55" w:rsidRDefault="002A2B55" w:rsidP="002A2B55">
      <w:pPr>
        <w:rPr>
          <w:lang w:bidi="ar-SA"/>
        </w:rPr>
      </w:pPr>
      <w:r>
        <w:rPr>
          <w:lang w:bidi="ar-SA"/>
        </w:rPr>
        <w:t>2021-10-22-0345_2-Jupiter_889CH4-WV-DR-ST.png</w:t>
      </w:r>
    </w:p>
    <w:p w14:paraId="185D1F04" w14:textId="063F46A6" w:rsidR="002A2B55" w:rsidRDefault="002A2B55" w:rsidP="002A2B55">
      <w:pPr>
        <w:rPr>
          <w:lang w:bidi="ar-SA"/>
        </w:rPr>
      </w:pPr>
      <w:r>
        <w:rPr>
          <w:lang w:bidi="ar-SA"/>
        </w:rPr>
        <w:t>2021-10-22-0316_5-Jupiter-Wavelets-R685GB-WV-RGB-WhtBal-ClrSmth-Smth-Wavelets.png</w:t>
      </w:r>
    </w:p>
    <w:p w14:paraId="46AF9518" w14:textId="22FDD5E5" w:rsidR="00605A7F" w:rsidRDefault="00605A7F">
      <w:pPr>
        <w:rPr>
          <w:lang w:bidi="ar-SA"/>
        </w:rPr>
      </w:pPr>
    </w:p>
    <w:p w14:paraId="7F036D02" w14:textId="748830EF" w:rsidR="009D508E" w:rsidRDefault="009D508E">
      <w:pPr>
        <w:rPr>
          <w:lang w:bidi="ar-SA"/>
        </w:rPr>
      </w:pPr>
      <w:r>
        <w:rPr>
          <w:noProof/>
        </w:rPr>
        <w:lastRenderedPageBreak/>
        <w:drawing>
          <wp:inline distT="0" distB="0" distL="0" distR="0" wp14:anchorId="0BD383D1" wp14:editId="3A2D3CF4">
            <wp:extent cx="5943600" cy="3385185"/>
            <wp:effectExtent l="0" t="0" r="0" b="5715"/>
            <wp:docPr id="1072" name="Picture 107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Picture 1072" descr="Chart, treemap chart&#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27CA27ED" w14:textId="0334A79A" w:rsidR="009D508E" w:rsidRDefault="009D508E">
      <w:pPr>
        <w:rPr>
          <w:lang w:bidi="ar-SA"/>
        </w:rPr>
      </w:pPr>
      <w:r w:rsidRPr="009D508E">
        <w:rPr>
          <w:lang w:bidi="ar-SA"/>
        </w:rPr>
        <w:t>20211022UTaJupiter-NH3.png</w:t>
      </w:r>
    </w:p>
    <w:p w14:paraId="160E6A1C" w14:textId="080D56FE" w:rsidR="009D508E" w:rsidRDefault="009D508E">
      <w:pPr>
        <w:rPr>
          <w:lang w:bidi="ar-SA"/>
        </w:rPr>
      </w:pPr>
      <w:r>
        <w:rPr>
          <w:noProof/>
        </w:rPr>
        <w:drawing>
          <wp:inline distT="0" distB="0" distL="0" distR="0" wp14:anchorId="491EE2DF" wp14:editId="22146EF5">
            <wp:extent cx="5943600" cy="3385185"/>
            <wp:effectExtent l="0" t="0" r="0" b="5715"/>
            <wp:docPr id="1084" name="Picture 108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 name="Picture 1084" descr="Chart, treemap char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774BBED3" w14:textId="5207C778" w:rsidR="009D508E" w:rsidRDefault="009D508E">
      <w:pPr>
        <w:rPr>
          <w:lang w:bidi="ar-SA"/>
        </w:rPr>
      </w:pPr>
      <w:r w:rsidRPr="009D508E">
        <w:rPr>
          <w:lang w:bidi="ar-SA"/>
        </w:rPr>
        <w:t>20211022UTbJupiter-NH3.png</w:t>
      </w:r>
    </w:p>
    <w:p w14:paraId="709562E3" w14:textId="77777777" w:rsidR="009D508E" w:rsidRDefault="009D508E">
      <w:pPr>
        <w:rPr>
          <w:lang w:bidi="ar-SA"/>
        </w:rPr>
      </w:pPr>
    </w:p>
    <w:p w14:paraId="72ED1806" w14:textId="77777777" w:rsidR="001A30BA" w:rsidRDefault="001A30BA">
      <w:pPr>
        <w:rPr>
          <w:lang w:bidi="ar-SA"/>
        </w:rPr>
      </w:pPr>
      <w:r>
        <w:rPr>
          <w:lang w:bidi="ar-SA"/>
        </w:rPr>
        <w:t>Candidate double stars to video</w:t>
      </w:r>
    </w:p>
    <w:p w14:paraId="6C009B7C" w14:textId="29D53208" w:rsidR="00E158C1" w:rsidRDefault="00E158C1" w:rsidP="001A30BA">
      <w:pPr>
        <w:pStyle w:val="ListParagraph"/>
        <w:numPr>
          <w:ilvl w:val="0"/>
          <w:numId w:val="11"/>
        </w:numPr>
        <w:rPr>
          <w:lang w:bidi="ar-SA"/>
        </w:rPr>
      </w:pPr>
      <w:r>
        <w:rPr>
          <w:lang w:bidi="ar-SA"/>
        </w:rPr>
        <w:t>Mu Cyg</w:t>
      </w:r>
    </w:p>
    <w:p w14:paraId="179BFB86" w14:textId="77777777" w:rsidR="00E158C1" w:rsidRDefault="00E158C1" w:rsidP="001A30BA">
      <w:pPr>
        <w:pStyle w:val="ListParagraph"/>
        <w:numPr>
          <w:ilvl w:val="0"/>
          <w:numId w:val="11"/>
        </w:numPr>
        <w:rPr>
          <w:lang w:bidi="ar-SA"/>
        </w:rPr>
      </w:pPr>
      <w:r>
        <w:rPr>
          <w:lang w:bidi="ar-SA"/>
        </w:rPr>
        <w:t>Lam Cyg</w:t>
      </w:r>
    </w:p>
    <w:p w14:paraId="4C910834" w14:textId="77777777" w:rsidR="00E158C1" w:rsidRDefault="00E158C1" w:rsidP="001A30BA">
      <w:pPr>
        <w:pStyle w:val="ListParagraph"/>
        <w:numPr>
          <w:ilvl w:val="0"/>
          <w:numId w:val="11"/>
        </w:numPr>
        <w:rPr>
          <w:lang w:bidi="ar-SA"/>
        </w:rPr>
      </w:pPr>
      <w:r>
        <w:rPr>
          <w:lang w:bidi="ar-SA"/>
        </w:rPr>
        <w:t>Del Cyg</w:t>
      </w:r>
    </w:p>
    <w:p w14:paraId="17BA9A16" w14:textId="77777777" w:rsidR="00E158C1" w:rsidRDefault="00E158C1" w:rsidP="001A30BA">
      <w:pPr>
        <w:pStyle w:val="ListParagraph"/>
        <w:numPr>
          <w:ilvl w:val="0"/>
          <w:numId w:val="11"/>
        </w:numPr>
        <w:rPr>
          <w:lang w:bidi="ar-SA"/>
        </w:rPr>
      </w:pPr>
      <w:r>
        <w:rPr>
          <w:lang w:bidi="ar-SA"/>
        </w:rPr>
        <w:t>61 Cyg</w:t>
      </w:r>
    </w:p>
    <w:p w14:paraId="1D751E6D" w14:textId="77777777" w:rsidR="00640899" w:rsidRPr="00640899" w:rsidRDefault="00E158C1" w:rsidP="001A30BA">
      <w:pPr>
        <w:pStyle w:val="ListParagraph"/>
        <w:numPr>
          <w:ilvl w:val="0"/>
          <w:numId w:val="11"/>
        </w:numPr>
        <w:rPr>
          <w:rFonts w:ascii="Arial" w:hAnsi="Arial" w:cs="Arial"/>
          <w:i/>
          <w:iCs/>
          <w:sz w:val="28"/>
          <w:szCs w:val="28"/>
          <w:lang w:bidi="ar-SA"/>
        </w:rPr>
      </w:pPr>
      <w:r>
        <w:rPr>
          <w:lang w:bidi="ar-SA"/>
        </w:rPr>
        <w:lastRenderedPageBreak/>
        <w:t>Del Ser</w:t>
      </w:r>
    </w:p>
    <w:p w14:paraId="721EF450" w14:textId="77777777" w:rsidR="00640899" w:rsidRDefault="00640899" w:rsidP="00640899">
      <w:pPr>
        <w:rPr>
          <w:lang w:bidi="ar-SA"/>
        </w:rPr>
      </w:pPr>
    </w:p>
    <w:p w14:paraId="4F1A0030" w14:textId="77777777" w:rsidR="009D59FC" w:rsidRDefault="009D59FC">
      <w:pPr>
        <w:rPr>
          <w:rFonts w:cs="Arial"/>
          <w:b/>
          <w:bCs/>
          <w:sz w:val="26"/>
          <w:szCs w:val="26"/>
        </w:rPr>
      </w:pPr>
      <w:bookmarkStart w:id="61" w:name="_Toc86521236"/>
      <w:r>
        <w:br w:type="page"/>
      </w:r>
    </w:p>
    <w:p w14:paraId="288F9354" w14:textId="68318722" w:rsidR="00640899" w:rsidRPr="00D4326C" w:rsidRDefault="00640899" w:rsidP="00640899">
      <w:pPr>
        <w:pStyle w:val="Heading3"/>
      </w:pPr>
      <w:r>
        <w:lastRenderedPageBreak/>
        <w:t xml:space="preserve">2021-Oct-25 (Oct-26 UT): </w:t>
      </w:r>
      <w:r w:rsidRPr="002B2B28">
        <w:t xml:space="preserve"> </w:t>
      </w:r>
      <w:r>
        <w:t>PNe and other Nebulae Narrow Band Imaging</w:t>
      </w:r>
      <w:bookmarkEnd w:id="61"/>
      <w:r>
        <w:t xml:space="preserve"> </w:t>
      </w:r>
    </w:p>
    <w:p w14:paraId="2713D782" w14:textId="6C0EBEFB" w:rsidR="00640899" w:rsidRDefault="00640899" w:rsidP="00640899">
      <w:pPr>
        <w:rPr>
          <w:color w:val="808080" w:themeColor="background1" w:themeShade="80"/>
          <w:sz w:val="20"/>
        </w:rPr>
      </w:pPr>
      <w:r>
        <w:rPr>
          <w:color w:val="808080" w:themeColor="background1" w:themeShade="80"/>
          <w:sz w:val="20"/>
        </w:rPr>
        <w:t>Last Updated 10/27/2021</w:t>
      </w:r>
    </w:p>
    <w:p w14:paraId="3F3F4F79" w14:textId="6B409F93" w:rsidR="00640899" w:rsidRDefault="0044088B" w:rsidP="00640899">
      <w:r>
        <w:t>IC5146, NGC6543, NGC7635, and NGC 7662</w:t>
      </w:r>
    </w:p>
    <w:p w14:paraId="2936B7A6" w14:textId="77777777" w:rsidR="0044088B" w:rsidRDefault="0044088B" w:rsidP="00640899"/>
    <w:p w14:paraId="7AD8A61A" w14:textId="456B3CBD" w:rsidR="00640899" w:rsidRPr="0044088B" w:rsidRDefault="00640899" w:rsidP="00640899">
      <w:r w:rsidRPr="0044088B">
        <w:t xml:space="preserve">Transparency was </w:t>
      </w:r>
      <w:r w:rsidR="0044088B" w:rsidRPr="0044088B">
        <w:t>fair</w:t>
      </w:r>
      <w:r w:rsidRPr="0044088B">
        <w:t xml:space="preserve"> (</w:t>
      </w:r>
      <w:r w:rsidR="0044088B" w:rsidRPr="0044088B">
        <w:t>3</w:t>
      </w:r>
      <w:r w:rsidRPr="0044088B">
        <w:t>.0/5)</w:t>
      </w:r>
      <w:r w:rsidR="0044088B" w:rsidRPr="0044088B">
        <w:t xml:space="preserve"> with thin cirrus moving in later during the NGC7662 imaging.</w:t>
      </w:r>
      <w:r w:rsidRPr="0044088B">
        <w:t xml:space="preserve"> Seeing was fair (3.0/5).</w:t>
      </w:r>
    </w:p>
    <w:p w14:paraId="0C7B41A3" w14:textId="77777777" w:rsidR="00332443" w:rsidRDefault="00332443"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9D59FC" w14:paraId="092C6177" w14:textId="77777777" w:rsidTr="00D16F49">
        <w:trPr>
          <w:jc w:val="center"/>
        </w:trPr>
        <w:tc>
          <w:tcPr>
            <w:tcW w:w="3116" w:type="dxa"/>
            <w:shd w:val="clear" w:color="auto" w:fill="000000" w:themeFill="text1"/>
          </w:tcPr>
          <w:p w14:paraId="33860D4D" w14:textId="369DFBFB" w:rsidR="009D59FC" w:rsidRDefault="009D59FC" w:rsidP="00D16F49">
            <w:pPr>
              <w:jc w:val="center"/>
              <w:rPr>
                <w:lang w:bidi="ar-SA"/>
              </w:rPr>
            </w:pPr>
            <w:r>
              <w:rPr>
                <w:noProof/>
              </w:rPr>
              <w:drawing>
                <wp:inline distT="0" distB="0" distL="0" distR="0" wp14:anchorId="7E2E5617" wp14:editId="019B1C6C">
                  <wp:extent cx="949960" cy="949960"/>
                  <wp:effectExtent l="0" t="0" r="2540" b="254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38B910F9" w14:textId="18289A0A" w:rsidR="009D59FC" w:rsidRDefault="009D59FC" w:rsidP="00D16F49">
            <w:pPr>
              <w:jc w:val="center"/>
              <w:rPr>
                <w:lang w:bidi="ar-SA"/>
              </w:rPr>
            </w:pPr>
            <w:r>
              <w:rPr>
                <w:noProof/>
              </w:rPr>
              <w:drawing>
                <wp:inline distT="0" distB="0" distL="0" distR="0" wp14:anchorId="7CAE59CE" wp14:editId="630D815C">
                  <wp:extent cx="949960" cy="949960"/>
                  <wp:effectExtent l="0" t="0" r="2540" b="254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2ECCFDAB" w14:textId="066AFA37" w:rsidR="009D59FC" w:rsidRDefault="009D59FC" w:rsidP="00D16F49">
            <w:pPr>
              <w:jc w:val="center"/>
              <w:rPr>
                <w:noProof/>
              </w:rPr>
            </w:pPr>
            <w:r>
              <w:rPr>
                <w:noProof/>
              </w:rPr>
              <w:drawing>
                <wp:inline distT="0" distB="0" distL="0" distR="0" wp14:anchorId="4A678B3A" wp14:editId="7A7C1CD4">
                  <wp:extent cx="949960" cy="949960"/>
                  <wp:effectExtent l="0" t="0" r="2540" b="254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r>
      <w:tr w:rsidR="009D59FC" w:rsidRPr="00062FF2" w14:paraId="5E914027" w14:textId="77777777" w:rsidTr="00D16F49">
        <w:trPr>
          <w:jc w:val="center"/>
        </w:trPr>
        <w:tc>
          <w:tcPr>
            <w:tcW w:w="3116" w:type="dxa"/>
            <w:shd w:val="clear" w:color="auto" w:fill="FFFFFF" w:themeFill="background1"/>
          </w:tcPr>
          <w:p w14:paraId="06A3CBA1" w14:textId="000C824F" w:rsidR="009D59FC" w:rsidRPr="00062FF2" w:rsidRDefault="009D59FC" w:rsidP="00D16F49">
            <w:pPr>
              <w:jc w:val="center"/>
              <w:rPr>
                <w:sz w:val="18"/>
                <w:szCs w:val="18"/>
                <w:lang w:bidi="ar-SA"/>
              </w:rPr>
            </w:pPr>
            <w:r w:rsidRPr="009D59FC">
              <w:rPr>
                <w:sz w:val="18"/>
                <w:szCs w:val="18"/>
                <w:lang w:bidi="ar-SA"/>
              </w:rPr>
              <w:t>NGC6543-20211026UT-656HIA-sum580sec-RotCrop.jpg</w:t>
            </w:r>
          </w:p>
        </w:tc>
        <w:tc>
          <w:tcPr>
            <w:tcW w:w="3117" w:type="dxa"/>
            <w:shd w:val="clear" w:color="auto" w:fill="FFFFFF" w:themeFill="background1"/>
          </w:tcPr>
          <w:p w14:paraId="54C79835" w14:textId="7F016154" w:rsidR="009D59FC" w:rsidRPr="00062FF2" w:rsidRDefault="009D59FC" w:rsidP="00D16F49">
            <w:pPr>
              <w:jc w:val="center"/>
              <w:rPr>
                <w:sz w:val="18"/>
                <w:szCs w:val="18"/>
                <w:lang w:bidi="ar-SA"/>
              </w:rPr>
            </w:pPr>
            <w:r w:rsidRPr="009D59FC">
              <w:rPr>
                <w:sz w:val="18"/>
                <w:szCs w:val="18"/>
                <w:lang w:bidi="ar-SA"/>
              </w:rPr>
              <w:t>NGC6543-20211026UT-540CNT-sum560sec-RotCrop.jpg</w:t>
            </w:r>
          </w:p>
        </w:tc>
        <w:tc>
          <w:tcPr>
            <w:tcW w:w="3117" w:type="dxa"/>
            <w:shd w:val="clear" w:color="auto" w:fill="FFFFFF" w:themeFill="background1"/>
          </w:tcPr>
          <w:p w14:paraId="0827165A" w14:textId="066209E7" w:rsidR="009D59FC" w:rsidRPr="00874040" w:rsidRDefault="009D59FC" w:rsidP="00D16F49">
            <w:pPr>
              <w:jc w:val="center"/>
              <w:rPr>
                <w:sz w:val="18"/>
                <w:szCs w:val="18"/>
                <w:lang w:bidi="ar-SA"/>
              </w:rPr>
            </w:pPr>
            <w:r w:rsidRPr="009D59FC">
              <w:rPr>
                <w:sz w:val="18"/>
                <w:szCs w:val="18"/>
                <w:lang w:bidi="ar-SA"/>
              </w:rPr>
              <w:t>NGC6543-20211026UT-501OIII-sum500sec-RotCrop.jpg</w:t>
            </w:r>
          </w:p>
        </w:tc>
      </w:tr>
      <w:tr w:rsidR="009D59FC" w14:paraId="70B89D2D" w14:textId="77777777" w:rsidTr="00D16F49">
        <w:trPr>
          <w:jc w:val="center"/>
        </w:trPr>
        <w:tc>
          <w:tcPr>
            <w:tcW w:w="3116" w:type="dxa"/>
            <w:shd w:val="clear" w:color="auto" w:fill="000000" w:themeFill="text1"/>
          </w:tcPr>
          <w:p w14:paraId="0557009F" w14:textId="6E1320CD" w:rsidR="009D59FC" w:rsidRDefault="009D59FC" w:rsidP="00D16F49">
            <w:pPr>
              <w:jc w:val="center"/>
              <w:rPr>
                <w:lang w:bidi="ar-SA"/>
              </w:rPr>
            </w:pPr>
            <w:r>
              <w:rPr>
                <w:noProof/>
              </w:rPr>
              <w:drawing>
                <wp:inline distT="0" distB="0" distL="0" distR="0" wp14:anchorId="52E8EFA6" wp14:editId="1658F747">
                  <wp:extent cx="949960" cy="949960"/>
                  <wp:effectExtent l="0" t="0" r="2540" b="254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75BF8F2D" w14:textId="1846677E" w:rsidR="009D59FC" w:rsidRDefault="009D59FC" w:rsidP="00D16F49">
            <w:pPr>
              <w:jc w:val="center"/>
              <w:rPr>
                <w:lang w:bidi="ar-SA"/>
              </w:rPr>
            </w:pPr>
            <w:r>
              <w:rPr>
                <w:noProof/>
              </w:rPr>
              <w:drawing>
                <wp:inline distT="0" distB="0" distL="0" distR="0" wp14:anchorId="4516650C" wp14:editId="5262182D">
                  <wp:extent cx="949960" cy="949960"/>
                  <wp:effectExtent l="0" t="0" r="2540" b="254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50E4B31F" w14:textId="77777777" w:rsidR="009D59FC" w:rsidRDefault="009D59FC" w:rsidP="00D16F49">
            <w:pPr>
              <w:jc w:val="center"/>
              <w:rPr>
                <w:noProof/>
              </w:rPr>
            </w:pPr>
          </w:p>
        </w:tc>
      </w:tr>
      <w:tr w:rsidR="009D59FC" w:rsidRPr="00062FF2" w14:paraId="7B411139" w14:textId="77777777" w:rsidTr="00D16F49">
        <w:trPr>
          <w:jc w:val="center"/>
        </w:trPr>
        <w:tc>
          <w:tcPr>
            <w:tcW w:w="3116" w:type="dxa"/>
            <w:shd w:val="clear" w:color="auto" w:fill="FFFFFF" w:themeFill="background1"/>
          </w:tcPr>
          <w:p w14:paraId="7572BD48" w14:textId="1346117D" w:rsidR="009D59FC" w:rsidRPr="00062FF2" w:rsidRDefault="009D59FC" w:rsidP="00D16F49">
            <w:pPr>
              <w:jc w:val="center"/>
              <w:rPr>
                <w:sz w:val="18"/>
                <w:szCs w:val="18"/>
                <w:lang w:bidi="ar-SA"/>
              </w:rPr>
            </w:pPr>
            <w:r w:rsidRPr="009D59FC">
              <w:rPr>
                <w:sz w:val="18"/>
                <w:szCs w:val="18"/>
                <w:lang w:bidi="ar-SA"/>
              </w:rPr>
              <w:t>NGC6543-20211026UT-486HIB-sum514sec-RotCrop.jpg</w:t>
            </w:r>
          </w:p>
        </w:tc>
        <w:tc>
          <w:tcPr>
            <w:tcW w:w="3117" w:type="dxa"/>
            <w:shd w:val="clear" w:color="auto" w:fill="FFFFFF" w:themeFill="background1"/>
          </w:tcPr>
          <w:p w14:paraId="4DD46FC3" w14:textId="6764B9A4" w:rsidR="009D59FC" w:rsidRPr="00062FF2" w:rsidRDefault="009D59FC" w:rsidP="00D16F49">
            <w:pPr>
              <w:jc w:val="center"/>
              <w:rPr>
                <w:sz w:val="18"/>
                <w:szCs w:val="18"/>
                <w:lang w:bidi="ar-SA"/>
              </w:rPr>
            </w:pPr>
            <w:r w:rsidRPr="009D59FC">
              <w:rPr>
                <w:sz w:val="18"/>
                <w:szCs w:val="18"/>
                <w:lang w:bidi="ar-SA"/>
              </w:rPr>
              <w:t>NGC6543-20211026UT-467HeII-sum530sec-RotCrop.jpg</w:t>
            </w:r>
          </w:p>
        </w:tc>
        <w:tc>
          <w:tcPr>
            <w:tcW w:w="3117" w:type="dxa"/>
            <w:shd w:val="clear" w:color="auto" w:fill="FFFFFF" w:themeFill="background1"/>
          </w:tcPr>
          <w:p w14:paraId="69D06860" w14:textId="77777777" w:rsidR="009D59FC" w:rsidRPr="00874040" w:rsidRDefault="009D59FC" w:rsidP="00D16F49">
            <w:pPr>
              <w:jc w:val="center"/>
              <w:rPr>
                <w:sz w:val="18"/>
                <w:szCs w:val="18"/>
                <w:lang w:bidi="ar-SA"/>
              </w:rPr>
            </w:pPr>
          </w:p>
        </w:tc>
      </w:tr>
    </w:tbl>
    <w:p w14:paraId="467D1195" w14:textId="7F50FA10" w:rsidR="00332443" w:rsidRDefault="00332443" w:rsidP="00640899">
      <w:pPr>
        <w:rPr>
          <w:lang w:bidi="ar-SA"/>
        </w:rPr>
      </w:pPr>
    </w:p>
    <w:p w14:paraId="60962B6D" w14:textId="7C0CD8EC" w:rsidR="00012008" w:rsidRDefault="00012008" w:rsidP="00640899">
      <w:pPr>
        <w:rPr>
          <w:lang w:bidi="ar-SA"/>
        </w:rPr>
      </w:pPr>
    </w:p>
    <w:p w14:paraId="13EADE42" w14:textId="77777777" w:rsidR="00012008" w:rsidRDefault="00012008"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9D59FC" w14:paraId="6CC92570" w14:textId="77777777" w:rsidTr="00D16F49">
        <w:trPr>
          <w:jc w:val="center"/>
        </w:trPr>
        <w:tc>
          <w:tcPr>
            <w:tcW w:w="3116" w:type="dxa"/>
            <w:shd w:val="clear" w:color="auto" w:fill="000000" w:themeFill="text1"/>
          </w:tcPr>
          <w:p w14:paraId="54B452F3" w14:textId="592CE512" w:rsidR="009D59FC" w:rsidRDefault="009D59FC" w:rsidP="00D16F49">
            <w:pPr>
              <w:jc w:val="center"/>
              <w:rPr>
                <w:lang w:bidi="ar-SA"/>
              </w:rPr>
            </w:pPr>
            <w:r>
              <w:rPr>
                <w:noProof/>
              </w:rPr>
              <w:drawing>
                <wp:inline distT="0" distB="0" distL="0" distR="0" wp14:anchorId="3AEC0195" wp14:editId="35E6252C">
                  <wp:extent cx="1972310" cy="1972310"/>
                  <wp:effectExtent l="0" t="0" r="8890" b="889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r>
      <w:tr w:rsidR="009D59FC" w:rsidRPr="00062FF2" w14:paraId="189CDA7A" w14:textId="77777777" w:rsidTr="00D16F49">
        <w:trPr>
          <w:jc w:val="center"/>
        </w:trPr>
        <w:tc>
          <w:tcPr>
            <w:tcW w:w="3116" w:type="dxa"/>
            <w:shd w:val="clear" w:color="auto" w:fill="FFFFFF" w:themeFill="background1"/>
          </w:tcPr>
          <w:p w14:paraId="7BAE3311" w14:textId="4FF59F07" w:rsidR="009D59FC" w:rsidRPr="00062FF2" w:rsidRDefault="009D59FC" w:rsidP="00D16F49">
            <w:pPr>
              <w:jc w:val="center"/>
              <w:rPr>
                <w:sz w:val="18"/>
                <w:szCs w:val="18"/>
                <w:lang w:bidi="ar-SA"/>
              </w:rPr>
            </w:pPr>
            <w:r w:rsidRPr="009D59FC">
              <w:rPr>
                <w:sz w:val="18"/>
                <w:szCs w:val="18"/>
                <w:lang w:bidi="ar-SA"/>
              </w:rPr>
              <w:t>IC5146-20211026UT-656HIA-sum270sec-RotCrop.jpg</w:t>
            </w:r>
          </w:p>
        </w:tc>
      </w:tr>
    </w:tbl>
    <w:p w14:paraId="032467CD" w14:textId="6BC953F7" w:rsidR="009D59FC" w:rsidRDefault="009D59FC"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9D59FC" w14:paraId="4E094080" w14:textId="77777777" w:rsidTr="00D16F49">
        <w:trPr>
          <w:jc w:val="center"/>
        </w:trPr>
        <w:tc>
          <w:tcPr>
            <w:tcW w:w="3116" w:type="dxa"/>
            <w:shd w:val="clear" w:color="auto" w:fill="000000" w:themeFill="text1"/>
          </w:tcPr>
          <w:p w14:paraId="1D1F72E4" w14:textId="6C6FC0F2" w:rsidR="009D59FC" w:rsidRDefault="009D59FC" w:rsidP="00D16F49">
            <w:pPr>
              <w:jc w:val="center"/>
              <w:rPr>
                <w:lang w:bidi="ar-SA"/>
              </w:rPr>
            </w:pPr>
            <w:r>
              <w:rPr>
                <w:noProof/>
              </w:rPr>
              <w:lastRenderedPageBreak/>
              <w:drawing>
                <wp:inline distT="0" distB="0" distL="0" distR="0" wp14:anchorId="1D77FED2" wp14:editId="33CD778A">
                  <wp:extent cx="1972310" cy="2759075"/>
                  <wp:effectExtent l="0" t="0" r="8890" b="3175"/>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72310" cy="2759075"/>
                          </a:xfrm>
                          <a:prstGeom prst="rect">
                            <a:avLst/>
                          </a:prstGeom>
                          <a:noFill/>
                          <a:ln>
                            <a:noFill/>
                          </a:ln>
                        </pic:spPr>
                      </pic:pic>
                    </a:graphicData>
                  </a:graphic>
                </wp:inline>
              </w:drawing>
            </w:r>
          </w:p>
        </w:tc>
        <w:tc>
          <w:tcPr>
            <w:tcW w:w="3117" w:type="dxa"/>
            <w:shd w:val="clear" w:color="auto" w:fill="000000" w:themeFill="text1"/>
            <w:vAlign w:val="center"/>
          </w:tcPr>
          <w:p w14:paraId="5A87587D" w14:textId="0F62045C" w:rsidR="009D59FC" w:rsidRDefault="009D59FC" w:rsidP="00D16F49">
            <w:pPr>
              <w:jc w:val="center"/>
              <w:rPr>
                <w:lang w:bidi="ar-SA"/>
              </w:rPr>
            </w:pPr>
            <w:r>
              <w:rPr>
                <w:noProof/>
              </w:rPr>
              <w:drawing>
                <wp:inline distT="0" distB="0" distL="0" distR="0" wp14:anchorId="0757C0AB" wp14:editId="676456C7">
                  <wp:extent cx="1972945" cy="2760345"/>
                  <wp:effectExtent l="0" t="0" r="8255" b="1905"/>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r>
      <w:tr w:rsidR="009D59FC" w:rsidRPr="00062FF2" w14:paraId="7FD09939" w14:textId="77777777" w:rsidTr="00D16F49">
        <w:trPr>
          <w:jc w:val="center"/>
        </w:trPr>
        <w:tc>
          <w:tcPr>
            <w:tcW w:w="3116" w:type="dxa"/>
            <w:shd w:val="clear" w:color="auto" w:fill="FFFFFF" w:themeFill="background1"/>
          </w:tcPr>
          <w:p w14:paraId="53FC40EC" w14:textId="45B2DE81" w:rsidR="009D59FC" w:rsidRPr="00062FF2" w:rsidRDefault="009D59FC" w:rsidP="00D16F49">
            <w:pPr>
              <w:jc w:val="center"/>
              <w:rPr>
                <w:sz w:val="18"/>
                <w:szCs w:val="18"/>
                <w:lang w:bidi="ar-SA"/>
              </w:rPr>
            </w:pPr>
            <w:r w:rsidRPr="009D59FC">
              <w:rPr>
                <w:sz w:val="18"/>
                <w:szCs w:val="18"/>
                <w:lang w:bidi="ar-SA"/>
              </w:rPr>
              <w:t>NGC7635-20211026UT-656HIA-sum250sec-RotCrop-Log.jpg</w:t>
            </w:r>
          </w:p>
        </w:tc>
        <w:tc>
          <w:tcPr>
            <w:tcW w:w="3117" w:type="dxa"/>
            <w:shd w:val="clear" w:color="auto" w:fill="FFFFFF" w:themeFill="background1"/>
          </w:tcPr>
          <w:p w14:paraId="0F537015" w14:textId="299E959B" w:rsidR="009D59FC" w:rsidRPr="00062FF2" w:rsidRDefault="009D59FC" w:rsidP="00D16F49">
            <w:pPr>
              <w:jc w:val="center"/>
              <w:rPr>
                <w:sz w:val="18"/>
                <w:szCs w:val="18"/>
                <w:lang w:bidi="ar-SA"/>
              </w:rPr>
            </w:pPr>
            <w:r w:rsidRPr="009D59FC">
              <w:rPr>
                <w:sz w:val="18"/>
                <w:szCs w:val="18"/>
                <w:lang w:bidi="ar-SA"/>
              </w:rPr>
              <w:t>NGC7635-20211026UT-501OIII-sum270sec-RotCrop-Log.jpg</w:t>
            </w:r>
          </w:p>
        </w:tc>
      </w:tr>
      <w:tr w:rsidR="009D59FC" w14:paraId="2B6521A9" w14:textId="77777777" w:rsidTr="00D16F49">
        <w:trPr>
          <w:jc w:val="center"/>
        </w:trPr>
        <w:tc>
          <w:tcPr>
            <w:tcW w:w="3116" w:type="dxa"/>
            <w:shd w:val="clear" w:color="auto" w:fill="000000" w:themeFill="text1"/>
          </w:tcPr>
          <w:p w14:paraId="00931533" w14:textId="7193B3A7" w:rsidR="009D59FC" w:rsidRDefault="009D59FC" w:rsidP="00D16F49">
            <w:pPr>
              <w:jc w:val="center"/>
              <w:rPr>
                <w:lang w:bidi="ar-SA"/>
              </w:rPr>
            </w:pPr>
            <w:r>
              <w:rPr>
                <w:noProof/>
              </w:rPr>
              <w:drawing>
                <wp:inline distT="0" distB="0" distL="0" distR="0" wp14:anchorId="4A6006FA" wp14:editId="60F881A8">
                  <wp:extent cx="1972945" cy="2760345"/>
                  <wp:effectExtent l="0" t="0" r="8255" b="190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c>
          <w:tcPr>
            <w:tcW w:w="3117" w:type="dxa"/>
            <w:shd w:val="clear" w:color="auto" w:fill="000000" w:themeFill="text1"/>
            <w:vAlign w:val="center"/>
          </w:tcPr>
          <w:p w14:paraId="25A0F1D0" w14:textId="4EE36E17" w:rsidR="009D59FC" w:rsidRDefault="009D59FC" w:rsidP="00D16F49">
            <w:pPr>
              <w:jc w:val="center"/>
              <w:rPr>
                <w:lang w:bidi="ar-SA"/>
              </w:rPr>
            </w:pPr>
            <w:r>
              <w:rPr>
                <w:noProof/>
              </w:rPr>
              <w:drawing>
                <wp:inline distT="0" distB="0" distL="0" distR="0" wp14:anchorId="5DA2A8D6" wp14:editId="30E4A6E5">
                  <wp:extent cx="1972945" cy="2760345"/>
                  <wp:effectExtent l="0" t="0" r="8255" b="190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r>
      <w:tr w:rsidR="009D59FC" w:rsidRPr="00062FF2" w14:paraId="1E0BADBE" w14:textId="77777777" w:rsidTr="00D16F49">
        <w:trPr>
          <w:jc w:val="center"/>
        </w:trPr>
        <w:tc>
          <w:tcPr>
            <w:tcW w:w="3116" w:type="dxa"/>
            <w:shd w:val="clear" w:color="auto" w:fill="FFFFFF" w:themeFill="background1"/>
          </w:tcPr>
          <w:p w14:paraId="61C9094D" w14:textId="7A39B293" w:rsidR="009D59FC" w:rsidRPr="00062FF2" w:rsidRDefault="009D59FC" w:rsidP="00D16F49">
            <w:pPr>
              <w:jc w:val="center"/>
              <w:rPr>
                <w:sz w:val="18"/>
                <w:szCs w:val="18"/>
                <w:lang w:bidi="ar-SA"/>
              </w:rPr>
            </w:pPr>
            <w:r w:rsidRPr="009D59FC">
              <w:rPr>
                <w:sz w:val="18"/>
                <w:szCs w:val="18"/>
                <w:lang w:bidi="ar-SA"/>
              </w:rPr>
              <w:t>NGC7635-20211026UT-467HeII-sum240sec-RotCrop-Log.jpg</w:t>
            </w:r>
          </w:p>
        </w:tc>
        <w:tc>
          <w:tcPr>
            <w:tcW w:w="3117" w:type="dxa"/>
            <w:shd w:val="clear" w:color="auto" w:fill="FFFFFF" w:themeFill="background1"/>
          </w:tcPr>
          <w:p w14:paraId="7876BA4E" w14:textId="2B01825B" w:rsidR="009D59FC" w:rsidRPr="00062FF2" w:rsidRDefault="009D59FC" w:rsidP="00D16F49">
            <w:pPr>
              <w:jc w:val="center"/>
              <w:rPr>
                <w:sz w:val="18"/>
                <w:szCs w:val="18"/>
                <w:lang w:bidi="ar-SA"/>
              </w:rPr>
            </w:pPr>
            <w:r w:rsidRPr="009D59FC">
              <w:rPr>
                <w:sz w:val="18"/>
                <w:szCs w:val="18"/>
                <w:lang w:bidi="ar-SA"/>
              </w:rPr>
              <w:t>NGC7635-20211026UT-XXX-R656G467B501.jpg</w:t>
            </w:r>
          </w:p>
        </w:tc>
      </w:tr>
    </w:tbl>
    <w:p w14:paraId="25A70A91" w14:textId="77777777" w:rsidR="009D59FC" w:rsidRDefault="009D59FC" w:rsidP="00640899">
      <w:pPr>
        <w:rPr>
          <w:lang w:bidi="ar-SA"/>
        </w:rPr>
      </w:pPr>
    </w:p>
    <w:p w14:paraId="6B80995E" w14:textId="4C88AA6C" w:rsidR="009D59FC" w:rsidRDefault="009D59FC"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012008" w14:paraId="59416FE8" w14:textId="77777777" w:rsidTr="00D16F49">
        <w:trPr>
          <w:jc w:val="center"/>
        </w:trPr>
        <w:tc>
          <w:tcPr>
            <w:tcW w:w="3116" w:type="dxa"/>
            <w:shd w:val="clear" w:color="auto" w:fill="000000" w:themeFill="text1"/>
          </w:tcPr>
          <w:p w14:paraId="341FD4A6" w14:textId="674585D9" w:rsidR="00012008" w:rsidRDefault="00012008" w:rsidP="00D16F49">
            <w:pPr>
              <w:jc w:val="center"/>
              <w:rPr>
                <w:lang w:bidi="ar-SA"/>
              </w:rPr>
            </w:pPr>
            <w:r>
              <w:rPr>
                <w:noProof/>
              </w:rPr>
              <w:drawing>
                <wp:inline distT="0" distB="0" distL="0" distR="0" wp14:anchorId="4F73B502" wp14:editId="3EF5658C">
                  <wp:extent cx="949960" cy="949960"/>
                  <wp:effectExtent l="0" t="0" r="2540" b="254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442DBD78" w14:textId="6C749F84" w:rsidR="00012008" w:rsidRDefault="00012008" w:rsidP="00D16F49">
            <w:pPr>
              <w:jc w:val="center"/>
              <w:rPr>
                <w:lang w:bidi="ar-SA"/>
              </w:rPr>
            </w:pPr>
            <w:r>
              <w:rPr>
                <w:noProof/>
              </w:rPr>
              <w:drawing>
                <wp:inline distT="0" distB="0" distL="0" distR="0" wp14:anchorId="05303E30" wp14:editId="218E558C">
                  <wp:extent cx="949960" cy="949960"/>
                  <wp:effectExtent l="0" t="0" r="2540" b="254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29CA8447" w14:textId="737EEEA7" w:rsidR="00012008" w:rsidRDefault="00012008" w:rsidP="00D16F49">
            <w:pPr>
              <w:jc w:val="center"/>
              <w:rPr>
                <w:noProof/>
              </w:rPr>
            </w:pPr>
            <w:r>
              <w:rPr>
                <w:noProof/>
              </w:rPr>
              <w:drawing>
                <wp:inline distT="0" distB="0" distL="0" distR="0" wp14:anchorId="058A19BA" wp14:editId="386E1DED">
                  <wp:extent cx="949960" cy="949960"/>
                  <wp:effectExtent l="0" t="0" r="2540" b="254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r>
      <w:tr w:rsidR="00012008" w:rsidRPr="00062FF2" w14:paraId="7046E877" w14:textId="77777777" w:rsidTr="00D16F49">
        <w:trPr>
          <w:jc w:val="center"/>
        </w:trPr>
        <w:tc>
          <w:tcPr>
            <w:tcW w:w="3116" w:type="dxa"/>
            <w:shd w:val="clear" w:color="auto" w:fill="FFFFFF" w:themeFill="background1"/>
          </w:tcPr>
          <w:p w14:paraId="3E6F0880" w14:textId="4E060971" w:rsidR="00012008" w:rsidRPr="00062FF2" w:rsidRDefault="00012008" w:rsidP="00D16F49">
            <w:pPr>
              <w:jc w:val="center"/>
              <w:rPr>
                <w:sz w:val="18"/>
                <w:szCs w:val="18"/>
                <w:lang w:bidi="ar-SA"/>
              </w:rPr>
            </w:pPr>
            <w:r w:rsidRPr="00012008">
              <w:rPr>
                <w:sz w:val="18"/>
                <w:szCs w:val="18"/>
                <w:lang w:bidi="ar-SA"/>
              </w:rPr>
              <w:t>NGC7662-20211026UT-656HIA-sum260sec-RotCrop-Log.jpg</w:t>
            </w:r>
          </w:p>
        </w:tc>
        <w:tc>
          <w:tcPr>
            <w:tcW w:w="3117" w:type="dxa"/>
            <w:shd w:val="clear" w:color="auto" w:fill="FFFFFF" w:themeFill="background1"/>
          </w:tcPr>
          <w:p w14:paraId="44A5DB95" w14:textId="2B2B7965" w:rsidR="00012008" w:rsidRPr="00062FF2" w:rsidRDefault="00012008" w:rsidP="00D16F49">
            <w:pPr>
              <w:jc w:val="center"/>
              <w:rPr>
                <w:sz w:val="18"/>
                <w:szCs w:val="18"/>
                <w:lang w:bidi="ar-SA"/>
              </w:rPr>
            </w:pPr>
            <w:r w:rsidRPr="00012008">
              <w:rPr>
                <w:sz w:val="18"/>
                <w:szCs w:val="18"/>
                <w:lang w:bidi="ar-SA"/>
              </w:rPr>
              <w:t>NGC7662-20211026UT-540CNT-sum240sec-RotCrop-Log.jpg</w:t>
            </w:r>
          </w:p>
        </w:tc>
        <w:tc>
          <w:tcPr>
            <w:tcW w:w="3117" w:type="dxa"/>
            <w:shd w:val="clear" w:color="auto" w:fill="FFFFFF" w:themeFill="background1"/>
          </w:tcPr>
          <w:p w14:paraId="29E5CF1A" w14:textId="68D67988" w:rsidR="00012008" w:rsidRPr="00874040" w:rsidRDefault="00012008" w:rsidP="00D16F49">
            <w:pPr>
              <w:jc w:val="center"/>
              <w:rPr>
                <w:sz w:val="18"/>
                <w:szCs w:val="18"/>
                <w:lang w:bidi="ar-SA"/>
              </w:rPr>
            </w:pPr>
            <w:r w:rsidRPr="00012008">
              <w:rPr>
                <w:sz w:val="18"/>
                <w:szCs w:val="18"/>
                <w:lang w:bidi="ar-SA"/>
              </w:rPr>
              <w:t>NGC7662-20211026UT-501OIII-sum260sec-RotCrop-Log.jpg</w:t>
            </w:r>
          </w:p>
        </w:tc>
      </w:tr>
      <w:tr w:rsidR="00012008" w14:paraId="25568FB8" w14:textId="77777777" w:rsidTr="00D16F49">
        <w:trPr>
          <w:jc w:val="center"/>
        </w:trPr>
        <w:tc>
          <w:tcPr>
            <w:tcW w:w="3116" w:type="dxa"/>
            <w:shd w:val="clear" w:color="auto" w:fill="000000" w:themeFill="text1"/>
          </w:tcPr>
          <w:p w14:paraId="6B511D21" w14:textId="5C6BFBE0" w:rsidR="00012008" w:rsidRDefault="00012008" w:rsidP="00D16F49">
            <w:pPr>
              <w:jc w:val="center"/>
              <w:rPr>
                <w:lang w:bidi="ar-SA"/>
              </w:rPr>
            </w:pPr>
            <w:r>
              <w:rPr>
                <w:noProof/>
              </w:rPr>
              <w:lastRenderedPageBreak/>
              <w:drawing>
                <wp:inline distT="0" distB="0" distL="0" distR="0" wp14:anchorId="350289C1" wp14:editId="1D1C2960">
                  <wp:extent cx="949960" cy="949960"/>
                  <wp:effectExtent l="0" t="0" r="2540" b="254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21D77D97" w14:textId="7F7E4EE8" w:rsidR="00012008" w:rsidRDefault="00012008" w:rsidP="00D16F49">
            <w:pPr>
              <w:jc w:val="center"/>
              <w:rPr>
                <w:lang w:bidi="ar-SA"/>
              </w:rPr>
            </w:pPr>
            <w:r>
              <w:rPr>
                <w:noProof/>
              </w:rPr>
              <w:drawing>
                <wp:inline distT="0" distB="0" distL="0" distR="0" wp14:anchorId="107D313A" wp14:editId="0B7AC258">
                  <wp:extent cx="949960" cy="949960"/>
                  <wp:effectExtent l="0" t="0" r="2540" b="254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62F9D468" w14:textId="77777777" w:rsidR="00012008" w:rsidRDefault="00012008" w:rsidP="00D16F49">
            <w:pPr>
              <w:jc w:val="center"/>
              <w:rPr>
                <w:noProof/>
              </w:rPr>
            </w:pPr>
          </w:p>
        </w:tc>
      </w:tr>
      <w:tr w:rsidR="00012008" w:rsidRPr="00062FF2" w14:paraId="456927E1" w14:textId="77777777" w:rsidTr="00D16F49">
        <w:trPr>
          <w:jc w:val="center"/>
        </w:trPr>
        <w:tc>
          <w:tcPr>
            <w:tcW w:w="3116" w:type="dxa"/>
            <w:shd w:val="clear" w:color="auto" w:fill="FFFFFF" w:themeFill="background1"/>
          </w:tcPr>
          <w:p w14:paraId="04D45BF1" w14:textId="3D439CD5" w:rsidR="00012008" w:rsidRPr="00062FF2" w:rsidRDefault="00012008" w:rsidP="00D16F49">
            <w:pPr>
              <w:jc w:val="center"/>
              <w:rPr>
                <w:sz w:val="18"/>
                <w:szCs w:val="18"/>
                <w:lang w:bidi="ar-SA"/>
              </w:rPr>
            </w:pPr>
            <w:r w:rsidRPr="00012008">
              <w:rPr>
                <w:sz w:val="18"/>
                <w:szCs w:val="18"/>
                <w:lang w:bidi="ar-SA"/>
              </w:rPr>
              <w:t>NGC7662-20211026UT-486HIB-sum270sec-RotCrop-Log.jpg</w:t>
            </w:r>
          </w:p>
        </w:tc>
        <w:tc>
          <w:tcPr>
            <w:tcW w:w="3117" w:type="dxa"/>
            <w:shd w:val="clear" w:color="auto" w:fill="FFFFFF" w:themeFill="background1"/>
          </w:tcPr>
          <w:p w14:paraId="61D7D4B6" w14:textId="1F74412F" w:rsidR="00012008" w:rsidRPr="00062FF2" w:rsidRDefault="00012008" w:rsidP="00D16F49">
            <w:pPr>
              <w:jc w:val="center"/>
              <w:rPr>
                <w:sz w:val="18"/>
                <w:szCs w:val="18"/>
                <w:lang w:bidi="ar-SA"/>
              </w:rPr>
            </w:pPr>
            <w:r w:rsidRPr="00012008">
              <w:rPr>
                <w:sz w:val="18"/>
                <w:szCs w:val="18"/>
                <w:lang w:bidi="ar-SA"/>
              </w:rPr>
              <w:t>NGC7662-20211026UT-467HeII-sum300sec-RotCrop-Log.jpg</w:t>
            </w:r>
          </w:p>
        </w:tc>
        <w:tc>
          <w:tcPr>
            <w:tcW w:w="3117" w:type="dxa"/>
            <w:shd w:val="clear" w:color="auto" w:fill="FFFFFF" w:themeFill="background1"/>
          </w:tcPr>
          <w:p w14:paraId="300831BF" w14:textId="77777777" w:rsidR="00012008" w:rsidRPr="00874040" w:rsidRDefault="00012008" w:rsidP="00D16F49">
            <w:pPr>
              <w:jc w:val="center"/>
              <w:rPr>
                <w:sz w:val="18"/>
                <w:szCs w:val="18"/>
                <w:lang w:bidi="ar-SA"/>
              </w:rPr>
            </w:pPr>
          </w:p>
        </w:tc>
      </w:tr>
    </w:tbl>
    <w:p w14:paraId="31FEBCEA" w14:textId="14A22205" w:rsidR="00012008" w:rsidRDefault="00012008" w:rsidP="00640899">
      <w:pPr>
        <w:rPr>
          <w:lang w:bidi="ar-SA"/>
        </w:rPr>
      </w:pPr>
    </w:p>
    <w:p w14:paraId="2AFFD875" w14:textId="77777777" w:rsidR="00012008" w:rsidRDefault="00012008" w:rsidP="00640899">
      <w:pPr>
        <w:rPr>
          <w:lang w:bidi="ar-SA"/>
        </w:rPr>
      </w:pPr>
    </w:p>
    <w:p w14:paraId="221375BC" w14:textId="0A3EE716" w:rsidR="00332443" w:rsidRPr="00D47046" w:rsidRDefault="00332443" w:rsidP="00640899">
      <w:pPr>
        <w:rPr>
          <w:b/>
          <w:bCs/>
          <w:lang w:bidi="ar-SA"/>
        </w:rPr>
      </w:pPr>
      <w:r w:rsidRPr="00D47046">
        <w:rPr>
          <w:b/>
          <w:bCs/>
          <w:lang w:bidi="ar-SA"/>
        </w:rPr>
        <w:t>M27 all blues</w:t>
      </w:r>
      <w:r w:rsidR="00A97746" w:rsidRPr="00D47046">
        <w:rPr>
          <w:b/>
          <w:bCs/>
          <w:lang w:bidi="ar-SA"/>
        </w:rPr>
        <w:t xml:space="preserve"> guide star avail HIP 98440</w:t>
      </w:r>
    </w:p>
    <w:p w14:paraId="05C5CF8F" w14:textId="77777777" w:rsidR="00332443" w:rsidRPr="00D47046" w:rsidRDefault="00332443" w:rsidP="00640899">
      <w:pPr>
        <w:rPr>
          <w:b/>
          <w:bCs/>
          <w:lang w:bidi="ar-SA"/>
        </w:rPr>
      </w:pPr>
      <w:r w:rsidRPr="00D47046">
        <w:rPr>
          <w:b/>
          <w:bCs/>
          <w:lang w:bidi="ar-SA"/>
        </w:rPr>
        <w:t>7009 all blues</w:t>
      </w:r>
    </w:p>
    <w:p w14:paraId="1BECA904" w14:textId="164FE18E" w:rsidR="00332443" w:rsidRDefault="00332443" w:rsidP="00640899">
      <w:pPr>
        <w:rPr>
          <w:lang w:bidi="ar-SA"/>
        </w:rPr>
      </w:pPr>
      <w:r>
        <w:rPr>
          <w:lang w:bidi="ar-SA"/>
        </w:rPr>
        <w:t>6826 all blues, but need good focus on HIB and HeII</w:t>
      </w:r>
    </w:p>
    <w:p w14:paraId="118CC6E7" w14:textId="21FB9B29" w:rsidR="00332443" w:rsidRDefault="00332443" w:rsidP="00640899">
      <w:pPr>
        <w:rPr>
          <w:lang w:bidi="ar-SA"/>
        </w:rPr>
      </w:pPr>
      <w:r>
        <w:rPr>
          <w:lang w:bidi="ar-SA"/>
        </w:rPr>
        <w:t>7662 more blues</w:t>
      </w:r>
    </w:p>
    <w:p w14:paraId="6F7919E7" w14:textId="56798CB4" w:rsidR="00332443" w:rsidRDefault="00D47046" w:rsidP="00640899">
      <w:pPr>
        <w:rPr>
          <w:lang w:bidi="ar-SA"/>
        </w:rPr>
      </w:pPr>
      <w:r>
        <w:rPr>
          <w:lang w:bidi="ar-SA"/>
        </w:rPr>
        <w:t>IC5146 more HIA</w:t>
      </w:r>
    </w:p>
    <w:p w14:paraId="1017BA8C" w14:textId="7190B99D" w:rsidR="00D47046" w:rsidRDefault="00D47046" w:rsidP="00640899">
      <w:pPr>
        <w:rPr>
          <w:lang w:bidi="ar-SA"/>
        </w:rPr>
      </w:pPr>
      <w:r>
        <w:rPr>
          <w:lang w:bidi="ar-SA"/>
        </w:rPr>
        <w:t>7635 more OIII &amp; HIA</w:t>
      </w:r>
    </w:p>
    <w:p w14:paraId="50A11A1E" w14:textId="77777777" w:rsidR="00216192" w:rsidRDefault="00216192" w:rsidP="00640899">
      <w:pPr>
        <w:rPr>
          <w:lang w:bidi="ar-SA"/>
        </w:rPr>
      </w:pPr>
    </w:p>
    <w:p w14:paraId="612534A0" w14:textId="77777777" w:rsidR="00216192" w:rsidRDefault="00216192">
      <w:pPr>
        <w:rPr>
          <w:rFonts w:cs="Arial"/>
          <w:b/>
          <w:bCs/>
          <w:sz w:val="26"/>
          <w:szCs w:val="26"/>
        </w:rPr>
      </w:pPr>
      <w:r>
        <w:br w:type="page"/>
      </w:r>
    </w:p>
    <w:p w14:paraId="4F73C2A5" w14:textId="2793836A" w:rsidR="00216192" w:rsidRPr="00D4326C" w:rsidRDefault="00216192" w:rsidP="00216192">
      <w:pPr>
        <w:pStyle w:val="Heading3"/>
      </w:pPr>
      <w:bookmarkStart w:id="62" w:name="_Toc86521237"/>
      <w:r>
        <w:lastRenderedPageBreak/>
        <w:t xml:space="preserve">2021-Oct-27 (Oct-28 UT): </w:t>
      </w:r>
      <w:r w:rsidRPr="002B2B28">
        <w:t xml:space="preserve"> </w:t>
      </w:r>
      <w:r>
        <w:t>PNe and other Nebulae Narrow Band Imaging</w:t>
      </w:r>
      <w:bookmarkEnd w:id="62"/>
      <w:r>
        <w:t xml:space="preserve"> </w:t>
      </w:r>
    </w:p>
    <w:p w14:paraId="26FF144D" w14:textId="7BD4883E" w:rsidR="00216192" w:rsidRDefault="00216192" w:rsidP="00216192">
      <w:pPr>
        <w:rPr>
          <w:color w:val="808080" w:themeColor="background1" w:themeShade="80"/>
          <w:sz w:val="20"/>
        </w:rPr>
      </w:pPr>
      <w:r>
        <w:rPr>
          <w:color w:val="808080" w:themeColor="background1" w:themeShade="80"/>
          <w:sz w:val="20"/>
        </w:rPr>
        <w:t>Last Updated 10/</w:t>
      </w:r>
      <w:r w:rsidR="006223E5">
        <w:rPr>
          <w:color w:val="808080" w:themeColor="background1" w:themeShade="80"/>
          <w:sz w:val="20"/>
        </w:rPr>
        <w:t>30</w:t>
      </w:r>
      <w:r>
        <w:rPr>
          <w:color w:val="808080" w:themeColor="background1" w:themeShade="80"/>
          <w:sz w:val="20"/>
        </w:rPr>
        <w:t>/2021</w:t>
      </w:r>
    </w:p>
    <w:p w14:paraId="6B690364" w14:textId="77777777" w:rsidR="00216192" w:rsidRDefault="00216192" w:rsidP="00216192"/>
    <w:p w14:paraId="36B40226" w14:textId="1826E7B3" w:rsidR="00216192" w:rsidRPr="0044088B" w:rsidRDefault="00216192" w:rsidP="00216192">
      <w:r w:rsidRPr="0044088B">
        <w:t xml:space="preserve">Transparency was </w:t>
      </w:r>
      <w:r>
        <w:t>good</w:t>
      </w:r>
      <w:r w:rsidRPr="0044088B">
        <w:t xml:space="preserve"> (</w:t>
      </w:r>
      <w:r>
        <w:t>4</w:t>
      </w:r>
      <w:r w:rsidRPr="0044088B">
        <w:t>.0/5). Seeing was fair (3.0/5).</w:t>
      </w:r>
    </w:p>
    <w:p w14:paraId="07C75694" w14:textId="4DB6246A" w:rsidR="0026465F" w:rsidRDefault="0026465F"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292BE2" w14:paraId="09638C9A" w14:textId="77777777" w:rsidTr="00D16F49">
        <w:trPr>
          <w:jc w:val="center"/>
        </w:trPr>
        <w:tc>
          <w:tcPr>
            <w:tcW w:w="3116" w:type="dxa"/>
            <w:shd w:val="clear" w:color="auto" w:fill="000000" w:themeFill="text1"/>
          </w:tcPr>
          <w:p w14:paraId="13A0BA22" w14:textId="5D1C7A4F" w:rsidR="00292BE2" w:rsidRDefault="00292BE2" w:rsidP="00D16F49">
            <w:pPr>
              <w:jc w:val="center"/>
              <w:rPr>
                <w:lang w:bidi="ar-SA"/>
              </w:rPr>
            </w:pPr>
            <w:r>
              <w:rPr>
                <w:noProof/>
              </w:rPr>
              <w:drawing>
                <wp:inline distT="0" distB="0" distL="0" distR="0" wp14:anchorId="65672A3B" wp14:editId="450E9FFD">
                  <wp:extent cx="1972310" cy="1972310"/>
                  <wp:effectExtent l="0" t="0" r="8890" b="889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18116480" w14:textId="5DAE1066" w:rsidR="00292BE2" w:rsidRDefault="00292BE2" w:rsidP="00D16F49">
            <w:pPr>
              <w:jc w:val="center"/>
              <w:rPr>
                <w:lang w:bidi="ar-SA"/>
              </w:rPr>
            </w:pPr>
            <w:r>
              <w:rPr>
                <w:noProof/>
              </w:rPr>
              <w:drawing>
                <wp:inline distT="0" distB="0" distL="0" distR="0" wp14:anchorId="6EC78981" wp14:editId="2FFB7B18">
                  <wp:extent cx="1972945" cy="1972945"/>
                  <wp:effectExtent l="0" t="0" r="8255" b="825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6E49342D" w14:textId="5518E0EB" w:rsidR="00292BE2" w:rsidRDefault="00292BE2" w:rsidP="00D16F49">
            <w:pPr>
              <w:jc w:val="center"/>
              <w:rPr>
                <w:noProof/>
              </w:rPr>
            </w:pPr>
            <w:r>
              <w:rPr>
                <w:noProof/>
              </w:rPr>
              <w:drawing>
                <wp:inline distT="0" distB="0" distL="0" distR="0" wp14:anchorId="2FD8B6A2" wp14:editId="50F15363">
                  <wp:extent cx="1972945" cy="1972945"/>
                  <wp:effectExtent l="0" t="0" r="8255" b="825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292BE2" w:rsidRPr="00062FF2" w14:paraId="21B4E01A" w14:textId="77777777" w:rsidTr="00D16F49">
        <w:trPr>
          <w:jc w:val="center"/>
        </w:trPr>
        <w:tc>
          <w:tcPr>
            <w:tcW w:w="3116" w:type="dxa"/>
            <w:shd w:val="clear" w:color="auto" w:fill="FFFFFF" w:themeFill="background1"/>
          </w:tcPr>
          <w:p w14:paraId="4B1592F0" w14:textId="0A89EA33" w:rsidR="00292BE2" w:rsidRPr="00062FF2" w:rsidRDefault="00292BE2" w:rsidP="00D16F49">
            <w:pPr>
              <w:jc w:val="center"/>
              <w:rPr>
                <w:sz w:val="18"/>
                <w:szCs w:val="18"/>
                <w:lang w:bidi="ar-SA"/>
              </w:rPr>
            </w:pPr>
            <w:r w:rsidRPr="00292BE2">
              <w:rPr>
                <w:sz w:val="18"/>
                <w:szCs w:val="18"/>
                <w:lang w:bidi="ar-SA"/>
              </w:rPr>
              <w:t>M27-20211028UT-656HIA-sum720sec-RotCrop.jpg</w:t>
            </w:r>
          </w:p>
        </w:tc>
        <w:tc>
          <w:tcPr>
            <w:tcW w:w="3117" w:type="dxa"/>
            <w:shd w:val="clear" w:color="auto" w:fill="FFFFFF" w:themeFill="background1"/>
          </w:tcPr>
          <w:p w14:paraId="15B2D45C" w14:textId="1E7D95F2" w:rsidR="00292BE2" w:rsidRPr="00062FF2" w:rsidRDefault="00292BE2" w:rsidP="00D16F49">
            <w:pPr>
              <w:jc w:val="center"/>
              <w:rPr>
                <w:sz w:val="18"/>
                <w:szCs w:val="18"/>
                <w:lang w:bidi="ar-SA"/>
              </w:rPr>
            </w:pPr>
            <w:r w:rsidRPr="00292BE2">
              <w:rPr>
                <w:sz w:val="18"/>
                <w:szCs w:val="18"/>
                <w:lang w:bidi="ar-SA"/>
              </w:rPr>
              <w:t>M27-20211028UT-540CNT-sum600sec-RotCrop.jpg</w:t>
            </w:r>
          </w:p>
        </w:tc>
        <w:tc>
          <w:tcPr>
            <w:tcW w:w="3117" w:type="dxa"/>
            <w:shd w:val="clear" w:color="auto" w:fill="FFFFFF" w:themeFill="background1"/>
          </w:tcPr>
          <w:p w14:paraId="088998BB" w14:textId="279A21C5" w:rsidR="00292BE2" w:rsidRPr="00874040" w:rsidRDefault="00292BE2" w:rsidP="00D16F49">
            <w:pPr>
              <w:jc w:val="center"/>
              <w:rPr>
                <w:sz w:val="18"/>
                <w:szCs w:val="18"/>
                <w:lang w:bidi="ar-SA"/>
              </w:rPr>
            </w:pPr>
            <w:r w:rsidRPr="00292BE2">
              <w:rPr>
                <w:sz w:val="18"/>
                <w:szCs w:val="18"/>
                <w:lang w:bidi="ar-SA"/>
              </w:rPr>
              <w:t>M27-20211028UT-501OIII-sum180sec-RotCrop.jpg</w:t>
            </w:r>
          </w:p>
        </w:tc>
      </w:tr>
      <w:tr w:rsidR="00292BE2" w14:paraId="30AC4E2F" w14:textId="77777777" w:rsidTr="00D16F49">
        <w:trPr>
          <w:jc w:val="center"/>
        </w:trPr>
        <w:tc>
          <w:tcPr>
            <w:tcW w:w="3116" w:type="dxa"/>
            <w:shd w:val="clear" w:color="auto" w:fill="000000" w:themeFill="text1"/>
          </w:tcPr>
          <w:p w14:paraId="330618B1" w14:textId="43C11B86" w:rsidR="00292BE2" w:rsidRDefault="00292BE2" w:rsidP="00D16F49">
            <w:pPr>
              <w:jc w:val="center"/>
              <w:rPr>
                <w:lang w:bidi="ar-SA"/>
              </w:rPr>
            </w:pPr>
            <w:r>
              <w:rPr>
                <w:noProof/>
              </w:rPr>
              <w:drawing>
                <wp:inline distT="0" distB="0" distL="0" distR="0" wp14:anchorId="5F729E6C" wp14:editId="43C6FC12">
                  <wp:extent cx="1972310" cy="1972310"/>
                  <wp:effectExtent l="0" t="0" r="8890" b="889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0BEE1093" w14:textId="2D956A61" w:rsidR="00292BE2" w:rsidRDefault="00292BE2" w:rsidP="00D16F49">
            <w:pPr>
              <w:jc w:val="center"/>
              <w:rPr>
                <w:lang w:bidi="ar-SA"/>
              </w:rPr>
            </w:pPr>
            <w:r>
              <w:rPr>
                <w:noProof/>
              </w:rPr>
              <w:drawing>
                <wp:inline distT="0" distB="0" distL="0" distR="0" wp14:anchorId="2821C9E6" wp14:editId="6E5E2A9B">
                  <wp:extent cx="1972945" cy="1972945"/>
                  <wp:effectExtent l="0" t="0" r="8255" b="8255"/>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46FE9BD0" w14:textId="77777777" w:rsidR="00292BE2" w:rsidRDefault="00292BE2" w:rsidP="00D16F49">
            <w:pPr>
              <w:jc w:val="center"/>
              <w:rPr>
                <w:noProof/>
              </w:rPr>
            </w:pPr>
          </w:p>
        </w:tc>
      </w:tr>
      <w:tr w:rsidR="00292BE2" w:rsidRPr="00062FF2" w14:paraId="7534D429" w14:textId="77777777" w:rsidTr="00D16F49">
        <w:trPr>
          <w:jc w:val="center"/>
        </w:trPr>
        <w:tc>
          <w:tcPr>
            <w:tcW w:w="3116" w:type="dxa"/>
            <w:shd w:val="clear" w:color="auto" w:fill="FFFFFF" w:themeFill="background1"/>
          </w:tcPr>
          <w:p w14:paraId="5D402FD3" w14:textId="0CCB9264" w:rsidR="00292BE2" w:rsidRPr="00062FF2" w:rsidRDefault="00292BE2" w:rsidP="00D16F49">
            <w:pPr>
              <w:jc w:val="center"/>
              <w:rPr>
                <w:sz w:val="18"/>
                <w:szCs w:val="18"/>
                <w:lang w:bidi="ar-SA"/>
              </w:rPr>
            </w:pPr>
            <w:r w:rsidRPr="00292BE2">
              <w:rPr>
                <w:sz w:val="18"/>
                <w:szCs w:val="18"/>
                <w:lang w:bidi="ar-SA"/>
              </w:rPr>
              <w:t>M27-20211028UT-486HIB-sum630sec-RotCrop.jpg</w:t>
            </w:r>
          </w:p>
        </w:tc>
        <w:tc>
          <w:tcPr>
            <w:tcW w:w="3117" w:type="dxa"/>
            <w:shd w:val="clear" w:color="auto" w:fill="FFFFFF" w:themeFill="background1"/>
          </w:tcPr>
          <w:p w14:paraId="027787D3" w14:textId="5598638D" w:rsidR="00292BE2" w:rsidRPr="00062FF2" w:rsidRDefault="00292BE2" w:rsidP="00D16F49">
            <w:pPr>
              <w:jc w:val="center"/>
              <w:rPr>
                <w:sz w:val="18"/>
                <w:szCs w:val="18"/>
                <w:lang w:bidi="ar-SA"/>
              </w:rPr>
            </w:pPr>
            <w:r w:rsidRPr="00292BE2">
              <w:rPr>
                <w:sz w:val="18"/>
                <w:szCs w:val="18"/>
                <w:lang w:bidi="ar-SA"/>
              </w:rPr>
              <w:t>M27-20211028UT-467HeII-sum1700sec-RotCrop.jpg</w:t>
            </w:r>
          </w:p>
        </w:tc>
        <w:tc>
          <w:tcPr>
            <w:tcW w:w="3117" w:type="dxa"/>
            <w:shd w:val="clear" w:color="auto" w:fill="FFFFFF" w:themeFill="background1"/>
          </w:tcPr>
          <w:p w14:paraId="3EA258C8" w14:textId="77777777" w:rsidR="00292BE2" w:rsidRPr="00874040" w:rsidRDefault="00292BE2" w:rsidP="00D16F49">
            <w:pPr>
              <w:jc w:val="center"/>
              <w:rPr>
                <w:sz w:val="18"/>
                <w:szCs w:val="18"/>
                <w:lang w:bidi="ar-SA"/>
              </w:rPr>
            </w:pPr>
          </w:p>
        </w:tc>
      </w:tr>
    </w:tbl>
    <w:p w14:paraId="5F9FE1A7" w14:textId="19EACE52" w:rsidR="00292BE2" w:rsidRDefault="00292BE2"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6223E5" w14:paraId="1B4598B0" w14:textId="77777777" w:rsidTr="00D16F49">
        <w:trPr>
          <w:jc w:val="center"/>
        </w:trPr>
        <w:tc>
          <w:tcPr>
            <w:tcW w:w="3116" w:type="dxa"/>
            <w:shd w:val="clear" w:color="auto" w:fill="000000" w:themeFill="text1"/>
          </w:tcPr>
          <w:p w14:paraId="12CDD3F7" w14:textId="2758370F" w:rsidR="006223E5" w:rsidRDefault="006223E5" w:rsidP="00D16F49">
            <w:pPr>
              <w:jc w:val="center"/>
              <w:rPr>
                <w:lang w:bidi="ar-SA"/>
              </w:rPr>
            </w:pPr>
            <w:r>
              <w:rPr>
                <w:noProof/>
              </w:rPr>
              <w:drawing>
                <wp:inline distT="0" distB="0" distL="0" distR="0" wp14:anchorId="7EBCC34E" wp14:editId="7DE3CDB9">
                  <wp:extent cx="954405" cy="954405"/>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7D49761B" w14:textId="03109352" w:rsidR="006223E5" w:rsidRDefault="006223E5" w:rsidP="00D16F49">
            <w:pPr>
              <w:jc w:val="center"/>
              <w:rPr>
                <w:lang w:bidi="ar-SA"/>
              </w:rPr>
            </w:pPr>
            <w:r>
              <w:rPr>
                <w:noProof/>
              </w:rPr>
              <w:drawing>
                <wp:inline distT="0" distB="0" distL="0" distR="0" wp14:anchorId="63F8B55E" wp14:editId="3CAE3ABF">
                  <wp:extent cx="954405" cy="954405"/>
                  <wp:effectExtent l="0" t="0" r="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0644DFAD" w14:textId="5C510355" w:rsidR="006223E5" w:rsidRDefault="006223E5" w:rsidP="00D16F49">
            <w:pPr>
              <w:jc w:val="center"/>
              <w:rPr>
                <w:noProof/>
              </w:rPr>
            </w:pPr>
            <w:r>
              <w:rPr>
                <w:noProof/>
              </w:rPr>
              <w:drawing>
                <wp:inline distT="0" distB="0" distL="0" distR="0" wp14:anchorId="42241F8E" wp14:editId="65AA9633">
                  <wp:extent cx="954405" cy="954405"/>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223E5" w:rsidRPr="00062FF2" w14:paraId="178D9437" w14:textId="77777777" w:rsidTr="00D16F49">
        <w:trPr>
          <w:jc w:val="center"/>
        </w:trPr>
        <w:tc>
          <w:tcPr>
            <w:tcW w:w="3116" w:type="dxa"/>
            <w:shd w:val="clear" w:color="auto" w:fill="FFFFFF" w:themeFill="background1"/>
          </w:tcPr>
          <w:p w14:paraId="57FF4B30" w14:textId="337E2E81" w:rsidR="006223E5" w:rsidRPr="00062FF2" w:rsidRDefault="006223E5" w:rsidP="00D16F49">
            <w:pPr>
              <w:jc w:val="center"/>
              <w:rPr>
                <w:sz w:val="18"/>
                <w:szCs w:val="18"/>
                <w:lang w:bidi="ar-SA"/>
              </w:rPr>
            </w:pPr>
            <w:r w:rsidRPr="006223E5">
              <w:rPr>
                <w:sz w:val="18"/>
                <w:szCs w:val="18"/>
                <w:lang w:bidi="ar-SA"/>
              </w:rPr>
              <w:t>NGC7662-20211028UT-656HIA-sum600sec-RotCrop-Log.jpg</w:t>
            </w:r>
          </w:p>
        </w:tc>
        <w:tc>
          <w:tcPr>
            <w:tcW w:w="3117" w:type="dxa"/>
            <w:shd w:val="clear" w:color="auto" w:fill="FFFFFF" w:themeFill="background1"/>
          </w:tcPr>
          <w:p w14:paraId="77F45391" w14:textId="0C67A347" w:rsidR="006223E5" w:rsidRPr="00062FF2" w:rsidRDefault="006223E5" w:rsidP="00D16F49">
            <w:pPr>
              <w:jc w:val="center"/>
              <w:rPr>
                <w:sz w:val="18"/>
                <w:szCs w:val="18"/>
                <w:lang w:bidi="ar-SA"/>
              </w:rPr>
            </w:pPr>
            <w:r w:rsidRPr="006223E5">
              <w:rPr>
                <w:sz w:val="18"/>
                <w:szCs w:val="18"/>
                <w:lang w:bidi="ar-SA"/>
              </w:rPr>
              <w:t>NGC7662-20211028UT-540CNT-sum1140sec-RotCrop-Log.jpg</w:t>
            </w:r>
          </w:p>
        </w:tc>
        <w:tc>
          <w:tcPr>
            <w:tcW w:w="3117" w:type="dxa"/>
            <w:shd w:val="clear" w:color="auto" w:fill="FFFFFF" w:themeFill="background1"/>
          </w:tcPr>
          <w:p w14:paraId="7336C76D" w14:textId="072A66C3" w:rsidR="006223E5" w:rsidRPr="00874040" w:rsidRDefault="006223E5" w:rsidP="00D16F49">
            <w:pPr>
              <w:jc w:val="center"/>
              <w:rPr>
                <w:sz w:val="18"/>
                <w:szCs w:val="18"/>
                <w:lang w:bidi="ar-SA"/>
              </w:rPr>
            </w:pPr>
            <w:r w:rsidRPr="006223E5">
              <w:rPr>
                <w:sz w:val="18"/>
                <w:szCs w:val="18"/>
                <w:lang w:bidi="ar-SA"/>
              </w:rPr>
              <w:t>NGC7662-20211028UT-501OIII-sum600sec-RotCrop-Log.jpg</w:t>
            </w:r>
          </w:p>
        </w:tc>
      </w:tr>
      <w:tr w:rsidR="006223E5" w14:paraId="38860B59" w14:textId="77777777" w:rsidTr="00D16F49">
        <w:trPr>
          <w:jc w:val="center"/>
        </w:trPr>
        <w:tc>
          <w:tcPr>
            <w:tcW w:w="3116" w:type="dxa"/>
            <w:shd w:val="clear" w:color="auto" w:fill="000000" w:themeFill="text1"/>
          </w:tcPr>
          <w:p w14:paraId="2D7BBFF3" w14:textId="547EDA44" w:rsidR="006223E5" w:rsidRDefault="006223E5" w:rsidP="00D16F49">
            <w:pPr>
              <w:jc w:val="center"/>
              <w:rPr>
                <w:lang w:bidi="ar-SA"/>
              </w:rPr>
            </w:pPr>
            <w:r>
              <w:rPr>
                <w:noProof/>
              </w:rPr>
              <w:drawing>
                <wp:inline distT="0" distB="0" distL="0" distR="0" wp14:anchorId="6C9C7313" wp14:editId="49476F1F">
                  <wp:extent cx="954405" cy="954405"/>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7F7F8911" w14:textId="1587CC78" w:rsidR="006223E5" w:rsidRDefault="006223E5" w:rsidP="00D16F49">
            <w:pPr>
              <w:jc w:val="center"/>
              <w:rPr>
                <w:lang w:bidi="ar-SA"/>
              </w:rPr>
            </w:pPr>
            <w:r>
              <w:rPr>
                <w:noProof/>
              </w:rPr>
              <w:drawing>
                <wp:inline distT="0" distB="0" distL="0" distR="0" wp14:anchorId="428B3EF9" wp14:editId="49A68D4E">
                  <wp:extent cx="954405" cy="954405"/>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5ABA4F6E" w14:textId="34035AFD" w:rsidR="006223E5" w:rsidRDefault="006223E5" w:rsidP="00D16F49">
            <w:pPr>
              <w:jc w:val="center"/>
              <w:rPr>
                <w:noProof/>
              </w:rPr>
            </w:pPr>
            <w:r>
              <w:rPr>
                <w:noProof/>
              </w:rPr>
              <w:drawing>
                <wp:inline distT="0" distB="0" distL="0" distR="0" wp14:anchorId="1FBECAA8" wp14:editId="31D2D75D">
                  <wp:extent cx="954405" cy="954405"/>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7">
                            <a:extLst>
                              <a:ext uri="{BEBA8EAE-BF5A-486C-A8C5-ECC9F3942E4B}">
                                <a14:imgProps xmlns:a14="http://schemas.microsoft.com/office/drawing/2010/main">
                                  <a14:imgLayer r:embed="rId19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223E5" w:rsidRPr="00062FF2" w14:paraId="4CC8939B" w14:textId="77777777" w:rsidTr="00D16F49">
        <w:trPr>
          <w:jc w:val="center"/>
        </w:trPr>
        <w:tc>
          <w:tcPr>
            <w:tcW w:w="3116" w:type="dxa"/>
            <w:shd w:val="clear" w:color="auto" w:fill="FFFFFF" w:themeFill="background1"/>
          </w:tcPr>
          <w:p w14:paraId="096E2DC0" w14:textId="3521FF25" w:rsidR="006223E5" w:rsidRPr="00062FF2" w:rsidRDefault="006223E5" w:rsidP="00D16F49">
            <w:pPr>
              <w:jc w:val="center"/>
              <w:rPr>
                <w:sz w:val="18"/>
                <w:szCs w:val="18"/>
                <w:lang w:bidi="ar-SA"/>
              </w:rPr>
            </w:pPr>
            <w:r w:rsidRPr="006223E5">
              <w:rPr>
                <w:sz w:val="18"/>
                <w:szCs w:val="18"/>
                <w:lang w:bidi="ar-SA"/>
              </w:rPr>
              <w:t>NGC7662-20211028UT-486HIB-sum660sec-RotCrop-Log.jpg</w:t>
            </w:r>
          </w:p>
        </w:tc>
        <w:tc>
          <w:tcPr>
            <w:tcW w:w="3117" w:type="dxa"/>
            <w:shd w:val="clear" w:color="auto" w:fill="FFFFFF" w:themeFill="background1"/>
          </w:tcPr>
          <w:p w14:paraId="62DDDF1D" w14:textId="3DBA1331" w:rsidR="006223E5" w:rsidRPr="00062FF2" w:rsidRDefault="006223E5" w:rsidP="00D16F49">
            <w:pPr>
              <w:jc w:val="center"/>
              <w:rPr>
                <w:sz w:val="18"/>
                <w:szCs w:val="18"/>
                <w:lang w:bidi="ar-SA"/>
              </w:rPr>
            </w:pPr>
            <w:r w:rsidRPr="006223E5">
              <w:rPr>
                <w:sz w:val="18"/>
                <w:szCs w:val="18"/>
                <w:lang w:bidi="ar-SA"/>
              </w:rPr>
              <w:t>NGC7662-20211028UT-467HeII-sum900sec-RotCrop-Log.jpg</w:t>
            </w:r>
          </w:p>
        </w:tc>
        <w:tc>
          <w:tcPr>
            <w:tcW w:w="3117" w:type="dxa"/>
            <w:shd w:val="clear" w:color="auto" w:fill="FFFFFF" w:themeFill="background1"/>
          </w:tcPr>
          <w:p w14:paraId="74C5367F" w14:textId="3A090FE6" w:rsidR="006223E5" w:rsidRPr="00874040" w:rsidRDefault="006223E5" w:rsidP="00D16F49">
            <w:pPr>
              <w:jc w:val="center"/>
              <w:rPr>
                <w:sz w:val="18"/>
                <w:szCs w:val="18"/>
                <w:lang w:bidi="ar-SA"/>
              </w:rPr>
            </w:pPr>
            <w:r w:rsidRPr="006223E5">
              <w:rPr>
                <w:sz w:val="18"/>
                <w:szCs w:val="18"/>
                <w:lang w:bidi="ar-SA"/>
              </w:rPr>
              <w:t>NGC7662-20211028UT-XXX-R656G501B467-USMask.jpg</w:t>
            </w:r>
          </w:p>
        </w:tc>
      </w:tr>
    </w:tbl>
    <w:p w14:paraId="5FF9F235" w14:textId="31E8D2ED" w:rsidR="006223E5" w:rsidRDefault="006223E5"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8E0CD3" w14:paraId="35AF85FB" w14:textId="77777777" w:rsidTr="00D16F49">
        <w:trPr>
          <w:jc w:val="center"/>
        </w:trPr>
        <w:tc>
          <w:tcPr>
            <w:tcW w:w="3116" w:type="dxa"/>
            <w:shd w:val="clear" w:color="auto" w:fill="000000" w:themeFill="text1"/>
          </w:tcPr>
          <w:p w14:paraId="79BD6DC9" w14:textId="33EB6899" w:rsidR="008E0CD3" w:rsidRDefault="008E0CD3" w:rsidP="00D16F49">
            <w:pPr>
              <w:jc w:val="center"/>
              <w:rPr>
                <w:lang w:bidi="ar-SA"/>
              </w:rPr>
            </w:pPr>
            <w:r>
              <w:rPr>
                <w:noProof/>
              </w:rPr>
              <w:drawing>
                <wp:inline distT="0" distB="0" distL="0" distR="0" wp14:anchorId="31296C95" wp14:editId="702E1BBF">
                  <wp:extent cx="1972310" cy="2628265"/>
                  <wp:effectExtent l="0" t="0" r="8890" b="635"/>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7329BB5E" w14:textId="4334F743" w:rsidR="008E0CD3" w:rsidRDefault="008E0CD3" w:rsidP="00D16F49">
            <w:pPr>
              <w:jc w:val="center"/>
              <w:rPr>
                <w:lang w:bidi="ar-SA"/>
              </w:rPr>
            </w:pPr>
            <w:r>
              <w:rPr>
                <w:noProof/>
              </w:rPr>
              <w:drawing>
                <wp:inline distT="0" distB="0" distL="0" distR="0" wp14:anchorId="09734C61" wp14:editId="226CCE59">
                  <wp:extent cx="1972945" cy="2628900"/>
                  <wp:effectExtent l="0" t="0" r="8255"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8E0CD3" w:rsidRPr="00062FF2" w14:paraId="729FF6B9" w14:textId="77777777" w:rsidTr="00D16F49">
        <w:trPr>
          <w:jc w:val="center"/>
        </w:trPr>
        <w:tc>
          <w:tcPr>
            <w:tcW w:w="3116" w:type="dxa"/>
            <w:shd w:val="clear" w:color="auto" w:fill="FFFFFF" w:themeFill="background1"/>
          </w:tcPr>
          <w:p w14:paraId="29B3CEFE" w14:textId="74715BA8" w:rsidR="008E0CD3" w:rsidRPr="00062FF2" w:rsidRDefault="008E0CD3" w:rsidP="00D16F49">
            <w:pPr>
              <w:jc w:val="center"/>
              <w:rPr>
                <w:sz w:val="18"/>
                <w:szCs w:val="18"/>
                <w:lang w:bidi="ar-SA"/>
              </w:rPr>
            </w:pPr>
            <w:r w:rsidRPr="008E0CD3">
              <w:rPr>
                <w:sz w:val="18"/>
                <w:szCs w:val="18"/>
                <w:lang w:bidi="ar-SA"/>
              </w:rPr>
              <w:t>Ced214-20211028UT-656HIA-sum1200sec-Rot.jpg</w:t>
            </w:r>
          </w:p>
        </w:tc>
        <w:tc>
          <w:tcPr>
            <w:tcW w:w="3117" w:type="dxa"/>
            <w:shd w:val="clear" w:color="auto" w:fill="FFFFFF" w:themeFill="background1"/>
          </w:tcPr>
          <w:p w14:paraId="7218B3D2" w14:textId="2892A244" w:rsidR="008E0CD3" w:rsidRPr="00062FF2" w:rsidRDefault="008E0CD3" w:rsidP="00D16F49">
            <w:pPr>
              <w:jc w:val="center"/>
              <w:rPr>
                <w:sz w:val="18"/>
                <w:szCs w:val="18"/>
                <w:lang w:bidi="ar-SA"/>
              </w:rPr>
            </w:pPr>
            <w:r w:rsidRPr="008E0CD3">
              <w:rPr>
                <w:sz w:val="18"/>
                <w:szCs w:val="18"/>
                <w:lang w:bidi="ar-SA"/>
              </w:rPr>
              <w:t>Ced214-20211028UT-540CNT-sum1800sec-Rot.jpg</w:t>
            </w:r>
          </w:p>
        </w:tc>
      </w:tr>
      <w:tr w:rsidR="008E0CD3" w14:paraId="67ECA422" w14:textId="77777777" w:rsidTr="00D16F49">
        <w:trPr>
          <w:jc w:val="center"/>
        </w:trPr>
        <w:tc>
          <w:tcPr>
            <w:tcW w:w="3116" w:type="dxa"/>
            <w:shd w:val="clear" w:color="auto" w:fill="000000" w:themeFill="text1"/>
          </w:tcPr>
          <w:p w14:paraId="7DC902A7" w14:textId="1D73486A" w:rsidR="008E0CD3" w:rsidRDefault="008E0CD3" w:rsidP="00D16F49">
            <w:pPr>
              <w:jc w:val="center"/>
              <w:rPr>
                <w:lang w:bidi="ar-SA"/>
              </w:rPr>
            </w:pPr>
            <w:r>
              <w:rPr>
                <w:noProof/>
              </w:rPr>
              <w:drawing>
                <wp:inline distT="0" distB="0" distL="0" distR="0" wp14:anchorId="141AC877" wp14:editId="5849ACB4">
                  <wp:extent cx="1972310" cy="2628265"/>
                  <wp:effectExtent l="0" t="0" r="8890" b="635"/>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2377ACCB" w14:textId="2353671F" w:rsidR="008E0CD3" w:rsidRDefault="008E0CD3" w:rsidP="00D16F49">
            <w:pPr>
              <w:jc w:val="center"/>
              <w:rPr>
                <w:lang w:bidi="ar-SA"/>
              </w:rPr>
            </w:pPr>
            <w:r>
              <w:rPr>
                <w:noProof/>
              </w:rPr>
              <w:drawing>
                <wp:inline distT="0" distB="0" distL="0" distR="0" wp14:anchorId="3E1E5D39" wp14:editId="420CB4F8">
                  <wp:extent cx="1972945" cy="2628900"/>
                  <wp:effectExtent l="0" t="0" r="8255"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2" cstate="print">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8E0CD3" w:rsidRPr="00062FF2" w14:paraId="45C22789" w14:textId="77777777" w:rsidTr="00D16F49">
        <w:trPr>
          <w:jc w:val="center"/>
        </w:trPr>
        <w:tc>
          <w:tcPr>
            <w:tcW w:w="3116" w:type="dxa"/>
            <w:shd w:val="clear" w:color="auto" w:fill="FFFFFF" w:themeFill="background1"/>
          </w:tcPr>
          <w:p w14:paraId="7C61AB80" w14:textId="420C2C4A" w:rsidR="008E0CD3" w:rsidRPr="00062FF2" w:rsidRDefault="008E0CD3" w:rsidP="00D16F49">
            <w:pPr>
              <w:jc w:val="center"/>
              <w:rPr>
                <w:sz w:val="18"/>
                <w:szCs w:val="18"/>
                <w:lang w:bidi="ar-SA"/>
              </w:rPr>
            </w:pPr>
            <w:r w:rsidRPr="008E0CD3">
              <w:rPr>
                <w:sz w:val="18"/>
                <w:szCs w:val="18"/>
                <w:lang w:bidi="ar-SA"/>
              </w:rPr>
              <w:t>Ced214-20211028UT-501OIII-sum2400sec-Rot.jpg</w:t>
            </w:r>
          </w:p>
        </w:tc>
        <w:tc>
          <w:tcPr>
            <w:tcW w:w="3117" w:type="dxa"/>
            <w:shd w:val="clear" w:color="auto" w:fill="FFFFFF" w:themeFill="background1"/>
          </w:tcPr>
          <w:p w14:paraId="49FD5711" w14:textId="753E11E2" w:rsidR="008E0CD3" w:rsidRPr="00062FF2" w:rsidRDefault="008E0CD3" w:rsidP="00D16F49">
            <w:pPr>
              <w:jc w:val="center"/>
              <w:rPr>
                <w:sz w:val="18"/>
                <w:szCs w:val="18"/>
                <w:lang w:bidi="ar-SA"/>
              </w:rPr>
            </w:pPr>
            <w:r w:rsidRPr="008E0CD3">
              <w:rPr>
                <w:sz w:val="18"/>
                <w:szCs w:val="18"/>
                <w:lang w:bidi="ar-SA"/>
              </w:rPr>
              <w:t>Ced214-20211028UT-XXX-R656G540B501.jpg</w:t>
            </w:r>
          </w:p>
        </w:tc>
      </w:tr>
    </w:tbl>
    <w:p w14:paraId="4BF08B3D" w14:textId="30B37090" w:rsidR="006223E5" w:rsidRDefault="006223E5" w:rsidP="00640899">
      <w:pPr>
        <w:rPr>
          <w:lang w:bidi="ar-SA"/>
        </w:rPr>
      </w:pPr>
    </w:p>
    <w:p w14:paraId="6EF22292" w14:textId="77777777" w:rsidR="008E0CD3" w:rsidRDefault="008E0CD3" w:rsidP="00640899">
      <w:pPr>
        <w:rPr>
          <w:lang w:bidi="ar-SA"/>
        </w:rPr>
      </w:pPr>
    </w:p>
    <w:p w14:paraId="0BB14089" w14:textId="77777777" w:rsidR="0026465F" w:rsidRDefault="0026465F" w:rsidP="0026465F">
      <w:pPr>
        <w:rPr>
          <w:lang w:bidi="ar-SA"/>
        </w:rPr>
      </w:pPr>
      <w:r>
        <w:rPr>
          <w:lang w:bidi="ar-SA"/>
        </w:rPr>
        <w:t>Next:</w:t>
      </w:r>
    </w:p>
    <w:p w14:paraId="32B72AA2" w14:textId="0E797CC0" w:rsidR="0026465F" w:rsidRDefault="0026465F" w:rsidP="0026465F">
      <w:pPr>
        <w:pStyle w:val="ListParagraph"/>
        <w:numPr>
          <w:ilvl w:val="0"/>
          <w:numId w:val="14"/>
        </w:numPr>
        <w:rPr>
          <w:lang w:bidi="ar-SA"/>
        </w:rPr>
      </w:pPr>
      <w:r>
        <w:rPr>
          <w:lang w:bidi="ar-SA"/>
        </w:rPr>
        <w:t>M27: 467HeII 1</w:t>
      </w:r>
      <w:r w:rsidR="00504266">
        <w:rPr>
          <w:lang w:bidi="ar-SA"/>
        </w:rPr>
        <w:t>8</w:t>
      </w:r>
      <w:r>
        <w:rPr>
          <w:lang w:bidi="ar-SA"/>
        </w:rPr>
        <w:t>00s, 486HIB 1200s, 501OIII 600s, 540CNT 1200s</w:t>
      </w:r>
    </w:p>
    <w:p w14:paraId="53449540" w14:textId="7D0C42F9" w:rsidR="0026465F" w:rsidRDefault="0026465F" w:rsidP="0026465F">
      <w:pPr>
        <w:pStyle w:val="ListParagraph"/>
        <w:numPr>
          <w:ilvl w:val="0"/>
          <w:numId w:val="14"/>
        </w:numPr>
        <w:rPr>
          <w:lang w:bidi="ar-SA"/>
        </w:rPr>
      </w:pPr>
      <w:r>
        <w:rPr>
          <w:lang w:bidi="ar-SA"/>
        </w:rPr>
        <w:t>NGC7009: 467HeII 1200s, 486HIB 1200s, 540CNT 1200s, 656HIA 600s</w:t>
      </w:r>
    </w:p>
    <w:p w14:paraId="5A7250E1" w14:textId="6F728461" w:rsidR="0026465F" w:rsidRDefault="00512211" w:rsidP="0026465F">
      <w:pPr>
        <w:pStyle w:val="ListParagraph"/>
        <w:numPr>
          <w:ilvl w:val="0"/>
          <w:numId w:val="14"/>
        </w:numPr>
        <w:rPr>
          <w:lang w:bidi="ar-SA"/>
        </w:rPr>
      </w:pPr>
      <w:r>
        <w:rPr>
          <w:lang w:bidi="ar-SA"/>
        </w:rPr>
        <w:t xml:space="preserve">Ced214: 656HIA </w:t>
      </w:r>
      <w:r w:rsidR="00CD7C01">
        <w:rPr>
          <w:lang w:bidi="ar-SA"/>
        </w:rPr>
        <w:t>24</w:t>
      </w:r>
      <w:r>
        <w:rPr>
          <w:lang w:bidi="ar-SA"/>
        </w:rPr>
        <w:t>00s, 501OIII 2400s, 540CNT 2400s</w:t>
      </w:r>
    </w:p>
    <w:p w14:paraId="5A3928DD" w14:textId="77777777" w:rsidR="0026465F" w:rsidRDefault="0026465F" w:rsidP="0026465F">
      <w:pPr>
        <w:rPr>
          <w:lang w:bidi="ar-SA"/>
        </w:rPr>
      </w:pPr>
    </w:p>
    <w:p w14:paraId="2EFFFD2B" w14:textId="77777777" w:rsidR="0026465F" w:rsidRDefault="0026465F" w:rsidP="0026465F">
      <w:pPr>
        <w:rPr>
          <w:lang w:bidi="ar-SA"/>
        </w:rPr>
      </w:pPr>
    </w:p>
    <w:p w14:paraId="6895017A" w14:textId="77777777" w:rsidR="00C23EA2" w:rsidRDefault="00C23EA2">
      <w:pPr>
        <w:rPr>
          <w:rFonts w:cs="Arial"/>
          <w:b/>
          <w:bCs/>
          <w:sz w:val="26"/>
          <w:szCs w:val="26"/>
        </w:rPr>
      </w:pPr>
      <w:bookmarkStart w:id="63" w:name="_Toc86521238"/>
      <w:r>
        <w:br w:type="page"/>
      </w:r>
    </w:p>
    <w:p w14:paraId="644E3861" w14:textId="014C563D" w:rsidR="006B2D30" w:rsidRPr="00D4326C" w:rsidRDefault="006B2D30" w:rsidP="006B2D30">
      <w:pPr>
        <w:pStyle w:val="Heading3"/>
      </w:pPr>
      <w:r>
        <w:lastRenderedPageBreak/>
        <w:t xml:space="preserve">2021-Oct-28 (Oct-29 UT): </w:t>
      </w:r>
      <w:r w:rsidRPr="002B2B28">
        <w:t xml:space="preserve"> </w:t>
      </w:r>
      <w:r>
        <w:t>M27, NGC7331, and M33 (NGC604 region) Imaging</w:t>
      </w:r>
      <w:bookmarkEnd w:id="63"/>
      <w:r>
        <w:t xml:space="preserve"> </w:t>
      </w:r>
    </w:p>
    <w:p w14:paraId="27D5C92A" w14:textId="3CB288C9" w:rsidR="006B2D30" w:rsidRDefault="006B2D30" w:rsidP="006B2D30">
      <w:pPr>
        <w:rPr>
          <w:color w:val="808080" w:themeColor="background1" w:themeShade="80"/>
          <w:sz w:val="20"/>
        </w:rPr>
      </w:pPr>
      <w:r>
        <w:rPr>
          <w:color w:val="808080" w:themeColor="background1" w:themeShade="80"/>
          <w:sz w:val="20"/>
        </w:rPr>
        <w:t>Last Updated 10/</w:t>
      </w:r>
      <w:r w:rsidR="00C23EA2">
        <w:rPr>
          <w:color w:val="808080" w:themeColor="background1" w:themeShade="80"/>
          <w:sz w:val="20"/>
        </w:rPr>
        <w:t>30</w:t>
      </w:r>
      <w:r>
        <w:rPr>
          <w:color w:val="808080" w:themeColor="background1" w:themeShade="80"/>
          <w:sz w:val="20"/>
        </w:rPr>
        <w:t>/2021</w:t>
      </w:r>
    </w:p>
    <w:p w14:paraId="2508691D" w14:textId="258C3DCA" w:rsidR="006B2D30" w:rsidRPr="0044088B" w:rsidRDefault="006B2D30" w:rsidP="006B2D30">
      <w:r w:rsidRPr="0044088B">
        <w:t xml:space="preserve">Transparency </w:t>
      </w:r>
      <w:r>
        <w:t xml:space="preserve">again </w:t>
      </w:r>
      <w:r w:rsidRPr="0044088B">
        <w:t xml:space="preserve">was </w:t>
      </w:r>
      <w:r>
        <w:t>good</w:t>
      </w:r>
      <w:r w:rsidRPr="0044088B">
        <w:t xml:space="preserve"> (</w:t>
      </w:r>
      <w:r>
        <w:t>4</w:t>
      </w:r>
      <w:r w:rsidRPr="0044088B">
        <w:t>.0/5). Seeing was fair (3.0/5).</w:t>
      </w:r>
    </w:p>
    <w:p w14:paraId="3110788F" w14:textId="7C725E42" w:rsidR="006B2D30" w:rsidRDefault="006B2D30"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0F7276" w14:paraId="06B86FE8" w14:textId="77777777" w:rsidTr="00D16F49">
        <w:trPr>
          <w:jc w:val="center"/>
        </w:trPr>
        <w:tc>
          <w:tcPr>
            <w:tcW w:w="3116" w:type="dxa"/>
            <w:shd w:val="clear" w:color="auto" w:fill="000000" w:themeFill="text1"/>
          </w:tcPr>
          <w:p w14:paraId="39C3DF95" w14:textId="35D9C743" w:rsidR="000F7276" w:rsidRDefault="000F7276" w:rsidP="00D16F49">
            <w:pPr>
              <w:jc w:val="center"/>
              <w:rPr>
                <w:lang w:bidi="ar-SA"/>
              </w:rPr>
            </w:pPr>
            <w:r>
              <w:rPr>
                <w:noProof/>
              </w:rPr>
              <w:drawing>
                <wp:inline distT="0" distB="0" distL="0" distR="0" wp14:anchorId="3660C877" wp14:editId="37DD0A1D">
                  <wp:extent cx="1972310" cy="1972310"/>
                  <wp:effectExtent l="0" t="0" r="8890" b="889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A652E92" w14:textId="54EE7E99" w:rsidR="000F7276" w:rsidRDefault="000F7276" w:rsidP="00D16F49">
            <w:pPr>
              <w:jc w:val="center"/>
              <w:rPr>
                <w:lang w:bidi="ar-SA"/>
              </w:rPr>
            </w:pPr>
            <w:r>
              <w:rPr>
                <w:noProof/>
              </w:rPr>
              <w:drawing>
                <wp:inline distT="0" distB="0" distL="0" distR="0" wp14:anchorId="0DE910DE" wp14:editId="0D461709">
                  <wp:extent cx="1972945" cy="1972945"/>
                  <wp:effectExtent l="0" t="0" r="8255"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0F7276" w:rsidRPr="00062FF2" w14:paraId="7A8A255B" w14:textId="77777777" w:rsidTr="00D16F49">
        <w:trPr>
          <w:jc w:val="center"/>
        </w:trPr>
        <w:tc>
          <w:tcPr>
            <w:tcW w:w="3116" w:type="dxa"/>
            <w:shd w:val="clear" w:color="auto" w:fill="FFFFFF" w:themeFill="background1"/>
          </w:tcPr>
          <w:p w14:paraId="6CA9DB17" w14:textId="6FAFD73D" w:rsidR="000F7276" w:rsidRPr="00062FF2" w:rsidRDefault="000F7276" w:rsidP="00D16F49">
            <w:pPr>
              <w:jc w:val="center"/>
              <w:rPr>
                <w:sz w:val="18"/>
                <w:szCs w:val="18"/>
                <w:lang w:bidi="ar-SA"/>
              </w:rPr>
            </w:pPr>
            <w:r w:rsidRPr="000F7276">
              <w:rPr>
                <w:sz w:val="18"/>
                <w:szCs w:val="18"/>
                <w:lang w:bidi="ar-SA"/>
              </w:rPr>
              <w:t>M27-20211029UT-540CNT-sum600sec-RotCrop.jpg</w:t>
            </w:r>
          </w:p>
        </w:tc>
        <w:tc>
          <w:tcPr>
            <w:tcW w:w="3117" w:type="dxa"/>
            <w:shd w:val="clear" w:color="auto" w:fill="FFFFFF" w:themeFill="background1"/>
          </w:tcPr>
          <w:p w14:paraId="4B46E9F4" w14:textId="07B5722E" w:rsidR="000F7276" w:rsidRPr="00062FF2" w:rsidRDefault="000F7276" w:rsidP="00D16F49">
            <w:pPr>
              <w:jc w:val="center"/>
              <w:rPr>
                <w:sz w:val="18"/>
                <w:szCs w:val="18"/>
                <w:lang w:bidi="ar-SA"/>
              </w:rPr>
            </w:pPr>
            <w:r w:rsidRPr="000F7276">
              <w:rPr>
                <w:sz w:val="18"/>
                <w:szCs w:val="18"/>
                <w:lang w:bidi="ar-SA"/>
              </w:rPr>
              <w:t>M27-20211029UT-501OIII-sum480sec-RotCrop.jpg</w:t>
            </w:r>
          </w:p>
        </w:tc>
      </w:tr>
      <w:tr w:rsidR="000F7276" w14:paraId="6069DBF3" w14:textId="77777777" w:rsidTr="00D16F49">
        <w:trPr>
          <w:jc w:val="center"/>
        </w:trPr>
        <w:tc>
          <w:tcPr>
            <w:tcW w:w="3116" w:type="dxa"/>
            <w:shd w:val="clear" w:color="auto" w:fill="000000" w:themeFill="text1"/>
          </w:tcPr>
          <w:p w14:paraId="20C80D98" w14:textId="2235C4EA" w:rsidR="000F7276" w:rsidRDefault="000F7276" w:rsidP="00D16F49">
            <w:pPr>
              <w:jc w:val="center"/>
              <w:rPr>
                <w:lang w:bidi="ar-SA"/>
              </w:rPr>
            </w:pPr>
            <w:r>
              <w:rPr>
                <w:noProof/>
              </w:rPr>
              <w:drawing>
                <wp:inline distT="0" distB="0" distL="0" distR="0" wp14:anchorId="387401F0" wp14:editId="153B6246">
                  <wp:extent cx="1972310" cy="1972310"/>
                  <wp:effectExtent l="0" t="0" r="889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35BE4BAC" w14:textId="643316D3" w:rsidR="000F7276" w:rsidRDefault="000F7276" w:rsidP="00D16F49">
            <w:pPr>
              <w:jc w:val="center"/>
              <w:rPr>
                <w:lang w:bidi="ar-SA"/>
              </w:rPr>
            </w:pPr>
            <w:r>
              <w:rPr>
                <w:noProof/>
              </w:rPr>
              <w:drawing>
                <wp:inline distT="0" distB="0" distL="0" distR="0" wp14:anchorId="2C2441ED" wp14:editId="71E7C9BC">
                  <wp:extent cx="1972945" cy="1972945"/>
                  <wp:effectExtent l="0" t="0" r="8255" b="825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0F7276" w:rsidRPr="00062FF2" w14:paraId="4FB65719" w14:textId="77777777" w:rsidTr="00D16F49">
        <w:trPr>
          <w:jc w:val="center"/>
        </w:trPr>
        <w:tc>
          <w:tcPr>
            <w:tcW w:w="3116" w:type="dxa"/>
            <w:shd w:val="clear" w:color="auto" w:fill="FFFFFF" w:themeFill="background1"/>
          </w:tcPr>
          <w:p w14:paraId="5827EAA5" w14:textId="319F0096" w:rsidR="000F7276" w:rsidRPr="00062FF2" w:rsidRDefault="000F7276" w:rsidP="00D16F49">
            <w:pPr>
              <w:jc w:val="center"/>
              <w:rPr>
                <w:sz w:val="18"/>
                <w:szCs w:val="18"/>
                <w:lang w:bidi="ar-SA"/>
              </w:rPr>
            </w:pPr>
            <w:r w:rsidRPr="000F7276">
              <w:rPr>
                <w:sz w:val="18"/>
                <w:szCs w:val="18"/>
                <w:lang w:bidi="ar-SA"/>
              </w:rPr>
              <w:t>M27-20211029UT-486HIB-sum1800sec-RotCrop.jpg</w:t>
            </w:r>
          </w:p>
        </w:tc>
        <w:tc>
          <w:tcPr>
            <w:tcW w:w="3117" w:type="dxa"/>
            <w:shd w:val="clear" w:color="auto" w:fill="FFFFFF" w:themeFill="background1"/>
          </w:tcPr>
          <w:p w14:paraId="0E618EF7" w14:textId="42AB090A" w:rsidR="000F7276" w:rsidRPr="00062FF2" w:rsidRDefault="000F7276" w:rsidP="00D16F49">
            <w:pPr>
              <w:jc w:val="center"/>
              <w:rPr>
                <w:sz w:val="18"/>
                <w:szCs w:val="18"/>
                <w:lang w:bidi="ar-SA"/>
              </w:rPr>
            </w:pPr>
            <w:r w:rsidRPr="000F7276">
              <w:rPr>
                <w:sz w:val="18"/>
                <w:szCs w:val="18"/>
                <w:lang w:bidi="ar-SA"/>
              </w:rPr>
              <w:t>M27-20211029UT-467HeII-sum2100sec-RotCrop.jpg</w:t>
            </w:r>
          </w:p>
        </w:tc>
      </w:tr>
    </w:tbl>
    <w:p w14:paraId="4A96FD11" w14:textId="6AD01D70" w:rsidR="000F7276" w:rsidRDefault="000F7276"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B14360" w14:paraId="116551F8" w14:textId="77777777" w:rsidTr="00D16F49">
        <w:trPr>
          <w:jc w:val="center"/>
        </w:trPr>
        <w:tc>
          <w:tcPr>
            <w:tcW w:w="3116" w:type="dxa"/>
            <w:shd w:val="clear" w:color="auto" w:fill="000000" w:themeFill="text1"/>
          </w:tcPr>
          <w:p w14:paraId="05C871DB" w14:textId="238488E4" w:rsidR="00B14360" w:rsidRDefault="00B14360" w:rsidP="00D16F49">
            <w:pPr>
              <w:jc w:val="center"/>
              <w:rPr>
                <w:lang w:bidi="ar-SA"/>
              </w:rPr>
            </w:pPr>
            <w:r>
              <w:rPr>
                <w:noProof/>
              </w:rPr>
              <w:drawing>
                <wp:inline distT="0" distB="0" distL="0" distR="0" wp14:anchorId="16B01C81" wp14:editId="3BEA3874">
                  <wp:extent cx="1972310" cy="1577340"/>
                  <wp:effectExtent l="0" t="0" r="8890"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2310" cy="1577340"/>
                          </a:xfrm>
                          <a:prstGeom prst="rect">
                            <a:avLst/>
                          </a:prstGeom>
                          <a:noFill/>
                          <a:ln>
                            <a:noFill/>
                          </a:ln>
                        </pic:spPr>
                      </pic:pic>
                    </a:graphicData>
                  </a:graphic>
                </wp:inline>
              </w:drawing>
            </w:r>
          </w:p>
        </w:tc>
        <w:tc>
          <w:tcPr>
            <w:tcW w:w="3117" w:type="dxa"/>
            <w:shd w:val="clear" w:color="auto" w:fill="000000" w:themeFill="text1"/>
            <w:vAlign w:val="center"/>
          </w:tcPr>
          <w:p w14:paraId="75C493C1" w14:textId="0561A5B5" w:rsidR="00B14360" w:rsidRDefault="00B14360" w:rsidP="00D16F49">
            <w:pPr>
              <w:jc w:val="center"/>
              <w:rPr>
                <w:lang w:bidi="ar-SA"/>
              </w:rPr>
            </w:pPr>
            <w:r>
              <w:rPr>
                <w:noProof/>
              </w:rPr>
              <w:drawing>
                <wp:inline distT="0" distB="0" distL="0" distR="0" wp14:anchorId="444F3F3E" wp14:editId="29D90355">
                  <wp:extent cx="1972945" cy="1577340"/>
                  <wp:effectExtent l="0" t="0" r="8255"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972945" cy="1577340"/>
                          </a:xfrm>
                          <a:prstGeom prst="rect">
                            <a:avLst/>
                          </a:prstGeom>
                          <a:noFill/>
                          <a:ln>
                            <a:noFill/>
                          </a:ln>
                        </pic:spPr>
                      </pic:pic>
                    </a:graphicData>
                  </a:graphic>
                </wp:inline>
              </w:drawing>
            </w:r>
          </w:p>
        </w:tc>
      </w:tr>
      <w:tr w:rsidR="00B14360" w:rsidRPr="00062FF2" w14:paraId="00EAEA6D" w14:textId="77777777" w:rsidTr="00D16F49">
        <w:trPr>
          <w:jc w:val="center"/>
        </w:trPr>
        <w:tc>
          <w:tcPr>
            <w:tcW w:w="3116" w:type="dxa"/>
            <w:shd w:val="clear" w:color="auto" w:fill="FFFFFF" w:themeFill="background1"/>
          </w:tcPr>
          <w:p w14:paraId="77065E7F" w14:textId="76153CF1" w:rsidR="00B14360" w:rsidRPr="00062FF2" w:rsidRDefault="00B14360" w:rsidP="00D16F49">
            <w:pPr>
              <w:jc w:val="center"/>
              <w:rPr>
                <w:sz w:val="18"/>
                <w:szCs w:val="18"/>
                <w:lang w:bidi="ar-SA"/>
              </w:rPr>
            </w:pPr>
            <w:r w:rsidRPr="00B14360">
              <w:rPr>
                <w:sz w:val="18"/>
                <w:szCs w:val="18"/>
                <w:lang w:bidi="ar-SA"/>
              </w:rPr>
              <w:t>NGC7331-20211029UT-656HIA-sum2760sec-Crop-Log.jpg</w:t>
            </w:r>
          </w:p>
        </w:tc>
        <w:tc>
          <w:tcPr>
            <w:tcW w:w="3117" w:type="dxa"/>
            <w:shd w:val="clear" w:color="auto" w:fill="FFFFFF" w:themeFill="background1"/>
          </w:tcPr>
          <w:p w14:paraId="152601C0" w14:textId="77777777" w:rsidR="00E42713" w:rsidRDefault="00B14360" w:rsidP="00D16F49">
            <w:pPr>
              <w:jc w:val="center"/>
              <w:rPr>
                <w:sz w:val="18"/>
                <w:szCs w:val="18"/>
                <w:lang w:bidi="ar-SA"/>
              </w:rPr>
            </w:pPr>
            <w:r w:rsidRPr="00B14360">
              <w:rPr>
                <w:sz w:val="18"/>
                <w:szCs w:val="18"/>
                <w:lang w:bidi="ar-SA"/>
              </w:rPr>
              <w:t>NGC7331-20211029UT-540CNT-sum1620sec-</w:t>
            </w:r>
          </w:p>
          <w:p w14:paraId="4A64324F" w14:textId="6E999640" w:rsidR="00B14360" w:rsidRPr="00062FF2" w:rsidRDefault="00B14360" w:rsidP="00D16F49">
            <w:pPr>
              <w:jc w:val="center"/>
              <w:rPr>
                <w:sz w:val="18"/>
                <w:szCs w:val="18"/>
                <w:lang w:bidi="ar-SA"/>
              </w:rPr>
            </w:pPr>
            <w:r w:rsidRPr="00B14360">
              <w:rPr>
                <w:sz w:val="18"/>
                <w:szCs w:val="18"/>
                <w:lang w:bidi="ar-SA"/>
              </w:rPr>
              <w:t>Crop-Log.jpg</w:t>
            </w:r>
          </w:p>
        </w:tc>
      </w:tr>
    </w:tbl>
    <w:p w14:paraId="4D064D18" w14:textId="77777777" w:rsidR="00B14360" w:rsidRDefault="00B14360" w:rsidP="0026465F">
      <w:pPr>
        <w:rPr>
          <w:lang w:bidi="ar-SA"/>
        </w:rPr>
      </w:pPr>
    </w:p>
    <w:p w14:paraId="6F88E6AD" w14:textId="284757F9" w:rsidR="000F7276" w:rsidRDefault="000F7276"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CD475D" w14:paraId="3F888BE4" w14:textId="37AF9A76" w:rsidTr="00110439">
        <w:trPr>
          <w:jc w:val="center"/>
        </w:trPr>
        <w:tc>
          <w:tcPr>
            <w:tcW w:w="3116" w:type="dxa"/>
            <w:shd w:val="clear" w:color="auto" w:fill="000000" w:themeFill="text1"/>
          </w:tcPr>
          <w:p w14:paraId="1F92CB66" w14:textId="00BC299A" w:rsidR="00CD475D" w:rsidRDefault="00CD475D" w:rsidP="00D16F49">
            <w:pPr>
              <w:jc w:val="center"/>
              <w:rPr>
                <w:lang w:bidi="ar-SA"/>
              </w:rPr>
            </w:pPr>
            <w:r>
              <w:rPr>
                <w:noProof/>
              </w:rPr>
              <w:lastRenderedPageBreak/>
              <w:drawing>
                <wp:inline distT="0" distB="0" distL="0" distR="0" wp14:anchorId="3A77D262" wp14:editId="25567466">
                  <wp:extent cx="1972310" cy="2628265"/>
                  <wp:effectExtent l="0" t="0" r="8890" b="635"/>
                  <wp:docPr id="1019" name="Picture 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5D91DAED" w14:textId="6CB38850" w:rsidR="00CD475D" w:rsidRDefault="00CD475D" w:rsidP="00D16F49">
            <w:pPr>
              <w:jc w:val="center"/>
              <w:rPr>
                <w:lang w:bidi="ar-SA"/>
              </w:rPr>
            </w:pPr>
            <w:r>
              <w:rPr>
                <w:noProof/>
              </w:rPr>
              <w:drawing>
                <wp:inline distT="0" distB="0" distL="0" distR="0" wp14:anchorId="41B3DE48" wp14:editId="11FE87FC">
                  <wp:extent cx="1972945" cy="2628900"/>
                  <wp:effectExtent l="0" t="0" r="8255" b="0"/>
                  <wp:docPr id="1020" name="Picture 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tcPr>
          <w:p w14:paraId="66C578AE" w14:textId="2A36EC43" w:rsidR="00CD475D" w:rsidRDefault="00CD475D" w:rsidP="00D16F49">
            <w:pPr>
              <w:jc w:val="center"/>
              <w:rPr>
                <w:noProof/>
              </w:rPr>
            </w:pPr>
            <w:r>
              <w:rPr>
                <w:noProof/>
              </w:rPr>
              <w:drawing>
                <wp:inline distT="0" distB="0" distL="0" distR="0" wp14:anchorId="181283DC" wp14:editId="19594745">
                  <wp:extent cx="1972310" cy="2628265"/>
                  <wp:effectExtent l="0" t="0" r="8890" b="635"/>
                  <wp:docPr id="1021" name="Picture 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r>
      <w:tr w:rsidR="00CD475D" w:rsidRPr="00062FF2" w14:paraId="7502A069" w14:textId="40B3A6EB" w:rsidTr="00110439">
        <w:trPr>
          <w:jc w:val="center"/>
        </w:trPr>
        <w:tc>
          <w:tcPr>
            <w:tcW w:w="3116" w:type="dxa"/>
            <w:shd w:val="clear" w:color="auto" w:fill="FFFFFF" w:themeFill="background1"/>
          </w:tcPr>
          <w:p w14:paraId="746B82D7" w14:textId="4FF05EBD" w:rsidR="00CD475D" w:rsidRPr="00062FF2" w:rsidRDefault="00CD475D" w:rsidP="00CD475D">
            <w:pPr>
              <w:jc w:val="center"/>
              <w:rPr>
                <w:sz w:val="18"/>
                <w:szCs w:val="18"/>
                <w:lang w:bidi="ar-SA"/>
              </w:rPr>
            </w:pPr>
            <w:r w:rsidRPr="00874040">
              <w:rPr>
                <w:sz w:val="18"/>
                <w:szCs w:val="18"/>
                <w:lang w:bidi="ar-SA"/>
              </w:rPr>
              <w:t>M33-NGC604-20211029UT-656HIA-sum1800s-Rot-Log.jpg</w:t>
            </w:r>
          </w:p>
        </w:tc>
        <w:tc>
          <w:tcPr>
            <w:tcW w:w="3117" w:type="dxa"/>
            <w:shd w:val="clear" w:color="auto" w:fill="FFFFFF" w:themeFill="background1"/>
          </w:tcPr>
          <w:p w14:paraId="5B876A37" w14:textId="4261E527" w:rsidR="00CD475D" w:rsidRPr="00062FF2" w:rsidRDefault="00CD475D" w:rsidP="00CD475D">
            <w:pPr>
              <w:jc w:val="center"/>
              <w:rPr>
                <w:sz w:val="18"/>
                <w:szCs w:val="18"/>
                <w:lang w:bidi="ar-SA"/>
              </w:rPr>
            </w:pPr>
            <w:r w:rsidRPr="00874040">
              <w:rPr>
                <w:sz w:val="18"/>
                <w:szCs w:val="18"/>
                <w:lang w:bidi="ar-SA"/>
              </w:rPr>
              <w:t>M33-NGC604-20211029UT-501OIII-sum1800s-Rot-Log.jpg</w:t>
            </w:r>
          </w:p>
        </w:tc>
        <w:tc>
          <w:tcPr>
            <w:tcW w:w="3117" w:type="dxa"/>
            <w:shd w:val="clear" w:color="auto" w:fill="FFFFFF" w:themeFill="background1"/>
          </w:tcPr>
          <w:p w14:paraId="47175AF0" w14:textId="17138482" w:rsidR="00CD475D" w:rsidRPr="00874040" w:rsidRDefault="00CD475D" w:rsidP="00CD475D">
            <w:pPr>
              <w:jc w:val="center"/>
              <w:rPr>
                <w:sz w:val="18"/>
                <w:szCs w:val="18"/>
                <w:lang w:bidi="ar-SA"/>
              </w:rPr>
            </w:pPr>
            <w:r w:rsidRPr="00874040">
              <w:rPr>
                <w:sz w:val="18"/>
                <w:szCs w:val="18"/>
                <w:lang w:bidi="ar-SA"/>
              </w:rPr>
              <w:t>M33-NGC604-20211029UT-486HIB-sum1800s-Rot-Log.jpg</w:t>
            </w:r>
          </w:p>
        </w:tc>
      </w:tr>
      <w:tr w:rsidR="00CD475D" w14:paraId="69BD9E49" w14:textId="660893A9" w:rsidTr="00110439">
        <w:trPr>
          <w:jc w:val="center"/>
        </w:trPr>
        <w:tc>
          <w:tcPr>
            <w:tcW w:w="3116" w:type="dxa"/>
            <w:shd w:val="clear" w:color="auto" w:fill="000000" w:themeFill="text1"/>
          </w:tcPr>
          <w:p w14:paraId="00D0D396" w14:textId="4B68DAC0" w:rsidR="00CD475D" w:rsidRDefault="00CD475D" w:rsidP="00CD475D">
            <w:pPr>
              <w:jc w:val="center"/>
              <w:rPr>
                <w:lang w:bidi="ar-SA"/>
              </w:rPr>
            </w:pPr>
            <w:r>
              <w:rPr>
                <w:noProof/>
              </w:rPr>
              <w:drawing>
                <wp:inline distT="0" distB="0" distL="0" distR="0" wp14:anchorId="109CCEE5" wp14:editId="6AB9E42E">
                  <wp:extent cx="1972945" cy="2628900"/>
                  <wp:effectExtent l="0" t="0" r="8255" b="0"/>
                  <wp:docPr id="1022" name="Picture 1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6651C348" w14:textId="539F8AC6" w:rsidR="00CD475D" w:rsidRDefault="00CD475D" w:rsidP="00CD475D">
            <w:pPr>
              <w:jc w:val="center"/>
              <w:rPr>
                <w:lang w:bidi="ar-SA"/>
              </w:rPr>
            </w:pPr>
            <w:r>
              <w:rPr>
                <w:noProof/>
              </w:rPr>
              <w:drawing>
                <wp:inline distT="0" distB="0" distL="0" distR="0" wp14:anchorId="235A30F3" wp14:editId="312F9407">
                  <wp:extent cx="1972945" cy="2628900"/>
                  <wp:effectExtent l="0" t="0" r="8255"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4" cstate="print">
                            <a:extLst>
                              <a:ext uri="{BEBA8EAE-BF5A-486C-A8C5-ECC9F3942E4B}">
                                <a14:imgProps xmlns:a14="http://schemas.microsoft.com/office/drawing/2010/main">
                                  <a14:imgLayer r:embed="rId2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tcPr>
          <w:p w14:paraId="72159880" w14:textId="77777777" w:rsidR="00CD475D" w:rsidRDefault="00CD475D" w:rsidP="00CD475D">
            <w:pPr>
              <w:jc w:val="center"/>
              <w:rPr>
                <w:noProof/>
              </w:rPr>
            </w:pPr>
          </w:p>
        </w:tc>
      </w:tr>
      <w:tr w:rsidR="00CD475D" w:rsidRPr="00062FF2" w14:paraId="3CA1B35B" w14:textId="41886C19" w:rsidTr="00110439">
        <w:trPr>
          <w:jc w:val="center"/>
        </w:trPr>
        <w:tc>
          <w:tcPr>
            <w:tcW w:w="3116" w:type="dxa"/>
            <w:shd w:val="clear" w:color="auto" w:fill="FFFFFF" w:themeFill="background1"/>
          </w:tcPr>
          <w:p w14:paraId="2A6E48DD" w14:textId="168C28B2" w:rsidR="00CD475D" w:rsidRPr="00062FF2" w:rsidRDefault="00CD475D" w:rsidP="00CD475D">
            <w:pPr>
              <w:jc w:val="center"/>
              <w:rPr>
                <w:sz w:val="18"/>
                <w:szCs w:val="18"/>
                <w:lang w:bidi="ar-SA"/>
              </w:rPr>
            </w:pPr>
            <w:r w:rsidRPr="00874040">
              <w:rPr>
                <w:sz w:val="18"/>
                <w:szCs w:val="18"/>
                <w:lang w:bidi="ar-SA"/>
              </w:rPr>
              <w:t>M33-NGC604-20211029UT-467HeII-sum300s-Rot-Log.jpg</w:t>
            </w:r>
          </w:p>
        </w:tc>
        <w:tc>
          <w:tcPr>
            <w:tcW w:w="3117" w:type="dxa"/>
            <w:shd w:val="clear" w:color="auto" w:fill="FFFFFF" w:themeFill="background1"/>
          </w:tcPr>
          <w:p w14:paraId="63EE00CD" w14:textId="4EADDB66" w:rsidR="00CD475D" w:rsidRPr="00062FF2" w:rsidRDefault="00CD475D" w:rsidP="00CD475D">
            <w:pPr>
              <w:jc w:val="center"/>
              <w:rPr>
                <w:sz w:val="18"/>
                <w:szCs w:val="18"/>
                <w:lang w:bidi="ar-SA"/>
              </w:rPr>
            </w:pPr>
            <w:r w:rsidRPr="00CD475D">
              <w:rPr>
                <w:sz w:val="18"/>
                <w:szCs w:val="18"/>
                <w:lang w:bidi="ar-SA"/>
              </w:rPr>
              <w:t>M33-NGC604-20211029UT-RGB-NB-467-486-501-656-Rot-Log.jpg</w:t>
            </w:r>
          </w:p>
        </w:tc>
        <w:tc>
          <w:tcPr>
            <w:tcW w:w="3117" w:type="dxa"/>
            <w:shd w:val="clear" w:color="auto" w:fill="FFFFFF" w:themeFill="background1"/>
          </w:tcPr>
          <w:p w14:paraId="29A7CFD4" w14:textId="77777777" w:rsidR="00CD475D" w:rsidRPr="00874040" w:rsidRDefault="00CD475D" w:rsidP="00CD475D">
            <w:pPr>
              <w:jc w:val="center"/>
              <w:rPr>
                <w:sz w:val="18"/>
                <w:szCs w:val="18"/>
                <w:lang w:bidi="ar-SA"/>
              </w:rPr>
            </w:pPr>
          </w:p>
        </w:tc>
      </w:tr>
    </w:tbl>
    <w:p w14:paraId="5406AFCA" w14:textId="77777777" w:rsidR="00B14360" w:rsidRDefault="00B14360" w:rsidP="0026465F">
      <w:pPr>
        <w:rPr>
          <w:lang w:bidi="ar-SA"/>
        </w:rPr>
      </w:pPr>
    </w:p>
    <w:p w14:paraId="7B8F0BC8" w14:textId="77777777" w:rsidR="000F7276" w:rsidRDefault="000F7276" w:rsidP="0026465F">
      <w:pPr>
        <w:rPr>
          <w:lang w:bidi="ar-SA"/>
        </w:rPr>
      </w:pPr>
    </w:p>
    <w:p w14:paraId="5FEDCF4D" w14:textId="77777777" w:rsidR="006B2D30" w:rsidRDefault="006B2D30" w:rsidP="006B2D30">
      <w:pPr>
        <w:rPr>
          <w:lang w:bidi="ar-SA"/>
        </w:rPr>
      </w:pPr>
      <w:r>
        <w:rPr>
          <w:lang w:bidi="ar-SA"/>
        </w:rPr>
        <w:t>Next:</w:t>
      </w:r>
    </w:p>
    <w:p w14:paraId="6B046487" w14:textId="77777777" w:rsidR="006B2D30" w:rsidRDefault="006B2D30" w:rsidP="006B2D30">
      <w:pPr>
        <w:pStyle w:val="ListParagraph"/>
        <w:numPr>
          <w:ilvl w:val="0"/>
          <w:numId w:val="14"/>
        </w:numPr>
        <w:rPr>
          <w:lang w:bidi="ar-SA"/>
        </w:rPr>
      </w:pPr>
      <w:r>
        <w:rPr>
          <w:lang w:bidi="ar-SA"/>
        </w:rPr>
        <w:t>NGC7009: 467HeII 1200s, 486HIB 1200s, 540CNT 1200s, 656HIA 600s</w:t>
      </w:r>
    </w:p>
    <w:p w14:paraId="2CF946A6" w14:textId="73DB3EBD" w:rsidR="00AB108F" w:rsidRDefault="00AB108F" w:rsidP="00AB108F">
      <w:pPr>
        <w:pStyle w:val="ListParagraph"/>
        <w:numPr>
          <w:ilvl w:val="0"/>
          <w:numId w:val="14"/>
        </w:numPr>
        <w:rPr>
          <w:lang w:bidi="ar-SA"/>
        </w:rPr>
      </w:pPr>
      <w:r>
        <w:rPr>
          <w:lang w:bidi="ar-SA"/>
        </w:rPr>
        <w:t>NGC6286 (refresh all – some were poorly focused in 2019): 467HeII 1200s, 486HIB 1200s, 540CNT 1200s, 656HIA 600s</w:t>
      </w:r>
    </w:p>
    <w:p w14:paraId="52338152" w14:textId="1DF0CC17" w:rsidR="006B2D30" w:rsidRDefault="006B2D30" w:rsidP="006B2D30">
      <w:pPr>
        <w:pStyle w:val="ListParagraph"/>
        <w:numPr>
          <w:ilvl w:val="0"/>
          <w:numId w:val="14"/>
        </w:numPr>
        <w:rPr>
          <w:lang w:bidi="ar-SA"/>
        </w:rPr>
      </w:pPr>
      <w:r>
        <w:rPr>
          <w:lang w:bidi="ar-SA"/>
        </w:rPr>
        <w:t>M33: 467HeII 1500s, 540CNT 1800s, 486HIB 1800s, 501OIII 1800s, 656HIA 1800s</w:t>
      </w:r>
    </w:p>
    <w:p w14:paraId="22917DF0" w14:textId="1048C17D" w:rsidR="006B2D30" w:rsidRDefault="006B2D30" w:rsidP="006B2D30">
      <w:pPr>
        <w:pStyle w:val="ListParagraph"/>
        <w:numPr>
          <w:ilvl w:val="0"/>
          <w:numId w:val="14"/>
        </w:numPr>
        <w:rPr>
          <w:lang w:bidi="ar-SA"/>
        </w:rPr>
      </w:pPr>
      <w:r>
        <w:rPr>
          <w:lang w:bidi="ar-SA"/>
        </w:rPr>
        <w:t>Ced214: 656HIA 2400s, 501OIII 2400s, 540CNT 2400s</w:t>
      </w:r>
    </w:p>
    <w:p w14:paraId="45FEE0FE" w14:textId="171060E5" w:rsidR="006B2D30" w:rsidRDefault="006B2D30" w:rsidP="006B2D30">
      <w:pPr>
        <w:rPr>
          <w:lang w:bidi="ar-SA"/>
        </w:rPr>
      </w:pPr>
    </w:p>
    <w:p w14:paraId="60ABCF40" w14:textId="77777777" w:rsidR="000B19B5" w:rsidRDefault="000B19B5" w:rsidP="000B19B5">
      <w:pPr>
        <w:pStyle w:val="ListParagraph"/>
        <w:rPr>
          <w:lang w:bidi="ar-SA"/>
        </w:rPr>
      </w:pPr>
    </w:p>
    <w:p w14:paraId="6C628855" w14:textId="77777777" w:rsidR="006B2D30" w:rsidRDefault="006B2D30" w:rsidP="006B2D30">
      <w:pPr>
        <w:rPr>
          <w:lang w:bidi="ar-SA"/>
        </w:rPr>
      </w:pPr>
    </w:p>
    <w:p w14:paraId="672B38DA" w14:textId="77777777" w:rsidR="007B5E71" w:rsidRDefault="007B5E71">
      <w:pPr>
        <w:rPr>
          <w:rFonts w:ascii="Arial" w:hAnsi="Arial" w:cs="Arial"/>
          <w:b/>
          <w:bCs/>
          <w:i/>
          <w:iCs/>
          <w:sz w:val="28"/>
          <w:szCs w:val="28"/>
        </w:rPr>
      </w:pPr>
      <w:r>
        <w:br w:type="page"/>
      </w:r>
    </w:p>
    <w:p w14:paraId="4D81AD0B" w14:textId="5E29082B" w:rsidR="00154B03" w:rsidRDefault="00154B03" w:rsidP="00154B03">
      <w:pPr>
        <w:pStyle w:val="Heading2"/>
      </w:pPr>
      <w:r>
        <w:lastRenderedPageBreak/>
        <w:t>November</w:t>
      </w:r>
    </w:p>
    <w:p w14:paraId="45B95405" w14:textId="42965CA6" w:rsidR="00B678CB" w:rsidRPr="00D4326C" w:rsidRDefault="00B678CB" w:rsidP="00B678CB">
      <w:pPr>
        <w:pStyle w:val="Heading3"/>
      </w:pPr>
      <w:r>
        <w:t xml:space="preserve">2021-Nov-03 (Nov-04 UT): </w:t>
      </w:r>
      <w:r w:rsidRPr="002B2B28">
        <w:t xml:space="preserve"> </w:t>
      </w:r>
      <w:r w:rsidR="00154B03">
        <w:t>NGC7009, NGC7293, and Ced214</w:t>
      </w:r>
      <w:r>
        <w:t xml:space="preserve"> Imaging </w:t>
      </w:r>
    </w:p>
    <w:p w14:paraId="71D92EE3" w14:textId="77777777" w:rsidR="00B678CB" w:rsidRDefault="00B678CB" w:rsidP="00B678CB">
      <w:pPr>
        <w:rPr>
          <w:color w:val="808080" w:themeColor="background1" w:themeShade="80"/>
          <w:sz w:val="20"/>
        </w:rPr>
      </w:pPr>
      <w:r>
        <w:rPr>
          <w:color w:val="808080" w:themeColor="background1" w:themeShade="80"/>
          <w:sz w:val="20"/>
        </w:rPr>
        <w:t>Last Updated 10/30/2021</w:t>
      </w:r>
    </w:p>
    <w:p w14:paraId="33E8A9F6" w14:textId="3F684DB9" w:rsidR="00B678CB" w:rsidRPr="0044088B" w:rsidRDefault="00B678CB" w:rsidP="00B678CB">
      <w:r w:rsidRPr="0044088B">
        <w:t xml:space="preserve">Transparency was </w:t>
      </w:r>
      <w:r>
        <w:t>good</w:t>
      </w:r>
      <w:r w:rsidRPr="0044088B">
        <w:t xml:space="preserve"> (</w:t>
      </w:r>
      <w:r>
        <w:t>4</w:t>
      </w:r>
      <w:r w:rsidRPr="0044088B">
        <w:t>.0/5). Seeing was fair (3.0/5).</w:t>
      </w:r>
    </w:p>
    <w:p w14:paraId="3055539B" w14:textId="169935AD" w:rsidR="00B678CB" w:rsidRDefault="00B678CB" w:rsidP="0026465F">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6C2E58" w14:paraId="7E006926" w14:textId="77777777" w:rsidTr="00481D62">
        <w:tc>
          <w:tcPr>
            <w:tcW w:w="3116" w:type="dxa"/>
            <w:shd w:val="clear" w:color="auto" w:fill="000000" w:themeFill="text1"/>
          </w:tcPr>
          <w:p w14:paraId="61C1339C" w14:textId="680558C4" w:rsidR="006C2E58" w:rsidRDefault="006C2E58" w:rsidP="00481D62">
            <w:pPr>
              <w:jc w:val="center"/>
              <w:rPr>
                <w:lang w:bidi="ar-SA"/>
              </w:rPr>
            </w:pPr>
            <w:r>
              <w:rPr>
                <w:noProof/>
              </w:rPr>
              <w:drawing>
                <wp:inline distT="0" distB="0" distL="0" distR="0" wp14:anchorId="552CEEF1" wp14:editId="37DB02C0">
                  <wp:extent cx="954405" cy="954405"/>
                  <wp:effectExtent l="0" t="0" r="0" b="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4BE5E16E" w14:textId="1E9A1775" w:rsidR="006C2E58" w:rsidRDefault="007807D0" w:rsidP="00481D62">
            <w:pPr>
              <w:jc w:val="center"/>
              <w:rPr>
                <w:lang w:bidi="ar-SA"/>
              </w:rPr>
            </w:pPr>
            <w:r>
              <w:rPr>
                <w:noProof/>
              </w:rPr>
              <w:drawing>
                <wp:inline distT="0" distB="0" distL="0" distR="0" wp14:anchorId="167995BC" wp14:editId="4E2FE612">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4D06192B" w14:textId="2C0BD700" w:rsidR="006C2E58" w:rsidRDefault="007807D0" w:rsidP="00481D62">
            <w:pPr>
              <w:jc w:val="center"/>
              <w:rPr>
                <w:lang w:bidi="ar-SA"/>
              </w:rPr>
            </w:pPr>
            <w:r>
              <w:rPr>
                <w:noProof/>
              </w:rPr>
              <w:drawing>
                <wp:inline distT="0" distB="0" distL="0" distR="0" wp14:anchorId="2C75A780" wp14:editId="529B54AA">
                  <wp:extent cx="954405" cy="954405"/>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C2E58" w:rsidRPr="00062FF2" w14:paraId="5CA3D37D" w14:textId="77777777" w:rsidTr="00481D62">
        <w:tc>
          <w:tcPr>
            <w:tcW w:w="3116" w:type="dxa"/>
            <w:shd w:val="clear" w:color="auto" w:fill="FFFFFF" w:themeFill="background1"/>
          </w:tcPr>
          <w:p w14:paraId="70CED189" w14:textId="7CAFC070" w:rsidR="006C2E58" w:rsidRPr="00062FF2" w:rsidRDefault="007807D0" w:rsidP="00481D62">
            <w:pPr>
              <w:jc w:val="center"/>
              <w:rPr>
                <w:sz w:val="18"/>
                <w:szCs w:val="18"/>
                <w:lang w:bidi="ar-SA"/>
              </w:rPr>
            </w:pPr>
            <w:r w:rsidRPr="007807D0">
              <w:rPr>
                <w:sz w:val="18"/>
                <w:szCs w:val="18"/>
                <w:lang w:bidi="ar-SA"/>
              </w:rPr>
              <w:t>NGC7009-20211104UT-656HIA-sum300sec-Flattened-RotCrop.jpg</w:t>
            </w:r>
          </w:p>
        </w:tc>
        <w:tc>
          <w:tcPr>
            <w:tcW w:w="3117" w:type="dxa"/>
            <w:shd w:val="clear" w:color="auto" w:fill="FFFFFF" w:themeFill="background1"/>
          </w:tcPr>
          <w:p w14:paraId="494962FD" w14:textId="2EE00F80" w:rsidR="006C2E58" w:rsidRPr="00062FF2" w:rsidRDefault="007807D0" w:rsidP="00481D62">
            <w:pPr>
              <w:jc w:val="center"/>
              <w:rPr>
                <w:sz w:val="18"/>
                <w:szCs w:val="18"/>
                <w:lang w:bidi="ar-SA"/>
              </w:rPr>
            </w:pPr>
            <w:r w:rsidRPr="007807D0">
              <w:rPr>
                <w:sz w:val="18"/>
                <w:szCs w:val="18"/>
                <w:lang w:bidi="ar-SA"/>
              </w:rPr>
              <w:t>NGC7009-20211104UT-540CNT-sum840sec-Flattened-RotCrop.jpg</w:t>
            </w:r>
          </w:p>
        </w:tc>
        <w:tc>
          <w:tcPr>
            <w:tcW w:w="3117" w:type="dxa"/>
            <w:shd w:val="clear" w:color="auto" w:fill="FFFFFF" w:themeFill="background1"/>
          </w:tcPr>
          <w:p w14:paraId="1F67653F" w14:textId="3C5726A8" w:rsidR="006C2E58" w:rsidRPr="00062FF2" w:rsidRDefault="007807D0" w:rsidP="00481D62">
            <w:pPr>
              <w:jc w:val="center"/>
              <w:rPr>
                <w:sz w:val="18"/>
                <w:szCs w:val="18"/>
                <w:lang w:bidi="ar-SA"/>
              </w:rPr>
            </w:pPr>
            <w:r w:rsidRPr="007807D0">
              <w:rPr>
                <w:sz w:val="18"/>
                <w:szCs w:val="18"/>
                <w:lang w:bidi="ar-SA"/>
              </w:rPr>
              <w:t>NGC7009-20211104UT-501OIII-sum300sec-Flattened-RotCrop.jpg</w:t>
            </w:r>
          </w:p>
        </w:tc>
      </w:tr>
      <w:tr w:rsidR="006C2E58" w14:paraId="1958E267" w14:textId="77777777" w:rsidTr="00481D62">
        <w:tc>
          <w:tcPr>
            <w:tcW w:w="3116" w:type="dxa"/>
            <w:shd w:val="clear" w:color="auto" w:fill="000000" w:themeFill="text1"/>
          </w:tcPr>
          <w:p w14:paraId="13F545B1" w14:textId="1B780C85" w:rsidR="006C2E58" w:rsidRDefault="007807D0" w:rsidP="00481D62">
            <w:pPr>
              <w:jc w:val="center"/>
              <w:rPr>
                <w:lang w:bidi="ar-SA"/>
              </w:rPr>
            </w:pPr>
            <w:r>
              <w:rPr>
                <w:noProof/>
              </w:rPr>
              <w:drawing>
                <wp:inline distT="0" distB="0" distL="0" distR="0" wp14:anchorId="47F9B2B1" wp14:editId="33A6A797">
                  <wp:extent cx="954405" cy="954405"/>
                  <wp:effectExtent l="0" t="0" r="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437F64A0" w14:textId="578052EF" w:rsidR="006C2E58" w:rsidRDefault="007807D0" w:rsidP="00481D62">
            <w:pPr>
              <w:jc w:val="center"/>
              <w:rPr>
                <w:lang w:bidi="ar-SA"/>
              </w:rPr>
            </w:pPr>
            <w:r>
              <w:rPr>
                <w:noProof/>
              </w:rPr>
              <w:drawing>
                <wp:inline distT="0" distB="0" distL="0" distR="0" wp14:anchorId="6A6CAD41" wp14:editId="11968BDD">
                  <wp:extent cx="954405" cy="954405"/>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0944395A" w14:textId="7672D265" w:rsidR="006C2E58" w:rsidRDefault="006C2E58" w:rsidP="00481D62">
            <w:pPr>
              <w:jc w:val="center"/>
              <w:rPr>
                <w:lang w:bidi="ar-SA"/>
              </w:rPr>
            </w:pPr>
          </w:p>
        </w:tc>
      </w:tr>
      <w:tr w:rsidR="007807D0" w:rsidRPr="00062FF2" w14:paraId="5223FECC" w14:textId="77777777" w:rsidTr="007807D0">
        <w:tblPrEx>
          <w:shd w:val="clear" w:color="auto" w:fill="auto"/>
          <w:tblCellMar>
            <w:left w:w="108" w:type="dxa"/>
            <w:right w:w="108" w:type="dxa"/>
          </w:tblCellMar>
        </w:tblPrEx>
        <w:tc>
          <w:tcPr>
            <w:tcW w:w="3116" w:type="dxa"/>
          </w:tcPr>
          <w:p w14:paraId="7ECE144B" w14:textId="70BB0708" w:rsidR="007807D0" w:rsidRPr="00062FF2" w:rsidRDefault="007807D0" w:rsidP="00481D62">
            <w:pPr>
              <w:jc w:val="center"/>
              <w:rPr>
                <w:sz w:val="18"/>
                <w:szCs w:val="18"/>
                <w:lang w:bidi="ar-SA"/>
              </w:rPr>
            </w:pPr>
            <w:r w:rsidRPr="007807D0">
              <w:rPr>
                <w:sz w:val="18"/>
                <w:szCs w:val="18"/>
                <w:lang w:bidi="ar-SA"/>
              </w:rPr>
              <w:t>NGC7009-20211104UT-486HIB-sum900sec-Flattened-RotCrop.jpg</w:t>
            </w:r>
          </w:p>
        </w:tc>
        <w:tc>
          <w:tcPr>
            <w:tcW w:w="3117" w:type="dxa"/>
          </w:tcPr>
          <w:p w14:paraId="42ED6D25" w14:textId="32B2D857" w:rsidR="007807D0" w:rsidRPr="00062FF2" w:rsidRDefault="007807D0" w:rsidP="00481D62">
            <w:pPr>
              <w:jc w:val="center"/>
              <w:rPr>
                <w:sz w:val="18"/>
                <w:szCs w:val="18"/>
                <w:lang w:bidi="ar-SA"/>
              </w:rPr>
            </w:pPr>
            <w:r w:rsidRPr="007807D0">
              <w:rPr>
                <w:sz w:val="18"/>
                <w:szCs w:val="18"/>
                <w:lang w:bidi="ar-SA"/>
              </w:rPr>
              <w:t>NGC7009-20211104UT-467HeII-sum900sec-Flattened-RotCrop.jpg</w:t>
            </w:r>
          </w:p>
        </w:tc>
        <w:tc>
          <w:tcPr>
            <w:tcW w:w="3117" w:type="dxa"/>
          </w:tcPr>
          <w:p w14:paraId="2980ED80" w14:textId="1222559A" w:rsidR="007807D0" w:rsidRPr="00062FF2" w:rsidRDefault="007807D0" w:rsidP="00481D62">
            <w:pPr>
              <w:jc w:val="center"/>
              <w:rPr>
                <w:sz w:val="18"/>
                <w:szCs w:val="18"/>
                <w:lang w:bidi="ar-SA"/>
              </w:rPr>
            </w:pPr>
          </w:p>
        </w:tc>
      </w:tr>
    </w:tbl>
    <w:p w14:paraId="4B15DFB9" w14:textId="4A3AC02C" w:rsidR="006C2E58" w:rsidRDefault="006C2E58"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5D2EB8" w14:paraId="3CD6136F" w14:textId="77777777" w:rsidTr="00481D62">
        <w:trPr>
          <w:jc w:val="center"/>
        </w:trPr>
        <w:tc>
          <w:tcPr>
            <w:tcW w:w="3116" w:type="dxa"/>
            <w:shd w:val="clear" w:color="auto" w:fill="000000" w:themeFill="text1"/>
          </w:tcPr>
          <w:p w14:paraId="7302AD92" w14:textId="35092D68" w:rsidR="005D2EB8" w:rsidRDefault="005D2EB8" w:rsidP="00481D62">
            <w:pPr>
              <w:jc w:val="center"/>
              <w:rPr>
                <w:lang w:bidi="ar-SA"/>
              </w:rPr>
            </w:pPr>
            <w:r>
              <w:rPr>
                <w:noProof/>
              </w:rPr>
              <w:drawing>
                <wp:inline distT="0" distB="0" distL="0" distR="0" wp14:anchorId="14CA6272" wp14:editId="1E36BD4E">
                  <wp:extent cx="1972310" cy="2628265"/>
                  <wp:effectExtent l="0" t="0" r="8890" b="635"/>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tcPr>
          <w:p w14:paraId="48C9A722" w14:textId="4FC23E30" w:rsidR="005D2EB8" w:rsidRDefault="005D2EB8" w:rsidP="00481D62">
            <w:pPr>
              <w:jc w:val="center"/>
              <w:rPr>
                <w:lang w:bidi="ar-SA"/>
              </w:rPr>
            </w:pPr>
            <w:r>
              <w:rPr>
                <w:noProof/>
              </w:rPr>
              <w:drawing>
                <wp:inline distT="0" distB="0" distL="0" distR="0" wp14:anchorId="5A91890A" wp14:editId="2FAB0A98">
                  <wp:extent cx="1972945" cy="2628900"/>
                  <wp:effectExtent l="0" t="0" r="8255"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7B1DAF2C" w14:textId="6803083F" w:rsidR="005D2EB8" w:rsidRDefault="005D2EB8" w:rsidP="00481D62">
            <w:pPr>
              <w:jc w:val="center"/>
              <w:rPr>
                <w:lang w:bidi="ar-SA"/>
              </w:rPr>
            </w:pPr>
            <w:r>
              <w:rPr>
                <w:noProof/>
              </w:rPr>
              <w:drawing>
                <wp:inline distT="0" distB="0" distL="0" distR="0" wp14:anchorId="60E01019" wp14:editId="087768FB">
                  <wp:extent cx="1972945" cy="2628900"/>
                  <wp:effectExtent l="0" t="0" r="8255"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5D2EB8" w:rsidRPr="00062FF2" w14:paraId="4601910F" w14:textId="77777777" w:rsidTr="00481D62">
        <w:trPr>
          <w:jc w:val="center"/>
        </w:trPr>
        <w:tc>
          <w:tcPr>
            <w:tcW w:w="3116" w:type="dxa"/>
            <w:shd w:val="clear" w:color="auto" w:fill="FFFFFF" w:themeFill="background1"/>
          </w:tcPr>
          <w:p w14:paraId="7BB46B41" w14:textId="562D6A06" w:rsidR="005D2EB8" w:rsidRPr="00062FF2" w:rsidRDefault="005D2EB8" w:rsidP="00481D62">
            <w:pPr>
              <w:jc w:val="center"/>
              <w:rPr>
                <w:sz w:val="18"/>
                <w:szCs w:val="18"/>
                <w:lang w:bidi="ar-SA"/>
              </w:rPr>
            </w:pPr>
            <w:r w:rsidRPr="005D2EB8">
              <w:rPr>
                <w:sz w:val="18"/>
                <w:szCs w:val="18"/>
                <w:lang w:bidi="ar-SA"/>
              </w:rPr>
              <w:t>NGC7293-20211104UT-656HIA-sum540sec-Rot.jpg</w:t>
            </w:r>
          </w:p>
        </w:tc>
        <w:tc>
          <w:tcPr>
            <w:tcW w:w="3117" w:type="dxa"/>
            <w:shd w:val="clear" w:color="auto" w:fill="FFFFFF" w:themeFill="background1"/>
          </w:tcPr>
          <w:p w14:paraId="538385F6" w14:textId="097167F6" w:rsidR="005D2EB8" w:rsidRPr="008E0CD3" w:rsidRDefault="005D2EB8" w:rsidP="00481D62">
            <w:pPr>
              <w:jc w:val="center"/>
              <w:rPr>
                <w:sz w:val="18"/>
                <w:szCs w:val="18"/>
                <w:lang w:bidi="ar-SA"/>
              </w:rPr>
            </w:pPr>
            <w:r w:rsidRPr="005D2EB8">
              <w:rPr>
                <w:sz w:val="18"/>
                <w:szCs w:val="18"/>
                <w:lang w:bidi="ar-SA"/>
              </w:rPr>
              <w:t>NGC7293-20211104UT-501OIII-sum180sec-Rot.jpg</w:t>
            </w:r>
          </w:p>
        </w:tc>
        <w:tc>
          <w:tcPr>
            <w:tcW w:w="3117" w:type="dxa"/>
            <w:shd w:val="clear" w:color="auto" w:fill="FFFFFF" w:themeFill="background1"/>
          </w:tcPr>
          <w:p w14:paraId="77B71730" w14:textId="5FCF31DC" w:rsidR="005D2EB8" w:rsidRPr="00062FF2" w:rsidRDefault="005D2EB8" w:rsidP="00481D62">
            <w:pPr>
              <w:jc w:val="center"/>
              <w:rPr>
                <w:sz w:val="18"/>
                <w:szCs w:val="18"/>
                <w:lang w:bidi="ar-SA"/>
              </w:rPr>
            </w:pPr>
            <w:r w:rsidRPr="005D2EB8">
              <w:rPr>
                <w:sz w:val="18"/>
                <w:szCs w:val="18"/>
                <w:lang w:bidi="ar-SA"/>
              </w:rPr>
              <w:t>NGC7293-20211104UT-656HIA+501OIII-NB-Blend-Rot.jpg</w:t>
            </w:r>
          </w:p>
        </w:tc>
      </w:tr>
    </w:tbl>
    <w:p w14:paraId="4AEB3FE9" w14:textId="7847C15F" w:rsidR="007807D0" w:rsidRDefault="007807D0" w:rsidP="0026465F">
      <w:pPr>
        <w:rPr>
          <w:lang w:bidi="ar-SA"/>
        </w:rPr>
      </w:pPr>
    </w:p>
    <w:p w14:paraId="7ABA8D07" w14:textId="77777777" w:rsidR="006C2E58" w:rsidRDefault="006C2E58"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BF48BF" w14:paraId="3557863F" w14:textId="77777777" w:rsidTr="0042056B">
        <w:trPr>
          <w:jc w:val="center"/>
        </w:trPr>
        <w:tc>
          <w:tcPr>
            <w:tcW w:w="3116" w:type="dxa"/>
            <w:shd w:val="clear" w:color="auto" w:fill="000000" w:themeFill="text1"/>
          </w:tcPr>
          <w:p w14:paraId="1170B24B" w14:textId="400FA73D" w:rsidR="00BF48BF" w:rsidRDefault="00BF48BF" w:rsidP="00481D62">
            <w:pPr>
              <w:jc w:val="center"/>
              <w:rPr>
                <w:lang w:bidi="ar-SA"/>
              </w:rPr>
            </w:pPr>
            <w:r>
              <w:rPr>
                <w:noProof/>
              </w:rPr>
              <w:lastRenderedPageBreak/>
              <w:drawing>
                <wp:inline distT="0" distB="0" distL="0" distR="0" wp14:anchorId="51307C85" wp14:editId="61BA3853">
                  <wp:extent cx="1972310" cy="2628265"/>
                  <wp:effectExtent l="0" t="0" r="8890" b="63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tcPr>
          <w:p w14:paraId="06375E32" w14:textId="6F98B4FA" w:rsidR="00BF48BF" w:rsidRDefault="00BF48BF" w:rsidP="00481D62">
            <w:pPr>
              <w:jc w:val="center"/>
              <w:rPr>
                <w:lang w:bidi="ar-SA"/>
              </w:rPr>
            </w:pPr>
            <w:r>
              <w:rPr>
                <w:noProof/>
              </w:rPr>
              <w:drawing>
                <wp:inline distT="0" distB="0" distL="0" distR="0" wp14:anchorId="5DFCF0B2" wp14:editId="0CD8AE05">
                  <wp:extent cx="1972945" cy="2628900"/>
                  <wp:effectExtent l="0" t="0" r="8255" b="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2B74A7D6" w14:textId="4FE878BA" w:rsidR="00BF48BF" w:rsidRDefault="00BF48BF" w:rsidP="00481D62">
            <w:pPr>
              <w:jc w:val="center"/>
              <w:rPr>
                <w:lang w:bidi="ar-SA"/>
              </w:rPr>
            </w:pPr>
            <w:r>
              <w:rPr>
                <w:noProof/>
              </w:rPr>
              <w:drawing>
                <wp:inline distT="0" distB="0" distL="0" distR="0" wp14:anchorId="148E1B61" wp14:editId="6FA96083">
                  <wp:extent cx="1972945" cy="2628900"/>
                  <wp:effectExtent l="0" t="0" r="825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BF48BF" w:rsidRPr="00062FF2" w14:paraId="185A4863" w14:textId="77777777" w:rsidTr="0042056B">
        <w:trPr>
          <w:jc w:val="center"/>
        </w:trPr>
        <w:tc>
          <w:tcPr>
            <w:tcW w:w="3116" w:type="dxa"/>
            <w:shd w:val="clear" w:color="auto" w:fill="FFFFFF" w:themeFill="background1"/>
          </w:tcPr>
          <w:p w14:paraId="79C5FFFE" w14:textId="15FFA4E6" w:rsidR="00BF48BF" w:rsidRPr="00062FF2" w:rsidRDefault="00BF48BF" w:rsidP="00481D62">
            <w:pPr>
              <w:jc w:val="center"/>
              <w:rPr>
                <w:sz w:val="18"/>
                <w:szCs w:val="18"/>
                <w:lang w:bidi="ar-SA"/>
              </w:rPr>
            </w:pPr>
            <w:r w:rsidRPr="00BF48BF">
              <w:rPr>
                <w:sz w:val="18"/>
                <w:szCs w:val="18"/>
                <w:lang w:bidi="ar-SA"/>
              </w:rPr>
              <w:t>Ced214-20211104UT-656HIA-sum2220sec-Rot.jpg</w:t>
            </w:r>
          </w:p>
        </w:tc>
        <w:tc>
          <w:tcPr>
            <w:tcW w:w="3117" w:type="dxa"/>
            <w:shd w:val="clear" w:color="auto" w:fill="FFFFFF" w:themeFill="background1"/>
          </w:tcPr>
          <w:p w14:paraId="540A86F9" w14:textId="57C2C170" w:rsidR="00BF48BF" w:rsidRPr="008E0CD3" w:rsidRDefault="00BF48BF" w:rsidP="00481D62">
            <w:pPr>
              <w:jc w:val="center"/>
              <w:rPr>
                <w:sz w:val="18"/>
                <w:szCs w:val="18"/>
                <w:lang w:bidi="ar-SA"/>
              </w:rPr>
            </w:pPr>
            <w:r w:rsidRPr="00BF48BF">
              <w:rPr>
                <w:sz w:val="18"/>
                <w:szCs w:val="18"/>
                <w:lang w:bidi="ar-SA"/>
              </w:rPr>
              <w:t>Ced214-20211104UT-501OIII-sum2400sec-Rot.jpg</w:t>
            </w:r>
          </w:p>
        </w:tc>
        <w:tc>
          <w:tcPr>
            <w:tcW w:w="3117" w:type="dxa"/>
            <w:shd w:val="clear" w:color="auto" w:fill="FFFFFF" w:themeFill="background1"/>
          </w:tcPr>
          <w:p w14:paraId="3BFA9CB3" w14:textId="74D1C72F" w:rsidR="00BF48BF" w:rsidRPr="00062FF2" w:rsidRDefault="00BF48BF" w:rsidP="00481D62">
            <w:pPr>
              <w:jc w:val="center"/>
              <w:rPr>
                <w:sz w:val="18"/>
                <w:szCs w:val="18"/>
                <w:lang w:bidi="ar-SA"/>
              </w:rPr>
            </w:pPr>
            <w:r w:rsidRPr="00BF48BF">
              <w:rPr>
                <w:sz w:val="18"/>
                <w:szCs w:val="18"/>
                <w:lang w:bidi="ar-SA"/>
              </w:rPr>
              <w:t>Ced214-20211104UT-540CNT-sum2460sec-Rot.jpg</w:t>
            </w:r>
          </w:p>
        </w:tc>
      </w:tr>
    </w:tbl>
    <w:p w14:paraId="313FA8E8" w14:textId="77777777" w:rsidR="00B678CB" w:rsidRDefault="00B678CB" w:rsidP="0026465F">
      <w:pPr>
        <w:rPr>
          <w:lang w:bidi="ar-SA"/>
        </w:rPr>
      </w:pPr>
    </w:p>
    <w:p w14:paraId="7295DAA6" w14:textId="77777777" w:rsidR="007B5E71" w:rsidRDefault="007B5E71">
      <w:pPr>
        <w:rPr>
          <w:rFonts w:cs="Arial"/>
          <w:b/>
          <w:bCs/>
          <w:sz w:val="26"/>
          <w:szCs w:val="26"/>
        </w:rPr>
      </w:pPr>
      <w:r>
        <w:br w:type="page"/>
      </w:r>
    </w:p>
    <w:p w14:paraId="723FA79E" w14:textId="55D7E52A" w:rsidR="00B678CB" w:rsidRPr="00D4326C" w:rsidRDefault="00B678CB" w:rsidP="00B678CB">
      <w:pPr>
        <w:pStyle w:val="Heading3"/>
      </w:pPr>
      <w:r>
        <w:lastRenderedPageBreak/>
        <w:t>2021-Nov-0</w:t>
      </w:r>
      <w:r w:rsidR="00154B03">
        <w:t>4</w:t>
      </w:r>
      <w:r>
        <w:t xml:space="preserve"> (Nov-0</w:t>
      </w:r>
      <w:r w:rsidR="00154B03">
        <w:t>5</w:t>
      </w:r>
      <w:r>
        <w:t xml:space="preserve"> UT): </w:t>
      </w:r>
      <w:r w:rsidRPr="002B2B28">
        <w:t xml:space="preserve"> </w:t>
      </w:r>
      <w:r>
        <w:t>M27</w:t>
      </w:r>
      <w:r w:rsidR="00F20439">
        <w:t xml:space="preserve"> </w:t>
      </w:r>
      <w:r>
        <w:t xml:space="preserve">Imaging </w:t>
      </w:r>
    </w:p>
    <w:p w14:paraId="0F0E425A" w14:textId="77777777" w:rsidR="00B678CB" w:rsidRDefault="00B678CB" w:rsidP="00B678CB">
      <w:pPr>
        <w:rPr>
          <w:color w:val="808080" w:themeColor="background1" w:themeShade="80"/>
          <w:sz w:val="20"/>
        </w:rPr>
      </w:pPr>
      <w:r>
        <w:rPr>
          <w:color w:val="808080" w:themeColor="background1" w:themeShade="80"/>
          <w:sz w:val="20"/>
        </w:rPr>
        <w:t>Last Updated 10/30/2021</w:t>
      </w:r>
    </w:p>
    <w:p w14:paraId="3114242E" w14:textId="20E54296" w:rsidR="00B678CB" w:rsidRPr="0044088B" w:rsidRDefault="00B678CB" w:rsidP="00B678CB">
      <w:r w:rsidRPr="0044088B">
        <w:t xml:space="preserve">Transparency was </w:t>
      </w:r>
      <w:r w:rsidR="00436FD0">
        <w:t>poor</w:t>
      </w:r>
      <w:r w:rsidRPr="0044088B">
        <w:t xml:space="preserve"> (</w:t>
      </w:r>
      <w:r w:rsidR="00436FD0">
        <w:t>2</w:t>
      </w:r>
      <w:r w:rsidRPr="0044088B">
        <w:t>.0/5)</w:t>
      </w:r>
      <w:r>
        <w:t xml:space="preserve"> with patches of very thin, high cirrus</w:t>
      </w:r>
      <w:r w:rsidRPr="0044088B">
        <w:t>.</w:t>
      </w:r>
      <w:r w:rsidR="00436FD0">
        <w:t xml:space="preserve"> Pretty clear for the initial 672SII imaging but had to drop about 5 images for higher background due to clouds. 730OII was probably contaminated throughout, but it was not so evident on visual inspection so I stacked all images.</w:t>
      </w:r>
      <w:r w:rsidRPr="0044088B">
        <w:t xml:space="preserve"> Seeing was </w:t>
      </w:r>
      <w:r>
        <w:t>good</w:t>
      </w:r>
      <w:r w:rsidRPr="0044088B">
        <w:t xml:space="preserve"> (</w:t>
      </w:r>
      <w:r>
        <w:t>4</w:t>
      </w:r>
      <w:r w:rsidRPr="0044088B">
        <w:t>.0/5).</w:t>
      </w:r>
    </w:p>
    <w:p w14:paraId="2F7B6A2C" w14:textId="7C4ED156" w:rsidR="00411E7A" w:rsidRDefault="00411E7A"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8500D0" w14:paraId="2EDF7031" w14:textId="77777777" w:rsidTr="00481D62">
        <w:trPr>
          <w:jc w:val="center"/>
        </w:trPr>
        <w:tc>
          <w:tcPr>
            <w:tcW w:w="3116" w:type="dxa"/>
            <w:shd w:val="clear" w:color="auto" w:fill="000000" w:themeFill="text1"/>
          </w:tcPr>
          <w:p w14:paraId="258B0B01" w14:textId="144F240C" w:rsidR="008500D0" w:rsidRDefault="008500D0" w:rsidP="00481D62">
            <w:pPr>
              <w:jc w:val="center"/>
              <w:rPr>
                <w:lang w:bidi="ar-SA"/>
              </w:rPr>
            </w:pPr>
            <w:r>
              <w:rPr>
                <w:noProof/>
              </w:rPr>
              <w:drawing>
                <wp:inline distT="0" distB="0" distL="0" distR="0" wp14:anchorId="644EC066" wp14:editId="05687B4E">
                  <wp:extent cx="1972310" cy="1972310"/>
                  <wp:effectExtent l="0" t="0" r="8890" b="889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6231E307" w14:textId="2681031D" w:rsidR="008500D0" w:rsidRDefault="008500D0" w:rsidP="00481D62">
            <w:pPr>
              <w:jc w:val="center"/>
              <w:rPr>
                <w:lang w:bidi="ar-SA"/>
              </w:rPr>
            </w:pPr>
            <w:r>
              <w:rPr>
                <w:noProof/>
              </w:rPr>
              <w:drawing>
                <wp:inline distT="0" distB="0" distL="0" distR="0" wp14:anchorId="7E4FC515" wp14:editId="5DBC93DA">
                  <wp:extent cx="1972945" cy="1972945"/>
                  <wp:effectExtent l="0" t="0" r="8255" b="82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8500D0" w:rsidRPr="00062FF2" w14:paraId="0D174169" w14:textId="77777777" w:rsidTr="00481D62">
        <w:trPr>
          <w:jc w:val="center"/>
        </w:trPr>
        <w:tc>
          <w:tcPr>
            <w:tcW w:w="3116" w:type="dxa"/>
            <w:shd w:val="clear" w:color="auto" w:fill="FFFFFF" w:themeFill="background1"/>
          </w:tcPr>
          <w:p w14:paraId="4CDFC9D0" w14:textId="3BF5D961" w:rsidR="008500D0" w:rsidRPr="00062FF2" w:rsidRDefault="008500D0" w:rsidP="00481D62">
            <w:pPr>
              <w:jc w:val="center"/>
              <w:rPr>
                <w:sz w:val="18"/>
                <w:szCs w:val="18"/>
                <w:lang w:bidi="ar-SA"/>
              </w:rPr>
            </w:pPr>
            <w:r w:rsidRPr="008500D0">
              <w:rPr>
                <w:sz w:val="18"/>
                <w:szCs w:val="18"/>
                <w:lang w:bidi="ar-SA"/>
              </w:rPr>
              <w:t>M27-20211105UT-658NII-sum960sec-RotCrop.jpg</w:t>
            </w:r>
          </w:p>
        </w:tc>
        <w:tc>
          <w:tcPr>
            <w:tcW w:w="3117" w:type="dxa"/>
            <w:shd w:val="clear" w:color="auto" w:fill="FFFFFF" w:themeFill="background1"/>
          </w:tcPr>
          <w:p w14:paraId="404E0B60" w14:textId="45AFBEB2" w:rsidR="008500D0" w:rsidRPr="00062FF2" w:rsidRDefault="008500D0" w:rsidP="00481D62">
            <w:pPr>
              <w:jc w:val="center"/>
              <w:rPr>
                <w:sz w:val="18"/>
                <w:szCs w:val="18"/>
                <w:lang w:bidi="ar-SA"/>
              </w:rPr>
            </w:pPr>
            <w:r w:rsidRPr="008500D0">
              <w:rPr>
                <w:sz w:val="18"/>
                <w:szCs w:val="18"/>
                <w:lang w:bidi="ar-SA"/>
              </w:rPr>
              <w:t>M27-20211105UT-730OII-sum1200sec-RotCrop.jpg</w:t>
            </w:r>
          </w:p>
        </w:tc>
      </w:tr>
    </w:tbl>
    <w:p w14:paraId="76C1BCA9" w14:textId="016F994F" w:rsidR="008500D0" w:rsidRDefault="008500D0" w:rsidP="0026465F">
      <w:pPr>
        <w:rPr>
          <w:lang w:bidi="ar-SA"/>
        </w:rPr>
      </w:pPr>
    </w:p>
    <w:p w14:paraId="31590D32" w14:textId="405BF20F" w:rsidR="008500D0" w:rsidRDefault="008500D0" w:rsidP="0026465F">
      <w:pPr>
        <w:rPr>
          <w:lang w:bidi="ar-SA"/>
        </w:rPr>
      </w:pPr>
    </w:p>
    <w:p w14:paraId="226205F3" w14:textId="77777777" w:rsidR="008500D0" w:rsidRDefault="008500D0" w:rsidP="0026465F">
      <w:pPr>
        <w:rPr>
          <w:lang w:bidi="ar-SA"/>
        </w:rPr>
      </w:pPr>
    </w:p>
    <w:p w14:paraId="2CA4DC86" w14:textId="77777777" w:rsidR="00411E7A" w:rsidRDefault="00411E7A" w:rsidP="00411E7A">
      <w:pPr>
        <w:rPr>
          <w:lang w:bidi="ar-SA"/>
        </w:rPr>
      </w:pPr>
      <w:r>
        <w:rPr>
          <w:lang w:bidi="ar-SA"/>
        </w:rPr>
        <w:t>New filters: 658NII, 647CNT, 730OII, 672SII, 550OPN</w:t>
      </w:r>
    </w:p>
    <w:p w14:paraId="4BACBF8B" w14:textId="40D40E44" w:rsidR="00411E7A" w:rsidRDefault="00411E7A" w:rsidP="00411E7A">
      <w:pPr>
        <w:pStyle w:val="ListParagraph"/>
        <w:numPr>
          <w:ilvl w:val="0"/>
          <w:numId w:val="14"/>
        </w:numPr>
        <w:rPr>
          <w:lang w:bidi="ar-SA"/>
        </w:rPr>
      </w:pPr>
      <w:r>
        <w:rPr>
          <w:lang w:bidi="ar-SA"/>
        </w:rPr>
        <w:t xml:space="preserve">M27: 658NII 1800s, 647CNT 1800s, 730OII </w:t>
      </w:r>
      <w:r w:rsidR="006E6512">
        <w:rPr>
          <w:lang w:bidi="ar-SA"/>
        </w:rPr>
        <w:t>36</w:t>
      </w:r>
      <w:r>
        <w:rPr>
          <w:lang w:bidi="ar-SA"/>
        </w:rPr>
        <w:t>00s</w:t>
      </w:r>
    </w:p>
    <w:p w14:paraId="223410E2" w14:textId="4ADC5261" w:rsidR="00334E51" w:rsidRDefault="00334E51" w:rsidP="00411E7A">
      <w:pPr>
        <w:pStyle w:val="ListParagraph"/>
        <w:numPr>
          <w:ilvl w:val="0"/>
          <w:numId w:val="14"/>
        </w:numPr>
        <w:rPr>
          <w:lang w:bidi="ar-SA"/>
        </w:rPr>
      </w:pPr>
      <w:r>
        <w:rPr>
          <w:lang w:bidi="ar-SA"/>
        </w:rPr>
        <w:t>NGC7331 550OPN 1200s</w:t>
      </w:r>
    </w:p>
    <w:p w14:paraId="3D3D208C" w14:textId="77777777" w:rsidR="00411E7A" w:rsidRDefault="00411E7A" w:rsidP="00411E7A">
      <w:pPr>
        <w:pStyle w:val="ListParagraph"/>
        <w:numPr>
          <w:ilvl w:val="0"/>
          <w:numId w:val="14"/>
        </w:numPr>
        <w:rPr>
          <w:lang w:bidi="ar-SA"/>
        </w:rPr>
      </w:pPr>
      <w:r>
        <w:rPr>
          <w:lang w:bidi="ar-SA"/>
        </w:rPr>
        <w:t>NGC 7662: 658NII 600s, 647CNT 900s, 730OII 900s, 672SII 900s</w:t>
      </w:r>
    </w:p>
    <w:p w14:paraId="6D1667A9" w14:textId="4D42D0A0" w:rsidR="00411E7A" w:rsidRDefault="00411E7A" w:rsidP="00411E7A">
      <w:pPr>
        <w:pStyle w:val="ListParagraph"/>
        <w:numPr>
          <w:ilvl w:val="0"/>
          <w:numId w:val="14"/>
        </w:numPr>
        <w:rPr>
          <w:lang w:bidi="ar-SA"/>
        </w:rPr>
      </w:pPr>
      <w:r>
        <w:rPr>
          <w:lang w:bidi="ar-SA"/>
        </w:rPr>
        <w:t xml:space="preserve">Ced214: 658NII 1800s, 672SII </w:t>
      </w:r>
      <w:r w:rsidR="00625CB9">
        <w:rPr>
          <w:lang w:bidi="ar-SA"/>
        </w:rPr>
        <w:t>24</w:t>
      </w:r>
      <w:r>
        <w:rPr>
          <w:lang w:bidi="ar-SA"/>
        </w:rPr>
        <w:t>00s, 550OPN 900s</w:t>
      </w:r>
    </w:p>
    <w:p w14:paraId="0F939F35" w14:textId="1A8AB4F2" w:rsidR="00411E7A" w:rsidRDefault="00411E7A" w:rsidP="00411E7A">
      <w:pPr>
        <w:pStyle w:val="ListParagraph"/>
        <w:numPr>
          <w:ilvl w:val="0"/>
          <w:numId w:val="14"/>
        </w:numPr>
        <w:rPr>
          <w:lang w:bidi="ar-SA"/>
        </w:rPr>
      </w:pPr>
      <w:r>
        <w:rPr>
          <w:lang w:bidi="ar-SA"/>
        </w:rPr>
        <w:t>M33: 658NII 1800s, 647CNT 1800s, 672SII 1800s, 550OPN 900s</w:t>
      </w:r>
    </w:p>
    <w:p w14:paraId="564C6AC0" w14:textId="5E1B14AC" w:rsidR="008F394E" w:rsidRDefault="008F394E" w:rsidP="008F394E">
      <w:pPr>
        <w:rPr>
          <w:lang w:bidi="ar-SA"/>
        </w:rPr>
      </w:pPr>
    </w:p>
    <w:p w14:paraId="4FF501D8" w14:textId="455F97F2" w:rsidR="008F394E" w:rsidRDefault="008F394E" w:rsidP="008F394E">
      <w:pPr>
        <w:rPr>
          <w:lang w:bidi="ar-SA"/>
        </w:rPr>
      </w:pPr>
      <w:r>
        <w:rPr>
          <w:lang w:bidi="ar-SA"/>
        </w:rPr>
        <w:t>Types of images</w:t>
      </w:r>
    </w:p>
    <w:p w14:paraId="7F54FC59" w14:textId="74F1C0D4" w:rsidR="008F394E" w:rsidRDefault="008F394E" w:rsidP="008F394E">
      <w:pPr>
        <w:pStyle w:val="ListParagraph"/>
        <w:numPr>
          <w:ilvl w:val="0"/>
          <w:numId w:val="15"/>
        </w:numPr>
        <w:rPr>
          <w:lang w:bidi="ar-SA"/>
        </w:rPr>
      </w:pPr>
      <w:r>
        <w:rPr>
          <w:lang w:bidi="ar-SA"/>
        </w:rPr>
        <w:t>RGB broad band</w:t>
      </w:r>
    </w:p>
    <w:p w14:paraId="797F83DE" w14:textId="02ABC912" w:rsidR="008F394E" w:rsidRDefault="008F394E" w:rsidP="008F394E">
      <w:pPr>
        <w:pStyle w:val="ListParagraph"/>
        <w:numPr>
          <w:ilvl w:val="0"/>
          <w:numId w:val="15"/>
        </w:numPr>
        <w:rPr>
          <w:lang w:bidi="ar-SA"/>
        </w:rPr>
      </w:pPr>
      <w:r>
        <w:rPr>
          <w:lang w:bidi="ar-SA"/>
        </w:rPr>
        <w:t>SHO Hubble palette</w:t>
      </w:r>
    </w:p>
    <w:p w14:paraId="214D4C05" w14:textId="5F306CA5" w:rsidR="008F394E" w:rsidRDefault="008F394E" w:rsidP="008F394E">
      <w:pPr>
        <w:pStyle w:val="ListParagraph"/>
        <w:numPr>
          <w:ilvl w:val="0"/>
          <w:numId w:val="15"/>
        </w:numPr>
        <w:rPr>
          <w:lang w:bidi="ar-SA"/>
        </w:rPr>
      </w:pPr>
      <w:r>
        <w:rPr>
          <w:lang w:bidi="ar-SA"/>
        </w:rPr>
        <w:t>Oxygen</w:t>
      </w:r>
      <w:r w:rsidR="002F0D0E">
        <w:rPr>
          <w:lang w:bidi="ar-SA"/>
        </w:rPr>
        <w:t xml:space="preserve"> I, II, III – really kind of ionization</w:t>
      </w:r>
    </w:p>
    <w:p w14:paraId="2ED7C650" w14:textId="00D19001" w:rsidR="008F394E" w:rsidRDefault="002F0D0E" w:rsidP="008F394E">
      <w:pPr>
        <w:pStyle w:val="ListParagraph"/>
        <w:numPr>
          <w:ilvl w:val="0"/>
          <w:numId w:val="15"/>
        </w:numPr>
        <w:rPr>
          <w:lang w:bidi="ar-SA"/>
        </w:rPr>
      </w:pPr>
      <w:r>
        <w:rPr>
          <w:lang w:bidi="ar-SA"/>
        </w:rPr>
        <w:t>Recombination: HIA, HIB, HeII?</w:t>
      </w:r>
    </w:p>
    <w:p w14:paraId="25B8611D" w14:textId="77777777" w:rsidR="00115454" w:rsidRDefault="00115454" w:rsidP="0026465F">
      <w:pPr>
        <w:rPr>
          <w:lang w:bidi="ar-SA"/>
        </w:rPr>
      </w:pPr>
    </w:p>
    <w:p w14:paraId="7E4BE1E7" w14:textId="77777777" w:rsidR="00157C0F" w:rsidRDefault="00157C0F">
      <w:pPr>
        <w:rPr>
          <w:rFonts w:cs="Arial"/>
          <w:b/>
          <w:bCs/>
          <w:sz w:val="26"/>
          <w:szCs w:val="26"/>
        </w:rPr>
      </w:pPr>
      <w:r>
        <w:br w:type="page"/>
      </w:r>
    </w:p>
    <w:p w14:paraId="2D7252C1" w14:textId="122A109B" w:rsidR="00115454" w:rsidRPr="00D4326C" w:rsidRDefault="00115454" w:rsidP="00115454">
      <w:pPr>
        <w:pStyle w:val="Heading3"/>
      </w:pPr>
      <w:r>
        <w:lastRenderedPageBreak/>
        <w:t xml:space="preserve">2021-Nov-06 (Nov-07 UT): </w:t>
      </w:r>
      <w:r w:rsidRPr="002B2B28">
        <w:t xml:space="preserve"> </w:t>
      </w:r>
      <w:r>
        <w:t xml:space="preserve">M27 Imaging </w:t>
      </w:r>
    </w:p>
    <w:p w14:paraId="15DD78F4" w14:textId="77777777" w:rsidR="00115454" w:rsidRDefault="00115454" w:rsidP="00115454">
      <w:pPr>
        <w:rPr>
          <w:color w:val="808080" w:themeColor="background1" w:themeShade="80"/>
          <w:sz w:val="20"/>
        </w:rPr>
      </w:pPr>
      <w:r>
        <w:rPr>
          <w:color w:val="808080" w:themeColor="background1" w:themeShade="80"/>
          <w:sz w:val="20"/>
        </w:rPr>
        <w:t>Last Updated 10/30/2021</w:t>
      </w:r>
    </w:p>
    <w:p w14:paraId="294B1FBC" w14:textId="5D4CA2C4" w:rsidR="00157C0F" w:rsidRDefault="00115454" w:rsidP="0026465F">
      <w:pPr>
        <w:rPr>
          <w:lang w:bidi="ar-SA"/>
        </w:rPr>
      </w:pPr>
      <w:r>
        <w:rPr>
          <w:lang w:bidi="ar-SA"/>
        </w:rPr>
        <w:t>Transparency was very poor (1/5)</w:t>
      </w:r>
      <w:r w:rsidR="00157C0F">
        <w:rPr>
          <w:lang w:bidi="ar-SA"/>
        </w:rPr>
        <w:t xml:space="preserve"> with lots of high clouds. Seeing was poor (2/5), but uncertain because of the poor transparency. I used dithering in MaximDL for the first time on the idea that the arcs of correlated background noise were due to uncorrected dark signal as the frame rotated due to polar misalignment. Maximum dithering was set to three pixels. In this case, the background looked horrible and had a variance of ~120DN for a 4400s exposure compared to about ~40DN for a 1200s exposure from 11/5UT. Not sure if this was due to significant signal from the cloud background, or something else I don’t understand.</w:t>
      </w:r>
    </w:p>
    <w:p w14:paraId="600D12AA" w14:textId="7091FF50" w:rsidR="00151536" w:rsidRDefault="00151536" w:rsidP="0026465F">
      <w:pPr>
        <w:rPr>
          <w:lang w:bidi="ar-SA"/>
        </w:rPr>
      </w:pPr>
    </w:p>
    <w:p w14:paraId="2BFC8E0F" w14:textId="20476ADD" w:rsidR="00151536" w:rsidRDefault="00151536" w:rsidP="0026465F">
      <w:pPr>
        <w:rPr>
          <w:lang w:bidi="ar-SA"/>
        </w:rPr>
      </w:pPr>
      <w:r>
        <w:rPr>
          <w:lang w:bidi="ar-SA"/>
        </w:rPr>
        <w:t>It turned out that I was using the single auto-dark setting which probably contributed to the poor quality of this imaging session.</w:t>
      </w:r>
    </w:p>
    <w:p w14:paraId="10740FA5" w14:textId="77777777" w:rsidR="00157C0F" w:rsidRDefault="00157C0F"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B6622B" w14:paraId="25C86488" w14:textId="77777777" w:rsidTr="00481D62">
        <w:trPr>
          <w:jc w:val="center"/>
        </w:trPr>
        <w:tc>
          <w:tcPr>
            <w:tcW w:w="3116" w:type="dxa"/>
            <w:shd w:val="clear" w:color="auto" w:fill="000000" w:themeFill="text1"/>
          </w:tcPr>
          <w:p w14:paraId="72CBC37A" w14:textId="3BBBB87A" w:rsidR="00B6622B" w:rsidRDefault="00B6622B" w:rsidP="00481D62">
            <w:pPr>
              <w:jc w:val="center"/>
              <w:rPr>
                <w:lang w:bidi="ar-SA"/>
              </w:rPr>
            </w:pPr>
            <w:r>
              <w:rPr>
                <w:noProof/>
              </w:rPr>
              <w:drawing>
                <wp:inline distT="0" distB="0" distL="0" distR="0" wp14:anchorId="5F2F31BA" wp14:editId="348A6118">
                  <wp:extent cx="1972310" cy="1972310"/>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r>
      <w:tr w:rsidR="00B6622B" w:rsidRPr="00062FF2" w14:paraId="4FECC162" w14:textId="77777777" w:rsidTr="00481D62">
        <w:trPr>
          <w:jc w:val="center"/>
        </w:trPr>
        <w:tc>
          <w:tcPr>
            <w:tcW w:w="3116" w:type="dxa"/>
            <w:shd w:val="clear" w:color="auto" w:fill="FFFFFF" w:themeFill="background1"/>
          </w:tcPr>
          <w:p w14:paraId="13C587AE" w14:textId="1E55485B" w:rsidR="00B6622B" w:rsidRPr="00062FF2" w:rsidRDefault="00B6622B" w:rsidP="00481D62">
            <w:pPr>
              <w:jc w:val="center"/>
              <w:rPr>
                <w:sz w:val="18"/>
                <w:szCs w:val="18"/>
                <w:lang w:bidi="ar-SA"/>
              </w:rPr>
            </w:pPr>
            <w:r w:rsidRPr="00B6622B">
              <w:rPr>
                <w:sz w:val="18"/>
                <w:szCs w:val="18"/>
                <w:lang w:bidi="ar-SA"/>
              </w:rPr>
              <w:t>M27-20211107UT-730OII-sum4440sec-RotCrop.jpg</w:t>
            </w:r>
          </w:p>
        </w:tc>
      </w:tr>
    </w:tbl>
    <w:p w14:paraId="5F675977" w14:textId="77777777" w:rsidR="00B6622B" w:rsidRDefault="00B6622B"/>
    <w:p w14:paraId="1EC9BB0F" w14:textId="77777777" w:rsidR="00B6622B" w:rsidRDefault="00B6622B"/>
    <w:p w14:paraId="1E259B05" w14:textId="1AE0026C" w:rsidR="00E168FE" w:rsidRDefault="00E168FE">
      <w:pPr>
        <w:rPr>
          <w:rFonts w:cs="Arial"/>
          <w:b/>
          <w:bCs/>
          <w:sz w:val="26"/>
          <w:szCs w:val="26"/>
        </w:rPr>
      </w:pPr>
      <w:r>
        <w:br w:type="page"/>
      </w:r>
    </w:p>
    <w:p w14:paraId="130F4A0A" w14:textId="2C24E302" w:rsidR="00151536" w:rsidRPr="00D4326C" w:rsidRDefault="00151536" w:rsidP="00151536">
      <w:pPr>
        <w:pStyle w:val="Heading3"/>
      </w:pPr>
      <w:r>
        <w:lastRenderedPageBreak/>
        <w:t>2021-Nov-0</w:t>
      </w:r>
      <w:r>
        <w:t>7</w:t>
      </w:r>
      <w:r>
        <w:t xml:space="preserve"> (Nov-0</w:t>
      </w:r>
      <w:r>
        <w:t>8</w:t>
      </w:r>
      <w:r>
        <w:t xml:space="preserve"> UT): </w:t>
      </w:r>
      <w:r w:rsidRPr="002B2B28">
        <w:t xml:space="preserve"> </w:t>
      </w:r>
      <w:r>
        <w:t>M27</w:t>
      </w:r>
      <w:r>
        <w:t>, NGC7331, NGC7662, and M33</w:t>
      </w:r>
      <w:r>
        <w:t xml:space="preserve"> Imaging </w:t>
      </w:r>
    </w:p>
    <w:p w14:paraId="4C982525" w14:textId="77777777" w:rsidR="00151536" w:rsidRDefault="00151536" w:rsidP="00151536">
      <w:pPr>
        <w:rPr>
          <w:color w:val="808080" w:themeColor="background1" w:themeShade="80"/>
          <w:sz w:val="20"/>
        </w:rPr>
      </w:pPr>
      <w:r>
        <w:rPr>
          <w:color w:val="808080" w:themeColor="background1" w:themeShade="80"/>
          <w:sz w:val="20"/>
        </w:rPr>
        <w:t>Last Updated 10/30/2021</w:t>
      </w:r>
    </w:p>
    <w:p w14:paraId="03D5C92C" w14:textId="2FD6C4E7" w:rsidR="00151536" w:rsidRDefault="00151536" w:rsidP="00151536">
      <w:pPr>
        <w:rPr>
          <w:lang w:bidi="ar-SA"/>
        </w:rPr>
      </w:pPr>
      <w:r>
        <w:rPr>
          <w:lang w:bidi="ar-SA"/>
        </w:rPr>
        <w:t xml:space="preserve">Transparency was very </w:t>
      </w:r>
      <w:r>
        <w:rPr>
          <w:lang w:bidi="ar-SA"/>
        </w:rPr>
        <w:t>good</w:t>
      </w:r>
      <w:r>
        <w:rPr>
          <w:lang w:bidi="ar-SA"/>
        </w:rPr>
        <w:t xml:space="preserve"> (</w:t>
      </w:r>
      <w:r>
        <w:rPr>
          <w:lang w:bidi="ar-SA"/>
        </w:rPr>
        <w:t>4</w:t>
      </w:r>
      <w:r>
        <w:rPr>
          <w:lang w:bidi="ar-SA"/>
        </w:rPr>
        <w:t xml:space="preserve">/5). Seeing was </w:t>
      </w:r>
      <w:r>
        <w:rPr>
          <w:lang w:bidi="ar-SA"/>
        </w:rPr>
        <w:t>good</w:t>
      </w:r>
      <w:r>
        <w:rPr>
          <w:lang w:bidi="ar-SA"/>
        </w:rPr>
        <w:t xml:space="preserve"> (</w:t>
      </w:r>
      <w:r>
        <w:rPr>
          <w:lang w:bidi="ar-SA"/>
        </w:rPr>
        <w:t>3</w:t>
      </w:r>
      <w:r>
        <w:rPr>
          <w:lang w:bidi="ar-SA"/>
        </w:rPr>
        <w:t>/5)</w:t>
      </w:r>
      <w:r>
        <w:rPr>
          <w:lang w:bidi="ar-SA"/>
        </w:rPr>
        <w:t>.</w:t>
      </w:r>
    </w:p>
    <w:p w14:paraId="3D18B628" w14:textId="77777777" w:rsidR="006210B2" w:rsidRDefault="006210B2"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DA25A7" w14:paraId="06515B28" w14:textId="77777777" w:rsidTr="00481D62">
        <w:trPr>
          <w:jc w:val="center"/>
        </w:trPr>
        <w:tc>
          <w:tcPr>
            <w:tcW w:w="3116" w:type="dxa"/>
            <w:shd w:val="clear" w:color="auto" w:fill="000000" w:themeFill="text1"/>
          </w:tcPr>
          <w:p w14:paraId="13151FDF" w14:textId="2035FFD7" w:rsidR="00DA25A7" w:rsidRDefault="00DA25A7" w:rsidP="00481D62">
            <w:pPr>
              <w:jc w:val="center"/>
              <w:rPr>
                <w:lang w:bidi="ar-SA"/>
              </w:rPr>
            </w:pPr>
            <w:r>
              <w:rPr>
                <w:noProof/>
              </w:rPr>
              <w:drawing>
                <wp:inline distT="0" distB="0" distL="0" distR="0" wp14:anchorId="1DFF11B3" wp14:editId="40127C43">
                  <wp:extent cx="1972310" cy="1972310"/>
                  <wp:effectExtent l="0" t="0" r="8890" b="889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C745799" w14:textId="4D039901" w:rsidR="00DA25A7" w:rsidRDefault="00DA25A7" w:rsidP="00481D62">
            <w:pPr>
              <w:jc w:val="center"/>
              <w:rPr>
                <w:lang w:bidi="ar-SA"/>
              </w:rPr>
            </w:pPr>
            <w:r>
              <w:rPr>
                <w:noProof/>
              </w:rPr>
              <w:drawing>
                <wp:inline distT="0" distB="0" distL="0" distR="0" wp14:anchorId="6B482AB3" wp14:editId="701E1474">
                  <wp:extent cx="1972945" cy="1972945"/>
                  <wp:effectExtent l="0" t="0" r="8255" b="8255"/>
                  <wp:docPr id="997" name="Picture 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DA25A7" w:rsidRPr="00062FF2" w14:paraId="79C2240A" w14:textId="77777777" w:rsidTr="00481D62">
        <w:trPr>
          <w:jc w:val="center"/>
        </w:trPr>
        <w:tc>
          <w:tcPr>
            <w:tcW w:w="3116" w:type="dxa"/>
            <w:shd w:val="clear" w:color="auto" w:fill="FFFFFF" w:themeFill="background1"/>
          </w:tcPr>
          <w:p w14:paraId="7A22C773" w14:textId="760FBA5F" w:rsidR="00DA25A7" w:rsidRPr="00062FF2" w:rsidRDefault="00DA25A7" w:rsidP="00481D62">
            <w:pPr>
              <w:jc w:val="center"/>
              <w:rPr>
                <w:sz w:val="18"/>
                <w:szCs w:val="18"/>
                <w:lang w:bidi="ar-SA"/>
              </w:rPr>
            </w:pPr>
            <w:r w:rsidRPr="00DA25A7">
              <w:rPr>
                <w:sz w:val="18"/>
                <w:szCs w:val="18"/>
                <w:lang w:bidi="ar-SA"/>
              </w:rPr>
              <w:t>M27-20211108UT-730OII-sum3540sec-RotCrop.jpg</w:t>
            </w:r>
          </w:p>
        </w:tc>
        <w:tc>
          <w:tcPr>
            <w:tcW w:w="3117" w:type="dxa"/>
            <w:shd w:val="clear" w:color="auto" w:fill="FFFFFF" w:themeFill="background1"/>
          </w:tcPr>
          <w:p w14:paraId="234A7047" w14:textId="16B31511" w:rsidR="00DA25A7" w:rsidRPr="00062FF2" w:rsidRDefault="00DA25A7" w:rsidP="00481D62">
            <w:pPr>
              <w:jc w:val="center"/>
              <w:rPr>
                <w:sz w:val="18"/>
                <w:szCs w:val="18"/>
                <w:lang w:bidi="ar-SA"/>
              </w:rPr>
            </w:pPr>
            <w:r w:rsidRPr="00DA25A7">
              <w:rPr>
                <w:sz w:val="18"/>
                <w:szCs w:val="18"/>
                <w:lang w:bidi="ar-SA"/>
              </w:rPr>
              <w:t>M27-20211108UT-647CNT-sum1560sec-RotCrop.jpg</w:t>
            </w:r>
          </w:p>
        </w:tc>
      </w:tr>
    </w:tbl>
    <w:p w14:paraId="3AB7AF7D" w14:textId="77777777" w:rsidR="006210B2" w:rsidRDefault="006210B2" w:rsidP="0026465F">
      <w:pPr>
        <w:rPr>
          <w:lang w:bidi="ar-SA"/>
        </w:rPr>
      </w:pPr>
    </w:p>
    <w:p w14:paraId="4360B1BF" w14:textId="77777777" w:rsidR="00E42713" w:rsidRDefault="00E42713"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C241FC" w14:paraId="01D5C60F" w14:textId="77777777" w:rsidTr="00481D62">
        <w:trPr>
          <w:jc w:val="center"/>
        </w:trPr>
        <w:tc>
          <w:tcPr>
            <w:tcW w:w="3116" w:type="dxa"/>
            <w:shd w:val="clear" w:color="auto" w:fill="000000" w:themeFill="text1"/>
          </w:tcPr>
          <w:p w14:paraId="740510C3" w14:textId="799246D0" w:rsidR="00C241FC" w:rsidRDefault="00C241FC" w:rsidP="00481D62">
            <w:pPr>
              <w:jc w:val="center"/>
              <w:rPr>
                <w:lang w:bidi="ar-SA"/>
              </w:rPr>
            </w:pPr>
            <w:r>
              <w:rPr>
                <w:noProof/>
              </w:rPr>
              <w:drawing>
                <wp:inline distT="0" distB="0" distL="0" distR="0" wp14:anchorId="7AD73E3C" wp14:editId="47C8B345">
                  <wp:extent cx="1972310" cy="1577340"/>
                  <wp:effectExtent l="0" t="0" r="8890" b="381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972310" cy="1577340"/>
                          </a:xfrm>
                          <a:prstGeom prst="rect">
                            <a:avLst/>
                          </a:prstGeom>
                          <a:noFill/>
                          <a:ln>
                            <a:noFill/>
                          </a:ln>
                        </pic:spPr>
                      </pic:pic>
                    </a:graphicData>
                  </a:graphic>
                </wp:inline>
              </w:drawing>
            </w:r>
          </w:p>
        </w:tc>
      </w:tr>
      <w:tr w:rsidR="00C241FC" w:rsidRPr="00062FF2" w14:paraId="21D90078" w14:textId="77777777" w:rsidTr="00481D62">
        <w:trPr>
          <w:jc w:val="center"/>
        </w:trPr>
        <w:tc>
          <w:tcPr>
            <w:tcW w:w="3116" w:type="dxa"/>
            <w:shd w:val="clear" w:color="auto" w:fill="FFFFFF" w:themeFill="background1"/>
          </w:tcPr>
          <w:p w14:paraId="011BDD42" w14:textId="7B82FF4B" w:rsidR="00C241FC" w:rsidRPr="00062FF2" w:rsidRDefault="00C241FC" w:rsidP="00481D62">
            <w:pPr>
              <w:jc w:val="center"/>
              <w:rPr>
                <w:sz w:val="18"/>
                <w:szCs w:val="18"/>
                <w:lang w:bidi="ar-SA"/>
              </w:rPr>
            </w:pPr>
            <w:r w:rsidRPr="00C241FC">
              <w:rPr>
                <w:sz w:val="18"/>
                <w:szCs w:val="18"/>
                <w:lang w:bidi="ar-SA"/>
              </w:rPr>
              <w:t>NGC7331-20211108UT-550OPN-sum1800sec-Flattened-LogLog-UnSharp-Crop.jpg</w:t>
            </w:r>
          </w:p>
        </w:tc>
      </w:tr>
    </w:tbl>
    <w:p w14:paraId="7C2A0B6B" w14:textId="77777777" w:rsidR="00E42713" w:rsidRDefault="00E42713"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B70E99" w14:paraId="389EC747" w14:textId="77777777" w:rsidTr="00481D62">
        <w:trPr>
          <w:jc w:val="center"/>
        </w:trPr>
        <w:tc>
          <w:tcPr>
            <w:tcW w:w="3116" w:type="dxa"/>
            <w:shd w:val="clear" w:color="auto" w:fill="000000" w:themeFill="text1"/>
          </w:tcPr>
          <w:p w14:paraId="3FA8CE9F" w14:textId="0BD9F909" w:rsidR="00B70E99" w:rsidRDefault="00B70E99" w:rsidP="00481D62">
            <w:pPr>
              <w:jc w:val="center"/>
              <w:rPr>
                <w:lang w:bidi="ar-SA"/>
              </w:rPr>
            </w:pPr>
            <w:r>
              <w:rPr>
                <w:noProof/>
              </w:rPr>
              <w:drawing>
                <wp:inline distT="0" distB="0" distL="0" distR="0" wp14:anchorId="13599D4E" wp14:editId="210D0733">
                  <wp:extent cx="1972310" cy="2632710"/>
                  <wp:effectExtent l="0" t="0" r="889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972310" cy="2632710"/>
                          </a:xfrm>
                          <a:prstGeom prst="rect">
                            <a:avLst/>
                          </a:prstGeom>
                          <a:noFill/>
                          <a:ln>
                            <a:noFill/>
                          </a:ln>
                        </pic:spPr>
                      </pic:pic>
                    </a:graphicData>
                  </a:graphic>
                </wp:inline>
              </w:drawing>
            </w:r>
          </w:p>
        </w:tc>
        <w:tc>
          <w:tcPr>
            <w:tcW w:w="3117" w:type="dxa"/>
            <w:shd w:val="clear" w:color="auto" w:fill="000000" w:themeFill="text1"/>
            <w:vAlign w:val="center"/>
          </w:tcPr>
          <w:p w14:paraId="4A0B8FF7" w14:textId="01F0C810" w:rsidR="00B70E99" w:rsidRDefault="00B70E99" w:rsidP="00481D62">
            <w:pPr>
              <w:jc w:val="center"/>
              <w:rPr>
                <w:lang w:bidi="ar-SA"/>
              </w:rPr>
            </w:pPr>
            <w:r>
              <w:rPr>
                <w:noProof/>
              </w:rPr>
              <w:drawing>
                <wp:inline distT="0" distB="0" distL="0" distR="0" wp14:anchorId="3F8857C0" wp14:editId="199B9D5D">
                  <wp:extent cx="1972945" cy="2633345"/>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972945" cy="2633345"/>
                          </a:xfrm>
                          <a:prstGeom prst="rect">
                            <a:avLst/>
                          </a:prstGeom>
                          <a:noFill/>
                          <a:ln>
                            <a:noFill/>
                          </a:ln>
                        </pic:spPr>
                      </pic:pic>
                    </a:graphicData>
                  </a:graphic>
                </wp:inline>
              </w:drawing>
            </w:r>
          </w:p>
        </w:tc>
      </w:tr>
      <w:tr w:rsidR="00B70E99" w:rsidRPr="00062FF2" w14:paraId="2B98854F" w14:textId="77777777" w:rsidTr="00481D62">
        <w:trPr>
          <w:jc w:val="center"/>
        </w:trPr>
        <w:tc>
          <w:tcPr>
            <w:tcW w:w="3116" w:type="dxa"/>
            <w:shd w:val="clear" w:color="auto" w:fill="FFFFFF" w:themeFill="background1"/>
          </w:tcPr>
          <w:p w14:paraId="3E4FD2BF" w14:textId="0CE36001" w:rsidR="00B70E99" w:rsidRPr="00062FF2" w:rsidRDefault="00B70E99" w:rsidP="00481D62">
            <w:pPr>
              <w:jc w:val="center"/>
              <w:rPr>
                <w:sz w:val="18"/>
                <w:szCs w:val="18"/>
                <w:lang w:bidi="ar-SA"/>
              </w:rPr>
            </w:pPr>
            <w:r w:rsidRPr="00B70E99">
              <w:rPr>
                <w:sz w:val="18"/>
                <w:szCs w:val="18"/>
                <w:lang w:bidi="ar-SA"/>
              </w:rPr>
              <w:lastRenderedPageBreak/>
              <w:t>M33-20211108UT-550OPN-sum900sec-Log-Rot.jpg</w:t>
            </w:r>
          </w:p>
        </w:tc>
        <w:tc>
          <w:tcPr>
            <w:tcW w:w="3117" w:type="dxa"/>
            <w:shd w:val="clear" w:color="auto" w:fill="FFFFFF" w:themeFill="background1"/>
          </w:tcPr>
          <w:p w14:paraId="1754CF11" w14:textId="1B8A209F" w:rsidR="00B70E99" w:rsidRPr="00062FF2" w:rsidRDefault="00B70E99" w:rsidP="00481D62">
            <w:pPr>
              <w:jc w:val="center"/>
              <w:rPr>
                <w:sz w:val="18"/>
                <w:szCs w:val="18"/>
                <w:lang w:bidi="ar-SA"/>
              </w:rPr>
            </w:pPr>
            <w:r w:rsidRPr="00B70E99">
              <w:rPr>
                <w:sz w:val="18"/>
                <w:szCs w:val="18"/>
                <w:lang w:bidi="ar-SA"/>
              </w:rPr>
              <w:t>M33-20211108UT-647CNT-sum1800sec-Log-Rot.jpg</w:t>
            </w:r>
          </w:p>
        </w:tc>
      </w:tr>
      <w:tr w:rsidR="00B70E99" w:rsidRPr="00062FF2" w14:paraId="3544CD67" w14:textId="77777777" w:rsidTr="00B70E99">
        <w:trPr>
          <w:jc w:val="center"/>
        </w:trPr>
        <w:tc>
          <w:tcPr>
            <w:tcW w:w="3116" w:type="dxa"/>
            <w:shd w:val="clear" w:color="auto" w:fill="000000" w:themeFill="text1"/>
          </w:tcPr>
          <w:p w14:paraId="4C16AB3A" w14:textId="1FB68F78" w:rsidR="00B70E99" w:rsidRPr="00DA25A7" w:rsidRDefault="00B70E99" w:rsidP="00481D62">
            <w:pPr>
              <w:jc w:val="center"/>
              <w:rPr>
                <w:sz w:val="18"/>
                <w:szCs w:val="18"/>
                <w:lang w:bidi="ar-SA"/>
              </w:rPr>
            </w:pPr>
            <w:r>
              <w:rPr>
                <w:noProof/>
              </w:rPr>
              <w:drawing>
                <wp:inline distT="0" distB="0" distL="0" distR="0" wp14:anchorId="4DA968F0" wp14:editId="72541BAC">
                  <wp:extent cx="1972310" cy="2632710"/>
                  <wp:effectExtent l="0" t="0" r="889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1972310" cy="2632710"/>
                          </a:xfrm>
                          <a:prstGeom prst="rect">
                            <a:avLst/>
                          </a:prstGeom>
                          <a:noFill/>
                          <a:ln>
                            <a:noFill/>
                          </a:ln>
                        </pic:spPr>
                      </pic:pic>
                    </a:graphicData>
                  </a:graphic>
                </wp:inline>
              </w:drawing>
            </w:r>
          </w:p>
        </w:tc>
        <w:tc>
          <w:tcPr>
            <w:tcW w:w="3117" w:type="dxa"/>
            <w:shd w:val="clear" w:color="auto" w:fill="000000" w:themeFill="text1"/>
          </w:tcPr>
          <w:p w14:paraId="1CB3B573" w14:textId="1C9C66C0" w:rsidR="00B70E99" w:rsidRPr="00DA25A7" w:rsidRDefault="00B70E99" w:rsidP="00481D62">
            <w:pPr>
              <w:jc w:val="center"/>
              <w:rPr>
                <w:sz w:val="18"/>
                <w:szCs w:val="18"/>
                <w:lang w:bidi="ar-SA"/>
              </w:rPr>
            </w:pPr>
            <w:r>
              <w:rPr>
                <w:noProof/>
              </w:rPr>
              <w:drawing>
                <wp:inline distT="0" distB="0" distL="0" distR="0" wp14:anchorId="7E06B439" wp14:editId="1F445C7A">
                  <wp:extent cx="1972945" cy="2633345"/>
                  <wp:effectExtent l="0" t="0" r="8255"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72945" cy="2633345"/>
                          </a:xfrm>
                          <a:prstGeom prst="rect">
                            <a:avLst/>
                          </a:prstGeom>
                          <a:noFill/>
                          <a:ln>
                            <a:noFill/>
                          </a:ln>
                        </pic:spPr>
                      </pic:pic>
                    </a:graphicData>
                  </a:graphic>
                </wp:inline>
              </w:drawing>
            </w:r>
          </w:p>
        </w:tc>
      </w:tr>
      <w:tr w:rsidR="00B70E99" w:rsidRPr="00062FF2" w14:paraId="3924D195" w14:textId="77777777" w:rsidTr="00481D62">
        <w:trPr>
          <w:jc w:val="center"/>
        </w:trPr>
        <w:tc>
          <w:tcPr>
            <w:tcW w:w="3116" w:type="dxa"/>
            <w:shd w:val="clear" w:color="auto" w:fill="FFFFFF" w:themeFill="background1"/>
          </w:tcPr>
          <w:p w14:paraId="4253F718" w14:textId="2801A736" w:rsidR="00B70E99" w:rsidRPr="00DA25A7" w:rsidRDefault="00B70E99" w:rsidP="00481D62">
            <w:pPr>
              <w:jc w:val="center"/>
              <w:rPr>
                <w:sz w:val="18"/>
                <w:szCs w:val="18"/>
                <w:lang w:bidi="ar-SA"/>
              </w:rPr>
            </w:pPr>
            <w:r w:rsidRPr="00B70E99">
              <w:rPr>
                <w:sz w:val="18"/>
                <w:szCs w:val="18"/>
                <w:lang w:bidi="ar-SA"/>
              </w:rPr>
              <w:t>M33-20211108UT-658NII-sum1800sec-Log-Rot.jpg</w:t>
            </w:r>
          </w:p>
        </w:tc>
        <w:tc>
          <w:tcPr>
            <w:tcW w:w="3117" w:type="dxa"/>
            <w:shd w:val="clear" w:color="auto" w:fill="FFFFFF" w:themeFill="background1"/>
          </w:tcPr>
          <w:p w14:paraId="2A3B1F19" w14:textId="054A3FC0" w:rsidR="00B70E99" w:rsidRPr="00DA25A7" w:rsidRDefault="00B70E99" w:rsidP="00481D62">
            <w:pPr>
              <w:jc w:val="center"/>
              <w:rPr>
                <w:sz w:val="18"/>
                <w:szCs w:val="18"/>
                <w:lang w:bidi="ar-SA"/>
              </w:rPr>
            </w:pPr>
            <w:r w:rsidRPr="00B70E99">
              <w:rPr>
                <w:sz w:val="18"/>
                <w:szCs w:val="18"/>
                <w:lang w:bidi="ar-SA"/>
              </w:rPr>
              <w:t>M33-20211108UT-672SII-sum1740sec-Log-Rot.jpg</w:t>
            </w:r>
          </w:p>
        </w:tc>
      </w:tr>
    </w:tbl>
    <w:p w14:paraId="1B5B79B0" w14:textId="54C5FB12" w:rsidR="00FC7D59" w:rsidRDefault="00FC7D59" w:rsidP="0026465F">
      <w:pPr>
        <w:rPr>
          <w:lang w:bidi="ar-SA"/>
        </w:rPr>
      </w:pPr>
    </w:p>
    <w:p w14:paraId="4A3DCB30" w14:textId="77777777" w:rsidR="00B70E99" w:rsidRDefault="00B70E99" w:rsidP="0026465F">
      <w:pPr>
        <w:rPr>
          <w:lang w:bidi="ar-SA"/>
        </w:rPr>
      </w:pPr>
    </w:p>
    <w:p w14:paraId="04C48173" w14:textId="77777777" w:rsidR="00FC7D59" w:rsidRDefault="00FC7D59">
      <w:pPr>
        <w:rPr>
          <w:rFonts w:cs="Arial"/>
          <w:b/>
          <w:bCs/>
          <w:sz w:val="26"/>
          <w:szCs w:val="26"/>
        </w:rPr>
      </w:pPr>
      <w:r>
        <w:br w:type="page"/>
      </w:r>
    </w:p>
    <w:p w14:paraId="1151F7F7" w14:textId="2C7AF98E" w:rsidR="00FC7D59" w:rsidRPr="00D4326C" w:rsidRDefault="00FC7D59" w:rsidP="00FC7D59">
      <w:pPr>
        <w:pStyle w:val="Heading3"/>
      </w:pPr>
      <w:r>
        <w:lastRenderedPageBreak/>
        <w:t>2021-Nov-0</w:t>
      </w:r>
      <w:r>
        <w:t>9</w:t>
      </w:r>
      <w:r>
        <w:t xml:space="preserve"> (Nov-</w:t>
      </w:r>
      <w:r>
        <w:t>10</w:t>
      </w:r>
      <w:r>
        <w:t xml:space="preserve"> UT): </w:t>
      </w:r>
      <w:r w:rsidRPr="002B2B28">
        <w:t xml:space="preserve"> </w:t>
      </w:r>
      <w:r>
        <w:t>BASS Meeting</w:t>
      </w:r>
      <w:r>
        <w:t xml:space="preserve"> </w:t>
      </w:r>
    </w:p>
    <w:p w14:paraId="10A26B3E" w14:textId="77777777" w:rsidR="00FC7D59" w:rsidRDefault="00FC7D59" w:rsidP="00FC7D59">
      <w:pPr>
        <w:rPr>
          <w:color w:val="808080" w:themeColor="background1" w:themeShade="80"/>
          <w:sz w:val="20"/>
        </w:rPr>
      </w:pPr>
      <w:r>
        <w:rPr>
          <w:color w:val="808080" w:themeColor="background1" w:themeShade="80"/>
          <w:sz w:val="20"/>
        </w:rPr>
        <w:t>Last Updated 10/30/2021</w:t>
      </w:r>
    </w:p>
    <w:p w14:paraId="41F8D8F4" w14:textId="0CE0186F" w:rsidR="00FC7D59" w:rsidRDefault="00FC7D59" w:rsidP="00FC7D59">
      <w:pPr>
        <w:rPr>
          <w:lang w:bidi="ar-SA"/>
        </w:rPr>
      </w:pPr>
      <w:r>
        <w:rPr>
          <w:lang w:bidi="ar-SA"/>
        </w:rPr>
        <w:t>Dr. Kevin McGouldrick</w:t>
      </w:r>
    </w:p>
    <w:p w14:paraId="0C161DD7" w14:textId="34FC5762" w:rsidR="00FC7D59" w:rsidRDefault="00FC7D59" w:rsidP="00FC7D59">
      <w:pPr>
        <w:rPr>
          <w:lang w:bidi="ar-SA"/>
        </w:rPr>
      </w:pPr>
      <w:r>
        <w:rPr>
          <w:lang w:bidi="ar-SA"/>
        </w:rPr>
        <w:t>Worked with David Grinspoon and Mark Bullock</w:t>
      </w:r>
    </w:p>
    <w:p w14:paraId="4FB10977" w14:textId="52DEB87D" w:rsidR="00FC7D59" w:rsidRDefault="00FC7D59" w:rsidP="00FC7D59">
      <w:pPr>
        <w:pStyle w:val="ListParagraph"/>
        <w:numPr>
          <w:ilvl w:val="0"/>
          <w:numId w:val="18"/>
        </w:numPr>
        <w:rPr>
          <w:lang w:bidi="ar-SA"/>
        </w:rPr>
      </w:pPr>
      <w:r>
        <w:rPr>
          <w:lang w:bidi="ar-SA"/>
        </w:rPr>
        <w:t>My questions</w:t>
      </w:r>
    </w:p>
    <w:p w14:paraId="4558872D" w14:textId="64DAF0AF" w:rsidR="00FC7D59" w:rsidRDefault="00FC7D59" w:rsidP="00FC7D59">
      <w:pPr>
        <w:pStyle w:val="ListParagraph"/>
        <w:numPr>
          <w:ilvl w:val="1"/>
          <w:numId w:val="18"/>
        </w:numPr>
        <w:rPr>
          <w:lang w:bidi="ar-SA"/>
        </w:rPr>
      </w:pPr>
      <w:r>
        <w:rPr>
          <w:lang w:bidi="ar-SA"/>
        </w:rPr>
        <w:t xml:space="preserve">Discuss wavelengths that amateurs can use and what they reveal </w:t>
      </w:r>
      <w:r>
        <w:rPr>
          <w:lang w:bidi="ar-SA"/>
        </w:rPr>
        <w:fldChar w:fldCharType="begin"/>
      </w:r>
      <w:r w:rsidR="00096983">
        <w:rPr>
          <w:lang w:bidi="ar-SA"/>
        </w:rPr>
        <w:instrText xml:space="preserve"> ADDIN EN.CITE &lt;EndNote&gt;&lt;Cite&gt;&lt;Author&gt;Peralta&lt;/Author&gt;&lt;Year&gt;2017&lt;/Year&gt;&lt;IDText&gt;Overview of useful spectral regions for Venus: An update to encourage observations complementary to the Akatsuki mission&lt;/IDText&gt;&lt;DisplayText&gt;[&lt;style face="italic"&gt;J. Peralta et al.&lt;/style&gt;, 2017]&lt;/DisplayText&gt;&lt;record&gt;&lt;dates&gt;&lt;pub-dates&gt;&lt;date&gt;May 01, 2017&lt;/date&gt;&lt;/pub-dates&gt;&lt;year&gt;2017&lt;/year&gt;&lt;/dates&gt;&lt;urls&gt;&lt;related-urls&gt;&lt;url&gt;https://ui.adsabs.harvard.edu/abs/2017Icar..288..235P&lt;/url&gt;&lt;/related-urls&gt;&lt;/urls&gt;&lt;isbn&gt;0019-1035&lt;/isbn&gt;&lt;titles&gt;&lt;title&gt;Overview of useful spectral regions for Venus: An update to encourage observations complementary to the Akatsuki mission&lt;/title&gt;&lt;secondary-title&gt;Icarus&lt;/secondary-title&gt;&lt;/titles&gt;&lt;pages&gt;235-239&lt;/pages&gt;&lt;contributors&gt;&lt;authors&gt;&lt;author&gt;Peralta, J.&lt;/author&gt;&lt;author&gt;Lee, Y. J.&lt;/author&gt;&lt;author&gt;McGouldrick, K.&lt;/author&gt;&lt;author&gt;Sagawa, H.&lt;/author&gt;&lt;author&gt;Sánchez-Lavega, A.&lt;/author&gt;&lt;author&gt;Imamura, T.&lt;/author&gt;&lt;author&gt;Widemann, T.&lt;/author&gt;&lt;author&gt;Nakamura, M.&lt;/author&gt;&lt;/authors&gt;&lt;/contributors&gt;&lt;added-date format="utc"&gt;1578608709&lt;/added-date&gt;&lt;ref-type name="Journal Article"&gt;17&lt;/ref-type&gt;&lt;rec-number&gt;365&lt;/rec-number&gt;&lt;last-updated-date format="utc"&gt;1578610707&lt;/last-updated-date&gt;&lt;volume&gt;288&lt;/volume&gt;&lt;/record&gt;&lt;/Cite&gt;&lt;/EndNote&gt;</w:instrText>
      </w:r>
      <w:r>
        <w:rPr>
          <w:lang w:bidi="ar-SA"/>
        </w:rPr>
        <w:fldChar w:fldCharType="separate"/>
      </w:r>
      <w:r w:rsidR="00096983">
        <w:rPr>
          <w:noProof/>
          <w:lang w:bidi="ar-SA"/>
        </w:rPr>
        <w:t>[</w:t>
      </w:r>
      <w:r w:rsidR="00096983" w:rsidRPr="00096983">
        <w:rPr>
          <w:i/>
          <w:noProof/>
          <w:lang w:bidi="ar-SA"/>
        </w:rPr>
        <w:t>J. Peralta et al.</w:t>
      </w:r>
      <w:r w:rsidR="00096983">
        <w:rPr>
          <w:noProof/>
          <w:lang w:bidi="ar-SA"/>
        </w:rPr>
        <w:t>, 2017]</w:t>
      </w:r>
      <w:r>
        <w:rPr>
          <w:lang w:bidi="ar-SA"/>
        </w:rPr>
        <w:fldChar w:fldCharType="end"/>
      </w:r>
    </w:p>
    <w:p w14:paraId="768C5011" w14:textId="56FC35A0" w:rsidR="00FC7D59" w:rsidRDefault="00FC7D59" w:rsidP="00FC7D59">
      <w:pPr>
        <w:pStyle w:val="ListParagraph"/>
        <w:numPr>
          <w:ilvl w:val="0"/>
          <w:numId w:val="17"/>
        </w:numPr>
        <w:rPr>
          <w:lang w:bidi="ar-SA"/>
        </w:rPr>
      </w:pPr>
      <w:r>
        <w:rPr>
          <w:lang w:bidi="ar-SA"/>
        </w:rPr>
        <w:t>Two presentations</w:t>
      </w:r>
    </w:p>
    <w:p w14:paraId="24A214E4" w14:textId="46C9B505" w:rsidR="00FC7D59" w:rsidRDefault="00FC7D59" w:rsidP="00FC7D59">
      <w:pPr>
        <w:pStyle w:val="ListParagraph"/>
        <w:numPr>
          <w:ilvl w:val="0"/>
          <w:numId w:val="16"/>
        </w:numPr>
        <w:rPr>
          <w:lang w:bidi="ar-SA"/>
        </w:rPr>
      </w:pPr>
      <w:r>
        <w:rPr>
          <w:lang w:bidi="ar-SA"/>
        </w:rPr>
        <w:t>What’s New with Venus</w:t>
      </w:r>
    </w:p>
    <w:p w14:paraId="43326A77" w14:textId="22649261" w:rsidR="00960893" w:rsidRDefault="00960893" w:rsidP="00960893">
      <w:pPr>
        <w:pStyle w:val="ListParagraph"/>
        <w:numPr>
          <w:ilvl w:val="1"/>
          <w:numId w:val="16"/>
        </w:numPr>
        <w:rPr>
          <w:lang w:bidi="ar-SA"/>
        </w:rPr>
      </w:pPr>
      <w:r>
        <w:rPr>
          <w:lang w:bidi="ar-SA"/>
        </w:rPr>
        <w:t>Three national missions to Venus</w:t>
      </w:r>
    </w:p>
    <w:p w14:paraId="07505CAC" w14:textId="613AB74D" w:rsidR="00960893" w:rsidRDefault="00960893" w:rsidP="00960893">
      <w:pPr>
        <w:pStyle w:val="ListParagraph"/>
        <w:numPr>
          <w:ilvl w:val="1"/>
          <w:numId w:val="16"/>
        </w:numPr>
        <w:rPr>
          <w:lang w:bidi="ar-SA"/>
        </w:rPr>
      </w:pPr>
      <w:r>
        <w:rPr>
          <w:lang w:bidi="ar-SA"/>
        </w:rPr>
        <w:t>India and Russia talking about going also</w:t>
      </w:r>
    </w:p>
    <w:p w14:paraId="2496F49E" w14:textId="6A3F78A0" w:rsidR="00960893" w:rsidRDefault="00960893" w:rsidP="00960893">
      <w:pPr>
        <w:pStyle w:val="ListParagraph"/>
        <w:numPr>
          <w:ilvl w:val="1"/>
          <w:numId w:val="16"/>
        </w:numPr>
        <w:rPr>
          <w:lang w:bidi="ar-SA"/>
        </w:rPr>
      </w:pPr>
      <w:r>
        <w:rPr>
          <w:lang w:bidi="ar-SA"/>
        </w:rPr>
        <w:t>Some private groups thinking about going</w:t>
      </w:r>
    </w:p>
    <w:p w14:paraId="2003758F" w14:textId="05593038" w:rsidR="00960893" w:rsidRDefault="00960893" w:rsidP="00960893">
      <w:pPr>
        <w:pStyle w:val="ListParagraph"/>
        <w:numPr>
          <w:ilvl w:val="0"/>
          <w:numId w:val="16"/>
        </w:numPr>
        <w:rPr>
          <w:lang w:bidi="ar-SA"/>
        </w:rPr>
      </w:pPr>
      <w:r>
        <w:rPr>
          <w:lang w:bidi="ar-SA"/>
        </w:rPr>
        <w:t>Turbet et al 2021 – Venus may always have been hellish</w:t>
      </w:r>
    </w:p>
    <w:p w14:paraId="499B83BC" w14:textId="21053DE6" w:rsidR="008A286D" w:rsidRDefault="008A286D" w:rsidP="00960893">
      <w:pPr>
        <w:pStyle w:val="ListParagraph"/>
        <w:numPr>
          <w:ilvl w:val="0"/>
          <w:numId w:val="16"/>
        </w:numPr>
        <w:rPr>
          <w:lang w:bidi="ar-SA"/>
        </w:rPr>
      </w:pPr>
      <w:r>
        <w:rPr>
          <w:lang w:bidi="ar-SA"/>
        </w:rPr>
        <w:t>Giant dark clouds in the IR in the night on Venus</w:t>
      </w:r>
    </w:p>
    <w:p w14:paraId="61246BEE" w14:textId="63AB0463" w:rsidR="00096983" w:rsidRDefault="00096983" w:rsidP="00960893">
      <w:pPr>
        <w:pStyle w:val="ListParagraph"/>
        <w:numPr>
          <w:ilvl w:val="0"/>
          <w:numId w:val="16"/>
        </w:numPr>
        <w:rPr>
          <w:lang w:bidi="ar-SA"/>
        </w:rPr>
      </w:pPr>
      <w:r>
        <w:rPr>
          <w:lang w:bidi="ar-SA"/>
        </w:rPr>
        <w:t xml:space="preserve">I spent some of my time looking at my Venus references </w:t>
      </w:r>
      <w:r>
        <w:rPr>
          <w:lang w:bidi="ar-SA"/>
        </w:rPr>
        <w:fldChar w:fldCharType="begin">
          <w:fldData xml:space="preserve">PEVuZE5vdGU+PENpdGU+PEF1dGhvcj5QZXJhbHRhPC9BdXRob3I+PFllYXI+MjAxNzwvWWVhcj48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=
</w:fldData>
        </w:fldChar>
      </w:r>
      <w:r>
        <w:rPr>
          <w:lang w:bidi="ar-SA"/>
        </w:rPr>
        <w:instrText xml:space="preserve"> ADDIN EN.CITE </w:instrText>
      </w:r>
      <w:r>
        <w:rPr>
          <w:lang w:bidi="ar-SA"/>
        </w:rPr>
        <w:fldChar w:fldCharType="begin">
          <w:fldData xml:space="preserve">PEVuZE5vdGU+PENpdGU+PEF1dGhvcj5QZXJhbHRhPC9BdXRob3I+PFllYXI+MjAxNzwvWWVhcj48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=
</w:fldData>
        </w:fldChar>
      </w:r>
      <w:r>
        <w:rPr>
          <w:lang w:bidi="ar-SA"/>
        </w:rPr>
        <w:instrText xml:space="preserve"> ADDIN EN.CITE.DATA </w:instrText>
      </w:r>
      <w:r>
        <w:rPr>
          <w:lang w:bidi="ar-SA"/>
        </w:rPr>
      </w:r>
      <w:r>
        <w:rPr>
          <w:lang w:bidi="ar-SA"/>
        </w:rPr>
        <w:fldChar w:fldCharType="end"/>
      </w:r>
      <w:r>
        <w:rPr>
          <w:lang w:bidi="ar-SA"/>
        </w:rPr>
        <w:fldChar w:fldCharType="separate"/>
      </w:r>
      <w:r>
        <w:rPr>
          <w:noProof/>
          <w:lang w:bidi="ar-SA"/>
        </w:rPr>
        <w:t>[</w:t>
      </w:r>
      <w:r w:rsidRPr="00096983">
        <w:rPr>
          <w:i/>
          <w:noProof/>
          <w:lang w:bidi="ar-SA"/>
        </w:rPr>
        <w:t>Mousis et al.</w:t>
      </w:r>
      <w:r>
        <w:rPr>
          <w:noProof/>
          <w:lang w:bidi="ar-SA"/>
        </w:rPr>
        <w:t xml:space="preserve">, 2014; </w:t>
      </w:r>
      <w:r w:rsidRPr="00096983">
        <w:rPr>
          <w:i/>
          <w:noProof/>
          <w:lang w:bidi="ar-SA"/>
        </w:rPr>
        <w:t>J. Peralta et al.</w:t>
      </w:r>
      <w:r>
        <w:rPr>
          <w:noProof/>
          <w:lang w:bidi="ar-SA"/>
        </w:rPr>
        <w:t xml:space="preserve">, 2017; </w:t>
      </w:r>
      <w:r w:rsidRPr="00096983">
        <w:rPr>
          <w:i/>
          <w:noProof/>
          <w:lang w:bidi="ar-SA"/>
        </w:rPr>
        <w:t>Javier Peralta et al.</w:t>
      </w:r>
      <w:r>
        <w:rPr>
          <w:noProof/>
          <w:lang w:bidi="ar-SA"/>
        </w:rPr>
        <w:t>, 2019]</w:t>
      </w:r>
      <w:r>
        <w:rPr>
          <w:lang w:bidi="ar-SA"/>
        </w:rPr>
        <w:fldChar w:fldCharType="end"/>
      </w:r>
      <w:r>
        <w:rPr>
          <w:lang w:bidi="ar-SA"/>
        </w:rPr>
        <w:t xml:space="preserve">. Especially </w:t>
      </w:r>
      <w:r>
        <w:rPr>
          <w:lang w:bidi="ar-SA"/>
        </w:rPr>
        <w:fldChar w:fldCharType="begin">
          <w:fldData xml:space="preserve">PEVuZE5vdGU+PENpdGU+PEF1dGhvcj5QZXJhbHRhPC9BdXRob3I+PFllYXI+MjAxOTwvWWVhcj48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</w:fldData>
        </w:fldChar>
      </w:r>
      <w:r>
        <w:rPr>
          <w:lang w:bidi="ar-SA"/>
        </w:rPr>
        <w:instrText xml:space="preserve"> ADDIN EN.CITE </w:instrText>
      </w:r>
      <w:r>
        <w:rPr>
          <w:lang w:bidi="ar-SA"/>
        </w:rPr>
        <w:fldChar w:fldCharType="begin">
          <w:fldData xml:space="preserve">PEVuZE5vdGU+PENpdGU+PEF1dGhvcj5QZXJhbHRhPC9BdXRob3I+PFllYXI+MjAxOTwvWWVhcj48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</w:fldData>
        </w:fldChar>
      </w:r>
      <w:r>
        <w:rPr>
          <w:lang w:bidi="ar-SA"/>
        </w:rPr>
        <w:instrText xml:space="preserve"> ADDIN EN.CITE.DATA </w:instrText>
      </w:r>
      <w:r>
        <w:rPr>
          <w:lang w:bidi="ar-SA"/>
        </w:rPr>
      </w:r>
      <w:r>
        <w:rPr>
          <w:lang w:bidi="ar-SA"/>
        </w:rPr>
        <w:fldChar w:fldCharType="end"/>
      </w:r>
      <w:r>
        <w:rPr>
          <w:lang w:bidi="ar-SA"/>
        </w:rPr>
        <w:fldChar w:fldCharType="separate"/>
      </w:r>
      <w:r>
        <w:rPr>
          <w:noProof/>
          <w:lang w:bidi="ar-SA"/>
        </w:rPr>
        <w:t>[</w:t>
      </w:r>
      <w:r w:rsidRPr="00096983">
        <w:rPr>
          <w:i/>
          <w:noProof/>
          <w:lang w:bidi="ar-SA"/>
        </w:rPr>
        <w:t>Javier Peralta et al.</w:t>
      </w:r>
      <w:r>
        <w:rPr>
          <w:noProof/>
          <w:lang w:bidi="ar-SA"/>
        </w:rPr>
        <w:t>, 2019]</w:t>
      </w:r>
      <w:r>
        <w:rPr>
          <w:lang w:bidi="ar-SA"/>
        </w:rPr>
        <w:fldChar w:fldCharType="end"/>
      </w:r>
      <w:r>
        <w:rPr>
          <w:lang w:bidi="ar-SA"/>
        </w:rPr>
        <w:t xml:space="preserve"> shows how amateurs can extract cloud images at ~900nm and 1000nm. </w:t>
      </w:r>
    </w:p>
    <w:p w14:paraId="32D443B9" w14:textId="63245B3D" w:rsidR="00096983" w:rsidRDefault="00096983" w:rsidP="00960893">
      <w:pPr>
        <w:pStyle w:val="ListParagraph"/>
        <w:numPr>
          <w:ilvl w:val="0"/>
          <w:numId w:val="16"/>
        </w:numPr>
        <w:rPr>
          <w:lang w:bidi="ar-SA"/>
        </w:rPr>
      </w:pPr>
      <w:r>
        <w:rPr>
          <w:lang w:bidi="ar-SA"/>
        </w:rPr>
        <w:t>From their Figure 1:</w:t>
      </w:r>
    </w:p>
    <w:p w14:paraId="04CD29ED" w14:textId="49668603" w:rsidR="00096983" w:rsidRDefault="00096983" w:rsidP="00960893">
      <w:pPr>
        <w:pStyle w:val="ListParagraph"/>
        <w:numPr>
          <w:ilvl w:val="0"/>
          <w:numId w:val="16"/>
        </w:numPr>
        <w:rPr>
          <w:lang w:bidi="ar-SA"/>
        </w:rPr>
      </w:pPr>
      <w:r>
        <w:rPr>
          <w:noProof/>
        </w:rPr>
        <w:drawing>
          <wp:inline distT="0" distB="0" distL="0" distR="0" wp14:anchorId="444C1E20" wp14:editId="372C82FF">
            <wp:extent cx="3590925" cy="1343025"/>
            <wp:effectExtent l="0" t="0" r="9525" b="9525"/>
            <wp:docPr id="1027" name="Picture 1027" descr="A picture containing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027" descr="A picture containing close&#10;&#10;Description automatically generated"/>
                    <pic:cNvPicPr/>
                  </pic:nvPicPr>
                  <pic:blipFill>
                    <a:blip r:embed="rId237"/>
                    <a:stretch>
                      <a:fillRect/>
                    </a:stretch>
                  </pic:blipFill>
                  <pic:spPr>
                    <a:xfrm>
                      <a:off x="0" y="0"/>
                      <a:ext cx="3590925" cy="1343025"/>
                    </a:xfrm>
                    <a:prstGeom prst="rect">
                      <a:avLst/>
                    </a:prstGeom>
                  </pic:spPr>
                </pic:pic>
              </a:graphicData>
            </a:graphic>
          </wp:inline>
        </w:drawing>
      </w:r>
    </w:p>
    <w:p w14:paraId="7D2FFB26" w14:textId="5D93AAFB" w:rsidR="00096983" w:rsidRDefault="00096983" w:rsidP="00960893">
      <w:pPr>
        <w:pStyle w:val="ListParagraph"/>
        <w:numPr>
          <w:ilvl w:val="0"/>
          <w:numId w:val="16"/>
        </w:numPr>
        <w:rPr>
          <w:lang w:bidi="ar-SA"/>
        </w:rPr>
      </w:pPr>
      <w:r>
        <w:rPr>
          <w:lang w:bidi="ar-SA"/>
        </w:rPr>
        <w:t>These are amateur images at 900nm and have been Minnaert corrected and sharpened.</w:t>
      </w:r>
    </w:p>
    <w:p w14:paraId="05133BCD" w14:textId="7B375346" w:rsidR="00096983" w:rsidRDefault="00096983" w:rsidP="00960893">
      <w:pPr>
        <w:pStyle w:val="ListParagraph"/>
        <w:numPr>
          <w:ilvl w:val="0"/>
          <w:numId w:val="16"/>
        </w:numPr>
        <w:rPr>
          <w:lang w:bidi="ar-SA"/>
        </w:rPr>
      </w:pPr>
      <w:r>
        <w:rPr>
          <w:lang w:bidi="ar-SA"/>
        </w:rPr>
        <w:t>Supposedly, the contrast ratios are about 4%.</w:t>
      </w:r>
    </w:p>
    <w:p w14:paraId="1482B0D9" w14:textId="431E8B64" w:rsidR="00096983" w:rsidRDefault="00096983" w:rsidP="00960893">
      <w:pPr>
        <w:pStyle w:val="ListParagraph"/>
        <w:numPr>
          <w:ilvl w:val="0"/>
          <w:numId w:val="16"/>
        </w:numPr>
        <w:rPr>
          <w:lang w:bidi="ar-SA"/>
        </w:rPr>
      </w:pPr>
      <w:r>
        <w:rPr>
          <w:lang w:bidi="ar-SA"/>
        </w:rPr>
        <w:t>Why can’t I detect these contrast levels on Venus when I can do it for ratio images for NH</w:t>
      </w:r>
      <w:r w:rsidRPr="00096983">
        <w:rPr>
          <w:vertAlign w:val="subscript"/>
          <w:lang w:bidi="ar-SA"/>
        </w:rPr>
        <w:t>3</w:t>
      </w:r>
      <w:r>
        <w:rPr>
          <w:lang w:bidi="ar-SA"/>
        </w:rPr>
        <w:t xml:space="preserve"> on Jupiter?</w:t>
      </w:r>
    </w:p>
    <w:p w14:paraId="05D64BE1" w14:textId="5F9F8803" w:rsidR="00096983" w:rsidRDefault="00096983" w:rsidP="00D902A9">
      <w:pPr>
        <w:pStyle w:val="ListParagraph"/>
        <w:numPr>
          <w:ilvl w:val="0"/>
          <w:numId w:val="16"/>
        </w:numPr>
        <w:rPr>
          <w:lang w:bidi="ar-SA"/>
        </w:rPr>
      </w:pPr>
      <w:r>
        <w:rPr>
          <w:lang w:bidi="ar-SA"/>
        </w:rPr>
        <w:t xml:space="preserve">Amateur images were by </w:t>
      </w:r>
      <w:r w:rsidR="008279A9">
        <w:rPr>
          <w:lang w:bidi="ar-SA"/>
        </w:rPr>
        <w:t>, A. Wesley, E. Kardasis</w:t>
      </w:r>
      <w:r w:rsidR="008279A9">
        <w:rPr>
          <w:lang w:bidi="ar-SA"/>
        </w:rPr>
        <w:t xml:space="preserve"> </w:t>
      </w:r>
      <w:r w:rsidR="008279A9">
        <w:rPr>
          <w:lang w:bidi="ar-SA"/>
        </w:rPr>
        <w:t>and S. Takagi</w:t>
      </w:r>
    </w:p>
    <w:p w14:paraId="0631B65B" w14:textId="6FCC4D83" w:rsidR="008279A9" w:rsidRDefault="008279A9" w:rsidP="00D902A9">
      <w:pPr>
        <w:pStyle w:val="ListParagraph"/>
        <w:numPr>
          <w:ilvl w:val="0"/>
          <w:numId w:val="16"/>
        </w:numPr>
        <w:rPr>
          <w:lang w:bidi="ar-SA"/>
        </w:rPr>
      </w:pPr>
      <w:r>
        <w:rPr>
          <w:lang w:bidi="ar-SA"/>
        </w:rPr>
        <w:t>I also discovered a new papers of interest</w:t>
      </w:r>
    </w:p>
    <w:p w14:paraId="2AE4B471" w14:textId="2C922D80" w:rsidR="008279A9" w:rsidRDefault="008279A9" w:rsidP="00006CA5">
      <w:pPr>
        <w:pStyle w:val="ListParagraph"/>
        <w:numPr>
          <w:ilvl w:val="1"/>
          <w:numId w:val="16"/>
        </w:numPr>
        <w:rPr>
          <w:lang w:bidi="ar-SA"/>
        </w:rPr>
      </w:pPr>
      <w:r w:rsidRPr="008279A9">
        <w:rPr>
          <w:lang w:bidi="ar-SA"/>
        </w:rPr>
        <w:t>THE NEED FOR GROUND-BASED OBSERVATIONS OF VENUS</w:t>
      </w:r>
      <w:r>
        <w:rPr>
          <w:lang w:bidi="ar-SA"/>
        </w:rPr>
        <w:t xml:space="preserve"> </w:t>
      </w:r>
      <w:r>
        <w:rPr>
          <w:lang w:bidi="ar-SA"/>
        </w:rPr>
        <w:fldChar w:fldCharType="begin"/>
      </w:r>
      <w:r>
        <w:rPr>
          <w:lang w:bidi="ar-SA"/>
        </w:rPr>
        <w:instrText xml:space="preserve"> ADDIN EN.CITE &lt;EndNote&gt;&lt;Cite&gt;&lt;Author&gt;Gray&lt;/Author&gt;&lt;Year&gt;2021&lt;/Year&gt;&lt;IDText&gt;The Need for Ground-Based Observations of Venus&lt;/IDText&gt;&lt;DisplayText&gt;[&lt;style face="italic"&gt;Gray et al.&lt;/style&gt;, 2021]&lt;/DisplayText&gt;&lt;record&gt;&lt;dates&gt;&lt;pub-dates&gt;&lt;date&gt;May 01, 2021&lt;/date&gt;&lt;/pub-dates&gt;&lt;year&gt;2021&lt;/year&gt;&lt;/dates&gt;&lt;urls&gt;&lt;related-urls&gt;&lt;url&gt;https://ui.adsabs.harvard.edu/abs/2021BAAS...53d.235G&lt;/url&gt;&lt;/related-urls&gt;&lt;/urls&gt;&lt;titles&gt;&lt;title&gt;The Need for Ground-Based Observations of Venus&lt;/title&gt;&lt;/titles&gt;&lt;pages&gt;235&lt;/pages&gt;&lt;contributors&gt;&lt;authors&gt;&lt;author&gt;Gray, Candace&lt;/author&gt;&lt;author&gt;Young, Eliot&lt;/author&gt;&lt;author&gt;Kouyama, Toru&lt;/author&gt;&lt;author&gt;Lee, Yeon Joo&lt;/author&gt;&lt;author&gt;Mahieux, Arnaud&lt;/author&gt;&lt;author&gt;Marcq, Emmanuel&lt;/author&gt;&lt;author&gt;McGouldrick, Kevin&lt;/author&gt;&lt;author&gt;Navarro, Thomas&lt;/author&gt;&lt;author&gt;Orton, Glenn&lt;/author&gt;&lt;author&gt;Peralta, Javier&lt;/author&gt;&lt;author&gt;Royer, Emilie&lt;/author&gt;&lt;author&gt;Sayanagi, Kunio&lt;/author&gt;&lt;author&gt;Sandor, Brad&lt;/author&gt;&lt;author&gt;Widemann, Thomas&lt;/author&gt;&lt;/authors&gt;&lt;/contributors&gt;&lt;added-date format="utc"&gt;1636517012&lt;/added-date&gt;&lt;ref-type name="Conference Paper"&gt;47&lt;/ref-type&gt;&lt;auth-address&gt;AA(New Mexico State University), AB(Southwest Research Institute), AC(National Institute of Advanced Industrial Science and Technology), AD(Technical University of Berlin), AE(University of Texas at Austin), AF(Laboratoire Atmosphères, Milieux, Observations Spatiales (LATMOS)), AG(Laboratory for Atmospheric and Space Physics (LASP) at the University of Colorado Boulder), AH(UCLA), AI(NASA/JPL), AJ(Japan Aerospace Exploration Agency), AK(Planetary Science Institute), AL(Hampton University), AM(Space Science Institute), AN(Laboratory of Space and Instrumentation Studies (LESIA))&lt;/auth-address&gt;&lt;rec-number&gt;501&lt;/rec-number&gt;&lt;last-updated-date format="utc"&gt;1636517012&lt;/last-updated-date&gt;&lt;electronic-resource-num&gt;10.3847/25c2cfeb.c6717518&lt;/electronic-resource-num&gt;&lt;volume&gt;53&lt;/volume&gt;&lt;/record&gt;&lt;/Cite&gt;&lt;/EndNote&gt;</w:instrText>
      </w:r>
      <w:r>
        <w:rPr>
          <w:lang w:bidi="ar-SA"/>
        </w:rPr>
        <w:fldChar w:fldCharType="separate"/>
      </w:r>
      <w:r>
        <w:rPr>
          <w:noProof/>
          <w:lang w:bidi="ar-SA"/>
        </w:rPr>
        <w:t>[</w:t>
      </w:r>
      <w:r w:rsidRPr="008279A9">
        <w:rPr>
          <w:i/>
          <w:noProof/>
          <w:lang w:bidi="ar-SA"/>
        </w:rPr>
        <w:t>Gray et al.</w:t>
      </w:r>
      <w:r>
        <w:rPr>
          <w:noProof/>
          <w:lang w:bidi="ar-SA"/>
        </w:rPr>
        <w:t>, 2021]</w:t>
      </w:r>
      <w:r>
        <w:rPr>
          <w:lang w:bidi="ar-SA"/>
        </w:rPr>
        <w:fldChar w:fldCharType="end"/>
      </w:r>
      <w:r>
        <w:rPr>
          <w:lang w:bidi="ar-SA"/>
        </w:rPr>
        <w:t xml:space="preserve"> </w:t>
      </w:r>
    </w:p>
    <w:p w14:paraId="7EE842FD" w14:textId="1EFA8DE8" w:rsidR="008279A9" w:rsidRDefault="008279A9" w:rsidP="008279A9">
      <w:pPr>
        <w:pStyle w:val="ListParagraph"/>
        <w:numPr>
          <w:ilvl w:val="0"/>
          <w:numId w:val="16"/>
        </w:numPr>
        <w:rPr>
          <w:lang w:bidi="ar-SA"/>
        </w:rPr>
      </w:pPr>
      <w:r>
        <w:rPr>
          <w:lang w:bidi="ar-SA"/>
        </w:rPr>
        <w:t>On its own, I wasn’t super interested in McGouldrick’s work on the giant dark IR cloud.</w:t>
      </w:r>
    </w:p>
    <w:p w14:paraId="1404A59B" w14:textId="77777777" w:rsidR="00FC7D59" w:rsidRDefault="00FC7D59" w:rsidP="0026465F">
      <w:pPr>
        <w:rPr>
          <w:lang w:bidi="ar-SA"/>
        </w:rPr>
      </w:pPr>
    </w:p>
    <w:p w14:paraId="41AEAB9B" w14:textId="77777777" w:rsidR="008D071B" w:rsidRDefault="008D071B" w:rsidP="0026465F">
      <w:pPr>
        <w:rPr>
          <w:lang w:bidi="ar-SA"/>
        </w:rPr>
      </w:pPr>
    </w:p>
    <w:p w14:paraId="6B19468A" w14:textId="77777777" w:rsidR="008D071B" w:rsidRDefault="008D071B" w:rsidP="0026465F">
      <w:pPr>
        <w:rPr>
          <w:lang w:bidi="ar-SA"/>
        </w:rPr>
      </w:pPr>
    </w:p>
    <w:p w14:paraId="1CC98E8E" w14:textId="77777777" w:rsidR="006F77F9" w:rsidRDefault="006F77F9">
      <w:pPr>
        <w:rPr>
          <w:rFonts w:cs="Arial"/>
          <w:b/>
          <w:bCs/>
          <w:sz w:val="26"/>
          <w:szCs w:val="26"/>
        </w:rPr>
      </w:pPr>
      <w:r>
        <w:br w:type="page"/>
      </w:r>
    </w:p>
    <w:p w14:paraId="505FEE35" w14:textId="4A3A9770" w:rsidR="006F77F9" w:rsidRPr="00D4326C" w:rsidRDefault="006F77F9" w:rsidP="006F77F9">
      <w:pPr>
        <w:pStyle w:val="Heading3"/>
      </w:pPr>
      <w:r>
        <w:lastRenderedPageBreak/>
        <w:t xml:space="preserve">2021-Nov-09 (Nov-10 UT): </w:t>
      </w:r>
      <w:r w:rsidRPr="002B2B28">
        <w:t xml:space="preserve"> </w:t>
      </w:r>
      <w:r w:rsidR="00FC78B6">
        <w:t>M57</w:t>
      </w:r>
      <w:r w:rsidR="00587CF1">
        <w:t>, NGC7635, and M33 Imaging</w:t>
      </w:r>
      <w:r>
        <w:t xml:space="preserve"> </w:t>
      </w:r>
    </w:p>
    <w:p w14:paraId="0B425660" w14:textId="77777777" w:rsidR="006F77F9" w:rsidRDefault="006F77F9" w:rsidP="006F77F9">
      <w:pPr>
        <w:rPr>
          <w:color w:val="808080" w:themeColor="background1" w:themeShade="80"/>
          <w:sz w:val="20"/>
        </w:rPr>
      </w:pPr>
      <w:r>
        <w:rPr>
          <w:color w:val="808080" w:themeColor="background1" w:themeShade="80"/>
          <w:sz w:val="20"/>
        </w:rPr>
        <w:t>Last Updated 10/30/2021</w:t>
      </w:r>
    </w:p>
    <w:p w14:paraId="75EDD9AA" w14:textId="7B6E99FA" w:rsidR="006F77F9" w:rsidRDefault="006F77F9" w:rsidP="0026465F">
      <w:pPr>
        <w:rPr>
          <w:lang w:bidi="ar-SA"/>
        </w:rPr>
      </w:pPr>
    </w:p>
    <w:p w14:paraId="5D15F518" w14:textId="1712955F" w:rsidR="006F77F9" w:rsidRDefault="006F77F9" w:rsidP="0026465F">
      <w:pPr>
        <w:rPr>
          <w:lang w:bidi="ar-SA"/>
        </w:rPr>
      </w:pPr>
      <w:r>
        <w:rPr>
          <w:lang w:bidi="ar-SA"/>
        </w:rPr>
        <w:t xml:space="preserve">Transparency started off very good (4/5) but degraded between 6 and 7pm with high stratocumulous. </w:t>
      </w:r>
      <w:r w:rsidR="00587CF1">
        <w:rPr>
          <w:lang w:bidi="ar-SA"/>
        </w:rPr>
        <w:t xml:space="preserve">Cloudy until about 9pm then, just a few very small, widely scattered cumulous. </w:t>
      </w:r>
      <w:r>
        <w:rPr>
          <w:lang w:bidi="ar-SA"/>
        </w:rPr>
        <w:t>Seeing was good (3/5)</w:t>
      </w:r>
      <w:r w:rsidR="00587CF1">
        <w:rPr>
          <w:lang w:bidi="ar-SA"/>
        </w:rPr>
        <w:t xml:space="preserve"> early </w:t>
      </w:r>
      <w:r w:rsidR="00837BC2">
        <w:rPr>
          <w:lang w:bidi="ar-SA"/>
        </w:rPr>
        <w:t>on but</w:t>
      </w:r>
      <w:r w:rsidR="00587CF1">
        <w:rPr>
          <w:lang w:bidi="ar-SA"/>
        </w:rPr>
        <w:t xml:space="preserve"> degraded around 10:30 when the wind picked up</w:t>
      </w:r>
      <w:r>
        <w:rPr>
          <w:lang w:bidi="ar-SA"/>
        </w:rPr>
        <w:t>.</w:t>
      </w:r>
      <w:r w:rsidR="00587CF1">
        <w:rPr>
          <w:lang w:bidi="ar-SA"/>
        </w:rPr>
        <w:t xml:space="preserve"> Gusts to maybe 20mph – and that disturbed the guiding.</w:t>
      </w:r>
      <w:r w:rsidR="00837BC2">
        <w:rPr>
          <w:lang w:bidi="ar-SA"/>
        </w:rPr>
        <w:t xml:space="preserve"> I was using a 32x32 pixel guiding box and the wind actually cause enough of a perturbation to push the star out of the box during the NGC7635 730OII exposure. About half of those frames were lost along with all of the subsequent 647CNT and 672SII frames.</w:t>
      </w:r>
    </w:p>
    <w:p w14:paraId="7956B8E9" w14:textId="77777777" w:rsidR="006F77F9" w:rsidRDefault="006F77F9" w:rsidP="0026465F">
      <w:pPr>
        <w:rPr>
          <w:lang w:bidi="ar-SA"/>
        </w:rPr>
      </w:pPr>
    </w:p>
    <w:p w14:paraId="5AF3078B" w14:textId="77777777" w:rsidR="006F77F9" w:rsidRDefault="006F77F9" w:rsidP="006F77F9">
      <w:pPr>
        <w:rPr>
          <w:lang w:bidi="ar-SA"/>
        </w:rPr>
      </w:pPr>
      <w:r>
        <w:rPr>
          <w:lang w:bidi="ar-SA"/>
        </w:rPr>
        <w:t>New filters: 658NII, 647CNT, 730OII, 672SII, 550OPN</w:t>
      </w:r>
    </w:p>
    <w:p w14:paraId="3875348A" w14:textId="77777777" w:rsidR="006F77F9" w:rsidRDefault="006F77F9" w:rsidP="006F77F9">
      <w:pPr>
        <w:pStyle w:val="ListParagraph"/>
        <w:numPr>
          <w:ilvl w:val="0"/>
          <w:numId w:val="19"/>
        </w:numPr>
        <w:rPr>
          <w:lang w:bidi="ar-SA"/>
        </w:rPr>
      </w:pPr>
      <w:r>
        <w:rPr>
          <w:lang w:bidi="ar-SA"/>
        </w:rPr>
        <w:t>M57: 730OII 1800s</w:t>
      </w:r>
    </w:p>
    <w:p w14:paraId="036D7232" w14:textId="77777777" w:rsidR="006F77F9" w:rsidRDefault="006F77F9" w:rsidP="006F77F9">
      <w:pPr>
        <w:pStyle w:val="ListParagraph"/>
        <w:numPr>
          <w:ilvl w:val="0"/>
          <w:numId w:val="14"/>
        </w:numPr>
        <w:rPr>
          <w:lang w:bidi="ar-SA"/>
        </w:rPr>
      </w:pPr>
      <w:r>
        <w:rPr>
          <w:lang w:bidi="ar-SA"/>
        </w:rPr>
        <w:t>M27: 658NII 900s</w:t>
      </w:r>
    </w:p>
    <w:p w14:paraId="18C29666" w14:textId="77777777" w:rsidR="006F77F9" w:rsidRDefault="006F77F9" w:rsidP="006F77F9">
      <w:pPr>
        <w:pStyle w:val="ListParagraph"/>
        <w:numPr>
          <w:ilvl w:val="0"/>
          <w:numId w:val="14"/>
        </w:numPr>
        <w:rPr>
          <w:lang w:bidi="ar-SA"/>
        </w:rPr>
      </w:pPr>
      <w:r>
        <w:rPr>
          <w:lang w:bidi="ar-SA"/>
        </w:rPr>
        <w:t>NGC7331: 550OPN 1800s (Transit 7:15)</w:t>
      </w:r>
    </w:p>
    <w:p w14:paraId="7C107D4D" w14:textId="1362FD6C" w:rsidR="006F77F9" w:rsidRDefault="006F77F9" w:rsidP="00B1017C">
      <w:pPr>
        <w:pStyle w:val="ListParagraph"/>
        <w:numPr>
          <w:ilvl w:val="0"/>
          <w:numId w:val="20"/>
        </w:numPr>
        <w:rPr>
          <w:lang w:bidi="ar-SA"/>
        </w:rPr>
      </w:pPr>
      <w:r>
        <w:rPr>
          <w:lang w:bidi="ar-SA"/>
        </w:rPr>
        <w:t xml:space="preserve">NGC7635: 658NII </w:t>
      </w:r>
      <w:r w:rsidR="00B1017C">
        <w:rPr>
          <w:lang w:bidi="ar-SA"/>
        </w:rPr>
        <w:t>9</w:t>
      </w:r>
      <w:r>
        <w:rPr>
          <w:lang w:bidi="ar-SA"/>
        </w:rPr>
        <w:t xml:space="preserve">00s, 672SII </w:t>
      </w:r>
      <w:r w:rsidR="00B1017C">
        <w:rPr>
          <w:lang w:bidi="ar-SA"/>
        </w:rPr>
        <w:t>9</w:t>
      </w:r>
      <w:r>
        <w:rPr>
          <w:lang w:bidi="ar-SA"/>
        </w:rPr>
        <w:t xml:space="preserve">00s, 730OII </w:t>
      </w:r>
      <w:r w:rsidR="00B1017C">
        <w:rPr>
          <w:lang w:bidi="ar-SA"/>
        </w:rPr>
        <w:t>9</w:t>
      </w:r>
      <w:r>
        <w:rPr>
          <w:lang w:bidi="ar-SA"/>
        </w:rPr>
        <w:t>00s</w:t>
      </w:r>
      <w:r w:rsidR="00B1017C">
        <w:rPr>
          <w:lang w:bidi="ar-SA"/>
        </w:rPr>
        <w:t>, 647CNT 900s</w:t>
      </w:r>
      <w:r>
        <w:rPr>
          <w:lang w:bidi="ar-SA"/>
        </w:rPr>
        <w:t xml:space="preserve"> (Transit 7:59)</w:t>
      </w:r>
    </w:p>
    <w:p w14:paraId="1FA3E04C" w14:textId="77777777" w:rsidR="006F77F9" w:rsidRDefault="006F77F9" w:rsidP="006F77F9">
      <w:pPr>
        <w:pStyle w:val="ListParagraph"/>
        <w:numPr>
          <w:ilvl w:val="0"/>
          <w:numId w:val="14"/>
        </w:numPr>
        <w:rPr>
          <w:lang w:bidi="ar-SA"/>
        </w:rPr>
      </w:pPr>
      <w:r>
        <w:rPr>
          <w:lang w:bidi="ar-SA"/>
        </w:rPr>
        <w:t>Ced214: 658NII 1800s, 672SII 2400s, 550OPN 900s (Transit 8:43)</w:t>
      </w:r>
    </w:p>
    <w:p w14:paraId="6CE077AF" w14:textId="77777777" w:rsidR="006F77F9" w:rsidRDefault="006F77F9" w:rsidP="006F77F9">
      <w:pPr>
        <w:pStyle w:val="ListParagraph"/>
        <w:numPr>
          <w:ilvl w:val="0"/>
          <w:numId w:val="14"/>
        </w:numPr>
        <w:rPr>
          <w:lang w:bidi="ar-SA"/>
        </w:rPr>
      </w:pPr>
      <w:r>
        <w:rPr>
          <w:lang w:bidi="ar-SA"/>
        </w:rPr>
        <w:t>M33: 658NII 1800s, 647CNT 1800s, 672SII 1800s, 550OPN 900s (Transit 10:12)</w:t>
      </w:r>
    </w:p>
    <w:p w14:paraId="7A5C57A0" w14:textId="77777777" w:rsidR="006F77F9" w:rsidRDefault="006F77F9" w:rsidP="006F77F9">
      <w:pPr>
        <w:pStyle w:val="ListParagraph"/>
        <w:numPr>
          <w:ilvl w:val="0"/>
          <w:numId w:val="14"/>
        </w:numPr>
        <w:rPr>
          <w:lang w:bidi="ar-SA"/>
        </w:rPr>
      </w:pPr>
      <w:r>
        <w:rPr>
          <w:lang w:bidi="ar-SA"/>
        </w:rPr>
        <w:t>M76: 658NII 600s, 672SII 600s, 730OII 1200s, 647CNT 1200s (Transit 10:21)</w:t>
      </w:r>
    </w:p>
    <w:p w14:paraId="439A9A6C" w14:textId="77777777" w:rsidR="006F77F9" w:rsidRDefault="006F77F9" w:rsidP="006F77F9">
      <w:pPr>
        <w:pStyle w:val="ListParagraph"/>
        <w:numPr>
          <w:ilvl w:val="0"/>
          <w:numId w:val="14"/>
        </w:numPr>
        <w:rPr>
          <w:lang w:bidi="ar-SA"/>
        </w:rPr>
      </w:pPr>
      <w:r>
        <w:rPr>
          <w:lang w:bidi="ar-SA"/>
        </w:rPr>
        <w:t>NGC891: 550OPN 1800s (Transit 11:01)</w:t>
      </w:r>
    </w:p>
    <w:p w14:paraId="430B0816" w14:textId="77777777" w:rsidR="006F77F9" w:rsidRDefault="006F77F9"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FC78B6" w:rsidRPr="00062FF2" w14:paraId="4083E10E" w14:textId="77777777" w:rsidTr="00481D62">
        <w:trPr>
          <w:jc w:val="center"/>
        </w:trPr>
        <w:tc>
          <w:tcPr>
            <w:tcW w:w="3116" w:type="dxa"/>
            <w:shd w:val="clear" w:color="auto" w:fill="000000" w:themeFill="text1"/>
          </w:tcPr>
          <w:p w14:paraId="0A07EB11" w14:textId="6F696A28" w:rsidR="00FC78B6" w:rsidRPr="00DA25A7" w:rsidRDefault="00FC78B6" w:rsidP="00481D62">
            <w:pPr>
              <w:jc w:val="center"/>
              <w:rPr>
                <w:sz w:val="18"/>
                <w:szCs w:val="18"/>
                <w:lang w:bidi="ar-SA"/>
              </w:rPr>
            </w:pPr>
            <w:r>
              <w:rPr>
                <w:noProof/>
              </w:rPr>
              <w:drawing>
                <wp:inline distT="0" distB="0" distL="0" distR="0" wp14:anchorId="6FF95BBE" wp14:editId="18D99D04">
                  <wp:extent cx="954405" cy="954405"/>
                  <wp:effectExtent l="0" t="0" r="0"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6CD19D13" w14:textId="0E99DB15" w:rsidR="00FC78B6" w:rsidRPr="00DA25A7" w:rsidRDefault="00FC78B6" w:rsidP="00481D62">
            <w:pPr>
              <w:jc w:val="center"/>
              <w:rPr>
                <w:sz w:val="18"/>
                <w:szCs w:val="18"/>
                <w:lang w:bidi="ar-SA"/>
              </w:rPr>
            </w:pPr>
          </w:p>
        </w:tc>
      </w:tr>
      <w:tr w:rsidR="00FC78B6" w:rsidRPr="00062FF2" w14:paraId="01C0C52F" w14:textId="77777777" w:rsidTr="00481D62">
        <w:trPr>
          <w:jc w:val="center"/>
        </w:trPr>
        <w:tc>
          <w:tcPr>
            <w:tcW w:w="3116" w:type="dxa"/>
            <w:shd w:val="clear" w:color="auto" w:fill="FFFFFF" w:themeFill="background1"/>
          </w:tcPr>
          <w:p w14:paraId="1E5DB95E" w14:textId="79495DA1" w:rsidR="00FC78B6" w:rsidRPr="00DA25A7" w:rsidRDefault="00FC78B6" w:rsidP="00481D62">
            <w:pPr>
              <w:jc w:val="center"/>
              <w:rPr>
                <w:sz w:val="18"/>
                <w:szCs w:val="18"/>
                <w:lang w:bidi="ar-SA"/>
              </w:rPr>
            </w:pPr>
            <w:r w:rsidRPr="00FC78B6">
              <w:rPr>
                <w:sz w:val="18"/>
                <w:szCs w:val="18"/>
                <w:lang w:bidi="ar-SA"/>
              </w:rPr>
              <w:t>M57-20211111UT-730OII-sum3120sec-RotCrop.jpg</w:t>
            </w:r>
          </w:p>
        </w:tc>
        <w:tc>
          <w:tcPr>
            <w:tcW w:w="3117" w:type="dxa"/>
            <w:shd w:val="clear" w:color="auto" w:fill="FFFFFF" w:themeFill="background1"/>
          </w:tcPr>
          <w:p w14:paraId="0C9D187A" w14:textId="77777777" w:rsidR="00FC78B6" w:rsidRPr="00DA25A7" w:rsidRDefault="00FC78B6" w:rsidP="00481D62">
            <w:pPr>
              <w:jc w:val="center"/>
              <w:rPr>
                <w:sz w:val="18"/>
                <w:szCs w:val="18"/>
                <w:lang w:bidi="ar-SA"/>
              </w:rPr>
            </w:pPr>
            <w:r w:rsidRPr="00B70E99">
              <w:rPr>
                <w:sz w:val="18"/>
                <w:szCs w:val="18"/>
                <w:lang w:bidi="ar-SA"/>
              </w:rPr>
              <w:t>M33-20211108UT-672SII-sum1740sec-Log-Rot.jpg</w:t>
            </w:r>
          </w:p>
        </w:tc>
      </w:tr>
    </w:tbl>
    <w:p w14:paraId="2BF86EC0" w14:textId="40C43AA8" w:rsidR="00FD782E" w:rsidRPr="0026465F" w:rsidRDefault="00FD782E" w:rsidP="0026465F">
      <w:pPr>
        <w:rPr>
          <w:lang w:bidi="ar-SA"/>
        </w:rPr>
      </w:pPr>
      <w:r w:rsidRPr="004A009F">
        <w:rPr>
          <w:lang w:bidi="ar-SA"/>
        </w:rPr>
        <w:br w:type="page"/>
      </w:r>
    </w:p>
    <w:p w14:paraId="521D5505" w14:textId="2FB0C814" w:rsidR="00AE2570" w:rsidRDefault="00AE2570" w:rsidP="00940B67">
      <w:pPr>
        <w:pStyle w:val="Heading2"/>
        <w:rPr>
          <w:lang w:bidi="ar-SA"/>
        </w:rPr>
      </w:pPr>
      <w:bookmarkStart w:id="64" w:name="_Toc86521239"/>
      <w:r>
        <w:rPr>
          <w:lang w:bidi="ar-SA"/>
        </w:rPr>
        <w:lastRenderedPageBreak/>
        <w:t>References</w:t>
      </w:r>
      <w:bookmarkEnd w:id="64"/>
    </w:p>
    <w:p w14:paraId="4A538B97" w14:textId="77777777" w:rsidR="00AE2570" w:rsidRDefault="00AE2570" w:rsidP="008E6711"/>
    <w:p w14:paraId="7F647533" w14:textId="77777777" w:rsidR="00E636CC" w:rsidRDefault="00E636CC" w:rsidP="008E6711"/>
    <w:p w14:paraId="5E4DCBBD" w14:textId="77777777" w:rsidR="00FC7D59" w:rsidRDefault="00FC7D59" w:rsidP="008E6711"/>
    <w:p w14:paraId="089570E0" w14:textId="77777777" w:rsidR="00FC7D59" w:rsidRDefault="00FC7D59" w:rsidP="008E6711"/>
    <w:p w14:paraId="77CC03AC" w14:textId="77777777" w:rsidR="008279A9" w:rsidRPr="008279A9" w:rsidRDefault="00FC7D59" w:rsidP="008279A9">
      <w:pPr>
        <w:pStyle w:val="EndNoteBibliography"/>
      </w:pPr>
      <w:r>
        <w:fldChar w:fldCharType="begin"/>
      </w:r>
      <w:r>
        <w:instrText xml:space="preserve"> ADDIN EN.REFLIST </w:instrText>
      </w:r>
      <w:r>
        <w:fldChar w:fldCharType="separate"/>
      </w:r>
      <w:r w:rsidR="008279A9" w:rsidRPr="008279A9">
        <w:t>Gray, C., et al. (2021), The Need for Ground-Based Observations of Venus, edited, p. 235.</w:t>
      </w:r>
    </w:p>
    <w:p w14:paraId="24C9F1E4" w14:textId="77777777" w:rsidR="008279A9" w:rsidRPr="008279A9" w:rsidRDefault="008279A9" w:rsidP="008279A9">
      <w:pPr>
        <w:pStyle w:val="EndNoteBibliography"/>
      </w:pPr>
      <w:r w:rsidRPr="008279A9">
        <w:t xml:space="preserve">Mousis, O., et al. (2014), Instrumental methods for professional and amateur collaborations in planetary astronomy, </w:t>
      </w:r>
      <w:r w:rsidRPr="008279A9">
        <w:rPr>
          <w:i/>
        </w:rPr>
        <w:t>Experimental Astronomy</w:t>
      </w:r>
      <w:r w:rsidRPr="008279A9">
        <w:t xml:space="preserve">, </w:t>
      </w:r>
      <w:r w:rsidRPr="008279A9">
        <w:rPr>
          <w:i/>
        </w:rPr>
        <w:t>38</w:t>
      </w:r>
      <w:r w:rsidRPr="008279A9">
        <w:t>, 91-191.</w:t>
      </w:r>
    </w:p>
    <w:p w14:paraId="1D05A0C2" w14:textId="77777777" w:rsidR="008279A9" w:rsidRPr="008279A9" w:rsidRDefault="008279A9" w:rsidP="008279A9">
      <w:pPr>
        <w:pStyle w:val="EndNoteBibliography"/>
      </w:pPr>
      <w:r w:rsidRPr="008279A9">
        <w:t xml:space="preserve">Peralta, J., Y. J. Lee, K. McGouldrick, H. Sagawa, A. Sánchez-Lavega, T. Imamura, T. Widemann, and M. Nakamura (2017), Overview of useful spectral regions for Venus: An update to encourage observations complementary to the Akatsuki mission, </w:t>
      </w:r>
      <w:r w:rsidRPr="008279A9">
        <w:rPr>
          <w:i/>
        </w:rPr>
        <w:t>Icarus</w:t>
      </w:r>
      <w:r w:rsidRPr="008279A9">
        <w:t xml:space="preserve">, </w:t>
      </w:r>
      <w:r w:rsidRPr="008279A9">
        <w:rPr>
          <w:i/>
        </w:rPr>
        <w:t>288</w:t>
      </w:r>
      <w:r w:rsidRPr="008279A9">
        <w:t>, 235-239.</w:t>
      </w:r>
    </w:p>
    <w:p w14:paraId="06CFAC0D" w14:textId="77777777" w:rsidR="008279A9" w:rsidRPr="008279A9" w:rsidRDefault="008279A9" w:rsidP="008279A9">
      <w:pPr>
        <w:pStyle w:val="EndNoteBibliography"/>
      </w:pPr>
      <w:r w:rsidRPr="008279A9">
        <w:t xml:space="preserve">Peralta, J., et al. (2019), Venus's middle &amp; low clouds during the Akatsuki mission, in </w:t>
      </w:r>
      <w:r w:rsidRPr="008279A9">
        <w:rPr>
          <w:i/>
        </w:rPr>
        <w:t>EPSC-DPS Joint Meeting 2019</w:t>
      </w:r>
      <w:r w:rsidRPr="008279A9">
        <w:t>, edited.</w:t>
      </w:r>
    </w:p>
    <w:p w14:paraId="021EF37B" w14:textId="7E5465BB" w:rsidR="001A0C7A" w:rsidRPr="0022092A" w:rsidRDefault="00FC7D59" w:rsidP="008279A9">
      <w:r>
        <w:fldChar w:fldCharType="end"/>
      </w:r>
    </w:p>
    <w:sectPr w:rsidR="001A0C7A" w:rsidRPr="0022092A" w:rsidSect="00582F84">
      <w:headerReference w:type="default" r:id="rId239"/>
      <w:footerReference w:type="even" r:id="rId240"/>
      <w:footerReference w:type="default" r:id="rId2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C5FBF" w14:textId="77777777" w:rsidR="0045629B" w:rsidRDefault="0045629B">
      <w:r>
        <w:separator/>
      </w:r>
    </w:p>
  </w:endnote>
  <w:endnote w:type="continuationSeparator" w:id="0">
    <w:p w14:paraId="63E61F4B" w14:textId="77777777" w:rsidR="0045629B" w:rsidRDefault="00456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9AAE" w14:textId="77777777" w:rsidR="0045629B" w:rsidRDefault="004562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45629B" w:rsidRDefault="00456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1B6E1" w14:textId="64780727" w:rsidR="0045629B" w:rsidRDefault="004562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45629B" w:rsidRDefault="00456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0EDD5" w14:textId="77777777" w:rsidR="0045629B" w:rsidRDefault="0045629B">
      <w:r>
        <w:separator/>
      </w:r>
    </w:p>
  </w:footnote>
  <w:footnote w:type="continuationSeparator" w:id="0">
    <w:p w14:paraId="3A4E2ADF" w14:textId="77777777" w:rsidR="0045629B" w:rsidRDefault="00456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A5EC8" w14:textId="552B5532" w:rsidR="0045629B" w:rsidRPr="00975232" w:rsidRDefault="0045629B">
    <w:pPr>
      <w:pStyle w:val="Header"/>
      <w:tabs>
        <w:tab w:val="clear" w:pos="4320"/>
        <w:tab w:val="clear" w:pos="8640"/>
        <w:tab w:val="center" w:pos="5040"/>
        <w:tab w:val="right" w:pos="10080"/>
      </w:tabs>
      <w:rPr>
        <w:rFonts w:cs="Arial"/>
        <w:outline/>
        <w:szCs w:val="20"/>
        <w14:textOutline w14:w="9525" w14:cap="flat" w14:cmpd="sng" w14:algn="ctr">
          <w14:solidFill>
            <w14:schemeClr w14:val="bg1"/>
          </w14:solidFill>
          <w14:prstDash w14:val="solid"/>
          <w14:round/>
        </w14:textOutline>
      </w:rPr>
    </w:pP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begin"/>
    </w:r>
    <w:r w:rsidRPr="00975232">
      <w:rPr>
        <w:rFonts w:ascii="Arial" w:hAnsi="Arial" w:cs="Arial"/>
        <w:b/>
        <w:outline/>
        <w:sz w:val="20"/>
        <w:szCs w:val="20"/>
        <w14:textOutline w14:w="9525" w14:cap="flat" w14:cmpd="sng" w14:algn="ctr">
          <w14:solidFill>
            <w14:schemeClr w14:val="bg1"/>
          </w14:solidFill>
          <w14:prstDash w14:val="solid"/>
          <w14:round/>
        </w14:textOutline>
      </w:rPr>
      <w:instrText xml:space="preserve"> DATE \@ "M/d/yyyy" </w:instrText>
    </w: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separate"/>
    </w:r>
    <w:r w:rsidR="00151536">
      <w:rPr>
        <w:rFonts w:ascii="Arial" w:hAnsi="Arial" w:cs="Arial"/>
        <w:b/>
        <w:outline/>
        <w:noProof/>
        <w:sz w:val="20"/>
        <w:szCs w:val="20"/>
        <w14:textOutline w14:w="9525" w14:cap="flat" w14:cmpd="sng" w14:algn="ctr">
          <w14:solidFill>
            <w14:schemeClr w14:val="bg1"/>
          </w14:solidFill>
          <w14:prstDash w14:val="solid"/>
          <w14:round/>
        </w14:textOutline>
      </w:rPr>
      <w:t>11/8/2021</w:t>
    </w: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end"/>
    </w:r>
    <w:r w:rsidRPr="00975232">
      <w:rPr>
        <w:rFonts w:ascii="Arial" w:hAnsi="Arial" w:cs="Arial"/>
        <w:b/>
        <w:outline/>
        <w:sz w:val="20"/>
        <w:szCs w:val="20"/>
        <w14:textOutline w14:w="9525" w14:cap="flat" w14:cmpd="sng" w14:algn="ctr">
          <w14:solidFill>
            <w14:schemeClr w14:val="bg1"/>
          </w14:solidFill>
          <w14:prstDash w14:val="solid"/>
          <w14:round/>
        </w14:textOutline>
      </w:rPr>
      <w:tab/>
    </w:r>
    <w:r w:rsidRPr="00975232">
      <w:rPr>
        <w:rFonts w:ascii="Arial" w:hAnsi="Arial" w:cs="Arial"/>
        <w:b/>
        <w:outline/>
        <w:sz w:val="32"/>
        <w:szCs w:val="32"/>
        <w14:textOutline w14:w="9525" w14:cap="flat" w14:cmpd="sng" w14:algn="ctr">
          <w14:solidFill>
            <w14:schemeClr w14:val="bg1"/>
          </w14:solidFill>
          <w14:prstDash w14:val="solid"/>
          <w14:round/>
        </w14:textOutline>
      </w:rPr>
      <w:t xml:space="preserve">Observing Notes </w:t>
    </w:r>
    <w:r>
      <w:rPr>
        <w:rFonts w:ascii="Arial" w:hAnsi="Arial" w:cs="Arial"/>
        <w:b/>
        <w:outline/>
        <w:sz w:val="32"/>
        <w:szCs w:val="32"/>
        <w14:textOutline w14:w="9525" w14:cap="flat" w14:cmpd="sng" w14:algn="ctr">
          <w14:solidFill>
            <w14:schemeClr w14:val="bg1"/>
          </w14:solidFill>
          <w14:prstDash w14:val="solid"/>
          <w14:round/>
        </w14:textOutline>
      </w:rPr>
      <w:t>2021</w:t>
    </w:r>
    <w:r w:rsidRPr="00975232">
      <w:rPr>
        <w:rFonts w:ascii="Arial" w:hAnsi="Arial" w:cs="Arial"/>
        <w:b/>
        <w:outline/>
        <w:sz w:val="20"/>
        <w:szCs w:val="20"/>
        <w14:textOutline w14:w="9525" w14:cap="flat" w14:cmpd="sng" w14:algn="ctr">
          <w14:solidFill>
            <w14:schemeClr w14:val="bg1"/>
          </w14:solidFill>
          <w14:prstDash w14:val="solid"/>
          <w14:round/>
        </w14:textOutline>
      </w:rPr>
      <w:tab/>
      <w:t xml:space="preserve"> </w:t>
    </w:r>
    <w:r w:rsidRPr="00975232">
      <w:rPr>
        <w:rFonts w:ascii="Arial" w:hAnsi="Arial" w:cs="Arial"/>
        <w:b/>
        <w:outline/>
        <w:noProof/>
        <w:sz w:val="20"/>
        <w:szCs w:val="20"/>
        <w14:textOutline w14:w="9525" w14:cap="flat" w14:cmpd="sng" w14:algn="ctr">
          <w14:solidFill>
            <w14:schemeClr w14:val="bg1"/>
          </w14:solidFill>
          <w14:prstDash w14:val="solid"/>
          <w14:round/>
        </w14:textOutline>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D6703"/>
    <w:multiLevelType w:val="hybridMultilevel"/>
    <w:tmpl w:val="6900A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57AC2"/>
    <w:multiLevelType w:val="hybridMultilevel"/>
    <w:tmpl w:val="7598E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BF2A3A"/>
    <w:multiLevelType w:val="hybridMultilevel"/>
    <w:tmpl w:val="6590C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F805DD"/>
    <w:multiLevelType w:val="hybridMultilevel"/>
    <w:tmpl w:val="298677A4"/>
    <w:lvl w:ilvl="0" w:tplc="D19CCF4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F66991"/>
    <w:multiLevelType w:val="hybridMultilevel"/>
    <w:tmpl w:val="5FD60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9F7559"/>
    <w:multiLevelType w:val="hybridMultilevel"/>
    <w:tmpl w:val="3536B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0929E8"/>
    <w:multiLevelType w:val="hybridMultilevel"/>
    <w:tmpl w:val="B1466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7341B3"/>
    <w:multiLevelType w:val="hybridMultilevel"/>
    <w:tmpl w:val="43F8C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F04E59"/>
    <w:multiLevelType w:val="hybridMultilevel"/>
    <w:tmpl w:val="6E74B8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492F8E"/>
    <w:multiLevelType w:val="hybridMultilevel"/>
    <w:tmpl w:val="42866D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7F608A"/>
    <w:multiLevelType w:val="hybridMultilevel"/>
    <w:tmpl w:val="8E3E6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8443E2"/>
    <w:multiLevelType w:val="hybridMultilevel"/>
    <w:tmpl w:val="0C3CA4D0"/>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6CA4711"/>
    <w:multiLevelType w:val="hybridMultilevel"/>
    <w:tmpl w:val="31BEA7E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66355194"/>
    <w:multiLevelType w:val="hybridMultilevel"/>
    <w:tmpl w:val="DEF4EDFE"/>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5" w15:restartNumberingAfterBreak="0">
    <w:nsid w:val="66F62F67"/>
    <w:multiLevelType w:val="hybridMultilevel"/>
    <w:tmpl w:val="D228C8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697062"/>
    <w:multiLevelType w:val="hybridMultilevel"/>
    <w:tmpl w:val="77BE4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074B93"/>
    <w:multiLevelType w:val="hybridMultilevel"/>
    <w:tmpl w:val="0C02F5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A601565"/>
    <w:multiLevelType w:val="hybridMultilevel"/>
    <w:tmpl w:val="CD26E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A755F2"/>
    <w:multiLevelType w:val="hybridMultilevel"/>
    <w:tmpl w:val="EAE29BA2"/>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15"/>
  </w:num>
  <w:num w:numId="3">
    <w:abstractNumId w:val="9"/>
  </w:num>
  <w:num w:numId="4">
    <w:abstractNumId w:val="16"/>
  </w:num>
  <w:num w:numId="5">
    <w:abstractNumId w:val="5"/>
  </w:num>
  <w:num w:numId="6">
    <w:abstractNumId w:val="11"/>
  </w:num>
  <w:num w:numId="7">
    <w:abstractNumId w:val="0"/>
  </w:num>
  <w:num w:numId="8">
    <w:abstractNumId w:val="1"/>
  </w:num>
  <w:num w:numId="9">
    <w:abstractNumId w:val="7"/>
  </w:num>
  <w:num w:numId="10">
    <w:abstractNumId w:val="3"/>
  </w:num>
  <w:num w:numId="11">
    <w:abstractNumId w:val="2"/>
  </w:num>
  <w:num w:numId="12">
    <w:abstractNumId w:val="13"/>
  </w:num>
  <w:num w:numId="13">
    <w:abstractNumId w:val="14"/>
  </w:num>
  <w:num w:numId="14">
    <w:abstractNumId w:val="6"/>
  </w:num>
  <w:num w:numId="15">
    <w:abstractNumId w:val="18"/>
  </w:num>
  <w:num w:numId="16">
    <w:abstractNumId w:val="17"/>
  </w:num>
  <w:num w:numId="17">
    <w:abstractNumId w:val="8"/>
  </w:num>
  <w:num w:numId="18">
    <w:abstractNumId w:val="10"/>
  </w:num>
  <w:num w:numId="19">
    <w:abstractNumId w:val="12"/>
  </w:num>
  <w:num w:numId="20">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68289">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1NLM0MbI0sDQ2NjRQ0lEKTi0uzszPAykwMq4FACfV0QstAAAA"/>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666"/>
    <w:rsid w:val="00000758"/>
    <w:rsid w:val="0000084E"/>
    <w:rsid w:val="00000BD3"/>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4CF2"/>
    <w:rsid w:val="0000581A"/>
    <w:rsid w:val="00005A81"/>
    <w:rsid w:val="00005DAD"/>
    <w:rsid w:val="0000631A"/>
    <w:rsid w:val="0000642F"/>
    <w:rsid w:val="00006C2E"/>
    <w:rsid w:val="00006F8F"/>
    <w:rsid w:val="00007C94"/>
    <w:rsid w:val="00007CB7"/>
    <w:rsid w:val="00010225"/>
    <w:rsid w:val="00010335"/>
    <w:rsid w:val="00010E33"/>
    <w:rsid w:val="00011244"/>
    <w:rsid w:val="000114CD"/>
    <w:rsid w:val="00012008"/>
    <w:rsid w:val="00012227"/>
    <w:rsid w:val="000122F5"/>
    <w:rsid w:val="00012D21"/>
    <w:rsid w:val="0001345C"/>
    <w:rsid w:val="0001362E"/>
    <w:rsid w:val="00013720"/>
    <w:rsid w:val="0001381C"/>
    <w:rsid w:val="00013AD6"/>
    <w:rsid w:val="000140BE"/>
    <w:rsid w:val="000143B5"/>
    <w:rsid w:val="00014543"/>
    <w:rsid w:val="00014599"/>
    <w:rsid w:val="00015A7B"/>
    <w:rsid w:val="00015F89"/>
    <w:rsid w:val="00015F92"/>
    <w:rsid w:val="00016419"/>
    <w:rsid w:val="00016A65"/>
    <w:rsid w:val="00016BF5"/>
    <w:rsid w:val="00017292"/>
    <w:rsid w:val="00017376"/>
    <w:rsid w:val="000178A6"/>
    <w:rsid w:val="00017ECF"/>
    <w:rsid w:val="00020037"/>
    <w:rsid w:val="00020A78"/>
    <w:rsid w:val="00020E8B"/>
    <w:rsid w:val="000226DA"/>
    <w:rsid w:val="0002292A"/>
    <w:rsid w:val="0002296A"/>
    <w:rsid w:val="00022BE8"/>
    <w:rsid w:val="00022C7B"/>
    <w:rsid w:val="00022D42"/>
    <w:rsid w:val="0002328F"/>
    <w:rsid w:val="000235F8"/>
    <w:rsid w:val="00023DC3"/>
    <w:rsid w:val="0002400A"/>
    <w:rsid w:val="00024019"/>
    <w:rsid w:val="00024D24"/>
    <w:rsid w:val="00025189"/>
    <w:rsid w:val="00025318"/>
    <w:rsid w:val="00025604"/>
    <w:rsid w:val="000256BD"/>
    <w:rsid w:val="000257B0"/>
    <w:rsid w:val="000259CF"/>
    <w:rsid w:val="000263EA"/>
    <w:rsid w:val="00027301"/>
    <w:rsid w:val="000276BB"/>
    <w:rsid w:val="00027993"/>
    <w:rsid w:val="000305E0"/>
    <w:rsid w:val="00030888"/>
    <w:rsid w:val="00030B3C"/>
    <w:rsid w:val="00030B6E"/>
    <w:rsid w:val="00030D35"/>
    <w:rsid w:val="00030DF4"/>
    <w:rsid w:val="000315D9"/>
    <w:rsid w:val="00031943"/>
    <w:rsid w:val="00032219"/>
    <w:rsid w:val="00032279"/>
    <w:rsid w:val="00032C99"/>
    <w:rsid w:val="00032F2D"/>
    <w:rsid w:val="00032F88"/>
    <w:rsid w:val="0003347F"/>
    <w:rsid w:val="00033627"/>
    <w:rsid w:val="000345F4"/>
    <w:rsid w:val="00034B6C"/>
    <w:rsid w:val="00034D56"/>
    <w:rsid w:val="00035552"/>
    <w:rsid w:val="000358A3"/>
    <w:rsid w:val="0003591D"/>
    <w:rsid w:val="00035C6E"/>
    <w:rsid w:val="00035F0C"/>
    <w:rsid w:val="00036B58"/>
    <w:rsid w:val="00036E2A"/>
    <w:rsid w:val="00036F78"/>
    <w:rsid w:val="0003721F"/>
    <w:rsid w:val="000377E1"/>
    <w:rsid w:val="00037B96"/>
    <w:rsid w:val="00037FF7"/>
    <w:rsid w:val="0004017E"/>
    <w:rsid w:val="000401AD"/>
    <w:rsid w:val="0004021E"/>
    <w:rsid w:val="00040730"/>
    <w:rsid w:val="00040B31"/>
    <w:rsid w:val="00040C7F"/>
    <w:rsid w:val="00041182"/>
    <w:rsid w:val="00041828"/>
    <w:rsid w:val="00041E54"/>
    <w:rsid w:val="000420AE"/>
    <w:rsid w:val="000420CC"/>
    <w:rsid w:val="000421C6"/>
    <w:rsid w:val="00042734"/>
    <w:rsid w:val="0004283B"/>
    <w:rsid w:val="000428E8"/>
    <w:rsid w:val="00042F80"/>
    <w:rsid w:val="00043A3D"/>
    <w:rsid w:val="00043FDA"/>
    <w:rsid w:val="00044262"/>
    <w:rsid w:val="00044875"/>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048"/>
    <w:rsid w:val="00055DDC"/>
    <w:rsid w:val="000577C3"/>
    <w:rsid w:val="00057BCE"/>
    <w:rsid w:val="000606BB"/>
    <w:rsid w:val="00060872"/>
    <w:rsid w:val="00060C9B"/>
    <w:rsid w:val="00060FF4"/>
    <w:rsid w:val="0006117B"/>
    <w:rsid w:val="00061388"/>
    <w:rsid w:val="000613DD"/>
    <w:rsid w:val="000617B7"/>
    <w:rsid w:val="00061921"/>
    <w:rsid w:val="000621F1"/>
    <w:rsid w:val="0006280D"/>
    <w:rsid w:val="00062FF2"/>
    <w:rsid w:val="00063949"/>
    <w:rsid w:val="00063995"/>
    <w:rsid w:val="000641C1"/>
    <w:rsid w:val="00064BA9"/>
    <w:rsid w:val="00064EB7"/>
    <w:rsid w:val="00065715"/>
    <w:rsid w:val="000658E7"/>
    <w:rsid w:val="00065A61"/>
    <w:rsid w:val="00065AA8"/>
    <w:rsid w:val="00065AE4"/>
    <w:rsid w:val="00065AE9"/>
    <w:rsid w:val="00066E2A"/>
    <w:rsid w:val="00067924"/>
    <w:rsid w:val="00067C5A"/>
    <w:rsid w:val="00067CBA"/>
    <w:rsid w:val="00067D8A"/>
    <w:rsid w:val="000707FD"/>
    <w:rsid w:val="00070D34"/>
    <w:rsid w:val="00072AC0"/>
    <w:rsid w:val="00072EDB"/>
    <w:rsid w:val="00072F08"/>
    <w:rsid w:val="000730C2"/>
    <w:rsid w:val="000731C8"/>
    <w:rsid w:val="000732AA"/>
    <w:rsid w:val="000734B2"/>
    <w:rsid w:val="00073859"/>
    <w:rsid w:val="00073BF8"/>
    <w:rsid w:val="00073D45"/>
    <w:rsid w:val="00073F07"/>
    <w:rsid w:val="000746C6"/>
    <w:rsid w:val="000748E2"/>
    <w:rsid w:val="00074A5F"/>
    <w:rsid w:val="000758D7"/>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3CC7"/>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6B5F"/>
    <w:rsid w:val="0008714A"/>
    <w:rsid w:val="0008721E"/>
    <w:rsid w:val="000875E1"/>
    <w:rsid w:val="0008763A"/>
    <w:rsid w:val="000908E9"/>
    <w:rsid w:val="000909DF"/>
    <w:rsid w:val="00090A1D"/>
    <w:rsid w:val="00090B59"/>
    <w:rsid w:val="00091ED1"/>
    <w:rsid w:val="0009218A"/>
    <w:rsid w:val="0009325C"/>
    <w:rsid w:val="00093BF8"/>
    <w:rsid w:val="00093E78"/>
    <w:rsid w:val="00093F40"/>
    <w:rsid w:val="00094372"/>
    <w:rsid w:val="0009459C"/>
    <w:rsid w:val="000946A3"/>
    <w:rsid w:val="00094DFC"/>
    <w:rsid w:val="000950E1"/>
    <w:rsid w:val="0009547F"/>
    <w:rsid w:val="00095885"/>
    <w:rsid w:val="00095A69"/>
    <w:rsid w:val="00095A7B"/>
    <w:rsid w:val="00095D1D"/>
    <w:rsid w:val="000962CF"/>
    <w:rsid w:val="00096862"/>
    <w:rsid w:val="00096983"/>
    <w:rsid w:val="00096ABA"/>
    <w:rsid w:val="00096AE9"/>
    <w:rsid w:val="000970E1"/>
    <w:rsid w:val="0009735A"/>
    <w:rsid w:val="0009746F"/>
    <w:rsid w:val="000975C4"/>
    <w:rsid w:val="00097614"/>
    <w:rsid w:val="000976E3"/>
    <w:rsid w:val="0009776A"/>
    <w:rsid w:val="00097B33"/>
    <w:rsid w:val="00097E38"/>
    <w:rsid w:val="00097E67"/>
    <w:rsid w:val="00097FD1"/>
    <w:rsid w:val="000A12AD"/>
    <w:rsid w:val="000A1350"/>
    <w:rsid w:val="000A1403"/>
    <w:rsid w:val="000A16AC"/>
    <w:rsid w:val="000A189B"/>
    <w:rsid w:val="000A1F93"/>
    <w:rsid w:val="000A25C4"/>
    <w:rsid w:val="000A35C1"/>
    <w:rsid w:val="000A366D"/>
    <w:rsid w:val="000A3A93"/>
    <w:rsid w:val="000A3DB1"/>
    <w:rsid w:val="000A45A2"/>
    <w:rsid w:val="000A4819"/>
    <w:rsid w:val="000A4D15"/>
    <w:rsid w:val="000A4F96"/>
    <w:rsid w:val="000A562F"/>
    <w:rsid w:val="000A59DB"/>
    <w:rsid w:val="000A5CA8"/>
    <w:rsid w:val="000A65A7"/>
    <w:rsid w:val="000A65BA"/>
    <w:rsid w:val="000A66A3"/>
    <w:rsid w:val="000A66B6"/>
    <w:rsid w:val="000A689C"/>
    <w:rsid w:val="000A78BD"/>
    <w:rsid w:val="000A7925"/>
    <w:rsid w:val="000B0714"/>
    <w:rsid w:val="000B172F"/>
    <w:rsid w:val="000B19B5"/>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74A"/>
    <w:rsid w:val="000B5CBD"/>
    <w:rsid w:val="000B5D16"/>
    <w:rsid w:val="000B61EB"/>
    <w:rsid w:val="000B63B5"/>
    <w:rsid w:val="000B665F"/>
    <w:rsid w:val="000B6908"/>
    <w:rsid w:val="000B6DD1"/>
    <w:rsid w:val="000B6EFE"/>
    <w:rsid w:val="000B6F34"/>
    <w:rsid w:val="000B720D"/>
    <w:rsid w:val="000B76EA"/>
    <w:rsid w:val="000B782C"/>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04A"/>
    <w:rsid w:val="000C25B8"/>
    <w:rsid w:val="000C2673"/>
    <w:rsid w:val="000C2AA6"/>
    <w:rsid w:val="000C31A8"/>
    <w:rsid w:val="000C371E"/>
    <w:rsid w:val="000C37C3"/>
    <w:rsid w:val="000C3AF6"/>
    <w:rsid w:val="000C3C3C"/>
    <w:rsid w:val="000C3C73"/>
    <w:rsid w:val="000C3CD0"/>
    <w:rsid w:val="000C3EEC"/>
    <w:rsid w:val="000C4118"/>
    <w:rsid w:val="000C4122"/>
    <w:rsid w:val="000C4240"/>
    <w:rsid w:val="000C45EC"/>
    <w:rsid w:val="000C48D9"/>
    <w:rsid w:val="000C4B11"/>
    <w:rsid w:val="000C4DB4"/>
    <w:rsid w:val="000C5733"/>
    <w:rsid w:val="000C576B"/>
    <w:rsid w:val="000C5EF3"/>
    <w:rsid w:val="000C6356"/>
    <w:rsid w:val="000C66DD"/>
    <w:rsid w:val="000C6F5A"/>
    <w:rsid w:val="000C7C37"/>
    <w:rsid w:val="000C7C46"/>
    <w:rsid w:val="000C7DB7"/>
    <w:rsid w:val="000D00D6"/>
    <w:rsid w:val="000D015F"/>
    <w:rsid w:val="000D025E"/>
    <w:rsid w:val="000D07FD"/>
    <w:rsid w:val="000D081A"/>
    <w:rsid w:val="000D0A4B"/>
    <w:rsid w:val="000D10B0"/>
    <w:rsid w:val="000D164F"/>
    <w:rsid w:val="000D1AC9"/>
    <w:rsid w:val="000D1FAB"/>
    <w:rsid w:val="000D1FC7"/>
    <w:rsid w:val="000D202C"/>
    <w:rsid w:val="000D20AE"/>
    <w:rsid w:val="000D2E94"/>
    <w:rsid w:val="000D2F17"/>
    <w:rsid w:val="000D31A2"/>
    <w:rsid w:val="000D3386"/>
    <w:rsid w:val="000D3537"/>
    <w:rsid w:val="000D393F"/>
    <w:rsid w:val="000D3D6F"/>
    <w:rsid w:val="000D4339"/>
    <w:rsid w:val="000D52A8"/>
    <w:rsid w:val="000D52E3"/>
    <w:rsid w:val="000D5532"/>
    <w:rsid w:val="000D5844"/>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49C3"/>
    <w:rsid w:val="000E50E2"/>
    <w:rsid w:val="000E6066"/>
    <w:rsid w:val="000E6C69"/>
    <w:rsid w:val="000E703D"/>
    <w:rsid w:val="000E72E2"/>
    <w:rsid w:val="000E73A0"/>
    <w:rsid w:val="000E7586"/>
    <w:rsid w:val="000E75CF"/>
    <w:rsid w:val="000E76B0"/>
    <w:rsid w:val="000F0550"/>
    <w:rsid w:val="000F0A9D"/>
    <w:rsid w:val="000F0F14"/>
    <w:rsid w:val="000F0FC9"/>
    <w:rsid w:val="000F1100"/>
    <w:rsid w:val="000F1478"/>
    <w:rsid w:val="000F1B7E"/>
    <w:rsid w:val="000F1C8B"/>
    <w:rsid w:val="000F1D89"/>
    <w:rsid w:val="000F3830"/>
    <w:rsid w:val="000F429B"/>
    <w:rsid w:val="000F44D7"/>
    <w:rsid w:val="000F489B"/>
    <w:rsid w:val="000F49FB"/>
    <w:rsid w:val="000F4B11"/>
    <w:rsid w:val="000F4CCC"/>
    <w:rsid w:val="000F51A0"/>
    <w:rsid w:val="000F533D"/>
    <w:rsid w:val="000F5958"/>
    <w:rsid w:val="000F5B1D"/>
    <w:rsid w:val="000F5E63"/>
    <w:rsid w:val="000F60E9"/>
    <w:rsid w:val="000F6132"/>
    <w:rsid w:val="000F6501"/>
    <w:rsid w:val="000F6B67"/>
    <w:rsid w:val="000F6CA8"/>
    <w:rsid w:val="000F6E60"/>
    <w:rsid w:val="000F7276"/>
    <w:rsid w:val="000F757B"/>
    <w:rsid w:val="000F7FBF"/>
    <w:rsid w:val="00100458"/>
    <w:rsid w:val="00100DAE"/>
    <w:rsid w:val="00102664"/>
    <w:rsid w:val="00102816"/>
    <w:rsid w:val="00102A71"/>
    <w:rsid w:val="00102E59"/>
    <w:rsid w:val="0010321B"/>
    <w:rsid w:val="00103417"/>
    <w:rsid w:val="001035BA"/>
    <w:rsid w:val="0010442E"/>
    <w:rsid w:val="00104B30"/>
    <w:rsid w:val="00104B88"/>
    <w:rsid w:val="00104EA0"/>
    <w:rsid w:val="00104FC9"/>
    <w:rsid w:val="0010520C"/>
    <w:rsid w:val="001056A1"/>
    <w:rsid w:val="00105CEA"/>
    <w:rsid w:val="0010621A"/>
    <w:rsid w:val="001064F2"/>
    <w:rsid w:val="0010661C"/>
    <w:rsid w:val="00106996"/>
    <w:rsid w:val="00106C1C"/>
    <w:rsid w:val="00106D2C"/>
    <w:rsid w:val="00106E22"/>
    <w:rsid w:val="001077AA"/>
    <w:rsid w:val="00107CA6"/>
    <w:rsid w:val="001100A9"/>
    <w:rsid w:val="00110145"/>
    <w:rsid w:val="00110BBC"/>
    <w:rsid w:val="0011129F"/>
    <w:rsid w:val="00111ACA"/>
    <w:rsid w:val="00111D7D"/>
    <w:rsid w:val="00111E4B"/>
    <w:rsid w:val="00111E58"/>
    <w:rsid w:val="00112346"/>
    <w:rsid w:val="0011246F"/>
    <w:rsid w:val="0011307E"/>
    <w:rsid w:val="00113794"/>
    <w:rsid w:val="00113DFC"/>
    <w:rsid w:val="00113E6E"/>
    <w:rsid w:val="00114284"/>
    <w:rsid w:val="0011474F"/>
    <w:rsid w:val="00114923"/>
    <w:rsid w:val="00115216"/>
    <w:rsid w:val="00115454"/>
    <w:rsid w:val="00115B6B"/>
    <w:rsid w:val="00115B90"/>
    <w:rsid w:val="001161A3"/>
    <w:rsid w:val="00116551"/>
    <w:rsid w:val="0011676E"/>
    <w:rsid w:val="001167DA"/>
    <w:rsid w:val="00116AD3"/>
    <w:rsid w:val="0011704F"/>
    <w:rsid w:val="001172D9"/>
    <w:rsid w:val="00117726"/>
    <w:rsid w:val="001177C9"/>
    <w:rsid w:val="00120135"/>
    <w:rsid w:val="001209B8"/>
    <w:rsid w:val="0012129B"/>
    <w:rsid w:val="0012143E"/>
    <w:rsid w:val="001219DA"/>
    <w:rsid w:val="00122209"/>
    <w:rsid w:val="00122468"/>
    <w:rsid w:val="00122834"/>
    <w:rsid w:val="001232DC"/>
    <w:rsid w:val="00123B6F"/>
    <w:rsid w:val="00123FE8"/>
    <w:rsid w:val="001247CA"/>
    <w:rsid w:val="0012498A"/>
    <w:rsid w:val="00124A67"/>
    <w:rsid w:val="00125186"/>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54F"/>
    <w:rsid w:val="00131ADA"/>
    <w:rsid w:val="00131BF6"/>
    <w:rsid w:val="00131D73"/>
    <w:rsid w:val="00131EF2"/>
    <w:rsid w:val="00131F62"/>
    <w:rsid w:val="001325D7"/>
    <w:rsid w:val="001326B2"/>
    <w:rsid w:val="0013285E"/>
    <w:rsid w:val="0013294B"/>
    <w:rsid w:val="00132F87"/>
    <w:rsid w:val="001332B7"/>
    <w:rsid w:val="001333B4"/>
    <w:rsid w:val="00133C6A"/>
    <w:rsid w:val="0013594A"/>
    <w:rsid w:val="00136407"/>
    <w:rsid w:val="00136AB8"/>
    <w:rsid w:val="00137124"/>
    <w:rsid w:val="0013715E"/>
    <w:rsid w:val="0013719F"/>
    <w:rsid w:val="00137CCF"/>
    <w:rsid w:val="00140632"/>
    <w:rsid w:val="00140A29"/>
    <w:rsid w:val="00140A3D"/>
    <w:rsid w:val="00140DA7"/>
    <w:rsid w:val="0014164D"/>
    <w:rsid w:val="00141CAD"/>
    <w:rsid w:val="001422E8"/>
    <w:rsid w:val="001424E2"/>
    <w:rsid w:val="0014264A"/>
    <w:rsid w:val="00142732"/>
    <w:rsid w:val="00142A19"/>
    <w:rsid w:val="0014324E"/>
    <w:rsid w:val="0014340A"/>
    <w:rsid w:val="0014346D"/>
    <w:rsid w:val="001437E2"/>
    <w:rsid w:val="00143ACC"/>
    <w:rsid w:val="00144581"/>
    <w:rsid w:val="00144627"/>
    <w:rsid w:val="00144FA2"/>
    <w:rsid w:val="00145209"/>
    <w:rsid w:val="001453EC"/>
    <w:rsid w:val="001464FE"/>
    <w:rsid w:val="0014676A"/>
    <w:rsid w:val="00146AEE"/>
    <w:rsid w:val="00146D1A"/>
    <w:rsid w:val="00146E35"/>
    <w:rsid w:val="00146EA6"/>
    <w:rsid w:val="00146F52"/>
    <w:rsid w:val="0014728D"/>
    <w:rsid w:val="00147404"/>
    <w:rsid w:val="00147F39"/>
    <w:rsid w:val="00150128"/>
    <w:rsid w:val="00150752"/>
    <w:rsid w:val="00151536"/>
    <w:rsid w:val="001515BF"/>
    <w:rsid w:val="001515E6"/>
    <w:rsid w:val="0015183A"/>
    <w:rsid w:val="0015188C"/>
    <w:rsid w:val="00151C79"/>
    <w:rsid w:val="00152553"/>
    <w:rsid w:val="00152885"/>
    <w:rsid w:val="001529F3"/>
    <w:rsid w:val="00152C62"/>
    <w:rsid w:val="001532FD"/>
    <w:rsid w:val="0015372F"/>
    <w:rsid w:val="0015389E"/>
    <w:rsid w:val="00153953"/>
    <w:rsid w:val="00154827"/>
    <w:rsid w:val="00154B03"/>
    <w:rsid w:val="00155086"/>
    <w:rsid w:val="0015581F"/>
    <w:rsid w:val="001558AF"/>
    <w:rsid w:val="00155B7E"/>
    <w:rsid w:val="00155D97"/>
    <w:rsid w:val="00155FC1"/>
    <w:rsid w:val="001561E6"/>
    <w:rsid w:val="001567F9"/>
    <w:rsid w:val="00156D0C"/>
    <w:rsid w:val="0015718D"/>
    <w:rsid w:val="001573B7"/>
    <w:rsid w:val="0015771C"/>
    <w:rsid w:val="00157722"/>
    <w:rsid w:val="00157C0F"/>
    <w:rsid w:val="00157CC8"/>
    <w:rsid w:val="00160211"/>
    <w:rsid w:val="0016021C"/>
    <w:rsid w:val="001606C2"/>
    <w:rsid w:val="00160CC6"/>
    <w:rsid w:val="00160FFF"/>
    <w:rsid w:val="001610CD"/>
    <w:rsid w:val="0016140D"/>
    <w:rsid w:val="001616A7"/>
    <w:rsid w:val="001617C3"/>
    <w:rsid w:val="001618A3"/>
    <w:rsid w:val="00161B3A"/>
    <w:rsid w:val="00162604"/>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B1B"/>
    <w:rsid w:val="00171C29"/>
    <w:rsid w:val="00171F0F"/>
    <w:rsid w:val="00171F52"/>
    <w:rsid w:val="00172A39"/>
    <w:rsid w:val="00172C5C"/>
    <w:rsid w:val="0017309D"/>
    <w:rsid w:val="0017318F"/>
    <w:rsid w:val="0017343E"/>
    <w:rsid w:val="0017396A"/>
    <w:rsid w:val="00173BE7"/>
    <w:rsid w:val="00173D57"/>
    <w:rsid w:val="001740C2"/>
    <w:rsid w:val="00174A73"/>
    <w:rsid w:val="00174CEB"/>
    <w:rsid w:val="00174DE5"/>
    <w:rsid w:val="001751B9"/>
    <w:rsid w:val="001755AF"/>
    <w:rsid w:val="001758A6"/>
    <w:rsid w:val="0017594F"/>
    <w:rsid w:val="00175B52"/>
    <w:rsid w:val="00175C32"/>
    <w:rsid w:val="00176253"/>
    <w:rsid w:val="0017667A"/>
    <w:rsid w:val="00176695"/>
    <w:rsid w:val="0017675D"/>
    <w:rsid w:val="0017684C"/>
    <w:rsid w:val="00177262"/>
    <w:rsid w:val="001772A5"/>
    <w:rsid w:val="001773FB"/>
    <w:rsid w:val="0017794B"/>
    <w:rsid w:val="00177BB6"/>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87A6B"/>
    <w:rsid w:val="00187B9A"/>
    <w:rsid w:val="001905AC"/>
    <w:rsid w:val="00190660"/>
    <w:rsid w:val="00190C27"/>
    <w:rsid w:val="00190F63"/>
    <w:rsid w:val="00191397"/>
    <w:rsid w:val="00191761"/>
    <w:rsid w:val="00191DAE"/>
    <w:rsid w:val="001920C3"/>
    <w:rsid w:val="001924B3"/>
    <w:rsid w:val="00192C50"/>
    <w:rsid w:val="001931C0"/>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251"/>
    <w:rsid w:val="001A0696"/>
    <w:rsid w:val="001A0C7A"/>
    <w:rsid w:val="001A12F0"/>
    <w:rsid w:val="001A1582"/>
    <w:rsid w:val="001A1C19"/>
    <w:rsid w:val="001A1CCA"/>
    <w:rsid w:val="001A1D3F"/>
    <w:rsid w:val="001A242D"/>
    <w:rsid w:val="001A2581"/>
    <w:rsid w:val="001A28BD"/>
    <w:rsid w:val="001A29CF"/>
    <w:rsid w:val="001A30BA"/>
    <w:rsid w:val="001A3322"/>
    <w:rsid w:val="001A3615"/>
    <w:rsid w:val="001A3EB1"/>
    <w:rsid w:val="001A42C8"/>
    <w:rsid w:val="001A44E3"/>
    <w:rsid w:val="001A47A0"/>
    <w:rsid w:val="001A49BC"/>
    <w:rsid w:val="001A4FB0"/>
    <w:rsid w:val="001A54E6"/>
    <w:rsid w:val="001A5694"/>
    <w:rsid w:val="001A57B4"/>
    <w:rsid w:val="001A6045"/>
    <w:rsid w:val="001A60B3"/>
    <w:rsid w:val="001A60DC"/>
    <w:rsid w:val="001A6534"/>
    <w:rsid w:val="001A6A07"/>
    <w:rsid w:val="001A7078"/>
    <w:rsid w:val="001A75C7"/>
    <w:rsid w:val="001A75EE"/>
    <w:rsid w:val="001A79EC"/>
    <w:rsid w:val="001A7F16"/>
    <w:rsid w:val="001B0161"/>
    <w:rsid w:val="001B02CE"/>
    <w:rsid w:val="001B04B4"/>
    <w:rsid w:val="001B0733"/>
    <w:rsid w:val="001B18C8"/>
    <w:rsid w:val="001B20E5"/>
    <w:rsid w:val="001B2172"/>
    <w:rsid w:val="001B21DC"/>
    <w:rsid w:val="001B2E1D"/>
    <w:rsid w:val="001B3837"/>
    <w:rsid w:val="001B3850"/>
    <w:rsid w:val="001B40E4"/>
    <w:rsid w:val="001B4125"/>
    <w:rsid w:val="001B41B6"/>
    <w:rsid w:val="001B4270"/>
    <w:rsid w:val="001B4495"/>
    <w:rsid w:val="001B47A7"/>
    <w:rsid w:val="001B4EBA"/>
    <w:rsid w:val="001B4ECF"/>
    <w:rsid w:val="001B4FF0"/>
    <w:rsid w:val="001B549E"/>
    <w:rsid w:val="001B5F56"/>
    <w:rsid w:val="001B600B"/>
    <w:rsid w:val="001B609D"/>
    <w:rsid w:val="001B674C"/>
    <w:rsid w:val="001B678A"/>
    <w:rsid w:val="001B684D"/>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1E73"/>
    <w:rsid w:val="001C21C7"/>
    <w:rsid w:val="001C2702"/>
    <w:rsid w:val="001C2C74"/>
    <w:rsid w:val="001C37EA"/>
    <w:rsid w:val="001C3A1A"/>
    <w:rsid w:val="001C3DE3"/>
    <w:rsid w:val="001C4259"/>
    <w:rsid w:val="001C4811"/>
    <w:rsid w:val="001C4EE2"/>
    <w:rsid w:val="001C514E"/>
    <w:rsid w:val="001C5544"/>
    <w:rsid w:val="001C56C2"/>
    <w:rsid w:val="001C56C6"/>
    <w:rsid w:val="001C58EB"/>
    <w:rsid w:val="001C6013"/>
    <w:rsid w:val="001C6E6D"/>
    <w:rsid w:val="001C7093"/>
    <w:rsid w:val="001C70C3"/>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1DB"/>
    <w:rsid w:val="001D421B"/>
    <w:rsid w:val="001D51F7"/>
    <w:rsid w:val="001D5395"/>
    <w:rsid w:val="001D54C0"/>
    <w:rsid w:val="001D573F"/>
    <w:rsid w:val="001D5AC2"/>
    <w:rsid w:val="001D5B98"/>
    <w:rsid w:val="001D5F4B"/>
    <w:rsid w:val="001D611E"/>
    <w:rsid w:val="001D6502"/>
    <w:rsid w:val="001D6974"/>
    <w:rsid w:val="001D6C35"/>
    <w:rsid w:val="001D6E7E"/>
    <w:rsid w:val="001D6F33"/>
    <w:rsid w:val="001D787A"/>
    <w:rsid w:val="001D7B6E"/>
    <w:rsid w:val="001E0734"/>
    <w:rsid w:val="001E089C"/>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5618"/>
    <w:rsid w:val="001E6191"/>
    <w:rsid w:val="001E6400"/>
    <w:rsid w:val="001E67D5"/>
    <w:rsid w:val="001E689E"/>
    <w:rsid w:val="001E72AA"/>
    <w:rsid w:val="001E7395"/>
    <w:rsid w:val="001E7BD0"/>
    <w:rsid w:val="001E7D5D"/>
    <w:rsid w:val="001F069B"/>
    <w:rsid w:val="001F0FE3"/>
    <w:rsid w:val="001F1636"/>
    <w:rsid w:val="001F1D28"/>
    <w:rsid w:val="001F1DAD"/>
    <w:rsid w:val="001F26E7"/>
    <w:rsid w:val="001F29AC"/>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2D4"/>
    <w:rsid w:val="001F6508"/>
    <w:rsid w:val="001F66EC"/>
    <w:rsid w:val="001F7293"/>
    <w:rsid w:val="001F7B83"/>
    <w:rsid w:val="002002F4"/>
    <w:rsid w:val="002004FB"/>
    <w:rsid w:val="002009B3"/>
    <w:rsid w:val="00200D1A"/>
    <w:rsid w:val="00200D63"/>
    <w:rsid w:val="00200F4B"/>
    <w:rsid w:val="00201498"/>
    <w:rsid w:val="002016D3"/>
    <w:rsid w:val="002019EA"/>
    <w:rsid w:val="00202985"/>
    <w:rsid w:val="00202B95"/>
    <w:rsid w:val="0020358C"/>
    <w:rsid w:val="00203681"/>
    <w:rsid w:val="00203C22"/>
    <w:rsid w:val="00203FF3"/>
    <w:rsid w:val="00204460"/>
    <w:rsid w:val="002054D7"/>
    <w:rsid w:val="0020568F"/>
    <w:rsid w:val="00205911"/>
    <w:rsid w:val="002064CB"/>
    <w:rsid w:val="00206889"/>
    <w:rsid w:val="00206B9A"/>
    <w:rsid w:val="00206F5A"/>
    <w:rsid w:val="00207092"/>
    <w:rsid w:val="0020709F"/>
    <w:rsid w:val="002071B8"/>
    <w:rsid w:val="0020742D"/>
    <w:rsid w:val="00207498"/>
    <w:rsid w:val="00207A51"/>
    <w:rsid w:val="00210841"/>
    <w:rsid w:val="0021121C"/>
    <w:rsid w:val="00211692"/>
    <w:rsid w:val="0021221D"/>
    <w:rsid w:val="0021252E"/>
    <w:rsid w:val="0021258D"/>
    <w:rsid w:val="00212990"/>
    <w:rsid w:val="00212B95"/>
    <w:rsid w:val="00212C88"/>
    <w:rsid w:val="00212DEA"/>
    <w:rsid w:val="00213400"/>
    <w:rsid w:val="0021346B"/>
    <w:rsid w:val="002135FA"/>
    <w:rsid w:val="002137DC"/>
    <w:rsid w:val="002140DA"/>
    <w:rsid w:val="0021494C"/>
    <w:rsid w:val="00214E85"/>
    <w:rsid w:val="00215410"/>
    <w:rsid w:val="00215591"/>
    <w:rsid w:val="00215881"/>
    <w:rsid w:val="002160B3"/>
    <w:rsid w:val="00216148"/>
    <w:rsid w:val="00216192"/>
    <w:rsid w:val="002164BB"/>
    <w:rsid w:val="0021651A"/>
    <w:rsid w:val="0021664C"/>
    <w:rsid w:val="00216A94"/>
    <w:rsid w:val="00216F96"/>
    <w:rsid w:val="002178F8"/>
    <w:rsid w:val="002179F7"/>
    <w:rsid w:val="002202CA"/>
    <w:rsid w:val="00220439"/>
    <w:rsid w:val="00220540"/>
    <w:rsid w:val="0022092A"/>
    <w:rsid w:val="00220984"/>
    <w:rsid w:val="00220A8A"/>
    <w:rsid w:val="00220AFD"/>
    <w:rsid w:val="00220B73"/>
    <w:rsid w:val="00220DA9"/>
    <w:rsid w:val="00220DF8"/>
    <w:rsid w:val="0022149D"/>
    <w:rsid w:val="002215D2"/>
    <w:rsid w:val="00221A4D"/>
    <w:rsid w:val="00221F76"/>
    <w:rsid w:val="00222116"/>
    <w:rsid w:val="00222174"/>
    <w:rsid w:val="002222BA"/>
    <w:rsid w:val="00222ECF"/>
    <w:rsid w:val="00223523"/>
    <w:rsid w:val="0022387F"/>
    <w:rsid w:val="00223CC1"/>
    <w:rsid w:val="00224196"/>
    <w:rsid w:val="00224CB6"/>
    <w:rsid w:val="0022514F"/>
    <w:rsid w:val="00225825"/>
    <w:rsid w:val="00225CD0"/>
    <w:rsid w:val="00225DC3"/>
    <w:rsid w:val="002267B3"/>
    <w:rsid w:val="002268BE"/>
    <w:rsid w:val="00226BE5"/>
    <w:rsid w:val="00227509"/>
    <w:rsid w:val="00227638"/>
    <w:rsid w:val="00227B76"/>
    <w:rsid w:val="002302F6"/>
    <w:rsid w:val="0023058E"/>
    <w:rsid w:val="00230DF3"/>
    <w:rsid w:val="00230F7D"/>
    <w:rsid w:val="00231335"/>
    <w:rsid w:val="00231D85"/>
    <w:rsid w:val="00232058"/>
    <w:rsid w:val="002320AF"/>
    <w:rsid w:val="002320FC"/>
    <w:rsid w:val="00232411"/>
    <w:rsid w:val="0023247B"/>
    <w:rsid w:val="00232DDB"/>
    <w:rsid w:val="00233852"/>
    <w:rsid w:val="00233C5D"/>
    <w:rsid w:val="00233C95"/>
    <w:rsid w:val="00233DD3"/>
    <w:rsid w:val="00233DF0"/>
    <w:rsid w:val="002340E7"/>
    <w:rsid w:val="00234164"/>
    <w:rsid w:val="00234409"/>
    <w:rsid w:val="0023452F"/>
    <w:rsid w:val="002345CB"/>
    <w:rsid w:val="002348AD"/>
    <w:rsid w:val="002349F0"/>
    <w:rsid w:val="00234D51"/>
    <w:rsid w:val="00235B5F"/>
    <w:rsid w:val="0023608D"/>
    <w:rsid w:val="0023636D"/>
    <w:rsid w:val="002368D9"/>
    <w:rsid w:val="00236EC0"/>
    <w:rsid w:val="0023720B"/>
    <w:rsid w:val="002372CC"/>
    <w:rsid w:val="00237ECB"/>
    <w:rsid w:val="00237F4B"/>
    <w:rsid w:val="0024004D"/>
    <w:rsid w:val="002402C3"/>
    <w:rsid w:val="0024084A"/>
    <w:rsid w:val="00240D23"/>
    <w:rsid w:val="00241635"/>
    <w:rsid w:val="002418D6"/>
    <w:rsid w:val="00241ED7"/>
    <w:rsid w:val="00241EE6"/>
    <w:rsid w:val="002427EE"/>
    <w:rsid w:val="002429DB"/>
    <w:rsid w:val="00242EDD"/>
    <w:rsid w:val="002439D6"/>
    <w:rsid w:val="00243BCF"/>
    <w:rsid w:val="0024434F"/>
    <w:rsid w:val="002447D1"/>
    <w:rsid w:val="00244803"/>
    <w:rsid w:val="002457CA"/>
    <w:rsid w:val="00245C4D"/>
    <w:rsid w:val="00245EAF"/>
    <w:rsid w:val="002460FC"/>
    <w:rsid w:val="0024620D"/>
    <w:rsid w:val="00246DAF"/>
    <w:rsid w:val="00247CC3"/>
    <w:rsid w:val="00250093"/>
    <w:rsid w:val="002503BD"/>
    <w:rsid w:val="002503C6"/>
    <w:rsid w:val="00250802"/>
    <w:rsid w:val="0025089D"/>
    <w:rsid w:val="00250A5E"/>
    <w:rsid w:val="00251268"/>
    <w:rsid w:val="00251407"/>
    <w:rsid w:val="002514B6"/>
    <w:rsid w:val="00251D7C"/>
    <w:rsid w:val="0025208C"/>
    <w:rsid w:val="00252527"/>
    <w:rsid w:val="00252D59"/>
    <w:rsid w:val="00252F1C"/>
    <w:rsid w:val="00253260"/>
    <w:rsid w:val="00253B44"/>
    <w:rsid w:val="00253B7B"/>
    <w:rsid w:val="00253D1A"/>
    <w:rsid w:val="002550FE"/>
    <w:rsid w:val="00255393"/>
    <w:rsid w:val="00255968"/>
    <w:rsid w:val="00255F50"/>
    <w:rsid w:val="00256129"/>
    <w:rsid w:val="002568EA"/>
    <w:rsid w:val="00256B30"/>
    <w:rsid w:val="0025755B"/>
    <w:rsid w:val="0025795B"/>
    <w:rsid w:val="00257BB8"/>
    <w:rsid w:val="00260EE1"/>
    <w:rsid w:val="00261124"/>
    <w:rsid w:val="00261760"/>
    <w:rsid w:val="00261D28"/>
    <w:rsid w:val="002623AC"/>
    <w:rsid w:val="0026250A"/>
    <w:rsid w:val="00262784"/>
    <w:rsid w:val="0026385B"/>
    <w:rsid w:val="00263DF9"/>
    <w:rsid w:val="0026405F"/>
    <w:rsid w:val="00264334"/>
    <w:rsid w:val="0026465F"/>
    <w:rsid w:val="00265014"/>
    <w:rsid w:val="00265216"/>
    <w:rsid w:val="002661A5"/>
    <w:rsid w:val="002661E7"/>
    <w:rsid w:val="00266422"/>
    <w:rsid w:val="00266FA4"/>
    <w:rsid w:val="00267462"/>
    <w:rsid w:val="0026773C"/>
    <w:rsid w:val="0027003B"/>
    <w:rsid w:val="002711C5"/>
    <w:rsid w:val="0027170D"/>
    <w:rsid w:val="002719AD"/>
    <w:rsid w:val="00272755"/>
    <w:rsid w:val="00272CFC"/>
    <w:rsid w:val="00272F14"/>
    <w:rsid w:val="00273A87"/>
    <w:rsid w:val="00273C3B"/>
    <w:rsid w:val="00273DAE"/>
    <w:rsid w:val="0027426A"/>
    <w:rsid w:val="00274489"/>
    <w:rsid w:val="00275AE7"/>
    <w:rsid w:val="0027628D"/>
    <w:rsid w:val="00276573"/>
    <w:rsid w:val="00276587"/>
    <w:rsid w:val="00276798"/>
    <w:rsid w:val="00276A99"/>
    <w:rsid w:val="00276C0A"/>
    <w:rsid w:val="00277346"/>
    <w:rsid w:val="002773AF"/>
    <w:rsid w:val="0027747A"/>
    <w:rsid w:val="00277518"/>
    <w:rsid w:val="00277ED5"/>
    <w:rsid w:val="00280648"/>
    <w:rsid w:val="00281185"/>
    <w:rsid w:val="002815BD"/>
    <w:rsid w:val="002817E4"/>
    <w:rsid w:val="002819BB"/>
    <w:rsid w:val="00281DC3"/>
    <w:rsid w:val="00282232"/>
    <w:rsid w:val="0028237C"/>
    <w:rsid w:val="00282433"/>
    <w:rsid w:val="00282690"/>
    <w:rsid w:val="0028329F"/>
    <w:rsid w:val="00283330"/>
    <w:rsid w:val="00283D18"/>
    <w:rsid w:val="00284546"/>
    <w:rsid w:val="002851A5"/>
    <w:rsid w:val="00285521"/>
    <w:rsid w:val="002855A4"/>
    <w:rsid w:val="002863D6"/>
    <w:rsid w:val="00286FAF"/>
    <w:rsid w:val="002870BF"/>
    <w:rsid w:val="002871EA"/>
    <w:rsid w:val="002873E4"/>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22BC"/>
    <w:rsid w:val="002923E8"/>
    <w:rsid w:val="00292BE2"/>
    <w:rsid w:val="002938B5"/>
    <w:rsid w:val="00293AB2"/>
    <w:rsid w:val="00293AFB"/>
    <w:rsid w:val="00294882"/>
    <w:rsid w:val="002948BC"/>
    <w:rsid w:val="00294D3C"/>
    <w:rsid w:val="00294D44"/>
    <w:rsid w:val="002951BB"/>
    <w:rsid w:val="00295254"/>
    <w:rsid w:val="00295765"/>
    <w:rsid w:val="00295949"/>
    <w:rsid w:val="00295992"/>
    <w:rsid w:val="00295A1A"/>
    <w:rsid w:val="00295DB5"/>
    <w:rsid w:val="00295FD0"/>
    <w:rsid w:val="002965A2"/>
    <w:rsid w:val="00296816"/>
    <w:rsid w:val="0029682A"/>
    <w:rsid w:val="002968ED"/>
    <w:rsid w:val="0029711E"/>
    <w:rsid w:val="00297542"/>
    <w:rsid w:val="00297B4D"/>
    <w:rsid w:val="002A0228"/>
    <w:rsid w:val="002A02D5"/>
    <w:rsid w:val="002A0948"/>
    <w:rsid w:val="002A0CD5"/>
    <w:rsid w:val="002A0E63"/>
    <w:rsid w:val="002A10F9"/>
    <w:rsid w:val="002A1A40"/>
    <w:rsid w:val="002A28F1"/>
    <w:rsid w:val="002A2B55"/>
    <w:rsid w:val="002A30CB"/>
    <w:rsid w:val="002A3132"/>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893"/>
    <w:rsid w:val="002B3E57"/>
    <w:rsid w:val="002B4048"/>
    <w:rsid w:val="002B4492"/>
    <w:rsid w:val="002B48F6"/>
    <w:rsid w:val="002B4912"/>
    <w:rsid w:val="002B4C5B"/>
    <w:rsid w:val="002B52E2"/>
    <w:rsid w:val="002B53CC"/>
    <w:rsid w:val="002B5519"/>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887"/>
    <w:rsid w:val="002C5DD3"/>
    <w:rsid w:val="002C5E7F"/>
    <w:rsid w:val="002C6157"/>
    <w:rsid w:val="002C6A6F"/>
    <w:rsid w:val="002D094B"/>
    <w:rsid w:val="002D1095"/>
    <w:rsid w:val="002D1374"/>
    <w:rsid w:val="002D14DE"/>
    <w:rsid w:val="002D1D16"/>
    <w:rsid w:val="002D1D81"/>
    <w:rsid w:val="002D1E3F"/>
    <w:rsid w:val="002D29E1"/>
    <w:rsid w:val="002D2A59"/>
    <w:rsid w:val="002D2D93"/>
    <w:rsid w:val="002D36B5"/>
    <w:rsid w:val="002D39E2"/>
    <w:rsid w:val="002D3C33"/>
    <w:rsid w:val="002D3CAA"/>
    <w:rsid w:val="002D4581"/>
    <w:rsid w:val="002D47CF"/>
    <w:rsid w:val="002D4925"/>
    <w:rsid w:val="002D4AC4"/>
    <w:rsid w:val="002D4BE6"/>
    <w:rsid w:val="002D4E33"/>
    <w:rsid w:val="002D4E9C"/>
    <w:rsid w:val="002D4ECF"/>
    <w:rsid w:val="002D512A"/>
    <w:rsid w:val="002D5D86"/>
    <w:rsid w:val="002D5DBE"/>
    <w:rsid w:val="002D5FCD"/>
    <w:rsid w:val="002D63BD"/>
    <w:rsid w:val="002D68A8"/>
    <w:rsid w:val="002D68A9"/>
    <w:rsid w:val="002D6DD8"/>
    <w:rsid w:val="002D6FC1"/>
    <w:rsid w:val="002D7464"/>
    <w:rsid w:val="002D767D"/>
    <w:rsid w:val="002D7BC9"/>
    <w:rsid w:val="002E0540"/>
    <w:rsid w:val="002E0681"/>
    <w:rsid w:val="002E0ED1"/>
    <w:rsid w:val="002E1083"/>
    <w:rsid w:val="002E1C85"/>
    <w:rsid w:val="002E25A6"/>
    <w:rsid w:val="002E2753"/>
    <w:rsid w:val="002E27A0"/>
    <w:rsid w:val="002E27D1"/>
    <w:rsid w:val="002E2A5C"/>
    <w:rsid w:val="002E2B21"/>
    <w:rsid w:val="002E2BEB"/>
    <w:rsid w:val="002E2EE4"/>
    <w:rsid w:val="002E3DF5"/>
    <w:rsid w:val="002E408B"/>
    <w:rsid w:val="002E4FCF"/>
    <w:rsid w:val="002E539D"/>
    <w:rsid w:val="002E5F7B"/>
    <w:rsid w:val="002E6E24"/>
    <w:rsid w:val="002E7283"/>
    <w:rsid w:val="002F01AE"/>
    <w:rsid w:val="002F078F"/>
    <w:rsid w:val="002F0D0E"/>
    <w:rsid w:val="002F0DFC"/>
    <w:rsid w:val="002F1085"/>
    <w:rsid w:val="002F114E"/>
    <w:rsid w:val="002F155B"/>
    <w:rsid w:val="002F1C4C"/>
    <w:rsid w:val="002F1FAC"/>
    <w:rsid w:val="002F4360"/>
    <w:rsid w:val="002F4565"/>
    <w:rsid w:val="002F4794"/>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C9"/>
    <w:rsid w:val="003024D3"/>
    <w:rsid w:val="003024EC"/>
    <w:rsid w:val="0030275B"/>
    <w:rsid w:val="00302784"/>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BB5"/>
    <w:rsid w:val="00307E38"/>
    <w:rsid w:val="003106E0"/>
    <w:rsid w:val="0031074B"/>
    <w:rsid w:val="00311126"/>
    <w:rsid w:val="003123A6"/>
    <w:rsid w:val="0031240D"/>
    <w:rsid w:val="00312523"/>
    <w:rsid w:val="0031268E"/>
    <w:rsid w:val="0031345A"/>
    <w:rsid w:val="00313681"/>
    <w:rsid w:val="003136B7"/>
    <w:rsid w:val="003139C5"/>
    <w:rsid w:val="00313A62"/>
    <w:rsid w:val="00313B8B"/>
    <w:rsid w:val="00314EFC"/>
    <w:rsid w:val="00314FB2"/>
    <w:rsid w:val="0031506E"/>
    <w:rsid w:val="003152AB"/>
    <w:rsid w:val="003153E2"/>
    <w:rsid w:val="0031565C"/>
    <w:rsid w:val="0031581E"/>
    <w:rsid w:val="003169F1"/>
    <w:rsid w:val="00316A14"/>
    <w:rsid w:val="00316D1A"/>
    <w:rsid w:val="0031726D"/>
    <w:rsid w:val="00317886"/>
    <w:rsid w:val="003178E2"/>
    <w:rsid w:val="00317FEB"/>
    <w:rsid w:val="00320583"/>
    <w:rsid w:val="00320744"/>
    <w:rsid w:val="00320788"/>
    <w:rsid w:val="003207D0"/>
    <w:rsid w:val="003207EE"/>
    <w:rsid w:val="00320883"/>
    <w:rsid w:val="00320965"/>
    <w:rsid w:val="00320D54"/>
    <w:rsid w:val="00321196"/>
    <w:rsid w:val="003211F8"/>
    <w:rsid w:val="00321384"/>
    <w:rsid w:val="00321CAC"/>
    <w:rsid w:val="00321D2E"/>
    <w:rsid w:val="0032205E"/>
    <w:rsid w:val="00322864"/>
    <w:rsid w:val="00322894"/>
    <w:rsid w:val="00322AEB"/>
    <w:rsid w:val="003231AA"/>
    <w:rsid w:val="00324A02"/>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27EE1"/>
    <w:rsid w:val="0033003B"/>
    <w:rsid w:val="003303C7"/>
    <w:rsid w:val="003303EA"/>
    <w:rsid w:val="00331588"/>
    <w:rsid w:val="00331D14"/>
    <w:rsid w:val="00332080"/>
    <w:rsid w:val="003323DF"/>
    <w:rsid w:val="00332443"/>
    <w:rsid w:val="003329B3"/>
    <w:rsid w:val="00332CF2"/>
    <w:rsid w:val="00332DAD"/>
    <w:rsid w:val="003331D9"/>
    <w:rsid w:val="003335BE"/>
    <w:rsid w:val="00333B9B"/>
    <w:rsid w:val="003344EC"/>
    <w:rsid w:val="003347BC"/>
    <w:rsid w:val="0033489C"/>
    <w:rsid w:val="003349EC"/>
    <w:rsid w:val="00334E51"/>
    <w:rsid w:val="00334F7D"/>
    <w:rsid w:val="00335043"/>
    <w:rsid w:val="003355EC"/>
    <w:rsid w:val="00336E75"/>
    <w:rsid w:val="003372AE"/>
    <w:rsid w:val="00337613"/>
    <w:rsid w:val="00340891"/>
    <w:rsid w:val="00340CDF"/>
    <w:rsid w:val="00340E1B"/>
    <w:rsid w:val="00341158"/>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44F"/>
    <w:rsid w:val="00347A41"/>
    <w:rsid w:val="00347CAF"/>
    <w:rsid w:val="00350811"/>
    <w:rsid w:val="0035083D"/>
    <w:rsid w:val="0035095A"/>
    <w:rsid w:val="00350978"/>
    <w:rsid w:val="00351BA0"/>
    <w:rsid w:val="00351CC1"/>
    <w:rsid w:val="00351DE3"/>
    <w:rsid w:val="00351F84"/>
    <w:rsid w:val="003524A8"/>
    <w:rsid w:val="0035373D"/>
    <w:rsid w:val="0035408B"/>
    <w:rsid w:val="00354449"/>
    <w:rsid w:val="0035461C"/>
    <w:rsid w:val="00354C2F"/>
    <w:rsid w:val="00354F50"/>
    <w:rsid w:val="00354F69"/>
    <w:rsid w:val="00354F76"/>
    <w:rsid w:val="003558F0"/>
    <w:rsid w:val="00355969"/>
    <w:rsid w:val="0035598C"/>
    <w:rsid w:val="00355CD0"/>
    <w:rsid w:val="00355E7B"/>
    <w:rsid w:val="00355EFA"/>
    <w:rsid w:val="0035613E"/>
    <w:rsid w:val="003562B5"/>
    <w:rsid w:val="003562FE"/>
    <w:rsid w:val="0035642F"/>
    <w:rsid w:val="0035689C"/>
    <w:rsid w:val="00356FFA"/>
    <w:rsid w:val="00357A92"/>
    <w:rsid w:val="00357DAF"/>
    <w:rsid w:val="00360342"/>
    <w:rsid w:val="00360791"/>
    <w:rsid w:val="003608AE"/>
    <w:rsid w:val="00361207"/>
    <w:rsid w:val="00361F95"/>
    <w:rsid w:val="003621A5"/>
    <w:rsid w:val="003624D5"/>
    <w:rsid w:val="00362732"/>
    <w:rsid w:val="00362D6C"/>
    <w:rsid w:val="00362FA6"/>
    <w:rsid w:val="0036343E"/>
    <w:rsid w:val="00363475"/>
    <w:rsid w:val="00363480"/>
    <w:rsid w:val="00363963"/>
    <w:rsid w:val="00364258"/>
    <w:rsid w:val="00364592"/>
    <w:rsid w:val="00364698"/>
    <w:rsid w:val="00364BF5"/>
    <w:rsid w:val="00364CA6"/>
    <w:rsid w:val="003663D4"/>
    <w:rsid w:val="00366ADE"/>
    <w:rsid w:val="00366B4B"/>
    <w:rsid w:val="00367228"/>
    <w:rsid w:val="00367360"/>
    <w:rsid w:val="00367B5B"/>
    <w:rsid w:val="00367C39"/>
    <w:rsid w:val="00367C9E"/>
    <w:rsid w:val="00367E80"/>
    <w:rsid w:val="00367FAD"/>
    <w:rsid w:val="00370367"/>
    <w:rsid w:val="003704DE"/>
    <w:rsid w:val="00370565"/>
    <w:rsid w:val="00370851"/>
    <w:rsid w:val="00370863"/>
    <w:rsid w:val="00370A0B"/>
    <w:rsid w:val="00370A0C"/>
    <w:rsid w:val="00370D60"/>
    <w:rsid w:val="003712AE"/>
    <w:rsid w:val="003719AF"/>
    <w:rsid w:val="00371D2A"/>
    <w:rsid w:val="003721C3"/>
    <w:rsid w:val="00372256"/>
    <w:rsid w:val="003723FF"/>
    <w:rsid w:val="003726C5"/>
    <w:rsid w:val="00372F97"/>
    <w:rsid w:val="00373011"/>
    <w:rsid w:val="00373166"/>
    <w:rsid w:val="003735C5"/>
    <w:rsid w:val="0037362B"/>
    <w:rsid w:val="00373C65"/>
    <w:rsid w:val="00374B90"/>
    <w:rsid w:val="00375218"/>
    <w:rsid w:val="003757C1"/>
    <w:rsid w:val="00375F49"/>
    <w:rsid w:val="003760E6"/>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905"/>
    <w:rsid w:val="00386B13"/>
    <w:rsid w:val="003874E1"/>
    <w:rsid w:val="003878AB"/>
    <w:rsid w:val="00387A20"/>
    <w:rsid w:val="00387F7B"/>
    <w:rsid w:val="003907CF"/>
    <w:rsid w:val="0039091F"/>
    <w:rsid w:val="00390D81"/>
    <w:rsid w:val="00391D5F"/>
    <w:rsid w:val="00391E59"/>
    <w:rsid w:val="00392494"/>
    <w:rsid w:val="00392B7D"/>
    <w:rsid w:val="00392BEC"/>
    <w:rsid w:val="00392E0F"/>
    <w:rsid w:val="00392ED1"/>
    <w:rsid w:val="00393258"/>
    <w:rsid w:val="0039360A"/>
    <w:rsid w:val="003939B1"/>
    <w:rsid w:val="00394668"/>
    <w:rsid w:val="00394962"/>
    <w:rsid w:val="00394B34"/>
    <w:rsid w:val="003950DD"/>
    <w:rsid w:val="0039570D"/>
    <w:rsid w:val="00395CB2"/>
    <w:rsid w:val="00395DDD"/>
    <w:rsid w:val="00395FA6"/>
    <w:rsid w:val="00396363"/>
    <w:rsid w:val="0039673A"/>
    <w:rsid w:val="00396DF5"/>
    <w:rsid w:val="0039720E"/>
    <w:rsid w:val="00397347"/>
    <w:rsid w:val="00397B8A"/>
    <w:rsid w:val="00397CFB"/>
    <w:rsid w:val="00397D1B"/>
    <w:rsid w:val="00397DEA"/>
    <w:rsid w:val="00397E90"/>
    <w:rsid w:val="003A02C6"/>
    <w:rsid w:val="003A03CD"/>
    <w:rsid w:val="003A03DE"/>
    <w:rsid w:val="003A0506"/>
    <w:rsid w:val="003A0589"/>
    <w:rsid w:val="003A078D"/>
    <w:rsid w:val="003A08C7"/>
    <w:rsid w:val="003A09CC"/>
    <w:rsid w:val="003A12F9"/>
    <w:rsid w:val="003A161F"/>
    <w:rsid w:val="003A1997"/>
    <w:rsid w:val="003A1B16"/>
    <w:rsid w:val="003A2230"/>
    <w:rsid w:val="003A2490"/>
    <w:rsid w:val="003A2847"/>
    <w:rsid w:val="003A28C6"/>
    <w:rsid w:val="003A2BAB"/>
    <w:rsid w:val="003A2F16"/>
    <w:rsid w:val="003A2F4B"/>
    <w:rsid w:val="003A3618"/>
    <w:rsid w:val="003A3A1A"/>
    <w:rsid w:val="003A3B1C"/>
    <w:rsid w:val="003A3DCC"/>
    <w:rsid w:val="003A4373"/>
    <w:rsid w:val="003A43F8"/>
    <w:rsid w:val="003A43FC"/>
    <w:rsid w:val="003A447A"/>
    <w:rsid w:val="003A4B3C"/>
    <w:rsid w:val="003A4FC0"/>
    <w:rsid w:val="003A5971"/>
    <w:rsid w:val="003A60AC"/>
    <w:rsid w:val="003A6350"/>
    <w:rsid w:val="003A65DD"/>
    <w:rsid w:val="003A664F"/>
    <w:rsid w:val="003A66B4"/>
    <w:rsid w:val="003A6D1C"/>
    <w:rsid w:val="003A6DCD"/>
    <w:rsid w:val="003A7324"/>
    <w:rsid w:val="003A7588"/>
    <w:rsid w:val="003A7B53"/>
    <w:rsid w:val="003A7CBF"/>
    <w:rsid w:val="003A7D02"/>
    <w:rsid w:val="003A7EB7"/>
    <w:rsid w:val="003B0099"/>
    <w:rsid w:val="003B022B"/>
    <w:rsid w:val="003B03AF"/>
    <w:rsid w:val="003B08AE"/>
    <w:rsid w:val="003B0AA8"/>
    <w:rsid w:val="003B0BC8"/>
    <w:rsid w:val="003B1382"/>
    <w:rsid w:val="003B177A"/>
    <w:rsid w:val="003B182A"/>
    <w:rsid w:val="003B1F7B"/>
    <w:rsid w:val="003B29E5"/>
    <w:rsid w:val="003B2FE3"/>
    <w:rsid w:val="003B31FB"/>
    <w:rsid w:val="003B33B4"/>
    <w:rsid w:val="003B3692"/>
    <w:rsid w:val="003B406D"/>
    <w:rsid w:val="003B499A"/>
    <w:rsid w:val="003B4CC4"/>
    <w:rsid w:val="003B5751"/>
    <w:rsid w:val="003B5815"/>
    <w:rsid w:val="003B590D"/>
    <w:rsid w:val="003B5AB7"/>
    <w:rsid w:val="003B5DB4"/>
    <w:rsid w:val="003B6221"/>
    <w:rsid w:val="003B64AC"/>
    <w:rsid w:val="003B66F2"/>
    <w:rsid w:val="003B6826"/>
    <w:rsid w:val="003B68DB"/>
    <w:rsid w:val="003B696C"/>
    <w:rsid w:val="003B6BDA"/>
    <w:rsid w:val="003B6F8E"/>
    <w:rsid w:val="003B73C4"/>
    <w:rsid w:val="003B740D"/>
    <w:rsid w:val="003B7ECE"/>
    <w:rsid w:val="003C0370"/>
    <w:rsid w:val="003C08CD"/>
    <w:rsid w:val="003C0A88"/>
    <w:rsid w:val="003C0AF0"/>
    <w:rsid w:val="003C0D98"/>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18C9"/>
    <w:rsid w:val="003D1C94"/>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1E23"/>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0A2"/>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BD"/>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A85"/>
    <w:rsid w:val="00404C68"/>
    <w:rsid w:val="00404D55"/>
    <w:rsid w:val="004059E1"/>
    <w:rsid w:val="00405CC7"/>
    <w:rsid w:val="00405F74"/>
    <w:rsid w:val="00406428"/>
    <w:rsid w:val="0040643D"/>
    <w:rsid w:val="00406574"/>
    <w:rsid w:val="00406ECE"/>
    <w:rsid w:val="004070BA"/>
    <w:rsid w:val="00407800"/>
    <w:rsid w:val="0040781D"/>
    <w:rsid w:val="0040793A"/>
    <w:rsid w:val="00407CD8"/>
    <w:rsid w:val="00407D1E"/>
    <w:rsid w:val="00407F93"/>
    <w:rsid w:val="0041084D"/>
    <w:rsid w:val="00410878"/>
    <w:rsid w:val="004108DC"/>
    <w:rsid w:val="00410945"/>
    <w:rsid w:val="004112C9"/>
    <w:rsid w:val="004115D2"/>
    <w:rsid w:val="00411E75"/>
    <w:rsid w:val="00411E7A"/>
    <w:rsid w:val="00412027"/>
    <w:rsid w:val="004124CD"/>
    <w:rsid w:val="004126BE"/>
    <w:rsid w:val="0041275A"/>
    <w:rsid w:val="004128CF"/>
    <w:rsid w:val="00412E6C"/>
    <w:rsid w:val="004132F2"/>
    <w:rsid w:val="00413367"/>
    <w:rsid w:val="00413A93"/>
    <w:rsid w:val="00413DED"/>
    <w:rsid w:val="00413ED6"/>
    <w:rsid w:val="004142C9"/>
    <w:rsid w:val="004144A9"/>
    <w:rsid w:val="00415B73"/>
    <w:rsid w:val="00415BDB"/>
    <w:rsid w:val="0041659A"/>
    <w:rsid w:val="00416967"/>
    <w:rsid w:val="00416D0B"/>
    <w:rsid w:val="004173CA"/>
    <w:rsid w:val="004174E0"/>
    <w:rsid w:val="004175FC"/>
    <w:rsid w:val="004175FF"/>
    <w:rsid w:val="004176E3"/>
    <w:rsid w:val="004176F6"/>
    <w:rsid w:val="0041790B"/>
    <w:rsid w:val="00417DBA"/>
    <w:rsid w:val="004200BE"/>
    <w:rsid w:val="0042032C"/>
    <w:rsid w:val="00420DFE"/>
    <w:rsid w:val="00420F97"/>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4F5"/>
    <w:rsid w:val="00425568"/>
    <w:rsid w:val="0042562E"/>
    <w:rsid w:val="004256B8"/>
    <w:rsid w:val="00425E64"/>
    <w:rsid w:val="00426025"/>
    <w:rsid w:val="004263BD"/>
    <w:rsid w:val="0042646D"/>
    <w:rsid w:val="004272A0"/>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43"/>
    <w:rsid w:val="00435A81"/>
    <w:rsid w:val="0043614E"/>
    <w:rsid w:val="0043614F"/>
    <w:rsid w:val="004365F4"/>
    <w:rsid w:val="00436A46"/>
    <w:rsid w:val="00436FD0"/>
    <w:rsid w:val="004374DF"/>
    <w:rsid w:val="00437567"/>
    <w:rsid w:val="004377C2"/>
    <w:rsid w:val="004377D2"/>
    <w:rsid w:val="00437A5B"/>
    <w:rsid w:val="00437BBD"/>
    <w:rsid w:val="00437C3C"/>
    <w:rsid w:val="00440255"/>
    <w:rsid w:val="00440839"/>
    <w:rsid w:val="0044088B"/>
    <w:rsid w:val="00440936"/>
    <w:rsid w:val="004409C0"/>
    <w:rsid w:val="00440C71"/>
    <w:rsid w:val="00440EE0"/>
    <w:rsid w:val="004412D9"/>
    <w:rsid w:val="004419B9"/>
    <w:rsid w:val="00441A27"/>
    <w:rsid w:val="00442223"/>
    <w:rsid w:val="004423FD"/>
    <w:rsid w:val="004429C8"/>
    <w:rsid w:val="00442C84"/>
    <w:rsid w:val="00443FDB"/>
    <w:rsid w:val="004443AC"/>
    <w:rsid w:val="00444785"/>
    <w:rsid w:val="00445187"/>
    <w:rsid w:val="00445241"/>
    <w:rsid w:val="00446134"/>
    <w:rsid w:val="0044616C"/>
    <w:rsid w:val="004464C2"/>
    <w:rsid w:val="004465F6"/>
    <w:rsid w:val="00446A49"/>
    <w:rsid w:val="00446BDD"/>
    <w:rsid w:val="00446CFD"/>
    <w:rsid w:val="0044736B"/>
    <w:rsid w:val="004475F2"/>
    <w:rsid w:val="00447822"/>
    <w:rsid w:val="004479F5"/>
    <w:rsid w:val="00447DF9"/>
    <w:rsid w:val="00447E1B"/>
    <w:rsid w:val="00450EF8"/>
    <w:rsid w:val="004511FB"/>
    <w:rsid w:val="0045166A"/>
    <w:rsid w:val="00451672"/>
    <w:rsid w:val="00451D1F"/>
    <w:rsid w:val="00451DBD"/>
    <w:rsid w:val="00451ECC"/>
    <w:rsid w:val="004523DF"/>
    <w:rsid w:val="004533E6"/>
    <w:rsid w:val="00453442"/>
    <w:rsid w:val="00453BA7"/>
    <w:rsid w:val="00454039"/>
    <w:rsid w:val="004548C1"/>
    <w:rsid w:val="00454B65"/>
    <w:rsid w:val="00455CBF"/>
    <w:rsid w:val="00455E8B"/>
    <w:rsid w:val="00455EF7"/>
    <w:rsid w:val="00456090"/>
    <w:rsid w:val="0045629A"/>
    <w:rsid w:val="0045629B"/>
    <w:rsid w:val="004562FA"/>
    <w:rsid w:val="00456D07"/>
    <w:rsid w:val="00457058"/>
    <w:rsid w:val="00457210"/>
    <w:rsid w:val="0045745F"/>
    <w:rsid w:val="004579C7"/>
    <w:rsid w:val="00457DDD"/>
    <w:rsid w:val="00460303"/>
    <w:rsid w:val="004608D4"/>
    <w:rsid w:val="00460B54"/>
    <w:rsid w:val="00461147"/>
    <w:rsid w:val="00461250"/>
    <w:rsid w:val="00461E6C"/>
    <w:rsid w:val="0046259E"/>
    <w:rsid w:val="00462FAB"/>
    <w:rsid w:val="00463B0D"/>
    <w:rsid w:val="00463EE1"/>
    <w:rsid w:val="004641D0"/>
    <w:rsid w:val="00464615"/>
    <w:rsid w:val="004647C2"/>
    <w:rsid w:val="004659DC"/>
    <w:rsid w:val="00465F32"/>
    <w:rsid w:val="004661DB"/>
    <w:rsid w:val="0046648B"/>
    <w:rsid w:val="00466D64"/>
    <w:rsid w:val="0046721F"/>
    <w:rsid w:val="004675AA"/>
    <w:rsid w:val="004676F9"/>
    <w:rsid w:val="0046779B"/>
    <w:rsid w:val="004677A0"/>
    <w:rsid w:val="00470870"/>
    <w:rsid w:val="00470D0F"/>
    <w:rsid w:val="00470FAC"/>
    <w:rsid w:val="00471377"/>
    <w:rsid w:val="004714DD"/>
    <w:rsid w:val="00471BAC"/>
    <w:rsid w:val="00471E2F"/>
    <w:rsid w:val="00472223"/>
    <w:rsid w:val="00472243"/>
    <w:rsid w:val="00472444"/>
    <w:rsid w:val="00472640"/>
    <w:rsid w:val="00472B58"/>
    <w:rsid w:val="00472E4D"/>
    <w:rsid w:val="0047303C"/>
    <w:rsid w:val="004732CF"/>
    <w:rsid w:val="004741FD"/>
    <w:rsid w:val="004743BB"/>
    <w:rsid w:val="004744E8"/>
    <w:rsid w:val="00474516"/>
    <w:rsid w:val="00474680"/>
    <w:rsid w:val="00474960"/>
    <w:rsid w:val="00474D92"/>
    <w:rsid w:val="004750F3"/>
    <w:rsid w:val="00475440"/>
    <w:rsid w:val="00475487"/>
    <w:rsid w:val="00475E6B"/>
    <w:rsid w:val="004761A2"/>
    <w:rsid w:val="00476266"/>
    <w:rsid w:val="00476522"/>
    <w:rsid w:val="00476DF0"/>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28BB"/>
    <w:rsid w:val="004830C2"/>
    <w:rsid w:val="004838AD"/>
    <w:rsid w:val="0048393C"/>
    <w:rsid w:val="00483B34"/>
    <w:rsid w:val="00483B80"/>
    <w:rsid w:val="004847ED"/>
    <w:rsid w:val="00484A91"/>
    <w:rsid w:val="004851AE"/>
    <w:rsid w:val="004854E8"/>
    <w:rsid w:val="00485D69"/>
    <w:rsid w:val="00486587"/>
    <w:rsid w:val="004868F5"/>
    <w:rsid w:val="00486BE5"/>
    <w:rsid w:val="00486CF9"/>
    <w:rsid w:val="004872CF"/>
    <w:rsid w:val="004879F0"/>
    <w:rsid w:val="00487D38"/>
    <w:rsid w:val="00487E3C"/>
    <w:rsid w:val="004907D1"/>
    <w:rsid w:val="00490F18"/>
    <w:rsid w:val="00491002"/>
    <w:rsid w:val="0049111F"/>
    <w:rsid w:val="00491B9C"/>
    <w:rsid w:val="00491DBE"/>
    <w:rsid w:val="00491F4A"/>
    <w:rsid w:val="00491F6D"/>
    <w:rsid w:val="00492100"/>
    <w:rsid w:val="00492419"/>
    <w:rsid w:val="00492553"/>
    <w:rsid w:val="00492BEC"/>
    <w:rsid w:val="00492DA5"/>
    <w:rsid w:val="00493756"/>
    <w:rsid w:val="004939DE"/>
    <w:rsid w:val="00493E09"/>
    <w:rsid w:val="00493EB6"/>
    <w:rsid w:val="00494437"/>
    <w:rsid w:val="00494AD3"/>
    <w:rsid w:val="00494F5B"/>
    <w:rsid w:val="0049501F"/>
    <w:rsid w:val="00495327"/>
    <w:rsid w:val="00495F58"/>
    <w:rsid w:val="00496DAB"/>
    <w:rsid w:val="00496E80"/>
    <w:rsid w:val="00497852"/>
    <w:rsid w:val="00497B50"/>
    <w:rsid w:val="004A009F"/>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5530"/>
    <w:rsid w:val="004A5E71"/>
    <w:rsid w:val="004A63C6"/>
    <w:rsid w:val="004A69C5"/>
    <w:rsid w:val="004A6A40"/>
    <w:rsid w:val="004A6B1E"/>
    <w:rsid w:val="004A75EE"/>
    <w:rsid w:val="004A7667"/>
    <w:rsid w:val="004A772B"/>
    <w:rsid w:val="004A7856"/>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32E3"/>
    <w:rsid w:val="004B4455"/>
    <w:rsid w:val="004B4DDA"/>
    <w:rsid w:val="004B546E"/>
    <w:rsid w:val="004B5550"/>
    <w:rsid w:val="004B5951"/>
    <w:rsid w:val="004B59B5"/>
    <w:rsid w:val="004B6552"/>
    <w:rsid w:val="004B6CD1"/>
    <w:rsid w:val="004C046B"/>
    <w:rsid w:val="004C0651"/>
    <w:rsid w:val="004C0B55"/>
    <w:rsid w:val="004C0EC8"/>
    <w:rsid w:val="004C114B"/>
    <w:rsid w:val="004C1BF1"/>
    <w:rsid w:val="004C1CAC"/>
    <w:rsid w:val="004C1DC5"/>
    <w:rsid w:val="004C1E13"/>
    <w:rsid w:val="004C1F0D"/>
    <w:rsid w:val="004C28C2"/>
    <w:rsid w:val="004C2E33"/>
    <w:rsid w:val="004C2F53"/>
    <w:rsid w:val="004C30C0"/>
    <w:rsid w:val="004C31BA"/>
    <w:rsid w:val="004C3556"/>
    <w:rsid w:val="004C4608"/>
    <w:rsid w:val="004C47E9"/>
    <w:rsid w:val="004C4BC7"/>
    <w:rsid w:val="004C516A"/>
    <w:rsid w:val="004C54E1"/>
    <w:rsid w:val="004C5890"/>
    <w:rsid w:val="004C5F54"/>
    <w:rsid w:val="004C63B8"/>
    <w:rsid w:val="004C68B3"/>
    <w:rsid w:val="004C6982"/>
    <w:rsid w:val="004C6A49"/>
    <w:rsid w:val="004C7727"/>
    <w:rsid w:val="004D02D7"/>
    <w:rsid w:val="004D03E7"/>
    <w:rsid w:val="004D0574"/>
    <w:rsid w:val="004D0948"/>
    <w:rsid w:val="004D1197"/>
    <w:rsid w:val="004D2309"/>
    <w:rsid w:val="004D2483"/>
    <w:rsid w:val="004D2846"/>
    <w:rsid w:val="004D29F0"/>
    <w:rsid w:val="004D3304"/>
    <w:rsid w:val="004D3341"/>
    <w:rsid w:val="004D3DAF"/>
    <w:rsid w:val="004D3DB8"/>
    <w:rsid w:val="004D3E01"/>
    <w:rsid w:val="004D3E2B"/>
    <w:rsid w:val="004D40F3"/>
    <w:rsid w:val="004D4A24"/>
    <w:rsid w:val="004D5088"/>
    <w:rsid w:val="004D50CA"/>
    <w:rsid w:val="004D57DF"/>
    <w:rsid w:val="004D5A84"/>
    <w:rsid w:val="004D643A"/>
    <w:rsid w:val="004D6654"/>
    <w:rsid w:val="004D6718"/>
    <w:rsid w:val="004D682D"/>
    <w:rsid w:val="004D6D38"/>
    <w:rsid w:val="004D713E"/>
    <w:rsid w:val="004D76AC"/>
    <w:rsid w:val="004D79E8"/>
    <w:rsid w:val="004D7BCB"/>
    <w:rsid w:val="004D7CD4"/>
    <w:rsid w:val="004E0328"/>
    <w:rsid w:val="004E03D2"/>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384"/>
    <w:rsid w:val="004F362D"/>
    <w:rsid w:val="004F3840"/>
    <w:rsid w:val="004F3BAC"/>
    <w:rsid w:val="004F421F"/>
    <w:rsid w:val="004F429D"/>
    <w:rsid w:val="004F434D"/>
    <w:rsid w:val="004F45F6"/>
    <w:rsid w:val="004F48DA"/>
    <w:rsid w:val="004F4A2D"/>
    <w:rsid w:val="004F4C80"/>
    <w:rsid w:val="004F4EC7"/>
    <w:rsid w:val="004F52E0"/>
    <w:rsid w:val="004F539D"/>
    <w:rsid w:val="004F5435"/>
    <w:rsid w:val="004F5E65"/>
    <w:rsid w:val="004F5EF9"/>
    <w:rsid w:val="004F62D9"/>
    <w:rsid w:val="004F632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3F42"/>
    <w:rsid w:val="0050414C"/>
    <w:rsid w:val="00504266"/>
    <w:rsid w:val="005043AA"/>
    <w:rsid w:val="00504A4A"/>
    <w:rsid w:val="005053B0"/>
    <w:rsid w:val="005054F0"/>
    <w:rsid w:val="00505507"/>
    <w:rsid w:val="005057BC"/>
    <w:rsid w:val="00505A14"/>
    <w:rsid w:val="0050691D"/>
    <w:rsid w:val="00506A4E"/>
    <w:rsid w:val="00506D2E"/>
    <w:rsid w:val="005073A9"/>
    <w:rsid w:val="00507F85"/>
    <w:rsid w:val="00510477"/>
    <w:rsid w:val="00510740"/>
    <w:rsid w:val="00510A8C"/>
    <w:rsid w:val="00510BA3"/>
    <w:rsid w:val="00510DDE"/>
    <w:rsid w:val="00511326"/>
    <w:rsid w:val="00511545"/>
    <w:rsid w:val="005115F4"/>
    <w:rsid w:val="00511901"/>
    <w:rsid w:val="00512211"/>
    <w:rsid w:val="005125C9"/>
    <w:rsid w:val="005135D6"/>
    <w:rsid w:val="005137FC"/>
    <w:rsid w:val="0051385A"/>
    <w:rsid w:val="005138C8"/>
    <w:rsid w:val="00514B1B"/>
    <w:rsid w:val="00515241"/>
    <w:rsid w:val="005156F7"/>
    <w:rsid w:val="00515C56"/>
    <w:rsid w:val="0051607C"/>
    <w:rsid w:val="0051619A"/>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A70"/>
    <w:rsid w:val="00523E8B"/>
    <w:rsid w:val="00524395"/>
    <w:rsid w:val="0052459F"/>
    <w:rsid w:val="00524DD9"/>
    <w:rsid w:val="005253D0"/>
    <w:rsid w:val="005255E1"/>
    <w:rsid w:val="00525A3C"/>
    <w:rsid w:val="00525A3D"/>
    <w:rsid w:val="00525F1C"/>
    <w:rsid w:val="005261E1"/>
    <w:rsid w:val="005263F9"/>
    <w:rsid w:val="005264ED"/>
    <w:rsid w:val="005265CE"/>
    <w:rsid w:val="00526700"/>
    <w:rsid w:val="00526BE2"/>
    <w:rsid w:val="00526FCC"/>
    <w:rsid w:val="005273EC"/>
    <w:rsid w:val="0052759E"/>
    <w:rsid w:val="0053088F"/>
    <w:rsid w:val="005309F4"/>
    <w:rsid w:val="00530D38"/>
    <w:rsid w:val="00530F3E"/>
    <w:rsid w:val="005310D0"/>
    <w:rsid w:val="005314D0"/>
    <w:rsid w:val="005318AA"/>
    <w:rsid w:val="00531A27"/>
    <w:rsid w:val="00531F3E"/>
    <w:rsid w:val="0053246D"/>
    <w:rsid w:val="005327F9"/>
    <w:rsid w:val="00532894"/>
    <w:rsid w:val="005329C2"/>
    <w:rsid w:val="00532C74"/>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965"/>
    <w:rsid w:val="00541AB6"/>
    <w:rsid w:val="00541B7F"/>
    <w:rsid w:val="00542666"/>
    <w:rsid w:val="005428BE"/>
    <w:rsid w:val="0054347B"/>
    <w:rsid w:val="0054377A"/>
    <w:rsid w:val="005443B8"/>
    <w:rsid w:val="0054443A"/>
    <w:rsid w:val="005445E3"/>
    <w:rsid w:val="00544A2E"/>
    <w:rsid w:val="00544C7D"/>
    <w:rsid w:val="00544ED8"/>
    <w:rsid w:val="00544F06"/>
    <w:rsid w:val="00544F1D"/>
    <w:rsid w:val="00545143"/>
    <w:rsid w:val="005451EA"/>
    <w:rsid w:val="00545401"/>
    <w:rsid w:val="005454E1"/>
    <w:rsid w:val="0054603E"/>
    <w:rsid w:val="005467EE"/>
    <w:rsid w:val="00546B9C"/>
    <w:rsid w:val="00546DE7"/>
    <w:rsid w:val="00547299"/>
    <w:rsid w:val="00547973"/>
    <w:rsid w:val="005479CD"/>
    <w:rsid w:val="00547AD3"/>
    <w:rsid w:val="00547D3E"/>
    <w:rsid w:val="00550125"/>
    <w:rsid w:val="00550461"/>
    <w:rsid w:val="0055054E"/>
    <w:rsid w:val="00551626"/>
    <w:rsid w:val="005516F8"/>
    <w:rsid w:val="00552982"/>
    <w:rsid w:val="00552FE0"/>
    <w:rsid w:val="005534A8"/>
    <w:rsid w:val="0055379D"/>
    <w:rsid w:val="00553985"/>
    <w:rsid w:val="005543FB"/>
    <w:rsid w:val="0055449A"/>
    <w:rsid w:val="00554FB4"/>
    <w:rsid w:val="00555485"/>
    <w:rsid w:val="00555C7D"/>
    <w:rsid w:val="0055630F"/>
    <w:rsid w:val="00556A90"/>
    <w:rsid w:val="005570ED"/>
    <w:rsid w:val="00557FB4"/>
    <w:rsid w:val="0056001B"/>
    <w:rsid w:val="00560BE1"/>
    <w:rsid w:val="00560DF2"/>
    <w:rsid w:val="00561145"/>
    <w:rsid w:val="00561683"/>
    <w:rsid w:val="00562243"/>
    <w:rsid w:val="005624D6"/>
    <w:rsid w:val="00562A6B"/>
    <w:rsid w:val="005634BE"/>
    <w:rsid w:val="0056394E"/>
    <w:rsid w:val="0056412D"/>
    <w:rsid w:val="00564A1F"/>
    <w:rsid w:val="00564D52"/>
    <w:rsid w:val="0056515C"/>
    <w:rsid w:val="005652DB"/>
    <w:rsid w:val="0056574B"/>
    <w:rsid w:val="005657A0"/>
    <w:rsid w:val="005669CE"/>
    <w:rsid w:val="00566E17"/>
    <w:rsid w:val="005673FC"/>
    <w:rsid w:val="005677A7"/>
    <w:rsid w:val="00567AF1"/>
    <w:rsid w:val="00567DD2"/>
    <w:rsid w:val="0057018C"/>
    <w:rsid w:val="005702D7"/>
    <w:rsid w:val="005709C6"/>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58E1"/>
    <w:rsid w:val="005761F6"/>
    <w:rsid w:val="0057622A"/>
    <w:rsid w:val="00576247"/>
    <w:rsid w:val="0057638D"/>
    <w:rsid w:val="00576621"/>
    <w:rsid w:val="00577B34"/>
    <w:rsid w:val="00577CEC"/>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83"/>
    <w:rsid w:val="005868AF"/>
    <w:rsid w:val="0058698D"/>
    <w:rsid w:val="00586C7F"/>
    <w:rsid w:val="0058720E"/>
    <w:rsid w:val="005876A5"/>
    <w:rsid w:val="005877A1"/>
    <w:rsid w:val="00587828"/>
    <w:rsid w:val="00587CF1"/>
    <w:rsid w:val="00587E12"/>
    <w:rsid w:val="0059075B"/>
    <w:rsid w:val="00590930"/>
    <w:rsid w:val="00590B68"/>
    <w:rsid w:val="00590D03"/>
    <w:rsid w:val="0059173D"/>
    <w:rsid w:val="005928C1"/>
    <w:rsid w:val="00592C4C"/>
    <w:rsid w:val="00592F98"/>
    <w:rsid w:val="00593AEF"/>
    <w:rsid w:val="00593B0C"/>
    <w:rsid w:val="00593D47"/>
    <w:rsid w:val="00594107"/>
    <w:rsid w:val="00594328"/>
    <w:rsid w:val="0059459F"/>
    <w:rsid w:val="005949DC"/>
    <w:rsid w:val="005958AD"/>
    <w:rsid w:val="00596BCB"/>
    <w:rsid w:val="00597736"/>
    <w:rsid w:val="00597A20"/>
    <w:rsid w:val="005A0382"/>
    <w:rsid w:val="005A0E7F"/>
    <w:rsid w:val="005A113C"/>
    <w:rsid w:val="005A1155"/>
    <w:rsid w:val="005A1893"/>
    <w:rsid w:val="005A1897"/>
    <w:rsid w:val="005A19E3"/>
    <w:rsid w:val="005A1A5D"/>
    <w:rsid w:val="005A2153"/>
    <w:rsid w:val="005A31DE"/>
    <w:rsid w:val="005A3A23"/>
    <w:rsid w:val="005A3ECF"/>
    <w:rsid w:val="005A3F91"/>
    <w:rsid w:val="005A5406"/>
    <w:rsid w:val="005A5417"/>
    <w:rsid w:val="005A5965"/>
    <w:rsid w:val="005A5C97"/>
    <w:rsid w:val="005A5E4E"/>
    <w:rsid w:val="005A636D"/>
    <w:rsid w:val="005A6855"/>
    <w:rsid w:val="005A68B1"/>
    <w:rsid w:val="005A6904"/>
    <w:rsid w:val="005A6AF4"/>
    <w:rsid w:val="005A7467"/>
    <w:rsid w:val="005A7555"/>
    <w:rsid w:val="005A7614"/>
    <w:rsid w:val="005A7FA3"/>
    <w:rsid w:val="005B056C"/>
    <w:rsid w:val="005B07C2"/>
    <w:rsid w:val="005B0BFE"/>
    <w:rsid w:val="005B0DAD"/>
    <w:rsid w:val="005B115C"/>
    <w:rsid w:val="005B158C"/>
    <w:rsid w:val="005B1DF8"/>
    <w:rsid w:val="005B234E"/>
    <w:rsid w:val="005B28E0"/>
    <w:rsid w:val="005B2F66"/>
    <w:rsid w:val="005B3285"/>
    <w:rsid w:val="005B359A"/>
    <w:rsid w:val="005B368A"/>
    <w:rsid w:val="005B3AA0"/>
    <w:rsid w:val="005B419E"/>
    <w:rsid w:val="005B468C"/>
    <w:rsid w:val="005B46AA"/>
    <w:rsid w:val="005B53CE"/>
    <w:rsid w:val="005B5AAA"/>
    <w:rsid w:val="005B60F1"/>
    <w:rsid w:val="005B683F"/>
    <w:rsid w:val="005B6AEB"/>
    <w:rsid w:val="005B7114"/>
    <w:rsid w:val="005B7855"/>
    <w:rsid w:val="005B79A2"/>
    <w:rsid w:val="005C0067"/>
    <w:rsid w:val="005C029D"/>
    <w:rsid w:val="005C0A9E"/>
    <w:rsid w:val="005C0CBA"/>
    <w:rsid w:val="005C0DB0"/>
    <w:rsid w:val="005C0E0E"/>
    <w:rsid w:val="005C13F5"/>
    <w:rsid w:val="005C1639"/>
    <w:rsid w:val="005C1CC8"/>
    <w:rsid w:val="005C2391"/>
    <w:rsid w:val="005C2887"/>
    <w:rsid w:val="005C2B28"/>
    <w:rsid w:val="005C2FAB"/>
    <w:rsid w:val="005C33AD"/>
    <w:rsid w:val="005C36A1"/>
    <w:rsid w:val="005C3F49"/>
    <w:rsid w:val="005C44B7"/>
    <w:rsid w:val="005C47DD"/>
    <w:rsid w:val="005C49E6"/>
    <w:rsid w:val="005C4C90"/>
    <w:rsid w:val="005C4E90"/>
    <w:rsid w:val="005C555F"/>
    <w:rsid w:val="005C560C"/>
    <w:rsid w:val="005C572B"/>
    <w:rsid w:val="005C5842"/>
    <w:rsid w:val="005C639B"/>
    <w:rsid w:val="005C64B0"/>
    <w:rsid w:val="005C654D"/>
    <w:rsid w:val="005C6644"/>
    <w:rsid w:val="005C66A1"/>
    <w:rsid w:val="005C7430"/>
    <w:rsid w:val="005C767F"/>
    <w:rsid w:val="005D0188"/>
    <w:rsid w:val="005D0ACE"/>
    <w:rsid w:val="005D0B08"/>
    <w:rsid w:val="005D0CF3"/>
    <w:rsid w:val="005D100F"/>
    <w:rsid w:val="005D1DE2"/>
    <w:rsid w:val="005D2506"/>
    <w:rsid w:val="005D2A9D"/>
    <w:rsid w:val="005D2AAF"/>
    <w:rsid w:val="005D2EB8"/>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EBD"/>
    <w:rsid w:val="005D7FA1"/>
    <w:rsid w:val="005E02E8"/>
    <w:rsid w:val="005E16D6"/>
    <w:rsid w:val="005E182B"/>
    <w:rsid w:val="005E1A98"/>
    <w:rsid w:val="005E20C1"/>
    <w:rsid w:val="005E2616"/>
    <w:rsid w:val="005E28B7"/>
    <w:rsid w:val="005E2C55"/>
    <w:rsid w:val="005E2D14"/>
    <w:rsid w:val="005E2ECF"/>
    <w:rsid w:val="005E2FC1"/>
    <w:rsid w:val="005E34CF"/>
    <w:rsid w:val="005E37DA"/>
    <w:rsid w:val="005E3AE0"/>
    <w:rsid w:val="005E3CC8"/>
    <w:rsid w:val="005E4099"/>
    <w:rsid w:val="005E4412"/>
    <w:rsid w:val="005E4E4C"/>
    <w:rsid w:val="005E5152"/>
    <w:rsid w:val="005E53C1"/>
    <w:rsid w:val="005E548F"/>
    <w:rsid w:val="005E5605"/>
    <w:rsid w:val="005E585B"/>
    <w:rsid w:val="005E5B75"/>
    <w:rsid w:val="005E62AB"/>
    <w:rsid w:val="005E6417"/>
    <w:rsid w:val="005F070E"/>
    <w:rsid w:val="005F1516"/>
    <w:rsid w:val="005F1700"/>
    <w:rsid w:val="005F1AB5"/>
    <w:rsid w:val="005F2103"/>
    <w:rsid w:val="005F2A85"/>
    <w:rsid w:val="005F2C9C"/>
    <w:rsid w:val="005F2D4C"/>
    <w:rsid w:val="005F2D82"/>
    <w:rsid w:val="005F2E12"/>
    <w:rsid w:val="005F3115"/>
    <w:rsid w:val="005F3333"/>
    <w:rsid w:val="005F3BB3"/>
    <w:rsid w:val="005F3E7B"/>
    <w:rsid w:val="005F402B"/>
    <w:rsid w:val="005F441D"/>
    <w:rsid w:val="005F471C"/>
    <w:rsid w:val="005F5904"/>
    <w:rsid w:val="005F5BCD"/>
    <w:rsid w:val="005F6450"/>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7BB"/>
    <w:rsid w:val="00604E8B"/>
    <w:rsid w:val="00605018"/>
    <w:rsid w:val="006056D6"/>
    <w:rsid w:val="00605988"/>
    <w:rsid w:val="00605A7F"/>
    <w:rsid w:val="00606170"/>
    <w:rsid w:val="0060681F"/>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88E"/>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0B2"/>
    <w:rsid w:val="006213A8"/>
    <w:rsid w:val="006215E4"/>
    <w:rsid w:val="00621FC3"/>
    <w:rsid w:val="00622133"/>
    <w:rsid w:val="0062214F"/>
    <w:rsid w:val="006222FD"/>
    <w:rsid w:val="006223E5"/>
    <w:rsid w:val="00622660"/>
    <w:rsid w:val="0062291A"/>
    <w:rsid w:val="00622BCF"/>
    <w:rsid w:val="00622EB1"/>
    <w:rsid w:val="00623843"/>
    <w:rsid w:val="006238C1"/>
    <w:rsid w:val="00623F4E"/>
    <w:rsid w:val="00623F97"/>
    <w:rsid w:val="006246F4"/>
    <w:rsid w:val="00624A70"/>
    <w:rsid w:val="00625CB9"/>
    <w:rsid w:val="00625E93"/>
    <w:rsid w:val="0062613D"/>
    <w:rsid w:val="00626399"/>
    <w:rsid w:val="006263DA"/>
    <w:rsid w:val="00626AE0"/>
    <w:rsid w:val="00626B2A"/>
    <w:rsid w:val="00626B3B"/>
    <w:rsid w:val="0062744F"/>
    <w:rsid w:val="00627A1F"/>
    <w:rsid w:val="00627D33"/>
    <w:rsid w:val="006304E9"/>
    <w:rsid w:val="0063098A"/>
    <w:rsid w:val="0063171C"/>
    <w:rsid w:val="00631848"/>
    <w:rsid w:val="00632236"/>
    <w:rsid w:val="0063239E"/>
    <w:rsid w:val="00632874"/>
    <w:rsid w:val="00632B33"/>
    <w:rsid w:val="00632C2A"/>
    <w:rsid w:val="006332C4"/>
    <w:rsid w:val="00633722"/>
    <w:rsid w:val="00633764"/>
    <w:rsid w:val="00633FAC"/>
    <w:rsid w:val="0063412C"/>
    <w:rsid w:val="0063459C"/>
    <w:rsid w:val="00634E3E"/>
    <w:rsid w:val="00635128"/>
    <w:rsid w:val="006353EF"/>
    <w:rsid w:val="00635DE1"/>
    <w:rsid w:val="00635F32"/>
    <w:rsid w:val="0063634F"/>
    <w:rsid w:val="00636F2C"/>
    <w:rsid w:val="00637172"/>
    <w:rsid w:val="00637352"/>
    <w:rsid w:val="0063752C"/>
    <w:rsid w:val="00637BB5"/>
    <w:rsid w:val="00637D6C"/>
    <w:rsid w:val="00640069"/>
    <w:rsid w:val="006401C9"/>
    <w:rsid w:val="00640899"/>
    <w:rsid w:val="00640E3B"/>
    <w:rsid w:val="00640E4A"/>
    <w:rsid w:val="00640E9F"/>
    <w:rsid w:val="00641000"/>
    <w:rsid w:val="0064153B"/>
    <w:rsid w:val="006423F4"/>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65F"/>
    <w:rsid w:val="00652879"/>
    <w:rsid w:val="006529F2"/>
    <w:rsid w:val="00652FAA"/>
    <w:rsid w:val="00653496"/>
    <w:rsid w:val="0065353D"/>
    <w:rsid w:val="0065375F"/>
    <w:rsid w:val="00653788"/>
    <w:rsid w:val="00653FDB"/>
    <w:rsid w:val="006543F1"/>
    <w:rsid w:val="00654918"/>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25"/>
    <w:rsid w:val="006601CF"/>
    <w:rsid w:val="006603C3"/>
    <w:rsid w:val="0066041D"/>
    <w:rsid w:val="006604CD"/>
    <w:rsid w:val="0066070C"/>
    <w:rsid w:val="00660CAD"/>
    <w:rsid w:val="006612CA"/>
    <w:rsid w:val="006612DE"/>
    <w:rsid w:val="0066159E"/>
    <w:rsid w:val="00661AB5"/>
    <w:rsid w:val="00661B55"/>
    <w:rsid w:val="00661E50"/>
    <w:rsid w:val="00662918"/>
    <w:rsid w:val="00662ADD"/>
    <w:rsid w:val="006641D6"/>
    <w:rsid w:val="00664572"/>
    <w:rsid w:val="006648A3"/>
    <w:rsid w:val="00664C2B"/>
    <w:rsid w:val="00665009"/>
    <w:rsid w:val="0066524C"/>
    <w:rsid w:val="00665633"/>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495"/>
    <w:rsid w:val="006706DB"/>
    <w:rsid w:val="0067078B"/>
    <w:rsid w:val="00670C26"/>
    <w:rsid w:val="00670D1C"/>
    <w:rsid w:val="00670EC9"/>
    <w:rsid w:val="00670F03"/>
    <w:rsid w:val="00670F67"/>
    <w:rsid w:val="006713CC"/>
    <w:rsid w:val="0067152A"/>
    <w:rsid w:val="00671819"/>
    <w:rsid w:val="00671DFF"/>
    <w:rsid w:val="00671E57"/>
    <w:rsid w:val="006725DB"/>
    <w:rsid w:val="0067263C"/>
    <w:rsid w:val="00672DA0"/>
    <w:rsid w:val="00672EEC"/>
    <w:rsid w:val="00673005"/>
    <w:rsid w:val="006733C8"/>
    <w:rsid w:val="00674011"/>
    <w:rsid w:val="00674860"/>
    <w:rsid w:val="006750CA"/>
    <w:rsid w:val="00675C6A"/>
    <w:rsid w:val="00675D62"/>
    <w:rsid w:val="0067664D"/>
    <w:rsid w:val="00676A9D"/>
    <w:rsid w:val="00676B4D"/>
    <w:rsid w:val="00676E46"/>
    <w:rsid w:val="00677491"/>
    <w:rsid w:val="006775D5"/>
    <w:rsid w:val="006779CF"/>
    <w:rsid w:val="006803EF"/>
    <w:rsid w:val="00680DFE"/>
    <w:rsid w:val="0068145B"/>
    <w:rsid w:val="006814C6"/>
    <w:rsid w:val="006816C4"/>
    <w:rsid w:val="00681881"/>
    <w:rsid w:val="006819DB"/>
    <w:rsid w:val="00681B83"/>
    <w:rsid w:val="00681C08"/>
    <w:rsid w:val="00681C4C"/>
    <w:rsid w:val="00682070"/>
    <w:rsid w:val="006825AC"/>
    <w:rsid w:val="00682D9E"/>
    <w:rsid w:val="00682DAD"/>
    <w:rsid w:val="00682F16"/>
    <w:rsid w:val="00683386"/>
    <w:rsid w:val="0068361D"/>
    <w:rsid w:val="00683718"/>
    <w:rsid w:val="006838B5"/>
    <w:rsid w:val="006839B0"/>
    <w:rsid w:val="0068421A"/>
    <w:rsid w:val="006849E6"/>
    <w:rsid w:val="00684DFA"/>
    <w:rsid w:val="00684FEA"/>
    <w:rsid w:val="00685544"/>
    <w:rsid w:val="006855D3"/>
    <w:rsid w:val="006856A5"/>
    <w:rsid w:val="00685D3A"/>
    <w:rsid w:val="00685E49"/>
    <w:rsid w:val="00686521"/>
    <w:rsid w:val="0068682A"/>
    <w:rsid w:val="00686B46"/>
    <w:rsid w:val="00686BA5"/>
    <w:rsid w:val="00686BCC"/>
    <w:rsid w:val="00686BCD"/>
    <w:rsid w:val="006877C5"/>
    <w:rsid w:val="00687897"/>
    <w:rsid w:val="00687D74"/>
    <w:rsid w:val="00687DF2"/>
    <w:rsid w:val="00690618"/>
    <w:rsid w:val="006906F6"/>
    <w:rsid w:val="006907CE"/>
    <w:rsid w:val="00690850"/>
    <w:rsid w:val="00690F14"/>
    <w:rsid w:val="0069109E"/>
    <w:rsid w:val="00691834"/>
    <w:rsid w:val="00691BAF"/>
    <w:rsid w:val="00691BEA"/>
    <w:rsid w:val="00691CA7"/>
    <w:rsid w:val="00691DB4"/>
    <w:rsid w:val="00691EDA"/>
    <w:rsid w:val="006922DB"/>
    <w:rsid w:val="00692303"/>
    <w:rsid w:val="00692751"/>
    <w:rsid w:val="00692AA4"/>
    <w:rsid w:val="00693226"/>
    <w:rsid w:val="0069338D"/>
    <w:rsid w:val="00693B50"/>
    <w:rsid w:val="00693F09"/>
    <w:rsid w:val="006942CE"/>
    <w:rsid w:val="0069550C"/>
    <w:rsid w:val="00695626"/>
    <w:rsid w:val="00695755"/>
    <w:rsid w:val="006957C6"/>
    <w:rsid w:val="00695979"/>
    <w:rsid w:val="006959FA"/>
    <w:rsid w:val="00696087"/>
    <w:rsid w:val="006964C3"/>
    <w:rsid w:val="00697520"/>
    <w:rsid w:val="0069769B"/>
    <w:rsid w:val="00697A49"/>
    <w:rsid w:val="00697CDE"/>
    <w:rsid w:val="006A040F"/>
    <w:rsid w:val="006A056C"/>
    <w:rsid w:val="006A0705"/>
    <w:rsid w:val="006A1654"/>
    <w:rsid w:val="006A19E5"/>
    <w:rsid w:val="006A1C4B"/>
    <w:rsid w:val="006A1D4C"/>
    <w:rsid w:val="006A1D57"/>
    <w:rsid w:val="006A2256"/>
    <w:rsid w:val="006A23A4"/>
    <w:rsid w:val="006A3B89"/>
    <w:rsid w:val="006A4333"/>
    <w:rsid w:val="006A45D9"/>
    <w:rsid w:val="006A4977"/>
    <w:rsid w:val="006A56F1"/>
    <w:rsid w:val="006A57C3"/>
    <w:rsid w:val="006A698E"/>
    <w:rsid w:val="006A6B88"/>
    <w:rsid w:val="006A7327"/>
    <w:rsid w:val="006A759B"/>
    <w:rsid w:val="006A7D5E"/>
    <w:rsid w:val="006A7E62"/>
    <w:rsid w:val="006B001E"/>
    <w:rsid w:val="006B01AB"/>
    <w:rsid w:val="006B0E3E"/>
    <w:rsid w:val="006B0F4E"/>
    <w:rsid w:val="006B12B5"/>
    <w:rsid w:val="006B13AA"/>
    <w:rsid w:val="006B1C42"/>
    <w:rsid w:val="006B2318"/>
    <w:rsid w:val="006B251D"/>
    <w:rsid w:val="006B26B8"/>
    <w:rsid w:val="006B2D30"/>
    <w:rsid w:val="006B2F43"/>
    <w:rsid w:val="006B3040"/>
    <w:rsid w:val="006B30AF"/>
    <w:rsid w:val="006B31C4"/>
    <w:rsid w:val="006B32F5"/>
    <w:rsid w:val="006B35FF"/>
    <w:rsid w:val="006B36AD"/>
    <w:rsid w:val="006B527D"/>
    <w:rsid w:val="006B52EA"/>
    <w:rsid w:val="006B6447"/>
    <w:rsid w:val="006B6451"/>
    <w:rsid w:val="006B64B0"/>
    <w:rsid w:val="006B674F"/>
    <w:rsid w:val="006B71B5"/>
    <w:rsid w:val="006B75ED"/>
    <w:rsid w:val="006B77A7"/>
    <w:rsid w:val="006B7E84"/>
    <w:rsid w:val="006B7F46"/>
    <w:rsid w:val="006C0CD1"/>
    <w:rsid w:val="006C0E48"/>
    <w:rsid w:val="006C10DE"/>
    <w:rsid w:val="006C17E7"/>
    <w:rsid w:val="006C1E12"/>
    <w:rsid w:val="006C2203"/>
    <w:rsid w:val="006C2550"/>
    <w:rsid w:val="006C280B"/>
    <w:rsid w:val="006C28D8"/>
    <w:rsid w:val="006C2D8D"/>
    <w:rsid w:val="006C2E58"/>
    <w:rsid w:val="006C3601"/>
    <w:rsid w:val="006C366D"/>
    <w:rsid w:val="006C3FE9"/>
    <w:rsid w:val="006C4445"/>
    <w:rsid w:val="006C4CAB"/>
    <w:rsid w:val="006C4DCB"/>
    <w:rsid w:val="006C5252"/>
    <w:rsid w:val="006C54B8"/>
    <w:rsid w:val="006C55D7"/>
    <w:rsid w:val="006C58E2"/>
    <w:rsid w:val="006C5A43"/>
    <w:rsid w:val="006C608C"/>
    <w:rsid w:val="006C643C"/>
    <w:rsid w:val="006C6E59"/>
    <w:rsid w:val="006C718D"/>
    <w:rsid w:val="006D033F"/>
    <w:rsid w:val="006D038F"/>
    <w:rsid w:val="006D0511"/>
    <w:rsid w:val="006D11E5"/>
    <w:rsid w:val="006D16F1"/>
    <w:rsid w:val="006D1830"/>
    <w:rsid w:val="006D1B3B"/>
    <w:rsid w:val="006D3C36"/>
    <w:rsid w:val="006D3C3F"/>
    <w:rsid w:val="006D3F80"/>
    <w:rsid w:val="006D56AD"/>
    <w:rsid w:val="006D5986"/>
    <w:rsid w:val="006D6006"/>
    <w:rsid w:val="006D6860"/>
    <w:rsid w:val="006D6AA2"/>
    <w:rsid w:val="006D6F79"/>
    <w:rsid w:val="006D70F4"/>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2F83"/>
    <w:rsid w:val="006E36CF"/>
    <w:rsid w:val="006E3A81"/>
    <w:rsid w:val="006E3D8B"/>
    <w:rsid w:val="006E3FB7"/>
    <w:rsid w:val="006E4569"/>
    <w:rsid w:val="006E4959"/>
    <w:rsid w:val="006E5AC6"/>
    <w:rsid w:val="006E5C81"/>
    <w:rsid w:val="006E5D2E"/>
    <w:rsid w:val="006E5D73"/>
    <w:rsid w:val="006E5F27"/>
    <w:rsid w:val="006E6512"/>
    <w:rsid w:val="006E6CDE"/>
    <w:rsid w:val="006E6EAC"/>
    <w:rsid w:val="006E77E2"/>
    <w:rsid w:val="006E7A54"/>
    <w:rsid w:val="006E7C92"/>
    <w:rsid w:val="006E7D4B"/>
    <w:rsid w:val="006F0EFC"/>
    <w:rsid w:val="006F129A"/>
    <w:rsid w:val="006F16BB"/>
    <w:rsid w:val="006F1B1A"/>
    <w:rsid w:val="006F1E39"/>
    <w:rsid w:val="006F1EDD"/>
    <w:rsid w:val="006F2256"/>
    <w:rsid w:val="006F23D7"/>
    <w:rsid w:val="006F27F0"/>
    <w:rsid w:val="006F292A"/>
    <w:rsid w:val="006F2EE7"/>
    <w:rsid w:val="006F3DD6"/>
    <w:rsid w:val="006F4499"/>
    <w:rsid w:val="006F56FE"/>
    <w:rsid w:val="006F6081"/>
    <w:rsid w:val="006F6207"/>
    <w:rsid w:val="006F652B"/>
    <w:rsid w:val="006F6716"/>
    <w:rsid w:val="006F77F9"/>
    <w:rsid w:val="00700795"/>
    <w:rsid w:val="00700E1A"/>
    <w:rsid w:val="00700E51"/>
    <w:rsid w:val="00700E69"/>
    <w:rsid w:val="007011D7"/>
    <w:rsid w:val="00701D9F"/>
    <w:rsid w:val="00702844"/>
    <w:rsid w:val="007031D3"/>
    <w:rsid w:val="00703AD8"/>
    <w:rsid w:val="00703C01"/>
    <w:rsid w:val="00703D23"/>
    <w:rsid w:val="00704087"/>
    <w:rsid w:val="007045FB"/>
    <w:rsid w:val="0070461F"/>
    <w:rsid w:val="00704710"/>
    <w:rsid w:val="00704DED"/>
    <w:rsid w:val="00705527"/>
    <w:rsid w:val="007061EA"/>
    <w:rsid w:val="00706424"/>
    <w:rsid w:val="00706590"/>
    <w:rsid w:val="00706629"/>
    <w:rsid w:val="007066D7"/>
    <w:rsid w:val="0070670B"/>
    <w:rsid w:val="007070BE"/>
    <w:rsid w:val="00707124"/>
    <w:rsid w:val="0070751A"/>
    <w:rsid w:val="00707F6C"/>
    <w:rsid w:val="0071012C"/>
    <w:rsid w:val="0071024B"/>
    <w:rsid w:val="00710806"/>
    <w:rsid w:val="0071082F"/>
    <w:rsid w:val="00710B37"/>
    <w:rsid w:val="00710C85"/>
    <w:rsid w:val="00710F66"/>
    <w:rsid w:val="00710F81"/>
    <w:rsid w:val="0071156B"/>
    <w:rsid w:val="007117D9"/>
    <w:rsid w:val="00711B9D"/>
    <w:rsid w:val="00711E6E"/>
    <w:rsid w:val="00711FE5"/>
    <w:rsid w:val="00712069"/>
    <w:rsid w:val="00712D90"/>
    <w:rsid w:val="00712DB3"/>
    <w:rsid w:val="00712EED"/>
    <w:rsid w:val="0071317D"/>
    <w:rsid w:val="00713499"/>
    <w:rsid w:val="007134D3"/>
    <w:rsid w:val="007138C8"/>
    <w:rsid w:val="0071392B"/>
    <w:rsid w:val="00714DC8"/>
    <w:rsid w:val="00714EB5"/>
    <w:rsid w:val="00715527"/>
    <w:rsid w:val="00715C1F"/>
    <w:rsid w:val="00715EAB"/>
    <w:rsid w:val="00716655"/>
    <w:rsid w:val="007169BB"/>
    <w:rsid w:val="00716A41"/>
    <w:rsid w:val="00716B41"/>
    <w:rsid w:val="00716BD4"/>
    <w:rsid w:val="0071705A"/>
    <w:rsid w:val="007177D2"/>
    <w:rsid w:val="00717ADD"/>
    <w:rsid w:val="00717C83"/>
    <w:rsid w:val="00717CD0"/>
    <w:rsid w:val="00717EF2"/>
    <w:rsid w:val="0072039A"/>
    <w:rsid w:val="007207F9"/>
    <w:rsid w:val="007214EE"/>
    <w:rsid w:val="00721AB0"/>
    <w:rsid w:val="00721C2D"/>
    <w:rsid w:val="00721E14"/>
    <w:rsid w:val="00721EA1"/>
    <w:rsid w:val="00722160"/>
    <w:rsid w:val="0072243A"/>
    <w:rsid w:val="00723038"/>
    <w:rsid w:val="00723365"/>
    <w:rsid w:val="00723514"/>
    <w:rsid w:val="0072351D"/>
    <w:rsid w:val="00723534"/>
    <w:rsid w:val="00723B3F"/>
    <w:rsid w:val="00723CFD"/>
    <w:rsid w:val="00723F60"/>
    <w:rsid w:val="00724311"/>
    <w:rsid w:val="00724B35"/>
    <w:rsid w:val="00724DE4"/>
    <w:rsid w:val="007253FE"/>
    <w:rsid w:val="00725A3D"/>
    <w:rsid w:val="00726169"/>
    <w:rsid w:val="007261C4"/>
    <w:rsid w:val="0072640D"/>
    <w:rsid w:val="00726785"/>
    <w:rsid w:val="007276F8"/>
    <w:rsid w:val="007278B2"/>
    <w:rsid w:val="007278B9"/>
    <w:rsid w:val="00730D23"/>
    <w:rsid w:val="00731B17"/>
    <w:rsid w:val="0073220B"/>
    <w:rsid w:val="007327B7"/>
    <w:rsid w:val="007329DB"/>
    <w:rsid w:val="00732FB2"/>
    <w:rsid w:val="00733E04"/>
    <w:rsid w:val="00733E51"/>
    <w:rsid w:val="00733F60"/>
    <w:rsid w:val="00734130"/>
    <w:rsid w:val="007343D8"/>
    <w:rsid w:val="007345B6"/>
    <w:rsid w:val="00734D96"/>
    <w:rsid w:val="0073505F"/>
    <w:rsid w:val="0073696D"/>
    <w:rsid w:val="00736ADF"/>
    <w:rsid w:val="00737134"/>
    <w:rsid w:val="007372E6"/>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1DA"/>
    <w:rsid w:val="00744815"/>
    <w:rsid w:val="00744D2B"/>
    <w:rsid w:val="007451DA"/>
    <w:rsid w:val="0074531A"/>
    <w:rsid w:val="0074543D"/>
    <w:rsid w:val="00745828"/>
    <w:rsid w:val="00745CDB"/>
    <w:rsid w:val="00745D2E"/>
    <w:rsid w:val="007462C0"/>
    <w:rsid w:val="0074680A"/>
    <w:rsid w:val="0074762D"/>
    <w:rsid w:val="00747858"/>
    <w:rsid w:val="00747DDE"/>
    <w:rsid w:val="00750162"/>
    <w:rsid w:val="0075034A"/>
    <w:rsid w:val="0075074B"/>
    <w:rsid w:val="00750BA3"/>
    <w:rsid w:val="00750DC1"/>
    <w:rsid w:val="00751810"/>
    <w:rsid w:val="00751BD8"/>
    <w:rsid w:val="00751CE9"/>
    <w:rsid w:val="007529DE"/>
    <w:rsid w:val="00753289"/>
    <w:rsid w:val="00753E27"/>
    <w:rsid w:val="00753F99"/>
    <w:rsid w:val="0075512F"/>
    <w:rsid w:val="007557E3"/>
    <w:rsid w:val="007558E2"/>
    <w:rsid w:val="00755FA2"/>
    <w:rsid w:val="00756391"/>
    <w:rsid w:val="00756592"/>
    <w:rsid w:val="00756609"/>
    <w:rsid w:val="00756840"/>
    <w:rsid w:val="0075691C"/>
    <w:rsid w:val="00756FE9"/>
    <w:rsid w:val="0075709C"/>
    <w:rsid w:val="0075751D"/>
    <w:rsid w:val="0075755B"/>
    <w:rsid w:val="00757683"/>
    <w:rsid w:val="0075787F"/>
    <w:rsid w:val="00760D5D"/>
    <w:rsid w:val="00760EEF"/>
    <w:rsid w:val="0076158F"/>
    <w:rsid w:val="007618A1"/>
    <w:rsid w:val="00761BD7"/>
    <w:rsid w:val="00761DA3"/>
    <w:rsid w:val="0076225E"/>
    <w:rsid w:val="007624A0"/>
    <w:rsid w:val="007628F2"/>
    <w:rsid w:val="00762A4B"/>
    <w:rsid w:val="00763429"/>
    <w:rsid w:val="00763712"/>
    <w:rsid w:val="00763D2F"/>
    <w:rsid w:val="00763F10"/>
    <w:rsid w:val="00764759"/>
    <w:rsid w:val="00764DAF"/>
    <w:rsid w:val="0076511D"/>
    <w:rsid w:val="0076549C"/>
    <w:rsid w:val="00765B31"/>
    <w:rsid w:val="00766A93"/>
    <w:rsid w:val="00766C6E"/>
    <w:rsid w:val="00767254"/>
    <w:rsid w:val="00767A02"/>
    <w:rsid w:val="0077051D"/>
    <w:rsid w:val="00770749"/>
    <w:rsid w:val="007707B5"/>
    <w:rsid w:val="00770D3E"/>
    <w:rsid w:val="00770D84"/>
    <w:rsid w:val="0077154F"/>
    <w:rsid w:val="007716BE"/>
    <w:rsid w:val="0077192D"/>
    <w:rsid w:val="00771A62"/>
    <w:rsid w:val="00772E5F"/>
    <w:rsid w:val="00773218"/>
    <w:rsid w:val="00773438"/>
    <w:rsid w:val="007735E2"/>
    <w:rsid w:val="0077386C"/>
    <w:rsid w:val="00773908"/>
    <w:rsid w:val="00773B1E"/>
    <w:rsid w:val="00773B98"/>
    <w:rsid w:val="00774132"/>
    <w:rsid w:val="00774864"/>
    <w:rsid w:val="00775954"/>
    <w:rsid w:val="00775CB7"/>
    <w:rsid w:val="00776E1A"/>
    <w:rsid w:val="00776FCB"/>
    <w:rsid w:val="0077707A"/>
    <w:rsid w:val="007774FB"/>
    <w:rsid w:val="00777527"/>
    <w:rsid w:val="007776E1"/>
    <w:rsid w:val="007778F1"/>
    <w:rsid w:val="007779F6"/>
    <w:rsid w:val="00777B53"/>
    <w:rsid w:val="00777D1F"/>
    <w:rsid w:val="00777D51"/>
    <w:rsid w:val="007806E1"/>
    <w:rsid w:val="007807D0"/>
    <w:rsid w:val="00780C1A"/>
    <w:rsid w:val="00780D16"/>
    <w:rsid w:val="00781814"/>
    <w:rsid w:val="00781CFC"/>
    <w:rsid w:val="0078240B"/>
    <w:rsid w:val="00782585"/>
    <w:rsid w:val="00782E4B"/>
    <w:rsid w:val="00782EE4"/>
    <w:rsid w:val="00783659"/>
    <w:rsid w:val="00783E86"/>
    <w:rsid w:val="00784F06"/>
    <w:rsid w:val="00784F20"/>
    <w:rsid w:val="00785000"/>
    <w:rsid w:val="007862BC"/>
    <w:rsid w:val="00786BC9"/>
    <w:rsid w:val="00786DAA"/>
    <w:rsid w:val="00786DDF"/>
    <w:rsid w:val="00787135"/>
    <w:rsid w:val="00787699"/>
    <w:rsid w:val="00787D51"/>
    <w:rsid w:val="007901B2"/>
    <w:rsid w:val="00790AC4"/>
    <w:rsid w:val="00790D3C"/>
    <w:rsid w:val="007916EE"/>
    <w:rsid w:val="0079196A"/>
    <w:rsid w:val="00792426"/>
    <w:rsid w:val="00792948"/>
    <w:rsid w:val="00792997"/>
    <w:rsid w:val="00792B3F"/>
    <w:rsid w:val="00792E9A"/>
    <w:rsid w:val="00792FB6"/>
    <w:rsid w:val="00793390"/>
    <w:rsid w:val="007939F7"/>
    <w:rsid w:val="0079406C"/>
    <w:rsid w:val="007946B2"/>
    <w:rsid w:val="00795132"/>
    <w:rsid w:val="00795421"/>
    <w:rsid w:val="0079566A"/>
    <w:rsid w:val="00795779"/>
    <w:rsid w:val="00795B01"/>
    <w:rsid w:val="00795B77"/>
    <w:rsid w:val="007968AA"/>
    <w:rsid w:val="00796AF9"/>
    <w:rsid w:val="00796D4B"/>
    <w:rsid w:val="0079773A"/>
    <w:rsid w:val="00797BFC"/>
    <w:rsid w:val="00797C4B"/>
    <w:rsid w:val="007A00A1"/>
    <w:rsid w:val="007A10C8"/>
    <w:rsid w:val="007A12A2"/>
    <w:rsid w:val="007A147E"/>
    <w:rsid w:val="007A1690"/>
    <w:rsid w:val="007A1A08"/>
    <w:rsid w:val="007A1A6C"/>
    <w:rsid w:val="007A1FF0"/>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5F77"/>
    <w:rsid w:val="007A6293"/>
    <w:rsid w:val="007A6AD9"/>
    <w:rsid w:val="007A6D86"/>
    <w:rsid w:val="007A7298"/>
    <w:rsid w:val="007A730B"/>
    <w:rsid w:val="007A76D4"/>
    <w:rsid w:val="007A7BC4"/>
    <w:rsid w:val="007B01B5"/>
    <w:rsid w:val="007B053C"/>
    <w:rsid w:val="007B06CE"/>
    <w:rsid w:val="007B0CBB"/>
    <w:rsid w:val="007B0D0C"/>
    <w:rsid w:val="007B198A"/>
    <w:rsid w:val="007B19A6"/>
    <w:rsid w:val="007B1C1F"/>
    <w:rsid w:val="007B1C91"/>
    <w:rsid w:val="007B2051"/>
    <w:rsid w:val="007B20C1"/>
    <w:rsid w:val="007B23B9"/>
    <w:rsid w:val="007B25CE"/>
    <w:rsid w:val="007B2646"/>
    <w:rsid w:val="007B286A"/>
    <w:rsid w:val="007B28CD"/>
    <w:rsid w:val="007B387A"/>
    <w:rsid w:val="007B38B7"/>
    <w:rsid w:val="007B3B6D"/>
    <w:rsid w:val="007B3B74"/>
    <w:rsid w:val="007B3D88"/>
    <w:rsid w:val="007B3F80"/>
    <w:rsid w:val="007B4023"/>
    <w:rsid w:val="007B42D8"/>
    <w:rsid w:val="007B45EE"/>
    <w:rsid w:val="007B467F"/>
    <w:rsid w:val="007B4ED0"/>
    <w:rsid w:val="007B5259"/>
    <w:rsid w:val="007B54CD"/>
    <w:rsid w:val="007B5E71"/>
    <w:rsid w:val="007B65F9"/>
    <w:rsid w:val="007B6617"/>
    <w:rsid w:val="007B68A1"/>
    <w:rsid w:val="007B6E8D"/>
    <w:rsid w:val="007B7190"/>
    <w:rsid w:val="007B7279"/>
    <w:rsid w:val="007B74B9"/>
    <w:rsid w:val="007B7643"/>
    <w:rsid w:val="007B7F82"/>
    <w:rsid w:val="007C07BA"/>
    <w:rsid w:val="007C0FBE"/>
    <w:rsid w:val="007C23AE"/>
    <w:rsid w:val="007C396C"/>
    <w:rsid w:val="007C3AED"/>
    <w:rsid w:val="007C43BB"/>
    <w:rsid w:val="007C44F1"/>
    <w:rsid w:val="007C4967"/>
    <w:rsid w:val="007C4AA4"/>
    <w:rsid w:val="007C4CC9"/>
    <w:rsid w:val="007C4D50"/>
    <w:rsid w:val="007C4EED"/>
    <w:rsid w:val="007C5326"/>
    <w:rsid w:val="007C5E2B"/>
    <w:rsid w:val="007C63FB"/>
    <w:rsid w:val="007C668A"/>
    <w:rsid w:val="007C6D16"/>
    <w:rsid w:val="007C6DD6"/>
    <w:rsid w:val="007C6F39"/>
    <w:rsid w:val="007C77EE"/>
    <w:rsid w:val="007C7D2A"/>
    <w:rsid w:val="007D052B"/>
    <w:rsid w:val="007D0572"/>
    <w:rsid w:val="007D08FD"/>
    <w:rsid w:val="007D0B4F"/>
    <w:rsid w:val="007D1697"/>
    <w:rsid w:val="007D16B5"/>
    <w:rsid w:val="007D1F9B"/>
    <w:rsid w:val="007D2D30"/>
    <w:rsid w:val="007D346E"/>
    <w:rsid w:val="007D34F3"/>
    <w:rsid w:val="007D3650"/>
    <w:rsid w:val="007D3CDF"/>
    <w:rsid w:val="007D3E66"/>
    <w:rsid w:val="007D4903"/>
    <w:rsid w:val="007D49D1"/>
    <w:rsid w:val="007D4FA8"/>
    <w:rsid w:val="007D5120"/>
    <w:rsid w:val="007D512E"/>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1E8"/>
    <w:rsid w:val="007E0254"/>
    <w:rsid w:val="007E0706"/>
    <w:rsid w:val="007E0F11"/>
    <w:rsid w:val="007E0FDB"/>
    <w:rsid w:val="007E20E8"/>
    <w:rsid w:val="007E29FA"/>
    <w:rsid w:val="007E2A95"/>
    <w:rsid w:val="007E3606"/>
    <w:rsid w:val="007E373F"/>
    <w:rsid w:val="007E3C84"/>
    <w:rsid w:val="007E401F"/>
    <w:rsid w:val="007E424A"/>
    <w:rsid w:val="007E42EF"/>
    <w:rsid w:val="007E4389"/>
    <w:rsid w:val="007E4687"/>
    <w:rsid w:val="007E47A6"/>
    <w:rsid w:val="007E4C19"/>
    <w:rsid w:val="007E5051"/>
    <w:rsid w:val="007E5972"/>
    <w:rsid w:val="007E5C87"/>
    <w:rsid w:val="007E5D95"/>
    <w:rsid w:val="007E6486"/>
    <w:rsid w:val="007E66E7"/>
    <w:rsid w:val="007E71F0"/>
    <w:rsid w:val="007E7827"/>
    <w:rsid w:val="007E7991"/>
    <w:rsid w:val="007E7F52"/>
    <w:rsid w:val="007F00B6"/>
    <w:rsid w:val="007F0419"/>
    <w:rsid w:val="007F08A8"/>
    <w:rsid w:val="007F0A2E"/>
    <w:rsid w:val="007F1564"/>
    <w:rsid w:val="007F1641"/>
    <w:rsid w:val="007F1EDA"/>
    <w:rsid w:val="007F277D"/>
    <w:rsid w:val="007F2A27"/>
    <w:rsid w:val="007F3009"/>
    <w:rsid w:val="007F3433"/>
    <w:rsid w:val="007F3B45"/>
    <w:rsid w:val="007F3B8A"/>
    <w:rsid w:val="007F46C6"/>
    <w:rsid w:val="007F474C"/>
    <w:rsid w:val="007F49EC"/>
    <w:rsid w:val="007F4B86"/>
    <w:rsid w:val="007F4DAB"/>
    <w:rsid w:val="007F528C"/>
    <w:rsid w:val="007F580C"/>
    <w:rsid w:val="007F5B5A"/>
    <w:rsid w:val="007F6011"/>
    <w:rsid w:val="007F64DB"/>
    <w:rsid w:val="007F66A2"/>
    <w:rsid w:val="007F6BAF"/>
    <w:rsid w:val="007F6EB4"/>
    <w:rsid w:val="007F7253"/>
    <w:rsid w:val="007F7A8A"/>
    <w:rsid w:val="007F7D09"/>
    <w:rsid w:val="008001F4"/>
    <w:rsid w:val="00800629"/>
    <w:rsid w:val="0080091E"/>
    <w:rsid w:val="00800EAA"/>
    <w:rsid w:val="00801009"/>
    <w:rsid w:val="008015B2"/>
    <w:rsid w:val="0080175D"/>
    <w:rsid w:val="00801BE7"/>
    <w:rsid w:val="00801DAE"/>
    <w:rsid w:val="00802803"/>
    <w:rsid w:val="00802A6E"/>
    <w:rsid w:val="00802AD7"/>
    <w:rsid w:val="00803465"/>
    <w:rsid w:val="00803A9F"/>
    <w:rsid w:val="00803DB7"/>
    <w:rsid w:val="00804267"/>
    <w:rsid w:val="00804696"/>
    <w:rsid w:val="00804973"/>
    <w:rsid w:val="00804D05"/>
    <w:rsid w:val="00804D25"/>
    <w:rsid w:val="00804D4E"/>
    <w:rsid w:val="00805194"/>
    <w:rsid w:val="00805457"/>
    <w:rsid w:val="00805592"/>
    <w:rsid w:val="00805AC8"/>
    <w:rsid w:val="0080609D"/>
    <w:rsid w:val="00806475"/>
    <w:rsid w:val="00806BD4"/>
    <w:rsid w:val="00807533"/>
    <w:rsid w:val="008075CA"/>
    <w:rsid w:val="00807EE9"/>
    <w:rsid w:val="008104AB"/>
    <w:rsid w:val="008106A5"/>
    <w:rsid w:val="0081075B"/>
    <w:rsid w:val="0081128E"/>
    <w:rsid w:val="0081177A"/>
    <w:rsid w:val="00811DE2"/>
    <w:rsid w:val="00812C7A"/>
    <w:rsid w:val="00812C9C"/>
    <w:rsid w:val="00813BA9"/>
    <w:rsid w:val="00813BCD"/>
    <w:rsid w:val="00814048"/>
    <w:rsid w:val="008145F9"/>
    <w:rsid w:val="00815312"/>
    <w:rsid w:val="00815652"/>
    <w:rsid w:val="008162CD"/>
    <w:rsid w:val="0081639B"/>
    <w:rsid w:val="00816735"/>
    <w:rsid w:val="00816782"/>
    <w:rsid w:val="00816C8A"/>
    <w:rsid w:val="00816CC4"/>
    <w:rsid w:val="008171E7"/>
    <w:rsid w:val="00817344"/>
    <w:rsid w:val="0081788C"/>
    <w:rsid w:val="0082022A"/>
    <w:rsid w:val="00820483"/>
    <w:rsid w:val="008205B6"/>
    <w:rsid w:val="008214C3"/>
    <w:rsid w:val="008214E2"/>
    <w:rsid w:val="0082168A"/>
    <w:rsid w:val="00822697"/>
    <w:rsid w:val="00822CA9"/>
    <w:rsid w:val="008232F4"/>
    <w:rsid w:val="008238CA"/>
    <w:rsid w:val="008239D0"/>
    <w:rsid w:val="008240AD"/>
    <w:rsid w:val="00824671"/>
    <w:rsid w:val="00824C4A"/>
    <w:rsid w:val="0082569D"/>
    <w:rsid w:val="0082592F"/>
    <w:rsid w:val="00825BED"/>
    <w:rsid w:val="0082615F"/>
    <w:rsid w:val="00826949"/>
    <w:rsid w:val="008275C3"/>
    <w:rsid w:val="008279A9"/>
    <w:rsid w:val="00830626"/>
    <w:rsid w:val="0083073C"/>
    <w:rsid w:val="00830892"/>
    <w:rsid w:val="00831019"/>
    <w:rsid w:val="008317DF"/>
    <w:rsid w:val="00832648"/>
    <w:rsid w:val="00832AF9"/>
    <w:rsid w:val="00832F20"/>
    <w:rsid w:val="00834048"/>
    <w:rsid w:val="00834053"/>
    <w:rsid w:val="00834382"/>
    <w:rsid w:val="008346D0"/>
    <w:rsid w:val="00834A72"/>
    <w:rsid w:val="00834F56"/>
    <w:rsid w:val="00835516"/>
    <w:rsid w:val="00835D61"/>
    <w:rsid w:val="00836122"/>
    <w:rsid w:val="0083738F"/>
    <w:rsid w:val="0083789C"/>
    <w:rsid w:val="00837BC2"/>
    <w:rsid w:val="00841102"/>
    <w:rsid w:val="00841129"/>
    <w:rsid w:val="008411F7"/>
    <w:rsid w:val="00841A73"/>
    <w:rsid w:val="00841C51"/>
    <w:rsid w:val="00841EF6"/>
    <w:rsid w:val="00841F88"/>
    <w:rsid w:val="008421CF"/>
    <w:rsid w:val="008424E3"/>
    <w:rsid w:val="00843412"/>
    <w:rsid w:val="008435C1"/>
    <w:rsid w:val="008438F4"/>
    <w:rsid w:val="00843A9F"/>
    <w:rsid w:val="00843B6F"/>
    <w:rsid w:val="00843C0C"/>
    <w:rsid w:val="00843EC3"/>
    <w:rsid w:val="00844086"/>
    <w:rsid w:val="0084426A"/>
    <w:rsid w:val="0084454D"/>
    <w:rsid w:val="008445E0"/>
    <w:rsid w:val="00844C5F"/>
    <w:rsid w:val="00844CF5"/>
    <w:rsid w:val="00844F66"/>
    <w:rsid w:val="00845588"/>
    <w:rsid w:val="0084564E"/>
    <w:rsid w:val="00845659"/>
    <w:rsid w:val="00845A94"/>
    <w:rsid w:val="00845B07"/>
    <w:rsid w:val="00845C0F"/>
    <w:rsid w:val="008460B3"/>
    <w:rsid w:val="0084612E"/>
    <w:rsid w:val="008469AE"/>
    <w:rsid w:val="008473E5"/>
    <w:rsid w:val="008476CB"/>
    <w:rsid w:val="00847F75"/>
    <w:rsid w:val="008500D0"/>
    <w:rsid w:val="00850165"/>
    <w:rsid w:val="0085047E"/>
    <w:rsid w:val="0085052B"/>
    <w:rsid w:val="00850ABC"/>
    <w:rsid w:val="00850EDD"/>
    <w:rsid w:val="00851248"/>
    <w:rsid w:val="00851264"/>
    <w:rsid w:val="008512A1"/>
    <w:rsid w:val="008512F9"/>
    <w:rsid w:val="0085168C"/>
    <w:rsid w:val="00851AD7"/>
    <w:rsid w:val="00851EDF"/>
    <w:rsid w:val="00851F62"/>
    <w:rsid w:val="008524FA"/>
    <w:rsid w:val="0085259F"/>
    <w:rsid w:val="00852B33"/>
    <w:rsid w:val="00852C51"/>
    <w:rsid w:val="00853476"/>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57875"/>
    <w:rsid w:val="00860133"/>
    <w:rsid w:val="00860791"/>
    <w:rsid w:val="008609B9"/>
    <w:rsid w:val="008610C7"/>
    <w:rsid w:val="0086128E"/>
    <w:rsid w:val="008615E1"/>
    <w:rsid w:val="00862213"/>
    <w:rsid w:val="008624B7"/>
    <w:rsid w:val="00862A86"/>
    <w:rsid w:val="00862D2D"/>
    <w:rsid w:val="00862E1C"/>
    <w:rsid w:val="00862EBA"/>
    <w:rsid w:val="00863196"/>
    <w:rsid w:val="008635F8"/>
    <w:rsid w:val="008638C9"/>
    <w:rsid w:val="00863D30"/>
    <w:rsid w:val="008640E7"/>
    <w:rsid w:val="0086441A"/>
    <w:rsid w:val="008644E8"/>
    <w:rsid w:val="008644FB"/>
    <w:rsid w:val="008646E2"/>
    <w:rsid w:val="008646F9"/>
    <w:rsid w:val="00864974"/>
    <w:rsid w:val="00864E08"/>
    <w:rsid w:val="00864F5D"/>
    <w:rsid w:val="0086506D"/>
    <w:rsid w:val="00865204"/>
    <w:rsid w:val="00865F6C"/>
    <w:rsid w:val="00866064"/>
    <w:rsid w:val="008667D3"/>
    <w:rsid w:val="00866BA8"/>
    <w:rsid w:val="00866D5D"/>
    <w:rsid w:val="00866E42"/>
    <w:rsid w:val="00867430"/>
    <w:rsid w:val="008674D3"/>
    <w:rsid w:val="008675FC"/>
    <w:rsid w:val="0086785E"/>
    <w:rsid w:val="00867A60"/>
    <w:rsid w:val="008702E5"/>
    <w:rsid w:val="00870E7E"/>
    <w:rsid w:val="00870EF6"/>
    <w:rsid w:val="0087117A"/>
    <w:rsid w:val="0087157A"/>
    <w:rsid w:val="00871F49"/>
    <w:rsid w:val="0087252B"/>
    <w:rsid w:val="00872533"/>
    <w:rsid w:val="0087257B"/>
    <w:rsid w:val="00872661"/>
    <w:rsid w:val="00872F50"/>
    <w:rsid w:val="00873145"/>
    <w:rsid w:val="008733CC"/>
    <w:rsid w:val="00873A24"/>
    <w:rsid w:val="00873AA8"/>
    <w:rsid w:val="00873E11"/>
    <w:rsid w:val="00873EB6"/>
    <w:rsid w:val="00874040"/>
    <w:rsid w:val="00874575"/>
    <w:rsid w:val="00874714"/>
    <w:rsid w:val="008748D3"/>
    <w:rsid w:val="00874AB6"/>
    <w:rsid w:val="00875042"/>
    <w:rsid w:val="008763F8"/>
    <w:rsid w:val="00876619"/>
    <w:rsid w:val="00876652"/>
    <w:rsid w:val="0087694D"/>
    <w:rsid w:val="00876ACE"/>
    <w:rsid w:val="00880324"/>
    <w:rsid w:val="00880689"/>
    <w:rsid w:val="00880728"/>
    <w:rsid w:val="00881482"/>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5ED1"/>
    <w:rsid w:val="0088606C"/>
    <w:rsid w:val="0088619D"/>
    <w:rsid w:val="008866BA"/>
    <w:rsid w:val="008868AC"/>
    <w:rsid w:val="00886BE4"/>
    <w:rsid w:val="00886F74"/>
    <w:rsid w:val="00887935"/>
    <w:rsid w:val="00887957"/>
    <w:rsid w:val="00887F75"/>
    <w:rsid w:val="00890131"/>
    <w:rsid w:val="0089054E"/>
    <w:rsid w:val="0089063F"/>
    <w:rsid w:val="0089086C"/>
    <w:rsid w:val="00890945"/>
    <w:rsid w:val="00890F62"/>
    <w:rsid w:val="00890FA1"/>
    <w:rsid w:val="0089186F"/>
    <w:rsid w:val="00891ABC"/>
    <w:rsid w:val="00891D74"/>
    <w:rsid w:val="00891DC5"/>
    <w:rsid w:val="00892403"/>
    <w:rsid w:val="00892711"/>
    <w:rsid w:val="00892D0C"/>
    <w:rsid w:val="00892F2A"/>
    <w:rsid w:val="00893047"/>
    <w:rsid w:val="00893D09"/>
    <w:rsid w:val="00893EB5"/>
    <w:rsid w:val="00894039"/>
    <w:rsid w:val="0089438A"/>
    <w:rsid w:val="0089480B"/>
    <w:rsid w:val="0089486A"/>
    <w:rsid w:val="008948B6"/>
    <w:rsid w:val="00894B31"/>
    <w:rsid w:val="00894C17"/>
    <w:rsid w:val="00895585"/>
    <w:rsid w:val="00895D3F"/>
    <w:rsid w:val="008961A9"/>
    <w:rsid w:val="00896553"/>
    <w:rsid w:val="008969DA"/>
    <w:rsid w:val="00896D8F"/>
    <w:rsid w:val="00896EE2"/>
    <w:rsid w:val="008972B5"/>
    <w:rsid w:val="00897940"/>
    <w:rsid w:val="00897963"/>
    <w:rsid w:val="008A0704"/>
    <w:rsid w:val="008A0FC1"/>
    <w:rsid w:val="008A1829"/>
    <w:rsid w:val="008A1C20"/>
    <w:rsid w:val="008A1E7A"/>
    <w:rsid w:val="008A1F91"/>
    <w:rsid w:val="008A2043"/>
    <w:rsid w:val="008A21A5"/>
    <w:rsid w:val="008A24E8"/>
    <w:rsid w:val="008A2748"/>
    <w:rsid w:val="008A2845"/>
    <w:rsid w:val="008A286D"/>
    <w:rsid w:val="008A2B8C"/>
    <w:rsid w:val="008A3A59"/>
    <w:rsid w:val="008A3C58"/>
    <w:rsid w:val="008A3CF0"/>
    <w:rsid w:val="008A4F32"/>
    <w:rsid w:val="008A4FDC"/>
    <w:rsid w:val="008A505C"/>
    <w:rsid w:val="008A51C4"/>
    <w:rsid w:val="008A5792"/>
    <w:rsid w:val="008A5B16"/>
    <w:rsid w:val="008A5B90"/>
    <w:rsid w:val="008A5C6D"/>
    <w:rsid w:val="008A6002"/>
    <w:rsid w:val="008A6D29"/>
    <w:rsid w:val="008A6ECF"/>
    <w:rsid w:val="008A710A"/>
    <w:rsid w:val="008A721B"/>
    <w:rsid w:val="008A7253"/>
    <w:rsid w:val="008A78D0"/>
    <w:rsid w:val="008A7918"/>
    <w:rsid w:val="008B02E9"/>
    <w:rsid w:val="008B0571"/>
    <w:rsid w:val="008B0D39"/>
    <w:rsid w:val="008B0D4A"/>
    <w:rsid w:val="008B1181"/>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B79"/>
    <w:rsid w:val="008B5E90"/>
    <w:rsid w:val="008B60AC"/>
    <w:rsid w:val="008B63B5"/>
    <w:rsid w:val="008B6508"/>
    <w:rsid w:val="008B6532"/>
    <w:rsid w:val="008B670E"/>
    <w:rsid w:val="008B6BD8"/>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735"/>
    <w:rsid w:val="008C2968"/>
    <w:rsid w:val="008C2C7E"/>
    <w:rsid w:val="008C3765"/>
    <w:rsid w:val="008C3772"/>
    <w:rsid w:val="008C3A15"/>
    <w:rsid w:val="008C449D"/>
    <w:rsid w:val="008C4F35"/>
    <w:rsid w:val="008C5550"/>
    <w:rsid w:val="008C5926"/>
    <w:rsid w:val="008C62A8"/>
    <w:rsid w:val="008C6620"/>
    <w:rsid w:val="008C6A91"/>
    <w:rsid w:val="008C6C3E"/>
    <w:rsid w:val="008C7AF8"/>
    <w:rsid w:val="008C7FB6"/>
    <w:rsid w:val="008D04C2"/>
    <w:rsid w:val="008D071B"/>
    <w:rsid w:val="008D076F"/>
    <w:rsid w:val="008D08EC"/>
    <w:rsid w:val="008D0B83"/>
    <w:rsid w:val="008D0BCA"/>
    <w:rsid w:val="008D18C2"/>
    <w:rsid w:val="008D19B6"/>
    <w:rsid w:val="008D20E3"/>
    <w:rsid w:val="008D2976"/>
    <w:rsid w:val="008D34FC"/>
    <w:rsid w:val="008D36DD"/>
    <w:rsid w:val="008D3B6F"/>
    <w:rsid w:val="008D3DD0"/>
    <w:rsid w:val="008D44D8"/>
    <w:rsid w:val="008D46DF"/>
    <w:rsid w:val="008D4775"/>
    <w:rsid w:val="008D4EA7"/>
    <w:rsid w:val="008D543C"/>
    <w:rsid w:val="008D5B6C"/>
    <w:rsid w:val="008D5B91"/>
    <w:rsid w:val="008D60C3"/>
    <w:rsid w:val="008D63B4"/>
    <w:rsid w:val="008D6520"/>
    <w:rsid w:val="008D69EB"/>
    <w:rsid w:val="008D6A60"/>
    <w:rsid w:val="008D6E32"/>
    <w:rsid w:val="008D71AF"/>
    <w:rsid w:val="008D729B"/>
    <w:rsid w:val="008D74CB"/>
    <w:rsid w:val="008D7974"/>
    <w:rsid w:val="008D79FB"/>
    <w:rsid w:val="008D7F37"/>
    <w:rsid w:val="008D7F47"/>
    <w:rsid w:val="008E0521"/>
    <w:rsid w:val="008E058A"/>
    <w:rsid w:val="008E0CC1"/>
    <w:rsid w:val="008E0CD3"/>
    <w:rsid w:val="008E0D38"/>
    <w:rsid w:val="008E0D81"/>
    <w:rsid w:val="008E0DC4"/>
    <w:rsid w:val="008E15BC"/>
    <w:rsid w:val="008E1FFB"/>
    <w:rsid w:val="008E2E98"/>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4CA"/>
    <w:rsid w:val="008E7750"/>
    <w:rsid w:val="008E79CA"/>
    <w:rsid w:val="008E79FC"/>
    <w:rsid w:val="008E7D32"/>
    <w:rsid w:val="008F046B"/>
    <w:rsid w:val="008F12DD"/>
    <w:rsid w:val="008F14BB"/>
    <w:rsid w:val="008F18DB"/>
    <w:rsid w:val="008F2A8E"/>
    <w:rsid w:val="008F347E"/>
    <w:rsid w:val="008F394E"/>
    <w:rsid w:val="008F3B68"/>
    <w:rsid w:val="008F3E8B"/>
    <w:rsid w:val="008F3EF0"/>
    <w:rsid w:val="008F4739"/>
    <w:rsid w:val="008F4E0B"/>
    <w:rsid w:val="008F53D6"/>
    <w:rsid w:val="008F5498"/>
    <w:rsid w:val="008F556B"/>
    <w:rsid w:val="008F5661"/>
    <w:rsid w:val="008F5668"/>
    <w:rsid w:val="008F6896"/>
    <w:rsid w:val="008F6F44"/>
    <w:rsid w:val="008F7079"/>
    <w:rsid w:val="008F711A"/>
    <w:rsid w:val="008F7181"/>
    <w:rsid w:val="008F7724"/>
    <w:rsid w:val="00900612"/>
    <w:rsid w:val="00900A77"/>
    <w:rsid w:val="00900ABE"/>
    <w:rsid w:val="0090111C"/>
    <w:rsid w:val="0090150C"/>
    <w:rsid w:val="0090170D"/>
    <w:rsid w:val="00901F72"/>
    <w:rsid w:val="009024C3"/>
    <w:rsid w:val="00902A1E"/>
    <w:rsid w:val="0090322A"/>
    <w:rsid w:val="00903244"/>
    <w:rsid w:val="00903539"/>
    <w:rsid w:val="00903667"/>
    <w:rsid w:val="009036EB"/>
    <w:rsid w:val="0090377E"/>
    <w:rsid w:val="00903C01"/>
    <w:rsid w:val="00903C33"/>
    <w:rsid w:val="00903EC0"/>
    <w:rsid w:val="0090409C"/>
    <w:rsid w:val="00904489"/>
    <w:rsid w:val="00904511"/>
    <w:rsid w:val="00904545"/>
    <w:rsid w:val="00904800"/>
    <w:rsid w:val="009049EF"/>
    <w:rsid w:val="00904A4B"/>
    <w:rsid w:val="00905085"/>
    <w:rsid w:val="0090568B"/>
    <w:rsid w:val="00905A18"/>
    <w:rsid w:val="00905B77"/>
    <w:rsid w:val="00905C1C"/>
    <w:rsid w:val="00906238"/>
    <w:rsid w:val="00906398"/>
    <w:rsid w:val="0090669F"/>
    <w:rsid w:val="00907C81"/>
    <w:rsid w:val="00910781"/>
    <w:rsid w:val="0091112A"/>
    <w:rsid w:val="0091126D"/>
    <w:rsid w:val="00911620"/>
    <w:rsid w:val="0091162A"/>
    <w:rsid w:val="00911D90"/>
    <w:rsid w:val="00912261"/>
    <w:rsid w:val="009122B5"/>
    <w:rsid w:val="00912385"/>
    <w:rsid w:val="0091245E"/>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3D"/>
    <w:rsid w:val="009172A9"/>
    <w:rsid w:val="009172FE"/>
    <w:rsid w:val="00917789"/>
    <w:rsid w:val="009177A0"/>
    <w:rsid w:val="00917B6D"/>
    <w:rsid w:val="00917E8C"/>
    <w:rsid w:val="00920FD9"/>
    <w:rsid w:val="00921258"/>
    <w:rsid w:val="00921397"/>
    <w:rsid w:val="009219B5"/>
    <w:rsid w:val="00921BC5"/>
    <w:rsid w:val="00921CBB"/>
    <w:rsid w:val="00921F4B"/>
    <w:rsid w:val="0092217D"/>
    <w:rsid w:val="0092225D"/>
    <w:rsid w:val="00922650"/>
    <w:rsid w:val="00922B2B"/>
    <w:rsid w:val="00922C91"/>
    <w:rsid w:val="0092384E"/>
    <w:rsid w:val="0092440F"/>
    <w:rsid w:val="009244B1"/>
    <w:rsid w:val="00924755"/>
    <w:rsid w:val="00924E56"/>
    <w:rsid w:val="009253D4"/>
    <w:rsid w:val="00925FCE"/>
    <w:rsid w:val="009266F6"/>
    <w:rsid w:val="00926E1A"/>
    <w:rsid w:val="009304DE"/>
    <w:rsid w:val="00930623"/>
    <w:rsid w:val="0093089D"/>
    <w:rsid w:val="00930FC3"/>
    <w:rsid w:val="00930FF4"/>
    <w:rsid w:val="0093102A"/>
    <w:rsid w:val="0093149B"/>
    <w:rsid w:val="0093176A"/>
    <w:rsid w:val="00932053"/>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835"/>
    <w:rsid w:val="009419FC"/>
    <w:rsid w:val="00941BA5"/>
    <w:rsid w:val="00941DD4"/>
    <w:rsid w:val="00942359"/>
    <w:rsid w:val="009427DA"/>
    <w:rsid w:val="00942A1F"/>
    <w:rsid w:val="0094304E"/>
    <w:rsid w:val="0094305E"/>
    <w:rsid w:val="0094324E"/>
    <w:rsid w:val="009434BF"/>
    <w:rsid w:val="00943CA6"/>
    <w:rsid w:val="009442AA"/>
    <w:rsid w:val="0094450E"/>
    <w:rsid w:val="009459F5"/>
    <w:rsid w:val="009459FF"/>
    <w:rsid w:val="00945A11"/>
    <w:rsid w:val="00945B58"/>
    <w:rsid w:val="00945E85"/>
    <w:rsid w:val="0094644C"/>
    <w:rsid w:val="009464C8"/>
    <w:rsid w:val="009466BA"/>
    <w:rsid w:val="00946F21"/>
    <w:rsid w:val="009473AB"/>
    <w:rsid w:val="009478E4"/>
    <w:rsid w:val="00950220"/>
    <w:rsid w:val="00950519"/>
    <w:rsid w:val="00950557"/>
    <w:rsid w:val="009505BA"/>
    <w:rsid w:val="00950897"/>
    <w:rsid w:val="0095099E"/>
    <w:rsid w:val="00950B11"/>
    <w:rsid w:val="00951D61"/>
    <w:rsid w:val="00951D69"/>
    <w:rsid w:val="00952421"/>
    <w:rsid w:val="00952712"/>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AA9"/>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93"/>
    <w:rsid w:val="009608F3"/>
    <w:rsid w:val="00961020"/>
    <w:rsid w:val="0096130F"/>
    <w:rsid w:val="0096190D"/>
    <w:rsid w:val="00961932"/>
    <w:rsid w:val="00961E55"/>
    <w:rsid w:val="009637F3"/>
    <w:rsid w:val="00963CCB"/>
    <w:rsid w:val="00964574"/>
    <w:rsid w:val="0096474D"/>
    <w:rsid w:val="00964C21"/>
    <w:rsid w:val="009652A6"/>
    <w:rsid w:val="009652EB"/>
    <w:rsid w:val="009654E7"/>
    <w:rsid w:val="009655FD"/>
    <w:rsid w:val="009657BF"/>
    <w:rsid w:val="00965A3E"/>
    <w:rsid w:val="00965BC6"/>
    <w:rsid w:val="00965E37"/>
    <w:rsid w:val="00965E7D"/>
    <w:rsid w:val="00965E94"/>
    <w:rsid w:val="00966032"/>
    <w:rsid w:val="009661B6"/>
    <w:rsid w:val="009661EB"/>
    <w:rsid w:val="00966548"/>
    <w:rsid w:val="00967915"/>
    <w:rsid w:val="00967CC1"/>
    <w:rsid w:val="009700A6"/>
    <w:rsid w:val="009701EB"/>
    <w:rsid w:val="00970DB1"/>
    <w:rsid w:val="009715F1"/>
    <w:rsid w:val="00971B36"/>
    <w:rsid w:val="0097211D"/>
    <w:rsid w:val="009721AA"/>
    <w:rsid w:val="00972D5F"/>
    <w:rsid w:val="0097362F"/>
    <w:rsid w:val="009738C3"/>
    <w:rsid w:val="0097413D"/>
    <w:rsid w:val="0097439B"/>
    <w:rsid w:val="00974651"/>
    <w:rsid w:val="00974704"/>
    <w:rsid w:val="009747DF"/>
    <w:rsid w:val="00975085"/>
    <w:rsid w:val="00975127"/>
    <w:rsid w:val="00975232"/>
    <w:rsid w:val="00976563"/>
    <w:rsid w:val="00976B24"/>
    <w:rsid w:val="009771D4"/>
    <w:rsid w:val="00977271"/>
    <w:rsid w:val="009778E4"/>
    <w:rsid w:val="00977DDA"/>
    <w:rsid w:val="009802D9"/>
    <w:rsid w:val="0098048A"/>
    <w:rsid w:val="00980AE9"/>
    <w:rsid w:val="00980F36"/>
    <w:rsid w:val="009813C3"/>
    <w:rsid w:val="00981851"/>
    <w:rsid w:val="0098205B"/>
    <w:rsid w:val="00982A6F"/>
    <w:rsid w:val="00982BAF"/>
    <w:rsid w:val="00982E1E"/>
    <w:rsid w:val="00982EE2"/>
    <w:rsid w:val="00983231"/>
    <w:rsid w:val="00983332"/>
    <w:rsid w:val="0098407E"/>
    <w:rsid w:val="009846A9"/>
    <w:rsid w:val="009847A7"/>
    <w:rsid w:val="00984B78"/>
    <w:rsid w:val="00984E52"/>
    <w:rsid w:val="0098574A"/>
    <w:rsid w:val="009857C4"/>
    <w:rsid w:val="0098612A"/>
    <w:rsid w:val="0098614F"/>
    <w:rsid w:val="009861B9"/>
    <w:rsid w:val="00986610"/>
    <w:rsid w:val="00986A13"/>
    <w:rsid w:val="00987600"/>
    <w:rsid w:val="00987753"/>
    <w:rsid w:val="009879E2"/>
    <w:rsid w:val="00987C86"/>
    <w:rsid w:val="00987F23"/>
    <w:rsid w:val="00987FC5"/>
    <w:rsid w:val="00990007"/>
    <w:rsid w:val="009901C0"/>
    <w:rsid w:val="00990839"/>
    <w:rsid w:val="00991DF1"/>
    <w:rsid w:val="00991FEB"/>
    <w:rsid w:val="009924B0"/>
    <w:rsid w:val="00993605"/>
    <w:rsid w:val="00993FBC"/>
    <w:rsid w:val="009943CF"/>
    <w:rsid w:val="0099493C"/>
    <w:rsid w:val="0099495B"/>
    <w:rsid w:val="00994979"/>
    <w:rsid w:val="00994BFE"/>
    <w:rsid w:val="00994EAF"/>
    <w:rsid w:val="00994F59"/>
    <w:rsid w:val="00995C1C"/>
    <w:rsid w:val="00995CD2"/>
    <w:rsid w:val="00995F76"/>
    <w:rsid w:val="00996074"/>
    <w:rsid w:val="00996295"/>
    <w:rsid w:val="00996818"/>
    <w:rsid w:val="00996C4E"/>
    <w:rsid w:val="00996FE0"/>
    <w:rsid w:val="00997017"/>
    <w:rsid w:val="0099716F"/>
    <w:rsid w:val="0099730F"/>
    <w:rsid w:val="00997658"/>
    <w:rsid w:val="00997A0E"/>
    <w:rsid w:val="00997DD7"/>
    <w:rsid w:val="00997E36"/>
    <w:rsid w:val="009A06FE"/>
    <w:rsid w:val="009A0AD2"/>
    <w:rsid w:val="009A0E69"/>
    <w:rsid w:val="009A0EF7"/>
    <w:rsid w:val="009A0F3E"/>
    <w:rsid w:val="009A12EC"/>
    <w:rsid w:val="009A2297"/>
    <w:rsid w:val="009A24A3"/>
    <w:rsid w:val="009A2606"/>
    <w:rsid w:val="009A2804"/>
    <w:rsid w:val="009A2924"/>
    <w:rsid w:val="009A2A0C"/>
    <w:rsid w:val="009A2C31"/>
    <w:rsid w:val="009A307E"/>
    <w:rsid w:val="009A33E6"/>
    <w:rsid w:val="009A3832"/>
    <w:rsid w:val="009A3CF7"/>
    <w:rsid w:val="009A4132"/>
    <w:rsid w:val="009A46F1"/>
    <w:rsid w:val="009A4CF2"/>
    <w:rsid w:val="009A5026"/>
    <w:rsid w:val="009A55CF"/>
    <w:rsid w:val="009A5B88"/>
    <w:rsid w:val="009A5B9A"/>
    <w:rsid w:val="009A621F"/>
    <w:rsid w:val="009A6C13"/>
    <w:rsid w:val="009A7172"/>
    <w:rsid w:val="009A74D1"/>
    <w:rsid w:val="009A7F94"/>
    <w:rsid w:val="009B0031"/>
    <w:rsid w:val="009B00B4"/>
    <w:rsid w:val="009B0115"/>
    <w:rsid w:val="009B023A"/>
    <w:rsid w:val="009B0363"/>
    <w:rsid w:val="009B03CB"/>
    <w:rsid w:val="009B067C"/>
    <w:rsid w:val="009B0904"/>
    <w:rsid w:val="009B1415"/>
    <w:rsid w:val="009B14E8"/>
    <w:rsid w:val="009B1A0C"/>
    <w:rsid w:val="009B2876"/>
    <w:rsid w:val="009B28DA"/>
    <w:rsid w:val="009B346B"/>
    <w:rsid w:val="009B38A6"/>
    <w:rsid w:val="009B38AE"/>
    <w:rsid w:val="009B4609"/>
    <w:rsid w:val="009B477F"/>
    <w:rsid w:val="009B48C2"/>
    <w:rsid w:val="009B4EE7"/>
    <w:rsid w:val="009B5293"/>
    <w:rsid w:val="009B53BA"/>
    <w:rsid w:val="009B5422"/>
    <w:rsid w:val="009B58F8"/>
    <w:rsid w:val="009B5927"/>
    <w:rsid w:val="009B5B81"/>
    <w:rsid w:val="009B603E"/>
    <w:rsid w:val="009B66F5"/>
    <w:rsid w:val="009B6922"/>
    <w:rsid w:val="009B6C58"/>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DD6"/>
    <w:rsid w:val="009C3F2A"/>
    <w:rsid w:val="009C40A6"/>
    <w:rsid w:val="009C498D"/>
    <w:rsid w:val="009C4B88"/>
    <w:rsid w:val="009C57BA"/>
    <w:rsid w:val="009C5B21"/>
    <w:rsid w:val="009C5F12"/>
    <w:rsid w:val="009C657B"/>
    <w:rsid w:val="009C68E7"/>
    <w:rsid w:val="009C6B9A"/>
    <w:rsid w:val="009C7028"/>
    <w:rsid w:val="009C72B4"/>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15"/>
    <w:rsid w:val="009D3FEA"/>
    <w:rsid w:val="009D401F"/>
    <w:rsid w:val="009D41A4"/>
    <w:rsid w:val="009D508E"/>
    <w:rsid w:val="009D58C2"/>
    <w:rsid w:val="009D5918"/>
    <w:rsid w:val="009D59FC"/>
    <w:rsid w:val="009D5B7E"/>
    <w:rsid w:val="009D5C3C"/>
    <w:rsid w:val="009D6492"/>
    <w:rsid w:val="009D6CE2"/>
    <w:rsid w:val="009D6F46"/>
    <w:rsid w:val="009D7588"/>
    <w:rsid w:val="009D7829"/>
    <w:rsid w:val="009D7974"/>
    <w:rsid w:val="009D7DA4"/>
    <w:rsid w:val="009D7EA0"/>
    <w:rsid w:val="009E0251"/>
    <w:rsid w:val="009E1191"/>
    <w:rsid w:val="009E11BF"/>
    <w:rsid w:val="009E191D"/>
    <w:rsid w:val="009E1A39"/>
    <w:rsid w:val="009E1B5A"/>
    <w:rsid w:val="009E1C5D"/>
    <w:rsid w:val="009E2456"/>
    <w:rsid w:val="009E247F"/>
    <w:rsid w:val="009E250A"/>
    <w:rsid w:val="009E312F"/>
    <w:rsid w:val="009E320C"/>
    <w:rsid w:val="009E3643"/>
    <w:rsid w:val="009E3B43"/>
    <w:rsid w:val="009E47A5"/>
    <w:rsid w:val="009E4A5F"/>
    <w:rsid w:val="009E4D55"/>
    <w:rsid w:val="009E4DD8"/>
    <w:rsid w:val="009E568F"/>
    <w:rsid w:val="009E569E"/>
    <w:rsid w:val="009E57CA"/>
    <w:rsid w:val="009E5DFD"/>
    <w:rsid w:val="009E64BF"/>
    <w:rsid w:val="009E6959"/>
    <w:rsid w:val="009E6ABC"/>
    <w:rsid w:val="009E7017"/>
    <w:rsid w:val="009E779D"/>
    <w:rsid w:val="009E7B95"/>
    <w:rsid w:val="009F0248"/>
    <w:rsid w:val="009F06D7"/>
    <w:rsid w:val="009F0C9F"/>
    <w:rsid w:val="009F1026"/>
    <w:rsid w:val="009F19F6"/>
    <w:rsid w:val="009F1D47"/>
    <w:rsid w:val="009F20F8"/>
    <w:rsid w:val="009F2482"/>
    <w:rsid w:val="009F279E"/>
    <w:rsid w:val="009F3472"/>
    <w:rsid w:val="009F355C"/>
    <w:rsid w:val="009F3B41"/>
    <w:rsid w:val="009F3F6B"/>
    <w:rsid w:val="009F4069"/>
    <w:rsid w:val="009F42EE"/>
    <w:rsid w:val="009F4997"/>
    <w:rsid w:val="009F49D4"/>
    <w:rsid w:val="009F5F2C"/>
    <w:rsid w:val="009F627D"/>
    <w:rsid w:val="009F64AE"/>
    <w:rsid w:val="009F6604"/>
    <w:rsid w:val="009F6740"/>
    <w:rsid w:val="009F6CF2"/>
    <w:rsid w:val="009F6D11"/>
    <w:rsid w:val="009F6E3A"/>
    <w:rsid w:val="009F6E6E"/>
    <w:rsid w:val="009F7071"/>
    <w:rsid w:val="009F79C6"/>
    <w:rsid w:val="00A001D4"/>
    <w:rsid w:val="00A00A53"/>
    <w:rsid w:val="00A00B8C"/>
    <w:rsid w:val="00A012C4"/>
    <w:rsid w:val="00A0178F"/>
    <w:rsid w:val="00A018C2"/>
    <w:rsid w:val="00A01E50"/>
    <w:rsid w:val="00A01F38"/>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07689"/>
    <w:rsid w:val="00A07883"/>
    <w:rsid w:val="00A07DA5"/>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1BEB"/>
    <w:rsid w:val="00A221A0"/>
    <w:rsid w:val="00A226F3"/>
    <w:rsid w:val="00A22C8C"/>
    <w:rsid w:val="00A22D63"/>
    <w:rsid w:val="00A22DF2"/>
    <w:rsid w:val="00A230FB"/>
    <w:rsid w:val="00A2314E"/>
    <w:rsid w:val="00A23390"/>
    <w:rsid w:val="00A23571"/>
    <w:rsid w:val="00A23668"/>
    <w:rsid w:val="00A23964"/>
    <w:rsid w:val="00A23CA3"/>
    <w:rsid w:val="00A24203"/>
    <w:rsid w:val="00A24344"/>
    <w:rsid w:val="00A24346"/>
    <w:rsid w:val="00A24947"/>
    <w:rsid w:val="00A24A99"/>
    <w:rsid w:val="00A24D8D"/>
    <w:rsid w:val="00A250EE"/>
    <w:rsid w:val="00A25202"/>
    <w:rsid w:val="00A256E6"/>
    <w:rsid w:val="00A25868"/>
    <w:rsid w:val="00A25CD1"/>
    <w:rsid w:val="00A25EEE"/>
    <w:rsid w:val="00A26DC2"/>
    <w:rsid w:val="00A26FF1"/>
    <w:rsid w:val="00A27274"/>
    <w:rsid w:val="00A2741F"/>
    <w:rsid w:val="00A27511"/>
    <w:rsid w:val="00A27796"/>
    <w:rsid w:val="00A27C45"/>
    <w:rsid w:val="00A30836"/>
    <w:rsid w:val="00A30AC0"/>
    <w:rsid w:val="00A30FE6"/>
    <w:rsid w:val="00A311F1"/>
    <w:rsid w:val="00A316A4"/>
    <w:rsid w:val="00A3176D"/>
    <w:rsid w:val="00A317C8"/>
    <w:rsid w:val="00A31B1F"/>
    <w:rsid w:val="00A3240F"/>
    <w:rsid w:val="00A32744"/>
    <w:rsid w:val="00A32AEB"/>
    <w:rsid w:val="00A32EC5"/>
    <w:rsid w:val="00A32EE9"/>
    <w:rsid w:val="00A335FE"/>
    <w:rsid w:val="00A33722"/>
    <w:rsid w:val="00A339FC"/>
    <w:rsid w:val="00A33A45"/>
    <w:rsid w:val="00A3401A"/>
    <w:rsid w:val="00A341C4"/>
    <w:rsid w:val="00A34701"/>
    <w:rsid w:val="00A348D0"/>
    <w:rsid w:val="00A34CD0"/>
    <w:rsid w:val="00A351D8"/>
    <w:rsid w:val="00A352E7"/>
    <w:rsid w:val="00A35619"/>
    <w:rsid w:val="00A359C3"/>
    <w:rsid w:val="00A35DA8"/>
    <w:rsid w:val="00A36039"/>
    <w:rsid w:val="00A362B3"/>
    <w:rsid w:val="00A363EE"/>
    <w:rsid w:val="00A367B2"/>
    <w:rsid w:val="00A36AF4"/>
    <w:rsid w:val="00A37430"/>
    <w:rsid w:val="00A376B5"/>
    <w:rsid w:val="00A40492"/>
    <w:rsid w:val="00A40C60"/>
    <w:rsid w:val="00A40D0F"/>
    <w:rsid w:val="00A41757"/>
    <w:rsid w:val="00A41B65"/>
    <w:rsid w:val="00A420C3"/>
    <w:rsid w:val="00A426AA"/>
    <w:rsid w:val="00A428D2"/>
    <w:rsid w:val="00A42A3D"/>
    <w:rsid w:val="00A42D9F"/>
    <w:rsid w:val="00A43021"/>
    <w:rsid w:val="00A43DF2"/>
    <w:rsid w:val="00A453AB"/>
    <w:rsid w:val="00A4563A"/>
    <w:rsid w:val="00A457B1"/>
    <w:rsid w:val="00A45F0E"/>
    <w:rsid w:val="00A46586"/>
    <w:rsid w:val="00A46629"/>
    <w:rsid w:val="00A47243"/>
    <w:rsid w:val="00A477FA"/>
    <w:rsid w:val="00A47DC8"/>
    <w:rsid w:val="00A47FB7"/>
    <w:rsid w:val="00A502B4"/>
    <w:rsid w:val="00A50550"/>
    <w:rsid w:val="00A50F01"/>
    <w:rsid w:val="00A5100D"/>
    <w:rsid w:val="00A511F0"/>
    <w:rsid w:val="00A512F8"/>
    <w:rsid w:val="00A51F7A"/>
    <w:rsid w:val="00A522BF"/>
    <w:rsid w:val="00A5246E"/>
    <w:rsid w:val="00A52560"/>
    <w:rsid w:val="00A525B0"/>
    <w:rsid w:val="00A52775"/>
    <w:rsid w:val="00A52950"/>
    <w:rsid w:val="00A531AE"/>
    <w:rsid w:val="00A537FF"/>
    <w:rsid w:val="00A53CEC"/>
    <w:rsid w:val="00A5418F"/>
    <w:rsid w:val="00A547FE"/>
    <w:rsid w:val="00A54808"/>
    <w:rsid w:val="00A54B6C"/>
    <w:rsid w:val="00A54FAE"/>
    <w:rsid w:val="00A55D53"/>
    <w:rsid w:val="00A55ECF"/>
    <w:rsid w:val="00A560C5"/>
    <w:rsid w:val="00A561B0"/>
    <w:rsid w:val="00A56793"/>
    <w:rsid w:val="00A568C2"/>
    <w:rsid w:val="00A56E37"/>
    <w:rsid w:val="00A56F16"/>
    <w:rsid w:val="00A57171"/>
    <w:rsid w:val="00A5757F"/>
    <w:rsid w:val="00A57991"/>
    <w:rsid w:val="00A57BEA"/>
    <w:rsid w:val="00A57FF2"/>
    <w:rsid w:val="00A600AE"/>
    <w:rsid w:val="00A609EA"/>
    <w:rsid w:val="00A613BD"/>
    <w:rsid w:val="00A61420"/>
    <w:rsid w:val="00A614D6"/>
    <w:rsid w:val="00A61511"/>
    <w:rsid w:val="00A622B3"/>
    <w:rsid w:val="00A62664"/>
    <w:rsid w:val="00A63091"/>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72C"/>
    <w:rsid w:val="00A678D7"/>
    <w:rsid w:val="00A67B2B"/>
    <w:rsid w:val="00A70154"/>
    <w:rsid w:val="00A704F1"/>
    <w:rsid w:val="00A70764"/>
    <w:rsid w:val="00A70AE1"/>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0B"/>
    <w:rsid w:val="00A81C45"/>
    <w:rsid w:val="00A81E58"/>
    <w:rsid w:val="00A81EB4"/>
    <w:rsid w:val="00A8210A"/>
    <w:rsid w:val="00A82251"/>
    <w:rsid w:val="00A82D57"/>
    <w:rsid w:val="00A82DF1"/>
    <w:rsid w:val="00A835D2"/>
    <w:rsid w:val="00A839A0"/>
    <w:rsid w:val="00A83B7E"/>
    <w:rsid w:val="00A83EFA"/>
    <w:rsid w:val="00A844B6"/>
    <w:rsid w:val="00A84A45"/>
    <w:rsid w:val="00A84F91"/>
    <w:rsid w:val="00A84F98"/>
    <w:rsid w:val="00A85C6C"/>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41A"/>
    <w:rsid w:val="00A92537"/>
    <w:rsid w:val="00A928A7"/>
    <w:rsid w:val="00A92BFE"/>
    <w:rsid w:val="00A92C13"/>
    <w:rsid w:val="00A92C1D"/>
    <w:rsid w:val="00A92C81"/>
    <w:rsid w:val="00A92C99"/>
    <w:rsid w:val="00A92D16"/>
    <w:rsid w:val="00A93294"/>
    <w:rsid w:val="00A93350"/>
    <w:rsid w:val="00A93C7D"/>
    <w:rsid w:val="00A93F51"/>
    <w:rsid w:val="00A94354"/>
    <w:rsid w:val="00A948B0"/>
    <w:rsid w:val="00A9494D"/>
    <w:rsid w:val="00A94D6F"/>
    <w:rsid w:val="00A94EEA"/>
    <w:rsid w:val="00A95201"/>
    <w:rsid w:val="00A96417"/>
    <w:rsid w:val="00A96BBB"/>
    <w:rsid w:val="00A971C7"/>
    <w:rsid w:val="00A9730C"/>
    <w:rsid w:val="00A97510"/>
    <w:rsid w:val="00A97746"/>
    <w:rsid w:val="00AA0DFF"/>
    <w:rsid w:val="00AA1327"/>
    <w:rsid w:val="00AA13DC"/>
    <w:rsid w:val="00AA1D67"/>
    <w:rsid w:val="00AA24D8"/>
    <w:rsid w:val="00AA2641"/>
    <w:rsid w:val="00AA26D3"/>
    <w:rsid w:val="00AA2B24"/>
    <w:rsid w:val="00AA2C1E"/>
    <w:rsid w:val="00AA2E47"/>
    <w:rsid w:val="00AA3783"/>
    <w:rsid w:val="00AA39D6"/>
    <w:rsid w:val="00AA3B10"/>
    <w:rsid w:val="00AA4018"/>
    <w:rsid w:val="00AA442C"/>
    <w:rsid w:val="00AA449B"/>
    <w:rsid w:val="00AA4C08"/>
    <w:rsid w:val="00AA4E97"/>
    <w:rsid w:val="00AA51DB"/>
    <w:rsid w:val="00AA520D"/>
    <w:rsid w:val="00AA5D7E"/>
    <w:rsid w:val="00AA5E75"/>
    <w:rsid w:val="00AA6126"/>
    <w:rsid w:val="00AA6FAA"/>
    <w:rsid w:val="00AA72DE"/>
    <w:rsid w:val="00AA7314"/>
    <w:rsid w:val="00AB0689"/>
    <w:rsid w:val="00AB0FF6"/>
    <w:rsid w:val="00AB1031"/>
    <w:rsid w:val="00AB108F"/>
    <w:rsid w:val="00AB10C6"/>
    <w:rsid w:val="00AB132A"/>
    <w:rsid w:val="00AB1491"/>
    <w:rsid w:val="00AB1902"/>
    <w:rsid w:val="00AB1DE0"/>
    <w:rsid w:val="00AB21FA"/>
    <w:rsid w:val="00AB265E"/>
    <w:rsid w:val="00AB27E2"/>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6F47"/>
    <w:rsid w:val="00AB7268"/>
    <w:rsid w:val="00AB771B"/>
    <w:rsid w:val="00AB7767"/>
    <w:rsid w:val="00AB7C57"/>
    <w:rsid w:val="00AC0796"/>
    <w:rsid w:val="00AC0A7F"/>
    <w:rsid w:val="00AC116C"/>
    <w:rsid w:val="00AC1738"/>
    <w:rsid w:val="00AC1760"/>
    <w:rsid w:val="00AC1A81"/>
    <w:rsid w:val="00AC2156"/>
    <w:rsid w:val="00AC2588"/>
    <w:rsid w:val="00AC25AF"/>
    <w:rsid w:val="00AC287A"/>
    <w:rsid w:val="00AC28D3"/>
    <w:rsid w:val="00AC4379"/>
    <w:rsid w:val="00AC4BA3"/>
    <w:rsid w:val="00AC4F4A"/>
    <w:rsid w:val="00AC4F78"/>
    <w:rsid w:val="00AC54B3"/>
    <w:rsid w:val="00AC58EF"/>
    <w:rsid w:val="00AC5BD5"/>
    <w:rsid w:val="00AC6860"/>
    <w:rsid w:val="00AC694B"/>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1E95"/>
    <w:rsid w:val="00AD2292"/>
    <w:rsid w:val="00AD2601"/>
    <w:rsid w:val="00AD262D"/>
    <w:rsid w:val="00AD2DFD"/>
    <w:rsid w:val="00AD2FA8"/>
    <w:rsid w:val="00AD3040"/>
    <w:rsid w:val="00AD36C6"/>
    <w:rsid w:val="00AD36F4"/>
    <w:rsid w:val="00AD4175"/>
    <w:rsid w:val="00AD42CD"/>
    <w:rsid w:val="00AD4820"/>
    <w:rsid w:val="00AD49D8"/>
    <w:rsid w:val="00AD4D80"/>
    <w:rsid w:val="00AD5A9B"/>
    <w:rsid w:val="00AD5EE8"/>
    <w:rsid w:val="00AD604C"/>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49A"/>
    <w:rsid w:val="00AE3716"/>
    <w:rsid w:val="00AE3AEF"/>
    <w:rsid w:val="00AE3BA7"/>
    <w:rsid w:val="00AE3CBF"/>
    <w:rsid w:val="00AE3F0C"/>
    <w:rsid w:val="00AE48B7"/>
    <w:rsid w:val="00AE4BE4"/>
    <w:rsid w:val="00AE4DAE"/>
    <w:rsid w:val="00AE504F"/>
    <w:rsid w:val="00AE517B"/>
    <w:rsid w:val="00AE54EE"/>
    <w:rsid w:val="00AE5681"/>
    <w:rsid w:val="00AE59A9"/>
    <w:rsid w:val="00AE5A10"/>
    <w:rsid w:val="00AE5A71"/>
    <w:rsid w:val="00AE5B8B"/>
    <w:rsid w:val="00AE5DF8"/>
    <w:rsid w:val="00AE6317"/>
    <w:rsid w:val="00AE66DC"/>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CD9"/>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1D1B"/>
    <w:rsid w:val="00B02ADD"/>
    <w:rsid w:val="00B031EF"/>
    <w:rsid w:val="00B0349C"/>
    <w:rsid w:val="00B03664"/>
    <w:rsid w:val="00B03CDC"/>
    <w:rsid w:val="00B03F75"/>
    <w:rsid w:val="00B047E3"/>
    <w:rsid w:val="00B04990"/>
    <w:rsid w:val="00B04A36"/>
    <w:rsid w:val="00B04BCE"/>
    <w:rsid w:val="00B0536B"/>
    <w:rsid w:val="00B053E1"/>
    <w:rsid w:val="00B05789"/>
    <w:rsid w:val="00B05A49"/>
    <w:rsid w:val="00B06148"/>
    <w:rsid w:val="00B06335"/>
    <w:rsid w:val="00B0636A"/>
    <w:rsid w:val="00B06548"/>
    <w:rsid w:val="00B065D7"/>
    <w:rsid w:val="00B06CE2"/>
    <w:rsid w:val="00B07023"/>
    <w:rsid w:val="00B07794"/>
    <w:rsid w:val="00B077D7"/>
    <w:rsid w:val="00B07BDF"/>
    <w:rsid w:val="00B07C20"/>
    <w:rsid w:val="00B07ECB"/>
    <w:rsid w:val="00B1017C"/>
    <w:rsid w:val="00B102EE"/>
    <w:rsid w:val="00B111FE"/>
    <w:rsid w:val="00B11656"/>
    <w:rsid w:val="00B12574"/>
    <w:rsid w:val="00B12937"/>
    <w:rsid w:val="00B12DE5"/>
    <w:rsid w:val="00B13679"/>
    <w:rsid w:val="00B14180"/>
    <w:rsid w:val="00B14288"/>
    <w:rsid w:val="00B14360"/>
    <w:rsid w:val="00B1464D"/>
    <w:rsid w:val="00B14B3A"/>
    <w:rsid w:val="00B14B98"/>
    <w:rsid w:val="00B14E07"/>
    <w:rsid w:val="00B14FF3"/>
    <w:rsid w:val="00B15C83"/>
    <w:rsid w:val="00B15CE4"/>
    <w:rsid w:val="00B16260"/>
    <w:rsid w:val="00B163EF"/>
    <w:rsid w:val="00B16663"/>
    <w:rsid w:val="00B1718C"/>
    <w:rsid w:val="00B17291"/>
    <w:rsid w:val="00B17868"/>
    <w:rsid w:val="00B17D04"/>
    <w:rsid w:val="00B17F27"/>
    <w:rsid w:val="00B200FC"/>
    <w:rsid w:val="00B207C2"/>
    <w:rsid w:val="00B20B01"/>
    <w:rsid w:val="00B20C26"/>
    <w:rsid w:val="00B20DE3"/>
    <w:rsid w:val="00B2130C"/>
    <w:rsid w:val="00B213FD"/>
    <w:rsid w:val="00B21402"/>
    <w:rsid w:val="00B21F9F"/>
    <w:rsid w:val="00B22FF0"/>
    <w:rsid w:val="00B236B7"/>
    <w:rsid w:val="00B238C9"/>
    <w:rsid w:val="00B23B66"/>
    <w:rsid w:val="00B24766"/>
    <w:rsid w:val="00B2485F"/>
    <w:rsid w:val="00B24A48"/>
    <w:rsid w:val="00B24B3A"/>
    <w:rsid w:val="00B24F52"/>
    <w:rsid w:val="00B25551"/>
    <w:rsid w:val="00B25C44"/>
    <w:rsid w:val="00B25FAD"/>
    <w:rsid w:val="00B260E1"/>
    <w:rsid w:val="00B26187"/>
    <w:rsid w:val="00B26605"/>
    <w:rsid w:val="00B26A09"/>
    <w:rsid w:val="00B26B75"/>
    <w:rsid w:val="00B272D1"/>
    <w:rsid w:val="00B276F0"/>
    <w:rsid w:val="00B2777E"/>
    <w:rsid w:val="00B27856"/>
    <w:rsid w:val="00B27EC2"/>
    <w:rsid w:val="00B27FFE"/>
    <w:rsid w:val="00B302CD"/>
    <w:rsid w:val="00B30766"/>
    <w:rsid w:val="00B3137A"/>
    <w:rsid w:val="00B31959"/>
    <w:rsid w:val="00B31977"/>
    <w:rsid w:val="00B31B4E"/>
    <w:rsid w:val="00B31F2E"/>
    <w:rsid w:val="00B320E7"/>
    <w:rsid w:val="00B324B5"/>
    <w:rsid w:val="00B326C2"/>
    <w:rsid w:val="00B32781"/>
    <w:rsid w:val="00B32C08"/>
    <w:rsid w:val="00B331A9"/>
    <w:rsid w:val="00B33215"/>
    <w:rsid w:val="00B33513"/>
    <w:rsid w:val="00B33880"/>
    <w:rsid w:val="00B33F6B"/>
    <w:rsid w:val="00B340F3"/>
    <w:rsid w:val="00B3410D"/>
    <w:rsid w:val="00B34131"/>
    <w:rsid w:val="00B3431E"/>
    <w:rsid w:val="00B34464"/>
    <w:rsid w:val="00B34853"/>
    <w:rsid w:val="00B34BEC"/>
    <w:rsid w:val="00B35057"/>
    <w:rsid w:val="00B35B78"/>
    <w:rsid w:val="00B362BC"/>
    <w:rsid w:val="00B36A0D"/>
    <w:rsid w:val="00B370C7"/>
    <w:rsid w:val="00B3733B"/>
    <w:rsid w:val="00B3736A"/>
    <w:rsid w:val="00B37ABC"/>
    <w:rsid w:val="00B37C51"/>
    <w:rsid w:val="00B37FBA"/>
    <w:rsid w:val="00B403BD"/>
    <w:rsid w:val="00B408BD"/>
    <w:rsid w:val="00B40C1A"/>
    <w:rsid w:val="00B40DB6"/>
    <w:rsid w:val="00B41F9A"/>
    <w:rsid w:val="00B429DC"/>
    <w:rsid w:val="00B42B9D"/>
    <w:rsid w:val="00B42F40"/>
    <w:rsid w:val="00B4311D"/>
    <w:rsid w:val="00B43CD7"/>
    <w:rsid w:val="00B44A29"/>
    <w:rsid w:val="00B44C86"/>
    <w:rsid w:val="00B44DE4"/>
    <w:rsid w:val="00B44E16"/>
    <w:rsid w:val="00B45042"/>
    <w:rsid w:val="00B45083"/>
    <w:rsid w:val="00B450EA"/>
    <w:rsid w:val="00B45724"/>
    <w:rsid w:val="00B45BA7"/>
    <w:rsid w:val="00B45C25"/>
    <w:rsid w:val="00B46769"/>
    <w:rsid w:val="00B468B3"/>
    <w:rsid w:val="00B469F3"/>
    <w:rsid w:val="00B46CE4"/>
    <w:rsid w:val="00B46F26"/>
    <w:rsid w:val="00B471DE"/>
    <w:rsid w:val="00B47399"/>
    <w:rsid w:val="00B474A6"/>
    <w:rsid w:val="00B47A16"/>
    <w:rsid w:val="00B47F6F"/>
    <w:rsid w:val="00B50275"/>
    <w:rsid w:val="00B51189"/>
    <w:rsid w:val="00B51524"/>
    <w:rsid w:val="00B520A0"/>
    <w:rsid w:val="00B52124"/>
    <w:rsid w:val="00B521C4"/>
    <w:rsid w:val="00B52343"/>
    <w:rsid w:val="00B526A6"/>
    <w:rsid w:val="00B5289B"/>
    <w:rsid w:val="00B52B25"/>
    <w:rsid w:val="00B52F8D"/>
    <w:rsid w:val="00B53FBB"/>
    <w:rsid w:val="00B541AC"/>
    <w:rsid w:val="00B54667"/>
    <w:rsid w:val="00B54AF1"/>
    <w:rsid w:val="00B54B80"/>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C84"/>
    <w:rsid w:val="00B61DB2"/>
    <w:rsid w:val="00B626E8"/>
    <w:rsid w:val="00B6288A"/>
    <w:rsid w:val="00B62C05"/>
    <w:rsid w:val="00B6331F"/>
    <w:rsid w:val="00B63415"/>
    <w:rsid w:val="00B6365B"/>
    <w:rsid w:val="00B6396D"/>
    <w:rsid w:val="00B64098"/>
    <w:rsid w:val="00B64242"/>
    <w:rsid w:val="00B64593"/>
    <w:rsid w:val="00B649FE"/>
    <w:rsid w:val="00B6508B"/>
    <w:rsid w:val="00B6622B"/>
    <w:rsid w:val="00B664B7"/>
    <w:rsid w:val="00B666FA"/>
    <w:rsid w:val="00B678CB"/>
    <w:rsid w:val="00B67C9D"/>
    <w:rsid w:val="00B7005C"/>
    <w:rsid w:val="00B702F3"/>
    <w:rsid w:val="00B708D9"/>
    <w:rsid w:val="00B709A4"/>
    <w:rsid w:val="00B709E2"/>
    <w:rsid w:val="00B70D29"/>
    <w:rsid w:val="00B70E99"/>
    <w:rsid w:val="00B7139C"/>
    <w:rsid w:val="00B72245"/>
    <w:rsid w:val="00B7246A"/>
    <w:rsid w:val="00B72691"/>
    <w:rsid w:val="00B729E5"/>
    <w:rsid w:val="00B73330"/>
    <w:rsid w:val="00B73771"/>
    <w:rsid w:val="00B7399C"/>
    <w:rsid w:val="00B73AAB"/>
    <w:rsid w:val="00B73D67"/>
    <w:rsid w:val="00B73E53"/>
    <w:rsid w:val="00B73E8B"/>
    <w:rsid w:val="00B74137"/>
    <w:rsid w:val="00B74532"/>
    <w:rsid w:val="00B7498B"/>
    <w:rsid w:val="00B74BB2"/>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660"/>
    <w:rsid w:val="00B81762"/>
    <w:rsid w:val="00B818EC"/>
    <w:rsid w:val="00B82AC1"/>
    <w:rsid w:val="00B82B05"/>
    <w:rsid w:val="00B832E3"/>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ADF"/>
    <w:rsid w:val="00B91D90"/>
    <w:rsid w:val="00B92058"/>
    <w:rsid w:val="00B92301"/>
    <w:rsid w:val="00B925C3"/>
    <w:rsid w:val="00B92994"/>
    <w:rsid w:val="00B933FB"/>
    <w:rsid w:val="00B938DB"/>
    <w:rsid w:val="00B94239"/>
    <w:rsid w:val="00B9478A"/>
    <w:rsid w:val="00B9495D"/>
    <w:rsid w:val="00B94DB8"/>
    <w:rsid w:val="00B95179"/>
    <w:rsid w:val="00B95252"/>
    <w:rsid w:val="00B95534"/>
    <w:rsid w:val="00B956C3"/>
    <w:rsid w:val="00B95781"/>
    <w:rsid w:val="00B95B9A"/>
    <w:rsid w:val="00B95DF3"/>
    <w:rsid w:val="00B961FC"/>
    <w:rsid w:val="00B97291"/>
    <w:rsid w:val="00B972DF"/>
    <w:rsid w:val="00B97444"/>
    <w:rsid w:val="00B977F1"/>
    <w:rsid w:val="00B97AD7"/>
    <w:rsid w:val="00BA092C"/>
    <w:rsid w:val="00BA0C8B"/>
    <w:rsid w:val="00BA0E18"/>
    <w:rsid w:val="00BA0E40"/>
    <w:rsid w:val="00BA12C0"/>
    <w:rsid w:val="00BA1C6F"/>
    <w:rsid w:val="00BA256D"/>
    <w:rsid w:val="00BA2796"/>
    <w:rsid w:val="00BA2DDF"/>
    <w:rsid w:val="00BA2E8B"/>
    <w:rsid w:val="00BA2F8F"/>
    <w:rsid w:val="00BA396A"/>
    <w:rsid w:val="00BA406D"/>
    <w:rsid w:val="00BA5282"/>
    <w:rsid w:val="00BA5A47"/>
    <w:rsid w:val="00BA65D7"/>
    <w:rsid w:val="00BA6A81"/>
    <w:rsid w:val="00BA6B31"/>
    <w:rsid w:val="00BA6D04"/>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96"/>
    <w:rsid w:val="00BC07C6"/>
    <w:rsid w:val="00BC0904"/>
    <w:rsid w:val="00BC0BA4"/>
    <w:rsid w:val="00BC0CA7"/>
    <w:rsid w:val="00BC0F16"/>
    <w:rsid w:val="00BC19E2"/>
    <w:rsid w:val="00BC1BA1"/>
    <w:rsid w:val="00BC250D"/>
    <w:rsid w:val="00BC28AF"/>
    <w:rsid w:val="00BC2BA1"/>
    <w:rsid w:val="00BC2C3E"/>
    <w:rsid w:val="00BC2D24"/>
    <w:rsid w:val="00BC2ED7"/>
    <w:rsid w:val="00BC2F20"/>
    <w:rsid w:val="00BC2F63"/>
    <w:rsid w:val="00BC335A"/>
    <w:rsid w:val="00BC345B"/>
    <w:rsid w:val="00BC3A5B"/>
    <w:rsid w:val="00BC3B04"/>
    <w:rsid w:val="00BC4382"/>
    <w:rsid w:val="00BC4694"/>
    <w:rsid w:val="00BC4A47"/>
    <w:rsid w:val="00BC56A5"/>
    <w:rsid w:val="00BC5861"/>
    <w:rsid w:val="00BC68E5"/>
    <w:rsid w:val="00BC68EA"/>
    <w:rsid w:val="00BC6B30"/>
    <w:rsid w:val="00BC6B58"/>
    <w:rsid w:val="00BC6F64"/>
    <w:rsid w:val="00BC703C"/>
    <w:rsid w:val="00BC7486"/>
    <w:rsid w:val="00BC7BBD"/>
    <w:rsid w:val="00BC7F78"/>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B37"/>
    <w:rsid w:val="00BD4C55"/>
    <w:rsid w:val="00BD4D44"/>
    <w:rsid w:val="00BD4E46"/>
    <w:rsid w:val="00BD5842"/>
    <w:rsid w:val="00BD5E08"/>
    <w:rsid w:val="00BD5F56"/>
    <w:rsid w:val="00BD6011"/>
    <w:rsid w:val="00BD612E"/>
    <w:rsid w:val="00BD6261"/>
    <w:rsid w:val="00BD62AF"/>
    <w:rsid w:val="00BD630D"/>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3D51"/>
    <w:rsid w:val="00BE3FCF"/>
    <w:rsid w:val="00BE4104"/>
    <w:rsid w:val="00BE498A"/>
    <w:rsid w:val="00BE4B7E"/>
    <w:rsid w:val="00BE4D0B"/>
    <w:rsid w:val="00BE5689"/>
    <w:rsid w:val="00BE5721"/>
    <w:rsid w:val="00BE5CDD"/>
    <w:rsid w:val="00BE65E6"/>
    <w:rsid w:val="00BE69FD"/>
    <w:rsid w:val="00BE6B09"/>
    <w:rsid w:val="00BE6F59"/>
    <w:rsid w:val="00BE724A"/>
    <w:rsid w:val="00BE7957"/>
    <w:rsid w:val="00BE7A4A"/>
    <w:rsid w:val="00BF0335"/>
    <w:rsid w:val="00BF05A3"/>
    <w:rsid w:val="00BF05F0"/>
    <w:rsid w:val="00BF063A"/>
    <w:rsid w:val="00BF0754"/>
    <w:rsid w:val="00BF086D"/>
    <w:rsid w:val="00BF0B5D"/>
    <w:rsid w:val="00BF0BD7"/>
    <w:rsid w:val="00BF102E"/>
    <w:rsid w:val="00BF1575"/>
    <w:rsid w:val="00BF1753"/>
    <w:rsid w:val="00BF1CA9"/>
    <w:rsid w:val="00BF1CEE"/>
    <w:rsid w:val="00BF233E"/>
    <w:rsid w:val="00BF2619"/>
    <w:rsid w:val="00BF283B"/>
    <w:rsid w:val="00BF2893"/>
    <w:rsid w:val="00BF2ABB"/>
    <w:rsid w:val="00BF3042"/>
    <w:rsid w:val="00BF36FB"/>
    <w:rsid w:val="00BF37E4"/>
    <w:rsid w:val="00BF3D1A"/>
    <w:rsid w:val="00BF418D"/>
    <w:rsid w:val="00BF450A"/>
    <w:rsid w:val="00BF48BF"/>
    <w:rsid w:val="00BF4B31"/>
    <w:rsid w:val="00BF4BC8"/>
    <w:rsid w:val="00BF4F09"/>
    <w:rsid w:val="00BF5B19"/>
    <w:rsid w:val="00BF63C7"/>
    <w:rsid w:val="00BF75FC"/>
    <w:rsid w:val="00BF769A"/>
    <w:rsid w:val="00BF7C8F"/>
    <w:rsid w:val="00C000FC"/>
    <w:rsid w:val="00C001BB"/>
    <w:rsid w:val="00C002A2"/>
    <w:rsid w:val="00C007A9"/>
    <w:rsid w:val="00C007C9"/>
    <w:rsid w:val="00C0143D"/>
    <w:rsid w:val="00C01553"/>
    <w:rsid w:val="00C01744"/>
    <w:rsid w:val="00C01746"/>
    <w:rsid w:val="00C01D80"/>
    <w:rsid w:val="00C0263F"/>
    <w:rsid w:val="00C02868"/>
    <w:rsid w:val="00C03082"/>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238"/>
    <w:rsid w:val="00C1735F"/>
    <w:rsid w:val="00C173D1"/>
    <w:rsid w:val="00C17F12"/>
    <w:rsid w:val="00C201FF"/>
    <w:rsid w:val="00C20A8C"/>
    <w:rsid w:val="00C2105D"/>
    <w:rsid w:val="00C212B6"/>
    <w:rsid w:val="00C21499"/>
    <w:rsid w:val="00C22972"/>
    <w:rsid w:val="00C22BE1"/>
    <w:rsid w:val="00C23006"/>
    <w:rsid w:val="00C23317"/>
    <w:rsid w:val="00C23442"/>
    <w:rsid w:val="00C235B6"/>
    <w:rsid w:val="00C23820"/>
    <w:rsid w:val="00C23853"/>
    <w:rsid w:val="00C23859"/>
    <w:rsid w:val="00C23EA2"/>
    <w:rsid w:val="00C241FC"/>
    <w:rsid w:val="00C243F5"/>
    <w:rsid w:val="00C24501"/>
    <w:rsid w:val="00C24760"/>
    <w:rsid w:val="00C24DCE"/>
    <w:rsid w:val="00C25338"/>
    <w:rsid w:val="00C25346"/>
    <w:rsid w:val="00C25382"/>
    <w:rsid w:val="00C25E5F"/>
    <w:rsid w:val="00C25FCA"/>
    <w:rsid w:val="00C260CE"/>
    <w:rsid w:val="00C26331"/>
    <w:rsid w:val="00C26383"/>
    <w:rsid w:val="00C26FB4"/>
    <w:rsid w:val="00C26FD6"/>
    <w:rsid w:val="00C275CF"/>
    <w:rsid w:val="00C27C56"/>
    <w:rsid w:val="00C30152"/>
    <w:rsid w:val="00C30525"/>
    <w:rsid w:val="00C30A25"/>
    <w:rsid w:val="00C31019"/>
    <w:rsid w:val="00C319E4"/>
    <w:rsid w:val="00C333AF"/>
    <w:rsid w:val="00C33689"/>
    <w:rsid w:val="00C33ED0"/>
    <w:rsid w:val="00C34627"/>
    <w:rsid w:val="00C346CE"/>
    <w:rsid w:val="00C348D0"/>
    <w:rsid w:val="00C34E87"/>
    <w:rsid w:val="00C34FFB"/>
    <w:rsid w:val="00C35870"/>
    <w:rsid w:val="00C36058"/>
    <w:rsid w:val="00C36519"/>
    <w:rsid w:val="00C3655C"/>
    <w:rsid w:val="00C3674A"/>
    <w:rsid w:val="00C37AF9"/>
    <w:rsid w:val="00C37DAC"/>
    <w:rsid w:val="00C37DC1"/>
    <w:rsid w:val="00C403D1"/>
    <w:rsid w:val="00C40B8F"/>
    <w:rsid w:val="00C40FE4"/>
    <w:rsid w:val="00C418B4"/>
    <w:rsid w:val="00C41D12"/>
    <w:rsid w:val="00C41D22"/>
    <w:rsid w:val="00C42027"/>
    <w:rsid w:val="00C421EA"/>
    <w:rsid w:val="00C4227F"/>
    <w:rsid w:val="00C422A4"/>
    <w:rsid w:val="00C42A20"/>
    <w:rsid w:val="00C430E7"/>
    <w:rsid w:val="00C43485"/>
    <w:rsid w:val="00C4434F"/>
    <w:rsid w:val="00C4489C"/>
    <w:rsid w:val="00C44C69"/>
    <w:rsid w:val="00C44D1B"/>
    <w:rsid w:val="00C44F5E"/>
    <w:rsid w:val="00C45DC2"/>
    <w:rsid w:val="00C45F0C"/>
    <w:rsid w:val="00C46281"/>
    <w:rsid w:val="00C462EE"/>
    <w:rsid w:val="00C46F9F"/>
    <w:rsid w:val="00C4701B"/>
    <w:rsid w:val="00C47221"/>
    <w:rsid w:val="00C5008C"/>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AD"/>
    <w:rsid w:val="00C63CCB"/>
    <w:rsid w:val="00C63F18"/>
    <w:rsid w:val="00C642AF"/>
    <w:rsid w:val="00C64A80"/>
    <w:rsid w:val="00C64CF2"/>
    <w:rsid w:val="00C6547E"/>
    <w:rsid w:val="00C654FA"/>
    <w:rsid w:val="00C65746"/>
    <w:rsid w:val="00C658FC"/>
    <w:rsid w:val="00C65C81"/>
    <w:rsid w:val="00C661FD"/>
    <w:rsid w:val="00C66388"/>
    <w:rsid w:val="00C66471"/>
    <w:rsid w:val="00C666B9"/>
    <w:rsid w:val="00C66C01"/>
    <w:rsid w:val="00C66EA0"/>
    <w:rsid w:val="00C6709C"/>
    <w:rsid w:val="00C6727B"/>
    <w:rsid w:val="00C6771F"/>
    <w:rsid w:val="00C67A4A"/>
    <w:rsid w:val="00C67D3A"/>
    <w:rsid w:val="00C67DE8"/>
    <w:rsid w:val="00C70132"/>
    <w:rsid w:val="00C70269"/>
    <w:rsid w:val="00C70332"/>
    <w:rsid w:val="00C70A83"/>
    <w:rsid w:val="00C70F46"/>
    <w:rsid w:val="00C7104F"/>
    <w:rsid w:val="00C718CC"/>
    <w:rsid w:val="00C7291A"/>
    <w:rsid w:val="00C72AB6"/>
    <w:rsid w:val="00C72C91"/>
    <w:rsid w:val="00C72E9D"/>
    <w:rsid w:val="00C72EC4"/>
    <w:rsid w:val="00C732DB"/>
    <w:rsid w:val="00C734F4"/>
    <w:rsid w:val="00C7353B"/>
    <w:rsid w:val="00C73789"/>
    <w:rsid w:val="00C738B8"/>
    <w:rsid w:val="00C738DB"/>
    <w:rsid w:val="00C74688"/>
    <w:rsid w:val="00C74A03"/>
    <w:rsid w:val="00C74E87"/>
    <w:rsid w:val="00C75515"/>
    <w:rsid w:val="00C75662"/>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A9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5D5"/>
    <w:rsid w:val="00C907E9"/>
    <w:rsid w:val="00C90E64"/>
    <w:rsid w:val="00C9114C"/>
    <w:rsid w:val="00C91203"/>
    <w:rsid w:val="00C9138C"/>
    <w:rsid w:val="00C916DC"/>
    <w:rsid w:val="00C91759"/>
    <w:rsid w:val="00C91806"/>
    <w:rsid w:val="00C91A22"/>
    <w:rsid w:val="00C91DEC"/>
    <w:rsid w:val="00C91E7C"/>
    <w:rsid w:val="00C9223D"/>
    <w:rsid w:val="00C92464"/>
    <w:rsid w:val="00C92481"/>
    <w:rsid w:val="00C92FC9"/>
    <w:rsid w:val="00C92FDB"/>
    <w:rsid w:val="00C930A7"/>
    <w:rsid w:val="00C93262"/>
    <w:rsid w:val="00C9369D"/>
    <w:rsid w:val="00C93DCF"/>
    <w:rsid w:val="00C94A2B"/>
    <w:rsid w:val="00C9526D"/>
    <w:rsid w:val="00C95561"/>
    <w:rsid w:val="00C95570"/>
    <w:rsid w:val="00C95574"/>
    <w:rsid w:val="00C96215"/>
    <w:rsid w:val="00C97133"/>
    <w:rsid w:val="00C97256"/>
    <w:rsid w:val="00C97272"/>
    <w:rsid w:val="00C9735D"/>
    <w:rsid w:val="00C97C6F"/>
    <w:rsid w:val="00C97C9B"/>
    <w:rsid w:val="00CA0C56"/>
    <w:rsid w:val="00CA157F"/>
    <w:rsid w:val="00CA23DE"/>
    <w:rsid w:val="00CA2548"/>
    <w:rsid w:val="00CA29AD"/>
    <w:rsid w:val="00CA2A28"/>
    <w:rsid w:val="00CA2AC2"/>
    <w:rsid w:val="00CA2C97"/>
    <w:rsid w:val="00CA2DFB"/>
    <w:rsid w:val="00CA329E"/>
    <w:rsid w:val="00CA35D3"/>
    <w:rsid w:val="00CA362D"/>
    <w:rsid w:val="00CA376B"/>
    <w:rsid w:val="00CA4158"/>
    <w:rsid w:val="00CA42AF"/>
    <w:rsid w:val="00CA4308"/>
    <w:rsid w:val="00CA49E7"/>
    <w:rsid w:val="00CA5270"/>
    <w:rsid w:val="00CA53A9"/>
    <w:rsid w:val="00CA55A9"/>
    <w:rsid w:val="00CA5659"/>
    <w:rsid w:val="00CA584E"/>
    <w:rsid w:val="00CA6469"/>
    <w:rsid w:val="00CA6534"/>
    <w:rsid w:val="00CA73F0"/>
    <w:rsid w:val="00CA73F7"/>
    <w:rsid w:val="00CA7F6F"/>
    <w:rsid w:val="00CB0203"/>
    <w:rsid w:val="00CB0724"/>
    <w:rsid w:val="00CB0FE6"/>
    <w:rsid w:val="00CB1392"/>
    <w:rsid w:val="00CB1575"/>
    <w:rsid w:val="00CB1ADB"/>
    <w:rsid w:val="00CB1DCB"/>
    <w:rsid w:val="00CB2030"/>
    <w:rsid w:val="00CB22C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2EA4"/>
    <w:rsid w:val="00CC3430"/>
    <w:rsid w:val="00CC3D2F"/>
    <w:rsid w:val="00CC404C"/>
    <w:rsid w:val="00CC470C"/>
    <w:rsid w:val="00CC47C4"/>
    <w:rsid w:val="00CC4D1C"/>
    <w:rsid w:val="00CC518F"/>
    <w:rsid w:val="00CC56F6"/>
    <w:rsid w:val="00CC5CE6"/>
    <w:rsid w:val="00CC622C"/>
    <w:rsid w:val="00CC669C"/>
    <w:rsid w:val="00CC68F9"/>
    <w:rsid w:val="00CC6D82"/>
    <w:rsid w:val="00CC707B"/>
    <w:rsid w:val="00CC70FD"/>
    <w:rsid w:val="00CC72CA"/>
    <w:rsid w:val="00CC77CE"/>
    <w:rsid w:val="00CC79C6"/>
    <w:rsid w:val="00CC7B32"/>
    <w:rsid w:val="00CC7D71"/>
    <w:rsid w:val="00CC7E88"/>
    <w:rsid w:val="00CC7EEC"/>
    <w:rsid w:val="00CD003F"/>
    <w:rsid w:val="00CD0100"/>
    <w:rsid w:val="00CD0361"/>
    <w:rsid w:val="00CD04AB"/>
    <w:rsid w:val="00CD0B87"/>
    <w:rsid w:val="00CD10AD"/>
    <w:rsid w:val="00CD150A"/>
    <w:rsid w:val="00CD1605"/>
    <w:rsid w:val="00CD18C5"/>
    <w:rsid w:val="00CD212F"/>
    <w:rsid w:val="00CD21B4"/>
    <w:rsid w:val="00CD2844"/>
    <w:rsid w:val="00CD2C36"/>
    <w:rsid w:val="00CD38F0"/>
    <w:rsid w:val="00CD3BAE"/>
    <w:rsid w:val="00CD3C67"/>
    <w:rsid w:val="00CD4109"/>
    <w:rsid w:val="00CD426E"/>
    <w:rsid w:val="00CD475D"/>
    <w:rsid w:val="00CD4F21"/>
    <w:rsid w:val="00CD5120"/>
    <w:rsid w:val="00CD55AD"/>
    <w:rsid w:val="00CD58BD"/>
    <w:rsid w:val="00CD598F"/>
    <w:rsid w:val="00CD5AE2"/>
    <w:rsid w:val="00CD5BB7"/>
    <w:rsid w:val="00CD667C"/>
    <w:rsid w:val="00CD677C"/>
    <w:rsid w:val="00CD689C"/>
    <w:rsid w:val="00CD701A"/>
    <w:rsid w:val="00CD74AD"/>
    <w:rsid w:val="00CD7C01"/>
    <w:rsid w:val="00CD7D59"/>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39"/>
    <w:rsid w:val="00CE2D53"/>
    <w:rsid w:val="00CE2E01"/>
    <w:rsid w:val="00CE31E3"/>
    <w:rsid w:val="00CE374D"/>
    <w:rsid w:val="00CE3A77"/>
    <w:rsid w:val="00CE40C0"/>
    <w:rsid w:val="00CE4B45"/>
    <w:rsid w:val="00CE4C1F"/>
    <w:rsid w:val="00CE4F04"/>
    <w:rsid w:val="00CE5381"/>
    <w:rsid w:val="00CE5471"/>
    <w:rsid w:val="00CE5C20"/>
    <w:rsid w:val="00CE60B1"/>
    <w:rsid w:val="00CE6F70"/>
    <w:rsid w:val="00CE713D"/>
    <w:rsid w:val="00CE75D5"/>
    <w:rsid w:val="00CF028A"/>
    <w:rsid w:val="00CF031F"/>
    <w:rsid w:val="00CF05BB"/>
    <w:rsid w:val="00CF066C"/>
    <w:rsid w:val="00CF0BDD"/>
    <w:rsid w:val="00CF0EEC"/>
    <w:rsid w:val="00CF15BC"/>
    <w:rsid w:val="00CF1C4C"/>
    <w:rsid w:val="00CF2501"/>
    <w:rsid w:val="00CF2D42"/>
    <w:rsid w:val="00CF2E49"/>
    <w:rsid w:val="00CF3278"/>
    <w:rsid w:val="00CF34BA"/>
    <w:rsid w:val="00CF3814"/>
    <w:rsid w:val="00CF3A73"/>
    <w:rsid w:val="00CF3AEC"/>
    <w:rsid w:val="00CF3FAD"/>
    <w:rsid w:val="00CF5080"/>
    <w:rsid w:val="00CF5088"/>
    <w:rsid w:val="00CF54DF"/>
    <w:rsid w:val="00CF5A7B"/>
    <w:rsid w:val="00CF5C06"/>
    <w:rsid w:val="00CF5E1D"/>
    <w:rsid w:val="00CF6164"/>
    <w:rsid w:val="00CF6838"/>
    <w:rsid w:val="00CF6914"/>
    <w:rsid w:val="00CF6E1A"/>
    <w:rsid w:val="00CF6F25"/>
    <w:rsid w:val="00CF6F47"/>
    <w:rsid w:val="00CF7B62"/>
    <w:rsid w:val="00CF7BC4"/>
    <w:rsid w:val="00D0010D"/>
    <w:rsid w:val="00D001F2"/>
    <w:rsid w:val="00D00637"/>
    <w:rsid w:val="00D00689"/>
    <w:rsid w:val="00D0075F"/>
    <w:rsid w:val="00D008D3"/>
    <w:rsid w:val="00D01120"/>
    <w:rsid w:val="00D01752"/>
    <w:rsid w:val="00D01D15"/>
    <w:rsid w:val="00D01DC7"/>
    <w:rsid w:val="00D0220A"/>
    <w:rsid w:val="00D023EC"/>
    <w:rsid w:val="00D02A64"/>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5B1C"/>
    <w:rsid w:val="00D167AD"/>
    <w:rsid w:val="00D16D8E"/>
    <w:rsid w:val="00D170DD"/>
    <w:rsid w:val="00D17213"/>
    <w:rsid w:val="00D174FD"/>
    <w:rsid w:val="00D177BE"/>
    <w:rsid w:val="00D17C61"/>
    <w:rsid w:val="00D17E10"/>
    <w:rsid w:val="00D17E27"/>
    <w:rsid w:val="00D17E36"/>
    <w:rsid w:val="00D20563"/>
    <w:rsid w:val="00D20E21"/>
    <w:rsid w:val="00D20E6C"/>
    <w:rsid w:val="00D20ED7"/>
    <w:rsid w:val="00D212C2"/>
    <w:rsid w:val="00D215FF"/>
    <w:rsid w:val="00D21678"/>
    <w:rsid w:val="00D21764"/>
    <w:rsid w:val="00D21928"/>
    <w:rsid w:val="00D2198E"/>
    <w:rsid w:val="00D21AB4"/>
    <w:rsid w:val="00D21F2D"/>
    <w:rsid w:val="00D22228"/>
    <w:rsid w:val="00D22285"/>
    <w:rsid w:val="00D2235A"/>
    <w:rsid w:val="00D224E3"/>
    <w:rsid w:val="00D22C52"/>
    <w:rsid w:val="00D22D8E"/>
    <w:rsid w:val="00D22E0A"/>
    <w:rsid w:val="00D23077"/>
    <w:rsid w:val="00D23863"/>
    <w:rsid w:val="00D23A6B"/>
    <w:rsid w:val="00D23E17"/>
    <w:rsid w:val="00D23EA6"/>
    <w:rsid w:val="00D23ED1"/>
    <w:rsid w:val="00D2465F"/>
    <w:rsid w:val="00D24BD6"/>
    <w:rsid w:val="00D24EB6"/>
    <w:rsid w:val="00D258D3"/>
    <w:rsid w:val="00D25A01"/>
    <w:rsid w:val="00D25A0E"/>
    <w:rsid w:val="00D25A92"/>
    <w:rsid w:val="00D25B34"/>
    <w:rsid w:val="00D25CC1"/>
    <w:rsid w:val="00D260CA"/>
    <w:rsid w:val="00D265D3"/>
    <w:rsid w:val="00D268A7"/>
    <w:rsid w:val="00D26976"/>
    <w:rsid w:val="00D26E02"/>
    <w:rsid w:val="00D27374"/>
    <w:rsid w:val="00D27389"/>
    <w:rsid w:val="00D27BD6"/>
    <w:rsid w:val="00D27EC6"/>
    <w:rsid w:val="00D30114"/>
    <w:rsid w:val="00D303FA"/>
    <w:rsid w:val="00D3047E"/>
    <w:rsid w:val="00D304DA"/>
    <w:rsid w:val="00D31094"/>
    <w:rsid w:val="00D31150"/>
    <w:rsid w:val="00D3115D"/>
    <w:rsid w:val="00D311B8"/>
    <w:rsid w:val="00D3126F"/>
    <w:rsid w:val="00D312A0"/>
    <w:rsid w:val="00D31CA4"/>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1AEF"/>
    <w:rsid w:val="00D42140"/>
    <w:rsid w:val="00D42182"/>
    <w:rsid w:val="00D4231D"/>
    <w:rsid w:val="00D4254D"/>
    <w:rsid w:val="00D427BC"/>
    <w:rsid w:val="00D42802"/>
    <w:rsid w:val="00D42FA3"/>
    <w:rsid w:val="00D430DE"/>
    <w:rsid w:val="00D43124"/>
    <w:rsid w:val="00D43171"/>
    <w:rsid w:val="00D4326C"/>
    <w:rsid w:val="00D43657"/>
    <w:rsid w:val="00D43A85"/>
    <w:rsid w:val="00D43DAE"/>
    <w:rsid w:val="00D446D3"/>
    <w:rsid w:val="00D44881"/>
    <w:rsid w:val="00D44BAB"/>
    <w:rsid w:val="00D44DB7"/>
    <w:rsid w:val="00D455E5"/>
    <w:rsid w:val="00D459DA"/>
    <w:rsid w:val="00D4627A"/>
    <w:rsid w:val="00D46301"/>
    <w:rsid w:val="00D46972"/>
    <w:rsid w:val="00D46B17"/>
    <w:rsid w:val="00D46B77"/>
    <w:rsid w:val="00D47046"/>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40A9"/>
    <w:rsid w:val="00D5413F"/>
    <w:rsid w:val="00D54E82"/>
    <w:rsid w:val="00D554B4"/>
    <w:rsid w:val="00D555F8"/>
    <w:rsid w:val="00D557CF"/>
    <w:rsid w:val="00D55C6D"/>
    <w:rsid w:val="00D56763"/>
    <w:rsid w:val="00D56F4F"/>
    <w:rsid w:val="00D57AC2"/>
    <w:rsid w:val="00D601BB"/>
    <w:rsid w:val="00D6044B"/>
    <w:rsid w:val="00D60EBC"/>
    <w:rsid w:val="00D60ED6"/>
    <w:rsid w:val="00D61248"/>
    <w:rsid w:val="00D61631"/>
    <w:rsid w:val="00D619A4"/>
    <w:rsid w:val="00D619AB"/>
    <w:rsid w:val="00D61A88"/>
    <w:rsid w:val="00D61F2C"/>
    <w:rsid w:val="00D62378"/>
    <w:rsid w:val="00D62614"/>
    <w:rsid w:val="00D62CCC"/>
    <w:rsid w:val="00D63466"/>
    <w:rsid w:val="00D63EB9"/>
    <w:rsid w:val="00D64252"/>
    <w:rsid w:val="00D64284"/>
    <w:rsid w:val="00D6477F"/>
    <w:rsid w:val="00D64AB4"/>
    <w:rsid w:val="00D64B33"/>
    <w:rsid w:val="00D64CD5"/>
    <w:rsid w:val="00D64D6E"/>
    <w:rsid w:val="00D65332"/>
    <w:rsid w:val="00D6573F"/>
    <w:rsid w:val="00D657A9"/>
    <w:rsid w:val="00D6649A"/>
    <w:rsid w:val="00D666AE"/>
    <w:rsid w:val="00D6688E"/>
    <w:rsid w:val="00D66BDB"/>
    <w:rsid w:val="00D66FAF"/>
    <w:rsid w:val="00D673CA"/>
    <w:rsid w:val="00D6740D"/>
    <w:rsid w:val="00D676F0"/>
    <w:rsid w:val="00D70B9D"/>
    <w:rsid w:val="00D70CE1"/>
    <w:rsid w:val="00D70F64"/>
    <w:rsid w:val="00D71167"/>
    <w:rsid w:val="00D71428"/>
    <w:rsid w:val="00D71FD0"/>
    <w:rsid w:val="00D7275C"/>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09D"/>
    <w:rsid w:val="00D802B0"/>
    <w:rsid w:val="00D804E5"/>
    <w:rsid w:val="00D807DE"/>
    <w:rsid w:val="00D8098D"/>
    <w:rsid w:val="00D8124A"/>
    <w:rsid w:val="00D81361"/>
    <w:rsid w:val="00D816A2"/>
    <w:rsid w:val="00D81884"/>
    <w:rsid w:val="00D81BD1"/>
    <w:rsid w:val="00D81C11"/>
    <w:rsid w:val="00D8207C"/>
    <w:rsid w:val="00D82083"/>
    <w:rsid w:val="00D82DEE"/>
    <w:rsid w:val="00D831D2"/>
    <w:rsid w:val="00D83BD9"/>
    <w:rsid w:val="00D83C09"/>
    <w:rsid w:val="00D83DBC"/>
    <w:rsid w:val="00D8450E"/>
    <w:rsid w:val="00D84751"/>
    <w:rsid w:val="00D84ECC"/>
    <w:rsid w:val="00D853C8"/>
    <w:rsid w:val="00D857B1"/>
    <w:rsid w:val="00D8629E"/>
    <w:rsid w:val="00D864D6"/>
    <w:rsid w:val="00D867EA"/>
    <w:rsid w:val="00D86C2C"/>
    <w:rsid w:val="00D86EDF"/>
    <w:rsid w:val="00D86FFC"/>
    <w:rsid w:val="00D87899"/>
    <w:rsid w:val="00D87A44"/>
    <w:rsid w:val="00D87CFB"/>
    <w:rsid w:val="00D87EC0"/>
    <w:rsid w:val="00D90644"/>
    <w:rsid w:val="00D90650"/>
    <w:rsid w:val="00D90F81"/>
    <w:rsid w:val="00D91247"/>
    <w:rsid w:val="00D91F25"/>
    <w:rsid w:val="00D924E6"/>
    <w:rsid w:val="00D92B9E"/>
    <w:rsid w:val="00D92F34"/>
    <w:rsid w:val="00D930F6"/>
    <w:rsid w:val="00D93515"/>
    <w:rsid w:val="00D93804"/>
    <w:rsid w:val="00D93D73"/>
    <w:rsid w:val="00D93EF7"/>
    <w:rsid w:val="00D943E0"/>
    <w:rsid w:val="00D94549"/>
    <w:rsid w:val="00D946C3"/>
    <w:rsid w:val="00D946D6"/>
    <w:rsid w:val="00D94AF3"/>
    <w:rsid w:val="00D94C79"/>
    <w:rsid w:val="00D952CF"/>
    <w:rsid w:val="00D9556D"/>
    <w:rsid w:val="00D95A0A"/>
    <w:rsid w:val="00D95AE4"/>
    <w:rsid w:val="00D95DF2"/>
    <w:rsid w:val="00D960D9"/>
    <w:rsid w:val="00D9649F"/>
    <w:rsid w:val="00D967E6"/>
    <w:rsid w:val="00D96C7F"/>
    <w:rsid w:val="00D97A2B"/>
    <w:rsid w:val="00D97AE8"/>
    <w:rsid w:val="00DA021E"/>
    <w:rsid w:val="00DA06AE"/>
    <w:rsid w:val="00DA07D4"/>
    <w:rsid w:val="00DA0F97"/>
    <w:rsid w:val="00DA1073"/>
    <w:rsid w:val="00DA12D2"/>
    <w:rsid w:val="00DA12FF"/>
    <w:rsid w:val="00DA1492"/>
    <w:rsid w:val="00DA1A04"/>
    <w:rsid w:val="00DA1B48"/>
    <w:rsid w:val="00DA1C07"/>
    <w:rsid w:val="00DA1DA3"/>
    <w:rsid w:val="00DA2193"/>
    <w:rsid w:val="00DA25A7"/>
    <w:rsid w:val="00DA26C4"/>
    <w:rsid w:val="00DA2902"/>
    <w:rsid w:val="00DA2A32"/>
    <w:rsid w:val="00DA36B1"/>
    <w:rsid w:val="00DA37B5"/>
    <w:rsid w:val="00DA3BD4"/>
    <w:rsid w:val="00DA489E"/>
    <w:rsid w:val="00DA53C3"/>
    <w:rsid w:val="00DA55EB"/>
    <w:rsid w:val="00DA56E7"/>
    <w:rsid w:val="00DA5A11"/>
    <w:rsid w:val="00DA5C52"/>
    <w:rsid w:val="00DA5EFE"/>
    <w:rsid w:val="00DA67CD"/>
    <w:rsid w:val="00DA6D39"/>
    <w:rsid w:val="00DA704C"/>
    <w:rsid w:val="00DA78B8"/>
    <w:rsid w:val="00DA79BB"/>
    <w:rsid w:val="00DA7B05"/>
    <w:rsid w:val="00DA7D23"/>
    <w:rsid w:val="00DA7D3E"/>
    <w:rsid w:val="00DB0132"/>
    <w:rsid w:val="00DB0273"/>
    <w:rsid w:val="00DB06FD"/>
    <w:rsid w:val="00DB07BE"/>
    <w:rsid w:val="00DB08DF"/>
    <w:rsid w:val="00DB0A4C"/>
    <w:rsid w:val="00DB0B2B"/>
    <w:rsid w:val="00DB0CF4"/>
    <w:rsid w:val="00DB0EB6"/>
    <w:rsid w:val="00DB1458"/>
    <w:rsid w:val="00DB16BC"/>
    <w:rsid w:val="00DB2284"/>
    <w:rsid w:val="00DB270A"/>
    <w:rsid w:val="00DB315A"/>
    <w:rsid w:val="00DB35A9"/>
    <w:rsid w:val="00DB516E"/>
    <w:rsid w:val="00DB5388"/>
    <w:rsid w:val="00DB5AF3"/>
    <w:rsid w:val="00DB6642"/>
    <w:rsid w:val="00DB69BA"/>
    <w:rsid w:val="00DB6DE7"/>
    <w:rsid w:val="00DB7050"/>
    <w:rsid w:val="00DB7651"/>
    <w:rsid w:val="00DB7A85"/>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94"/>
    <w:rsid w:val="00DC47A3"/>
    <w:rsid w:val="00DC4892"/>
    <w:rsid w:val="00DC4CD7"/>
    <w:rsid w:val="00DC4DBC"/>
    <w:rsid w:val="00DC568C"/>
    <w:rsid w:val="00DC666B"/>
    <w:rsid w:val="00DC775F"/>
    <w:rsid w:val="00DC7FA6"/>
    <w:rsid w:val="00DD00DA"/>
    <w:rsid w:val="00DD0910"/>
    <w:rsid w:val="00DD0BA4"/>
    <w:rsid w:val="00DD1A47"/>
    <w:rsid w:val="00DD1BFD"/>
    <w:rsid w:val="00DD1D13"/>
    <w:rsid w:val="00DD1D63"/>
    <w:rsid w:val="00DD21EB"/>
    <w:rsid w:val="00DD2477"/>
    <w:rsid w:val="00DD2CB9"/>
    <w:rsid w:val="00DD2CD4"/>
    <w:rsid w:val="00DD2D0A"/>
    <w:rsid w:val="00DD314A"/>
    <w:rsid w:val="00DD3A38"/>
    <w:rsid w:val="00DD4326"/>
    <w:rsid w:val="00DD48F6"/>
    <w:rsid w:val="00DD4A19"/>
    <w:rsid w:val="00DD5281"/>
    <w:rsid w:val="00DD5344"/>
    <w:rsid w:val="00DD59C7"/>
    <w:rsid w:val="00DD5CC9"/>
    <w:rsid w:val="00DD5CCF"/>
    <w:rsid w:val="00DD5D38"/>
    <w:rsid w:val="00DD6210"/>
    <w:rsid w:val="00DD6A30"/>
    <w:rsid w:val="00DD6DAF"/>
    <w:rsid w:val="00DD70B6"/>
    <w:rsid w:val="00DD7331"/>
    <w:rsid w:val="00DD7610"/>
    <w:rsid w:val="00DD7EF3"/>
    <w:rsid w:val="00DE028C"/>
    <w:rsid w:val="00DE0337"/>
    <w:rsid w:val="00DE043D"/>
    <w:rsid w:val="00DE05A2"/>
    <w:rsid w:val="00DE07BB"/>
    <w:rsid w:val="00DE0A88"/>
    <w:rsid w:val="00DE0B45"/>
    <w:rsid w:val="00DE0E12"/>
    <w:rsid w:val="00DE1361"/>
    <w:rsid w:val="00DE1D38"/>
    <w:rsid w:val="00DE204C"/>
    <w:rsid w:val="00DE24EF"/>
    <w:rsid w:val="00DE27B8"/>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E7A49"/>
    <w:rsid w:val="00DF0037"/>
    <w:rsid w:val="00DF058B"/>
    <w:rsid w:val="00DF0893"/>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586"/>
    <w:rsid w:val="00DF6888"/>
    <w:rsid w:val="00DF6A13"/>
    <w:rsid w:val="00DF6A75"/>
    <w:rsid w:val="00DF6FD7"/>
    <w:rsid w:val="00DF70EC"/>
    <w:rsid w:val="00DF75E2"/>
    <w:rsid w:val="00DF7CAA"/>
    <w:rsid w:val="00E008B0"/>
    <w:rsid w:val="00E01265"/>
    <w:rsid w:val="00E01B49"/>
    <w:rsid w:val="00E01C87"/>
    <w:rsid w:val="00E020EE"/>
    <w:rsid w:val="00E022A2"/>
    <w:rsid w:val="00E025E6"/>
    <w:rsid w:val="00E02645"/>
    <w:rsid w:val="00E02D9E"/>
    <w:rsid w:val="00E03008"/>
    <w:rsid w:val="00E033EE"/>
    <w:rsid w:val="00E03A2D"/>
    <w:rsid w:val="00E0415C"/>
    <w:rsid w:val="00E04448"/>
    <w:rsid w:val="00E045D0"/>
    <w:rsid w:val="00E04A2D"/>
    <w:rsid w:val="00E04A66"/>
    <w:rsid w:val="00E04B74"/>
    <w:rsid w:val="00E04D49"/>
    <w:rsid w:val="00E05197"/>
    <w:rsid w:val="00E054B2"/>
    <w:rsid w:val="00E0576B"/>
    <w:rsid w:val="00E05D1C"/>
    <w:rsid w:val="00E062D5"/>
    <w:rsid w:val="00E0652F"/>
    <w:rsid w:val="00E06781"/>
    <w:rsid w:val="00E06BC3"/>
    <w:rsid w:val="00E06D65"/>
    <w:rsid w:val="00E072DC"/>
    <w:rsid w:val="00E07609"/>
    <w:rsid w:val="00E0771F"/>
    <w:rsid w:val="00E10012"/>
    <w:rsid w:val="00E100A8"/>
    <w:rsid w:val="00E1062B"/>
    <w:rsid w:val="00E1091C"/>
    <w:rsid w:val="00E10971"/>
    <w:rsid w:val="00E1161C"/>
    <w:rsid w:val="00E11A09"/>
    <w:rsid w:val="00E127BB"/>
    <w:rsid w:val="00E130FA"/>
    <w:rsid w:val="00E13437"/>
    <w:rsid w:val="00E13C73"/>
    <w:rsid w:val="00E1452D"/>
    <w:rsid w:val="00E145AD"/>
    <w:rsid w:val="00E15037"/>
    <w:rsid w:val="00E151D1"/>
    <w:rsid w:val="00E1533D"/>
    <w:rsid w:val="00E158C1"/>
    <w:rsid w:val="00E15CCA"/>
    <w:rsid w:val="00E1680B"/>
    <w:rsid w:val="00E168FE"/>
    <w:rsid w:val="00E16E50"/>
    <w:rsid w:val="00E16F60"/>
    <w:rsid w:val="00E17934"/>
    <w:rsid w:val="00E20571"/>
    <w:rsid w:val="00E20C5A"/>
    <w:rsid w:val="00E21014"/>
    <w:rsid w:val="00E21912"/>
    <w:rsid w:val="00E21997"/>
    <w:rsid w:val="00E21CD2"/>
    <w:rsid w:val="00E2356C"/>
    <w:rsid w:val="00E23818"/>
    <w:rsid w:val="00E23C3D"/>
    <w:rsid w:val="00E245F3"/>
    <w:rsid w:val="00E24809"/>
    <w:rsid w:val="00E251CF"/>
    <w:rsid w:val="00E255BC"/>
    <w:rsid w:val="00E26826"/>
    <w:rsid w:val="00E269FE"/>
    <w:rsid w:val="00E26D8A"/>
    <w:rsid w:val="00E275DC"/>
    <w:rsid w:val="00E27771"/>
    <w:rsid w:val="00E303EE"/>
    <w:rsid w:val="00E30903"/>
    <w:rsid w:val="00E30E89"/>
    <w:rsid w:val="00E31AA8"/>
    <w:rsid w:val="00E31D55"/>
    <w:rsid w:val="00E32005"/>
    <w:rsid w:val="00E32077"/>
    <w:rsid w:val="00E320FB"/>
    <w:rsid w:val="00E32A9E"/>
    <w:rsid w:val="00E33691"/>
    <w:rsid w:val="00E33714"/>
    <w:rsid w:val="00E338C4"/>
    <w:rsid w:val="00E33C52"/>
    <w:rsid w:val="00E34C7C"/>
    <w:rsid w:val="00E35664"/>
    <w:rsid w:val="00E359C7"/>
    <w:rsid w:val="00E371B7"/>
    <w:rsid w:val="00E37914"/>
    <w:rsid w:val="00E37BC3"/>
    <w:rsid w:val="00E40249"/>
    <w:rsid w:val="00E40896"/>
    <w:rsid w:val="00E40AB6"/>
    <w:rsid w:val="00E41528"/>
    <w:rsid w:val="00E415B3"/>
    <w:rsid w:val="00E41750"/>
    <w:rsid w:val="00E417B5"/>
    <w:rsid w:val="00E41A17"/>
    <w:rsid w:val="00E42219"/>
    <w:rsid w:val="00E42713"/>
    <w:rsid w:val="00E4278D"/>
    <w:rsid w:val="00E428AB"/>
    <w:rsid w:val="00E4290F"/>
    <w:rsid w:val="00E42B96"/>
    <w:rsid w:val="00E42F00"/>
    <w:rsid w:val="00E4339D"/>
    <w:rsid w:val="00E43A2B"/>
    <w:rsid w:val="00E43AC5"/>
    <w:rsid w:val="00E44AFD"/>
    <w:rsid w:val="00E44E8E"/>
    <w:rsid w:val="00E4502D"/>
    <w:rsid w:val="00E4564A"/>
    <w:rsid w:val="00E45A6E"/>
    <w:rsid w:val="00E461AA"/>
    <w:rsid w:val="00E46431"/>
    <w:rsid w:val="00E46602"/>
    <w:rsid w:val="00E467AC"/>
    <w:rsid w:val="00E4712F"/>
    <w:rsid w:val="00E4774E"/>
    <w:rsid w:val="00E47C70"/>
    <w:rsid w:val="00E47F96"/>
    <w:rsid w:val="00E50182"/>
    <w:rsid w:val="00E5073A"/>
    <w:rsid w:val="00E510E9"/>
    <w:rsid w:val="00E5137A"/>
    <w:rsid w:val="00E51467"/>
    <w:rsid w:val="00E514CD"/>
    <w:rsid w:val="00E514F8"/>
    <w:rsid w:val="00E5181E"/>
    <w:rsid w:val="00E5197E"/>
    <w:rsid w:val="00E528F9"/>
    <w:rsid w:val="00E52990"/>
    <w:rsid w:val="00E52E97"/>
    <w:rsid w:val="00E52FFD"/>
    <w:rsid w:val="00E54259"/>
    <w:rsid w:val="00E5441F"/>
    <w:rsid w:val="00E5442D"/>
    <w:rsid w:val="00E54AA3"/>
    <w:rsid w:val="00E54ABA"/>
    <w:rsid w:val="00E54AEB"/>
    <w:rsid w:val="00E5566E"/>
    <w:rsid w:val="00E5610E"/>
    <w:rsid w:val="00E56416"/>
    <w:rsid w:val="00E56707"/>
    <w:rsid w:val="00E57636"/>
    <w:rsid w:val="00E57691"/>
    <w:rsid w:val="00E5782D"/>
    <w:rsid w:val="00E57A9D"/>
    <w:rsid w:val="00E57B73"/>
    <w:rsid w:val="00E57C84"/>
    <w:rsid w:val="00E6003B"/>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5CF5"/>
    <w:rsid w:val="00E66735"/>
    <w:rsid w:val="00E66FD1"/>
    <w:rsid w:val="00E6759B"/>
    <w:rsid w:val="00E677CB"/>
    <w:rsid w:val="00E6791A"/>
    <w:rsid w:val="00E67D0A"/>
    <w:rsid w:val="00E70790"/>
    <w:rsid w:val="00E70F34"/>
    <w:rsid w:val="00E7101A"/>
    <w:rsid w:val="00E71B18"/>
    <w:rsid w:val="00E726C0"/>
    <w:rsid w:val="00E727B6"/>
    <w:rsid w:val="00E72B1B"/>
    <w:rsid w:val="00E72BF5"/>
    <w:rsid w:val="00E73080"/>
    <w:rsid w:val="00E73532"/>
    <w:rsid w:val="00E73B5B"/>
    <w:rsid w:val="00E74B71"/>
    <w:rsid w:val="00E74DA5"/>
    <w:rsid w:val="00E74E5D"/>
    <w:rsid w:val="00E750F2"/>
    <w:rsid w:val="00E75140"/>
    <w:rsid w:val="00E75403"/>
    <w:rsid w:val="00E75D8A"/>
    <w:rsid w:val="00E761D0"/>
    <w:rsid w:val="00E7639D"/>
    <w:rsid w:val="00E76544"/>
    <w:rsid w:val="00E76668"/>
    <w:rsid w:val="00E76A0A"/>
    <w:rsid w:val="00E76D61"/>
    <w:rsid w:val="00E7787D"/>
    <w:rsid w:val="00E77F12"/>
    <w:rsid w:val="00E80910"/>
    <w:rsid w:val="00E809A6"/>
    <w:rsid w:val="00E80E20"/>
    <w:rsid w:val="00E8131B"/>
    <w:rsid w:val="00E81476"/>
    <w:rsid w:val="00E81603"/>
    <w:rsid w:val="00E818F0"/>
    <w:rsid w:val="00E81B68"/>
    <w:rsid w:val="00E820CB"/>
    <w:rsid w:val="00E82C8B"/>
    <w:rsid w:val="00E82DDB"/>
    <w:rsid w:val="00E83013"/>
    <w:rsid w:val="00E83274"/>
    <w:rsid w:val="00E836A2"/>
    <w:rsid w:val="00E83AD2"/>
    <w:rsid w:val="00E84123"/>
    <w:rsid w:val="00E84B65"/>
    <w:rsid w:val="00E84F86"/>
    <w:rsid w:val="00E850F6"/>
    <w:rsid w:val="00E85D50"/>
    <w:rsid w:val="00E8660C"/>
    <w:rsid w:val="00E868CB"/>
    <w:rsid w:val="00E86AF8"/>
    <w:rsid w:val="00E86C00"/>
    <w:rsid w:val="00E86C7F"/>
    <w:rsid w:val="00E86EAC"/>
    <w:rsid w:val="00E87115"/>
    <w:rsid w:val="00E87C49"/>
    <w:rsid w:val="00E87E2D"/>
    <w:rsid w:val="00E90036"/>
    <w:rsid w:val="00E9004C"/>
    <w:rsid w:val="00E901FE"/>
    <w:rsid w:val="00E90D48"/>
    <w:rsid w:val="00E9155C"/>
    <w:rsid w:val="00E91620"/>
    <w:rsid w:val="00E92083"/>
    <w:rsid w:val="00E92A70"/>
    <w:rsid w:val="00E9378A"/>
    <w:rsid w:val="00E94010"/>
    <w:rsid w:val="00E94BC2"/>
    <w:rsid w:val="00E951B8"/>
    <w:rsid w:val="00E951D7"/>
    <w:rsid w:val="00E95588"/>
    <w:rsid w:val="00E95764"/>
    <w:rsid w:val="00E9582B"/>
    <w:rsid w:val="00E95E5D"/>
    <w:rsid w:val="00E95F79"/>
    <w:rsid w:val="00E95FEC"/>
    <w:rsid w:val="00E965C3"/>
    <w:rsid w:val="00E97103"/>
    <w:rsid w:val="00E97382"/>
    <w:rsid w:val="00E979FE"/>
    <w:rsid w:val="00E97D96"/>
    <w:rsid w:val="00E97E5A"/>
    <w:rsid w:val="00EA039D"/>
    <w:rsid w:val="00EA08F3"/>
    <w:rsid w:val="00EA0DA1"/>
    <w:rsid w:val="00EA0E00"/>
    <w:rsid w:val="00EA0FE2"/>
    <w:rsid w:val="00EA186A"/>
    <w:rsid w:val="00EA1A4F"/>
    <w:rsid w:val="00EA212B"/>
    <w:rsid w:val="00EA22BD"/>
    <w:rsid w:val="00EA3119"/>
    <w:rsid w:val="00EA3336"/>
    <w:rsid w:val="00EA352E"/>
    <w:rsid w:val="00EA465B"/>
    <w:rsid w:val="00EA46AB"/>
    <w:rsid w:val="00EA51F2"/>
    <w:rsid w:val="00EA5396"/>
    <w:rsid w:val="00EA57D8"/>
    <w:rsid w:val="00EA59CE"/>
    <w:rsid w:val="00EA5FC4"/>
    <w:rsid w:val="00EA6085"/>
    <w:rsid w:val="00EA6213"/>
    <w:rsid w:val="00EA623C"/>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10B"/>
    <w:rsid w:val="00EB23BC"/>
    <w:rsid w:val="00EB3075"/>
    <w:rsid w:val="00EB31CE"/>
    <w:rsid w:val="00EB42EB"/>
    <w:rsid w:val="00EB44E9"/>
    <w:rsid w:val="00EB4B13"/>
    <w:rsid w:val="00EB4B65"/>
    <w:rsid w:val="00EB4CDF"/>
    <w:rsid w:val="00EB533A"/>
    <w:rsid w:val="00EB57CD"/>
    <w:rsid w:val="00EB5A29"/>
    <w:rsid w:val="00EB5EEE"/>
    <w:rsid w:val="00EB6097"/>
    <w:rsid w:val="00EB63D4"/>
    <w:rsid w:val="00EB6480"/>
    <w:rsid w:val="00EB6647"/>
    <w:rsid w:val="00EB6D09"/>
    <w:rsid w:val="00EB7532"/>
    <w:rsid w:val="00EB7617"/>
    <w:rsid w:val="00EB7AC1"/>
    <w:rsid w:val="00EC037F"/>
    <w:rsid w:val="00EC1127"/>
    <w:rsid w:val="00EC156A"/>
    <w:rsid w:val="00EC19F7"/>
    <w:rsid w:val="00EC1D92"/>
    <w:rsid w:val="00EC1F93"/>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B8C"/>
    <w:rsid w:val="00EC7F3E"/>
    <w:rsid w:val="00ED0560"/>
    <w:rsid w:val="00ED16E2"/>
    <w:rsid w:val="00ED1A6D"/>
    <w:rsid w:val="00ED1AF4"/>
    <w:rsid w:val="00ED1B21"/>
    <w:rsid w:val="00ED1F90"/>
    <w:rsid w:val="00ED2095"/>
    <w:rsid w:val="00ED26AB"/>
    <w:rsid w:val="00ED2F66"/>
    <w:rsid w:val="00ED32C2"/>
    <w:rsid w:val="00ED3357"/>
    <w:rsid w:val="00ED356D"/>
    <w:rsid w:val="00ED35B1"/>
    <w:rsid w:val="00ED3A23"/>
    <w:rsid w:val="00ED3D8F"/>
    <w:rsid w:val="00ED4978"/>
    <w:rsid w:val="00ED49CA"/>
    <w:rsid w:val="00ED4BCB"/>
    <w:rsid w:val="00ED4FA8"/>
    <w:rsid w:val="00ED56A1"/>
    <w:rsid w:val="00ED5766"/>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473"/>
    <w:rsid w:val="00EE17AD"/>
    <w:rsid w:val="00EE1953"/>
    <w:rsid w:val="00EE1ACF"/>
    <w:rsid w:val="00EE1B82"/>
    <w:rsid w:val="00EE1CB8"/>
    <w:rsid w:val="00EE1FCC"/>
    <w:rsid w:val="00EE24DD"/>
    <w:rsid w:val="00EE2631"/>
    <w:rsid w:val="00EE2DD7"/>
    <w:rsid w:val="00EE2E74"/>
    <w:rsid w:val="00EE3B8B"/>
    <w:rsid w:val="00EE3E4F"/>
    <w:rsid w:val="00EE45EC"/>
    <w:rsid w:val="00EE4C5B"/>
    <w:rsid w:val="00EE556C"/>
    <w:rsid w:val="00EE5A16"/>
    <w:rsid w:val="00EE634B"/>
    <w:rsid w:val="00EE635E"/>
    <w:rsid w:val="00EE69D5"/>
    <w:rsid w:val="00EE69DE"/>
    <w:rsid w:val="00EE7AA3"/>
    <w:rsid w:val="00EF05EA"/>
    <w:rsid w:val="00EF069B"/>
    <w:rsid w:val="00EF08A3"/>
    <w:rsid w:val="00EF0969"/>
    <w:rsid w:val="00EF0CA2"/>
    <w:rsid w:val="00EF0D4A"/>
    <w:rsid w:val="00EF10EE"/>
    <w:rsid w:val="00EF130C"/>
    <w:rsid w:val="00EF13F3"/>
    <w:rsid w:val="00EF14C0"/>
    <w:rsid w:val="00EF15AE"/>
    <w:rsid w:val="00EF15F8"/>
    <w:rsid w:val="00EF16B0"/>
    <w:rsid w:val="00EF1AF1"/>
    <w:rsid w:val="00EF1B4F"/>
    <w:rsid w:val="00EF1DAE"/>
    <w:rsid w:val="00EF229D"/>
    <w:rsid w:val="00EF29E3"/>
    <w:rsid w:val="00EF2C7C"/>
    <w:rsid w:val="00EF2DAE"/>
    <w:rsid w:val="00EF35D7"/>
    <w:rsid w:val="00EF417D"/>
    <w:rsid w:val="00EF424D"/>
    <w:rsid w:val="00EF45E0"/>
    <w:rsid w:val="00EF4A85"/>
    <w:rsid w:val="00EF4C0D"/>
    <w:rsid w:val="00EF4D5B"/>
    <w:rsid w:val="00EF5023"/>
    <w:rsid w:val="00EF51EC"/>
    <w:rsid w:val="00EF552E"/>
    <w:rsid w:val="00EF60DD"/>
    <w:rsid w:val="00EF66DD"/>
    <w:rsid w:val="00EF6798"/>
    <w:rsid w:val="00EF6801"/>
    <w:rsid w:val="00EF6B4F"/>
    <w:rsid w:val="00EF6C43"/>
    <w:rsid w:val="00EF6F71"/>
    <w:rsid w:val="00EF7857"/>
    <w:rsid w:val="00EF7D4A"/>
    <w:rsid w:val="00EF7EA3"/>
    <w:rsid w:val="00F00955"/>
    <w:rsid w:val="00F00D62"/>
    <w:rsid w:val="00F00DFF"/>
    <w:rsid w:val="00F00EA0"/>
    <w:rsid w:val="00F01572"/>
    <w:rsid w:val="00F018EA"/>
    <w:rsid w:val="00F01EDE"/>
    <w:rsid w:val="00F020BF"/>
    <w:rsid w:val="00F02162"/>
    <w:rsid w:val="00F02561"/>
    <w:rsid w:val="00F02605"/>
    <w:rsid w:val="00F029C4"/>
    <w:rsid w:val="00F02E5E"/>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DBA"/>
    <w:rsid w:val="00F07F7B"/>
    <w:rsid w:val="00F104BF"/>
    <w:rsid w:val="00F10669"/>
    <w:rsid w:val="00F10C64"/>
    <w:rsid w:val="00F11C9B"/>
    <w:rsid w:val="00F123C5"/>
    <w:rsid w:val="00F12742"/>
    <w:rsid w:val="00F129EB"/>
    <w:rsid w:val="00F12A79"/>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5AA7"/>
    <w:rsid w:val="00F15C48"/>
    <w:rsid w:val="00F15FBE"/>
    <w:rsid w:val="00F16217"/>
    <w:rsid w:val="00F166A4"/>
    <w:rsid w:val="00F16868"/>
    <w:rsid w:val="00F16B6C"/>
    <w:rsid w:val="00F17D7A"/>
    <w:rsid w:val="00F2000A"/>
    <w:rsid w:val="00F2008F"/>
    <w:rsid w:val="00F20439"/>
    <w:rsid w:val="00F2088A"/>
    <w:rsid w:val="00F2136F"/>
    <w:rsid w:val="00F21D10"/>
    <w:rsid w:val="00F2210D"/>
    <w:rsid w:val="00F22CC2"/>
    <w:rsid w:val="00F22E65"/>
    <w:rsid w:val="00F23709"/>
    <w:rsid w:val="00F24699"/>
    <w:rsid w:val="00F252BC"/>
    <w:rsid w:val="00F25818"/>
    <w:rsid w:val="00F25DF8"/>
    <w:rsid w:val="00F25DFB"/>
    <w:rsid w:val="00F2634B"/>
    <w:rsid w:val="00F26562"/>
    <w:rsid w:val="00F266E9"/>
    <w:rsid w:val="00F26AC5"/>
    <w:rsid w:val="00F26EFF"/>
    <w:rsid w:val="00F27B30"/>
    <w:rsid w:val="00F27C82"/>
    <w:rsid w:val="00F308F3"/>
    <w:rsid w:val="00F30907"/>
    <w:rsid w:val="00F30A44"/>
    <w:rsid w:val="00F30B53"/>
    <w:rsid w:val="00F30B5A"/>
    <w:rsid w:val="00F30B93"/>
    <w:rsid w:val="00F30D68"/>
    <w:rsid w:val="00F30E8F"/>
    <w:rsid w:val="00F31277"/>
    <w:rsid w:val="00F31A03"/>
    <w:rsid w:val="00F31A58"/>
    <w:rsid w:val="00F32553"/>
    <w:rsid w:val="00F3335F"/>
    <w:rsid w:val="00F33583"/>
    <w:rsid w:val="00F3470D"/>
    <w:rsid w:val="00F34831"/>
    <w:rsid w:val="00F34843"/>
    <w:rsid w:val="00F348C3"/>
    <w:rsid w:val="00F3494D"/>
    <w:rsid w:val="00F34F40"/>
    <w:rsid w:val="00F359E3"/>
    <w:rsid w:val="00F3618A"/>
    <w:rsid w:val="00F36285"/>
    <w:rsid w:val="00F365FE"/>
    <w:rsid w:val="00F36CA3"/>
    <w:rsid w:val="00F36E05"/>
    <w:rsid w:val="00F36F57"/>
    <w:rsid w:val="00F37A53"/>
    <w:rsid w:val="00F37BE4"/>
    <w:rsid w:val="00F37C03"/>
    <w:rsid w:val="00F40ABC"/>
    <w:rsid w:val="00F40B86"/>
    <w:rsid w:val="00F40BC7"/>
    <w:rsid w:val="00F40F9E"/>
    <w:rsid w:val="00F41062"/>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5AEB"/>
    <w:rsid w:val="00F46406"/>
    <w:rsid w:val="00F4705D"/>
    <w:rsid w:val="00F470F5"/>
    <w:rsid w:val="00F504D8"/>
    <w:rsid w:val="00F50566"/>
    <w:rsid w:val="00F50A0E"/>
    <w:rsid w:val="00F50C24"/>
    <w:rsid w:val="00F5114E"/>
    <w:rsid w:val="00F51505"/>
    <w:rsid w:val="00F51582"/>
    <w:rsid w:val="00F517A0"/>
    <w:rsid w:val="00F51B95"/>
    <w:rsid w:val="00F51E32"/>
    <w:rsid w:val="00F52287"/>
    <w:rsid w:val="00F5267F"/>
    <w:rsid w:val="00F52BFE"/>
    <w:rsid w:val="00F52E15"/>
    <w:rsid w:val="00F5311E"/>
    <w:rsid w:val="00F53449"/>
    <w:rsid w:val="00F536EF"/>
    <w:rsid w:val="00F53BAA"/>
    <w:rsid w:val="00F53C77"/>
    <w:rsid w:val="00F54090"/>
    <w:rsid w:val="00F54227"/>
    <w:rsid w:val="00F548BA"/>
    <w:rsid w:val="00F54D0B"/>
    <w:rsid w:val="00F55699"/>
    <w:rsid w:val="00F55C69"/>
    <w:rsid w:val="00F560D0"/>
    <w:rsid w:val="00F5620B"/>
    <w:rsid w:val="00F566A1"/>
    <w:rsid w:val="00F56893"/>
    <w:rsid w:val="00F56B7D"/>
    <w:rsid w:val="00F56C21"/>
    <w:rsid w:val="00F57058"/>
    <w:rsid w:val="00F57A0D"/>
    <w:rsid w:val="00F6005F"/>
    <w:rsid w:val="00F6042E"/>
    <w:rsid w:val="00F60E5D"/>
    <w:rsid w:val="00F611CF"/>
    <w:rsid w:val="00F61B9A"/>
    <w:rsid w:val="00F61EF0"/>
    <w:rsid w:val="00F61F96"/>
    <w:rsid w:val="00F62C05"/>
    <w:rsid w:val="00F644B5"/>
    <w:rsid w:val="00F64CD6"/>
    <w:rsid w:val="00F6530C"/>
    <w:rsid w:val="00F653D4"/>
    <w:rsid w:val="00F65AA7"/>
    <w:rsid w:val="00F66077"/>
    <w:rsid w:val="00F66320"/>
    <w:rsid w:val="00F66645"/>
    <w:rsid w:val="00F67246"/>
    <w:rsid w:val="00F67331"/>
    <w:rsid w:val="00F67545"/>
    <w:rsid w:val="00F67B47"/>
    <w:rsid w:val="00F708AA"/>
    <w:rsid w:val="00F70A27"/>
    <w:rsid w:val="00F70C8C"/>
    <w:rsid w:val="00F70DBF"/>
    <w:rsid w:val="00F70EF9"/>
    <w:rsid w:val="00F710ED"/>
    <w:rsid w:val="00F71429"/>
    <w:rsid w:val="00F71D75"/>
    <w:rsid w:val="00F7294D"/>
    <w:rsid w:val="00F72A5A"/>
    <w:rsid w:val="00F72AF0"/>
    <w:rsid w:val="00F72FC4"/>
    <w:rsid w:val="00F731E8"/>
    <w:rsid w:val="00F736D9"/>
    <w:rsid w:val="00F73BC5"/>
    <w:rsid w:val="00F73EAE"/>
    <w:rsid w:val="00F74402"/>
    <w:rsid w:val="00F74EAE"/>
    <w:rsid w:val="00F74EB9"/>
    <w:rsid w:val="00F75332"/>
    <w:rsid w:val="00F75448"/>
    <w:rsid w:val="00F75661"/>
    <w:rsid w:val="00F756F4"/>
    <w:rsid w:val="00F757B0"/>
    <w:rsid w:val="00F75B04"/>
    <w:rsid w:val="00F75E3B"/>
    <w:rsid w:val="00F76026"/>
    <w:rsid w:val="00F764CB"/>
    <w:rsid w:val="00F77711"/>
    <w:rsid w:val="00F777FA"/>
    <w:rsid w:val="00F77BBE"/>
    <w:rsid w:val="00F77D94"/>
    <w:rsid w:val="00F80256"/>
    <w:rsid w:val="00F80713"/>
    <w:rsid w:val="00F80866"/>
    <w:rsid w:val="00F8151D"/>
    <w:rsid w:val="00F81520"/>
    <w:rsid w:val="00F81803"/>
    <w:rsid w:val="00F81828"/>
    <w:rsid w:val="00F819EF"/>
    <w:rsid w:val="00F81B09"/>
    <w:rsid w:val="00F8245C"/>
    <w:rsid w:val="00F8258F"/>
    <w:rsid w:val="00F82F39"/>
    <w:rsid w:val="00F83567"/>
    <w:rsid w:val="00F83ED9"/>
    <w:rsid w:val="00F84289"/>
    <w:rsid w:val="00F8436D"/>
    <w:rsid w:val="00F84BD6"/>
    <w:rsid w:val="00F84DCE"/>
    <w:rsid w:val="00F8570B"/>
    <w:rsid w:val="00F858C4"/>
    <w:rsid w:val="00F86034"/>
    <w:rsid w:val="00F86370"/>
    <w:rsid w:val="00F8693A"/>
    <w:rsid w:val="00F8699B"/>
    <w:rsid w:val="00F86A5F"/>
    <w:rsid w:val="00F86BE5"/>
    <w:rsid w:val="00F8733A"/>
    <w:rsid w:val="00F8736A"/>
    <w:rsid w:val="00F87D1C"/>
    <w:rsid w:val="00F9020D"/>
    <w:rsid w:val="00F9023F"/>
    <w:rsid w:val="00F9067B"/>
    <w:rsid w:val="00F90983"/>
    <w:rsid w:val="00F910E1"/>
    <w:rsid w:val="00F913B2"/>
    <w:rsid w:val="00F917F3"/>
    <w:rsid w:val="00F91CF1"/>
    <w:rsid w:val="00F92892"/>
    <w:rsid w:val="00F92B69"/>
    <w:rsid w:val="00F92F30"/>
    <w:rsid w:val="00F936E5"/>
    <w:rsid w:val="00F9377B"/>
    <w:rsid w:val="00F939A9"/>
    <w:rsid w:val="00F9442E"/>
    <w:rsid w:val="00F944E6"/>
    <w:rsid w:val="00F945F4"/>
    <w:rsid w:val="00F94666"/>
    <w:rsid w:val="00F946E2"/>
    <w:rsid w:val="00F9479E"/>
    <w:rsid w:val="00F9504B"/>
    <w:rsid w:val="00F95325"/>
    <w:rsid w:val="00F956D1"/>
    <w:rsid w:val="00F95C57"/>
    <w:rsid w:val="00F95C94"/>
    <w:rsid w:val="00F95D81"/>
    <w:rsid w:val="00F96163"/>
    <w:rsid w:val="00F96287"/>
    <w:rsid w:val="00F962F6"/>
    <w:rsid w:val="00F965DF"/>
    <w:rsid w:val="00F96AEB"/>
    <w:rsid w:val="00F96BC2"/>
    <w:rsid w:val="00F97380"/>
    <w:rsid w:val="00F9739A"/>
    <w:rsid w:val="00F974EC"/>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4A71"/>
    <w:rsid w:val="00FA54B9"/>
    <w:rsid w:val="00FA5933"/>
    <w:rsid w:val="00FA5ADE"/>
    <w:rsid w:val="00FA5EB4"/>
    <w:rsid w:val="00FA6134"/>
    <w:rsid w:val="00FA6B8E"/>
    <w:rsid w:val="00FA6D4B"/>
    <w:rsid w:val="00FA6E9F"/>
    <w:rsid w:val="00FA7635"/>
    <w:rsid w:val="00FA7DD3"/>
    <w:rsid w:val="00FB0348"/>
    <w:rsid w:val="00FB0418"/>
    <w:rsid w:val="00FB0474"/>
    <w:rsid w:val="00FB0483"/>
    <w:rsid w:val="00FB0839"/>
    <w:rsid w:val="00FB0974"/>
    <w:rsid w:val="00FB1D3D"/>
    <w:rsid w:val="00FB3330"/>
    <w:rsid w:val="00FB3AB9"/>
    <w:rsid w:val="00FB41C3"/>
    <w:rsid w:val="00FB424D"/>
    <w:rsid w:val="00FB457A"/>
    <w:rsid w:val="00FB4F9E"/>
    <w:rsid w:val="00FB5490"/>
    <w:rsid w:val="00FB5575"/>
    <w:rsid w:val="00FB5D21"/>
    <w:rsid w:val="00FB61CD"/>
    <w:rsid w:val="00FB63DB"/>
    <w:rsid w:val="00FB64B5"/>
    <w:rsid w:val="00FB6697"/>
    <w:rsid w:val="00FB6845"/>
    <w:rsid w:val="00FB6A71"/>
    <w:rsid w:val="00FB6DFE"/>
    <w:rsid w:val="00FB789E"/>
    <w:rsid w:val="00FC003F"/>
    <w:rsid w:val="00FC016D"/>
    <w:rsid w:val="00FC040F"/>
    <w:rsid w:val="00FC04CC"/>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13D"/>
    <w:rsid w:val="00FC4CCE"/>
    <w:rsid w:val="00FC4D32"/>
    <w:rsid w:val="00FC52A4"/>
    <w:rsid w:val="00FC54E9"/>
    <w:rsid w:val="00FC5BD4"/>
    <w:rsid w:val="00FC6382"/>
    <w:rsid w:val="00FC669F"/>
    <w:rsid w:val="00FC6D2A"/>
    <w:rsid w:val="00FC700A"/>
    <w:rsid w:val="00FC7466"/>
    <w:rsid w:val="00FC78B6"/>
    <w:rsid w:val="00FC7A37"/>
    <w:rsid w:val="00FC7D59"/>
    <w:rsid w:val="00FC7EF4"/>
    <w:rsid w:val="00FD068D"/>
    <w:rsid w:val="00FD105E"/>
    <w:rsid w:val="00FD1893"/>
    <w:rsid w:val="00FD1C59"/>
    <w:rsid w:val="00FD1E26"/>
    <w:rsid w:val="00FD20FF"/>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0F4"/>
    <w:rsid w:val="00FD61FC"/>
    <w:rsid w:val="00FD63C9"/>
    <w:rsid w:val="00FD686A"/>
    <w:rsid w:val="00FD6893"/>
    <w:rsid w:val="00FD6E5F"/>
    <w:rsid w:val="00FD6FE3"/>
    <w:rsid w:val="00FD73EE"/>
    <w:rsid w:val="00FD765C"/>
    <w:rsid w:val="00FD77D9"/>
    <w:rsid w:val="00FD782E"/>
    <w:rsid w:val="00FD7CDE"/>
    <w:rsid w:val="00FD7D1E"/>
    <w:rsid w:val="00FE04DA"/>
    <w:rsid w:val="00FE0534"/>
    <w:rsid w:val="00FE0ACA"/>
    <w:rsid w:val="00FE0DAB"/>
    <w:rsid w:val="00FE1953"/>
    <w:rsid w:val="00FE1BDC"/>
    <w:rsid w:val="00FE24A0"/>
    <w:rsid w:val="00FE24A4"/>
    <w:rsid w:val="00FE257B"/>
    <w:rsid w:val="00FE29CE"/>
    <w:rsid w:val="00FE2ADB"/>
    <w:rsid w:val="00FE306F"/>
    <w:rsid w:val="00FE367C"/>
    <w:rsid w:val="00FE3B4A"/>
    <w:rsid w:val="00FE3FBD"/>
    <w:rsid w:val="00FE4839"/>
    <w:rsid w:val="00FE4958"/>
    <w:rsid w:val="00FE499E"/>
    <w:rsid w:val="00FE4DC8"/>
    <w:rsid w:val="00FE5085"/>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23"/>
    <w:rsid w:val="00FF32BA"/>
    <w:rsid w:val="00FF4578"/>
    <w:rsid w:val="00FF47C5"/>
    <w:rsid w:val="00FF4808"/>
    <w:rsid w:val="00FF4A67"/>
    <w:rsid w:val="00FF4B70"/>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8289">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10F2913A-3316-4415-A48C-BC87EB5D7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5A7F"/>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 w:type="table" w:styleId="GridTable3">
    <w:name w:val="Grid Table 3"/>
    <w:basedOn w:val="TableNormal"/>
    <w:uiPriority w:val="48"/>
    <w:rsid w:val="00483B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2782490">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6271781">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36703941">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69230595">
      <w:bodyDiv w:val="1"/>
      <w:marLeft w:val="0"/>
      <w:marRight w:val="0"/>
      <w:marTop w:val="0"/>
      <w:marBottom w:val="0"/>
      <w:divBdr>
        <w:top w:val="none" w:sz="0" w:space="0" w:color="auto"/>
        <w:left w:val="none" w:sz="0" w:space="0" w:color="auto"/>
        <w:bottom w:val="none" w:sz="0" w:space="0" w:color="auto"/>
        <w:right w:val="none" w:sz="0" w:space="0" w:color="auto"/>
      </w:divBdr>
    </w:div>
    <w:div w:id="69667875">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15409894">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65903618">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3111688">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08077175">
      <w:bodyDiv w:val="1"/>
      <w:marLeft w:val="0"/>
      <w:marRight w:val="0"/>
      <w:marTop w:val="0"/>
      <w:marBottom w:val="0"/>
      <w:divBdr>
        <w:top w:val="none" w:sz="0" w:space="0" w:color="auto"/>
        <w:left w:val="none" w:sz="0" w:space="0" w:color="auto"/>
        <w:bottom w:val="none" w:sz="0" w:space="0" w:color="auto"/>
        <w:right w:val="none" w:sz="0" w:space="0" w:color="auto"/>
      </w:divBdr>
    </w:div>
    <w:div w:id="210074761">
      <w:bodyDiv w:val="1"/>
      <w:marLeft w:val="0"/>
      <w:marRight w:val="0"/>
      <w:marTop w:val="0"/>
      <w:marBottom w:val="0"/>
      <w:divBdr>
        <w:top w:val="none" w:sz="0" w:space="0" w:color="auto"/>
        <w:left w:val="none" w:sz="0" w:space="0" w:color="auto"/>
        <w:bottom w:val="none" w:sz="0" w:space="0" w:color="auto"/>
        <w:right w:val="none" w:sz="0" w:space="0" w:color="auto"/>
      </w:divBdr>
    </w:div>
    <w:div w:id="213659364">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3227533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205593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78462745">
      <w:bodyDiv w:val="1"/>
      <w:marLeft w:val="0"/>
      <w:marRight w:val="0"/>
      <w:marTop w:val="0"/>
      <w:marBottom w:val="0"/>
      <w:divBdr>
        <w:top w:val="none" w:sz="0" w:space="0" w:color="auto"/>
        <w:left w:val="none" w:sz="0" w:space="0" w:color="auto"/>
        <w:bottom w:val="none" w:sz="0" w:space="0" w:color="auto"/>
        <w:right w:val="none" w:sz="0" w:space="0" w:color="auto"/>
      </w:divBdr>
    </w:div>
    <w:div w:id="283342109">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6250307">
      <w:bodyDiv w:val="1"/>
      <w:marLeft w:val="0"/>
      <w:marRight w:val="0"/>
      <w:marTop w:val="0"/>
      <w:marBottom w:val="0"/>
      <w:divBdr>
        <w:top w:val="none" w:sz="0" w:space="0" w:color="auto"/>
        <w:left w:val="none" w:sz="0" w:space="0" w:color="auto"/>
        <w:bottom w:val="none" w:sz="0" w:space="0" w:color="auto"/>
        <w:right w:val="none" w:sz="0" w:space="0" w:color="auto"/>
      </w:divBdr>
    </w:div>
    <w:div w:id="306789937">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6111">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79937242">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3742894">
      <w:bodyDiv w:val="1"/>
      <w:marLeft w:val="0"/>
      <w:marRight w:val="0"/>
      <w:marTop w:val="0"/>
      <w:marBottom w:val="0"/>
      <w:divBdr>
        <w:top w:val="none" w:sz="0" w:space="0" w:color="auto"/>
        <w:left w:val="none" w:sz="0" w:space="0" w:color="auto"/>
        <w:bottom w:val="none" w:sz="0" w:space="0" w:color="auto"/>
        <w:right w:val="none" w:sz="0" w:space="0" w:color="auto"/>
      </w:divBdr>
    </w:div>
    <w:div w:id="394165527">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08188344">
      <w:bodyDiv w:val="1"/>
      <w:marLeft w:val="0"/>
      <w:marRight w:val="0"/>
      <w:marTop w:val="0"/>
      <w:marBottom w:val="0"/>
      <w:divBdr>
        <w:top w:val="none" w:sz="0" w:space="0" w:color="auto"/>
        <w:left w:val="none" w:sz="0" w:space="0" w:color="auto"/>
        <w:bottom w:val="none" w:sz="0" w:space="0" w:color="auto"/>
        <w:right w:val="none" w:sz="0" w:space="0" w:color="auto"/>
      </w:divBdr>
    </w:div>
    <w:div w:id="409742576">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8255350">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27238938">
      <w:bodyDiv w:val="1"/>
      <w:marLeft w:val="0"/>
      <w:marRight w:val="0"/>
      <w:marTop w:val="0"/>
      <w:marBottom w:val="0"/>
      <w:divBdr>
        <w:top w:val="none" w:sz="0" w:space="0" w:color="auto"/>
        <w:left w:val="none" w:sz="0" w:space="0" w:color="auto"/>
        <w:bottom w:val="none" w:sz="0" w:space="0" w:color="auto"/>
        <w:right w:val="none" w:sz="0" w:space="0" w:color="auto"/>
      </w:divBdr>
    </w:div>
    <w:div w:id="429399884">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482742835">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04321404">
      <w:bodyDiv w:val="1"/>
      <w:marLeft w:val="0"/>
      <w:marRight w:val="0"/>
      <w:marTop w:val="0"/>
      <w:marBottom w:val="0"/>
      <w:divBdr>
        <w:top w:val="none" w:sz="0" w:space="0" w:color="auto"/>
        <w:left w:val="none" w:sz="0" w:space="0" w:color="auto"/>
        <w:bottom w:val="none" w:sz="0" w:space="0" w:color="auto"/>
        <w:right w:val="none" w:sz="0" w:space="0" w:color="auto"/>
      </w:divBdr>
    </w:div>
    <w:div w:id="508451855">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3977574">
      <w:bodyDiv w:val="1"/>
      <w:marLeft w:val="0"/>
      <w:marRight w:val="0"/>
      <w:marTop w:val="0"/>
      <w:marBottom w:val="0"/>
      <w:divBdr>
        <w:top w:val="none" w:sz="0" w:space="0" w:color="auto"/>
        <w:left w:val="none" w:sz="0" w:space="0" w:color="auto"/>
        <w:bottom w:val="none" w:sz="0" w:space="0" w:color="auto"/>
        <w:right w:val="none" w:sz="0" w:space="0" w:color="auto"/>
      </w:divBdr>
    </w:div>
    <w:div w:id="524681722">
      <w:bodyDiv w:val="1"/>
      <w:marLeft w:val="0"/>
      <w:marRight w:val="0"/>
      <w:marTop w:val="0"/>
      <w:marBottom w:val="0"/>
      <w:divBdr>
        <w:top w:val="none" w:sz="0" w:space="0" w:color="auto"/>
        <w:left w:val="none" w:sz="0" w:space="0" w:color="auto"/>
        <w:bottom w:val="none" w:sz="0" w:space="0" w:color="auto"/>
        <w:right w:val="none" w:sz="0" w:space="0" w:color="auto"/>
      </w:divBdr>
      <w:divsChild>
        <w:div w:id="1169449134">
          <w:marLeft w:val="0"/>
          <w:marRight w:val="0"/>
          <w:marTop w:val="0"/>
          <w:marBottom w:val="0"/>
          <w:divBdr>
            <w:top w:val="none" w:sz="0" w:space="0" w:color="auto"/>
            <w:left w:val="none" w:sz="0" w:space="0" w:color="auto"/>
            <w:bottom w:val="none" w:sz="0" w:space="0" w:color="auto"/>
            <w:right w:val="none" w:sz="0" w:space="0" w:color="auto"/>
          </w:divBdr>
        </w:div>
      </w:divsChild>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8224996">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53541497">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65649116">
      <w:bodyDiv w:val="1"/>
      <w:marLeft w:val="0"/>
      <w:marRight w:val="0"/>
      <w:marTop w:val="0"/>
      <w:marBottom w:val="0"/>
      <w:divBdr>
        <w:top w:val="none" w:sz="0" w:space="0" w:color="auto"/>
        <w:left w:val="none" w:sz="0" w:space="0" w:color="auto"/>
        <w:bottom w:val="none" w:sz="0" w:space="0" w:color="auto"/>
        <w:right w:val="none" w:sz="0" w:space="0" w:color="auto"/>
      </w:divBdr>
    </w:div>
    <w:div w:id="567884544">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586427127">
      <w:bodyDiv w:val="1"/>
      <w:marLeft w:val="0"/>
      <w:marRight w:val="0"/>
      <w:marTop w:val="0"/>
      <w:marBottom w:val="0"/>
      <w:divBdr>
        <w:top w:val="none" w:sz="0" w:space="0" w:color="auto"/>
        <w:left w:val="none" w:sz="0" w:space="0" w:color="auto"/>
        <w:bottom w:val="none" w:sz="0" w:space="0" w:color="auto"/>
        <w:right w:val="none" w:sz="0" w:space="0" w:color="auto"/>
      </w:divBdr>
    </w:div>
    <w:div w:id="599798382">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4674671">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25694853">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1159726">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44243043">
      <w:bodyDiv w:val="1"/>
      <w:marLeft w:val="0"/>
      <w:marRight w:val="0"/>
      <w:marTop w:val="0"/>
      <w:marBottom w:val="0"/>
      <w:divBdr>
        <w:top w:val="none" w:sz="0" w:space="0" w:color="auto"/>
        <w:left w:val="none" w:sz="0" w:space="0" w:color="auto"/>
        <w:bottom w:val="none" w:sz="0" w:space="0" w:color="auto"/>
        <w:right w:val="none" w:sz="0" w:space="0" w:color="auto"/>
      </w:divBdr>
    </w:div>
    <w:div w:id="644623239">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87295637">
      <w:bodyDiv w:val="1"/>
      <w:marLeft w:val="0"/>
      <w:marRight w:val="0"/>
      <w:marTop w:val="0"/>
      <w:marBottom w:val="0"/>
      <w:divBdr>
        <w:top w:val="none" w:sz="0" w:space="0" w:color="auto"/>
        <w:left w:val="none" w:sz="0" w:space="0" w:color="auto"/>
        <w:bottom w:val="none" w:sz="0" w:space="0" w:color="auto"/>
        <w:right w:val="none" w:sz="0" w:space="0" w:color="auto"/>
      </w:divBdr>
    </w:div>
    <w:div w:id="69122656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6278267">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11883730">
      <w:bodyDiv w:val="1"/>
      <w:marLeft w:val="0"/>
      <w:marRight w:val="0"/>
      <w:marTop w:val="0"/>
      <w:marBottom w:val="0"/>
      <w:divBdr>
        <w:top w:val="none" w:sz="0" w:space="0" w:color="auto"/>
        <w:left w:val="none" w:sz="0" w:space="0" w:color="auto"/>
        <w:bottom w:val="none" w:sz="0" w:space="0" w:color="auto"/>
        <w:right w:val="none" w:sz="0" w:space="0" w:color="auto"/>
      </w:divBdr>
    </w:div>
    <w:div w:id="722949127">
      <w:bodyDiv w:val="1"/>
      <w:marLeft w:val="0"/>
      <w:marRight w:val="0"/>
      <w:marTop w:val="0"/>
      <w:marBottom w:val="0"/>
      <w:divBdr>
        <w:top w:val="none" w:sz="0" w:space="0" w:color="auto"/>
        <w:left w:val="none" w:sz="0" w:space="0" w:color="auto"/>
        <w:bottom w:val="none" w:sz="0" w:space="0" w:color="auto"/>
        <w:right w:val="none" w:sz="0" w:space="0" w:color="auto"/>
      </w:divBdr>
    </w:div>
    <w:div w:id="728964755">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7042252">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57743243">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2712857">
      <w:bodyDiv w:val="1"/>
      <w:marLeft w:val="0"/>
      <w:marRight w:val="0"/>
      <w:marTop w:val="0"/>
      <w:marBottom w:val="0"/>
      <w:divBdr>
        <w:top w:val="none" w:sz="0" w:space="0" w:color="auto"/>
        <w:left w:val="none" w:sz="0" w:space="0" w:color="auto"/>
        <w:bottom w:val="none" w:sz="0" w:space="0" w:color="auto"/>
        <w:right w:val="none" w:sz="0" w:space="0" w:color="auto"/>
      </w:divBdr>
    </w:div>
    <w:div w:id="972833390">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74093810">
      <w:bodyDiv w:val="1"/>
      <w:marLeft w:val="0"/>
      <w:marRight w:val="0"/>
      <w:marTop w:val="0"/>
      <w:marBottom w:val="0"/>
      <w:divBdr>
        <w:top w:val="none" w:sz="0" w:space="0" w:color="auto"/>
        <w:left w:val="none" w:sz="0" w:space="0" w:color="auto"/>
        <w:bottom w:val="none" w:sz="0" w:space="0" w:color="auto"/>
        <w:right w:val="none" w:sz="0" w:space="0" w:color="auto"/>
      </w:divBdr>
    </w:div>
    <w:div w:id="975569162">
      <w:bodyDiv w:val="1"/>
      <w:marLeft w:val="0"/>
      <w:marRight w:val="0"/>
      <w:marTop w:val="0"/>
      <w:marBottom w:val="0"/>
      <w:divBdr>
        <w:top w:val="none" w:sz="0" w:space="0" w:color="auto"/>
        <w:left w:val="none" w:sz="0" w:space="0" w:color="auto"/>
        <w:bottom w:val="none" w:sz="0" w:space="0" w:color="auto"/>
        <w:right w:val="none" w:sz="0" w:space="0" w:color="auto"/>
      </w:divBdr>
    </w:div>
    <w:div w:id="985279109">
      <w:bodyDiv w:val="1"/>
      <w:marLeft w:val="0"/>
      <w:marRight w:val="0"/>
      <w:marTop w:val="0"/>
      <w:marBottom w:val="0"/>
      <w:divBdr>
        <w:top w:val="none" w:sz="0" w:space="0" w:color="auto"/>
        <w:left w:val="none" w:sz="0" w:space="0" w:color="auto"/>
        <w:bottom w:val="none" w:sz="0" w:space="0" w:color="auto"/>
        <w:right w:val="none" w:sz="0" w:space="0" w:color="auto"/>
      </w:divBdr>
    </w:div>
    <w:div w:id="986281164">
      <w:bodyDiv w:val="1"/>
      <w:marLeft w:val="0"/>
      <w:marRight w:val="0"/>
      <w:marTop w:val="0"/>
      <w:marBottom w:val="0"/>
      <w:divBdr>
        <w:top w:val="none" w:sz="0" w:space="0" w:color="auto"/>
        <w:left w:val="none" w:sz="0" w:space="0" w:color="auto"/>
        <w:bottom w:val="none" w:sz="0" w:space="0" w:color="auto"/>
        <w:right w:val="none" w:sz="0" w:space="0" w:color="auto"/>
      </w:divBdr>
    </w:div>
    <w:div w:id="98824401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26905347">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2384359">
      <w:bodyDiv w:val="1"/>
      <w:marLeft w:val="0"/>
      <w:marRight w:val="0"/>
      <w:marTop w:val="0"/>
      <w:marBottom w:val="0"/>
      <w:divBdr>
        <w:top w:val="none" w:sz="0" w:space="0" w:color="auto"/>
        <w:left w:val="none" w:sz="0" w:space="0" w:color="auto"/>
        <w:bottom w:val="none" w:sz="0" w:space="0" w:color="auto"/>
        <w:right w:val="none" w:sz="0" w:space="0" w:color="auto"/>
      </w:divBdr>
    </w:div>
    <w:div w:id="1073624458">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4249288">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5533150">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198202323">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03128781">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18124108">
      <w:bodyDiv w:val="1"/>
      <w:marLeft w:val="0"/>
      <w:marRight w:val="0"/>
      <w:marTop w:val="0"/>
      <w:marBottom w:val="0"/>
      <w:divBdr>
        <w:top w:val="none" w:sz="0" w:space="0" w:color="auto"/>
        <w:left w:val="none" w:sz="0" w:space="0" w:color="auto"/>
        <w:bottom w:val="none" w:sz="0" w:space="0" w:color="auto"/>
        <w:right w:val="none" w:sz="0" w:space="0" w:color="auto"/>
      </w:divBdr>
    </w:div>
    <w:div w:id="1240408003">
      <w:bodyDiv w:val="1"/>
      <w:marLeft w:val="0"/>
      <w:marRight w:val="0"/>
      <w:marTop w:val="0"/>
      <w:marBottom w:val="0"/>
      <w:divBdr>
        <w:top w:val="none" w:sz="0" w:space="0" w:color="auto"/>
        <w:left w:val="none" w:sz="0" w:space="0" w:color="auto"/>
        <w:bottom w:val="none" w:sz="0" w:space="0" w:color="auto"/>
        <w:right w:val="none" w:sz="0" w:space="0" w:color="auto"/>
      </w:divBdr>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44097954">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60485390">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291281182">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14330332">
      <w:bodyDiv w:val="1"/>
      <w:marLeft w:val="0"/>
      <w:marRight w:val="0"/>
      <w:marTop w:val="0"/>
      <w:marBottom w:val="0"/>
      <w:divBdr>
        <w:top w:val="none" w:sz="0" w:space="0" w:color="auto"/>
        <w:left w:val="none" w:sz="0" w:space="0" w:color="auto"/>
        <w:bottom w:val="none" w:sz="0" w:space="0" w:color="auto"/>
        <w:right w:val="none" w:sz="0" w:space="0" w:color="auto"/>
      </w:divBdr>
    </w:div>
    <w:div w:id="1316253598">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33676531">
      <w:bodyDiv w:val="1"/>
      <w:marLeft w:val="0"/>
      <w:marRight w:val="0"/>
      <w:marTop w:val="0"/>
      <w:marBottom w:val="0"/>
      <w:divBdr>
        <w:top w:val="none" w:sz="0" w:space="0" w:color="auto"/>
        <w:left w:val="none" w:sz="0" w:space="0" w:color="auto"/>
        <w:bottom w:val="none" w:sz="0" w:space="0" w:color="auto"/>
        <w:right w:val="none" w:sz="0" w:space="0" w:color="auto"/>
      </w:divBdr>
    </w:div>
    <w:div w:id="1336768641">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63166301">
      <w:bodyDiv w:val="1"/>
      <w:marLeft w:val="0"/>
      <w:marRight w:val="0"/>
      <w:marTop w:val="0"/>
      <w:marBottom w:val="0"/>
      <w:divBdr>
        <w:top w:val="none" w:sz="0" w:space="0" w:color="auto"/>
        <w:left w:val="none" w:sz="0" w:space="0" w:color="auto"/>
        <w:bottom w:val="none" w:sz="0" w:space="0" w:color="auto"/>
        <w:right w:val="none" w:sz="0" w:space="0" w:color="auto"/>
      </w:divBdr>
    </w:div>
    <w:div w:id="1366055315">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86754663">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398286319">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08763966">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3145349">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49349591">
      <w:bodyDiv w:val="1"/>
      <w:marLeft w:val="0"/>
      <w:marRight w:val="0"/>
      <w:marTop w:val="0"/>
      <w:marBottom w:val="0"/>
      <w:divBdr>
        <w:top w:val="none" w:sz="0" w:space="0" w:color="auto"/>
        <w:left w:val="none" w:sz="0" w:space="0" w:color="auto"/>
        <w:bottom w:val="none" w:sz="0" w:space="0" w:color="auto"/>
        <w:right w:val="none" w:sz="0" w:space="0" w:color="auto"/>
      </w:divBdr>
    </w:div>
    <w:div w:id="145190197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15222957">
      <w:bodyDiv w:val="1"/>
      <w:marLeft w:val="0"/>
      <w:marRight w:val="0"/>
      <w:marTop w:val="0"/>
      <w:marBottom w:val="0"/>
      <w:divBdr>
        <w:top w:val="none" w:sz="0" w:space="0" w:color="auto"/>
        <w:left w:val="none" w:sz="0" w:space="0" w:color="auto"/>
        <w:bottom w:val="none" w:sz="0" w:space="0" w:color="auto"/>
        <w:right w:val="none" w:sz="0" w:space="0" w:color="auto"/>
      </w:divBdr>
    </w:div>
    <w:div w:id="1520578976">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5143760">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7917015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0834349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20605176">
      <w:bodyDiv w:val="1"/>
      <w:marLeft w:val="0"/>
      <w:marRight w:val="0"/>
      <w:marTop w:val="0"/>
      <w:marBottom w:val="0"/>
      <w:divBdr>
        <w:top w:val="none" w:sz="0" w:space="0" w:color="auto"/>
        <w:left w:val="none" w:sz="0" w:space="0" w:color="auto"/>
        <w:bottom w:val="none" w:sz="0" w:space="0" w:color="auto"/>
        <w:right w:val="none" w:sz="0" w:space="0" w:color="auto"/>
      </w:divBdr>
    </w:div>
    <w:div w:id="1620918362">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4406682">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88021771">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34356535">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48644955">
      <w:bodyDiv w:val="1"/>
      <w:marLeft w:val="0"/>
      <w:marRight w:val="0"/>
      <w:marTop w:val="0"/>
      <w:marBottom w:val="0"/>
      <w:divBdr>
        <w:top w:val="none" w:sz="0" w:space="0" w:color="auto"/>
        <w:left w:val="none" w:sz="0" w:space="0" w:color="auto"/>
        <w:bottom w:val="none" w:sz="0" w:space="0" w:color="auto"/>
        <w:right w:val="none" w:sz="0" w:space="0" w:color="auto"/>
      </w:divBdr>
    </w:div>
    <w:div w:id="1761558649">
      <w:bodyDiv w:val="1"/>
      <w:marLeft w:val="0"/>
      <w:marRight w:val="0"/>
      <w:marTop w:val="0"/>
      <w:marBottom w:val="0"/>
      <w:divBdr>
        <w:top w:val="none" w:sz="0" w:space="0" w:color="auto"/>
        <w:left w:val="none" w:sz="0" w:space="0" w:color="auto"/>
        <w:bottom w:val="none" w:sz="0" w:space="0" w:color="auto"/>
        <w:right w:val="none" w:sz="0" w:space="0" w:color="auto"/>
      </w:divBdr>
    </w:div>
    <w:div w:id="1772552216">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93817213">
      <w:bodyDiv w:val="1"/>
      <w:marLeft w:val="0"/>
      <w:marRight w:val="0"/>
      <w:marTop w:val="0"/>
      <w:marBottom w:val="0"/>
      <w:divBdr>
        <w:top w:val="none" w:sz="0" w:space="0" w:color="auto"/>
        <w:left w:val="none" w:sz="0" w:space="0" w:color="auto"/>
        <w:bottom w:val="none" w:sz="0" w:space="0" w:color="auto"/>
        <w:right w:val="none" w:sz="0" w:space="0" w:color="auto"/>
      </w:divBdr>
    </w:div>
    <w:div w:id="1815220596">
      <w:bodyDiv w:val="1"/>
      <w:marLeft w:val="0"/>
      <w:marRight w:val="0"/>
      <w:marTop w:val="0"/>
      <w:marBottom w:val="0"/>
      <w:divBdr>
        <w:top w:val="none" w:sz="0" w:space="0" w:color="auto"/>
        <w:left w:val="none" w:sz="0" w:space="0" w:color="auto"/>
        <w:bottom w:val="none" w:sz="0" w:space="0" w:color="auto"/>
        <w:right w:val="none" w:sz="0" w:space="0" w:color="auto"/>
      </w:divBdr>
    </w:div>
    <w:div w:id="1823161066">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28740327">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70147304">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89099535">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19823661">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21910601">
      <w:bodyDiv w:val="1"/>
      <w:marLeft w:val="0"/>
      <w:marRight w:val="0"/>
      <w:marTop w:val="0"/>
      <w:marBottom w:val="0"/>
      <w:divBdr>
        <w:top w:val="none" w:sz="0" w:space="0" w:color="auto"/>
        <w:left w:val="none" w:sz="0" w:space="0" w:color="auto"/>
        <w:bottom w:val="none" w:sz="0" w:space="0" w:color="auto"/>
        <w:right w:val="none" w:sz="0" w:space="0" w:color="auto"/>
      </w:divBdr>
    </w:div>
    <w:div w:id="1929533448">
      <w:bodyDiv w:val="1"/>
      <w:marLeft w:val="0"/>
      <w:marRight w:val="0"/>
      <w:marTop w:val="0"/>
      <w:marBottom w:val="0"/>
      <w:divBdr>
        <w:top w:val="none" w:sz="0" w:space="0" w:color="auto"/>
        <w:left w:val="none" w:sz="0" w:space="0" w:color="auto"/>
        <w:bottom w:val="none" w:sz="0" w:space="0" w:color="auto"/>
        <w:right w:val="none" w:sz="0" w:space="0" w:color="auto"/>
      </w:divBdr>
    </w:div>
    <w:div w:id="1944536040">
      <w:bodyDiv w:val="1"/>
      <w:marLeft w:val="0"/>
      <w:marRight w:val="0"/>
      <w:marTop w:val="0"/>
      <w:marBottom w:val="0"/>
      <w:divBdr>
        <w:top w:val="none" w:sz="0" w:space="0" w:color="auto"/>
        <w:left w:val="none" w:sz="0" w:space="0" w:color="auto"/>
        <w:bottom w:val="none" w:sz="0" w:space="0" w:color="auto"/>
        <w:right w:val="none" w:sz="0" w:space="0" w:color="auto"/>
      </w:divBdr>
    </w:div>
    <w:div w:id="1946115795">
      <w:bodyDiv w:val="1"/>
      <w:marLeft w:val="0"/>
      <w:marRight w:val="0"/>
      <w:marTop w:val="0"/>
      <w:marBottom w:val="0"/>
      <w:divBdr>
        <w:top w:val="none" w:sz="0" w:space="0" w:color="auto"/>
        <w:left w:val="none" w:sz="0" w:space="0" w:color="auto"/>
        <w:bottom w:val="none" w:sz="0" w:space="0" w:color="auto"/>
        <w:right w:val="none" w:sz="0" w:space="0" w:color="auto"/>
      </w:divBdr>
    </w:div>
    <w:div w:id="1949312931">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053295">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58873056">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101603">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000592">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073304463">
      <w:bodyDiv w:val="1"/>
      <w:marLeft w:val="0"/>
      <w:marRight w:val="0"/>
      <w:marTop w:val="0"/>
      <w:marBottom w:val="0"/>
      <w:divBdr>
        <w:top w:val="none" w:sz="0" w:space="0" w:color="auto"/>
        <w:left w:val="none" w:sz="0" w:space="0" w:color="auto"/>
        <w:bottom w:val="none" w:sz="0" w:space="0" w:color="auto"/>
        <w:right w:val="none" w:sz="0" w:space="0" w:color="auto"/>
      </w:divBdr>
    </w:div>
    <w:div w:id="2090731293">
      <w:bodyDiv w:val="1"/>
      <w:marLeft w:val="0"/>
      <w:marRight w:val="0"/>
      <w:marTop w:val="0"/>
      <w:marBottom w:val="0"/>
      <w:divBdr>
        <w:top w:val="none" w:sz="0" w:space="0" w:color="auto"/>
        <w:left w:val="none" w:sz="0" w:space="0" w:color="auto"/>
        <w:bottom w:val="none" w:sz="0" w:space="0" w:color="auto"/>
        <w:right w:val="none" w:sz="0" w:space="0" w:color="auto"/>
      </w:divBdr>
    </w:div>
    <w:div w:id="2092896546">
      <w:bodyDiv w:val="1"/>
      <w:marLeft w:val="0"/>
      <w:marRight w:val="0"/>
      <w:marTop w:val="0"/>
      <w:marBottom w:val="0"/>
      <w:divBdr>
        <w:top w:val="none" w:sz="0" w:space="0" w:color="auto"/>
        <w:left w:val="none" w:sz="0" w:space="0" w:color="auto"/>
        <w:bottom w:val="none" w:sz="0" w:space="0" w:color="auto"/>
        <w:right w:val="none" w:sz="0" w:space="0" w:color="auto"/>
      </w:divBdr>
    </w:div>
    <w:div w:id="209612898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1411215">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4593140">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3.jpeg"/><Relationship Id="rId42" Type="http://schemas.openxmlformats.org/officeDocument/2006/relationships/image" Target="media/image34.jpeg"/><Relationship Id="rId63" Type="http://schemas.openxmlformats.org/officeDocument/2006/relationships/image" Target="media/image54.png"/><Relationship Id="rId84" Type="http://schemas.openxmlformats.org/officeDocument/2006/relationships/image" Target="media/image72.png"/><Relationship Id="rId138" Type="http://schemas.openxmlformats.org/officeDocument/2006/relationships/image" Target="media/image126.jpeg"/><Relationship Id="rId159" Type="http://schemas.openxmlformats.org/officeDocument/2006/relationships/image" Target="media/image146.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88.jpeg"/><Relationship Id="rId226" Type="http://schemas.openxmlformats.org/officeDocument/2006/relationships/image" Target="media/image208.jpeg"/><Relationship Id="rId107" Type="http://schemas.openxmlformats.org/officeDocument/2006/relationships/image" Target="media/image95.png"/><Relationship Id="rId11" Type="http://schemas.openxmlformats.org/officeDocument/2006/relationships/image" Target="media/image4.jpeg"/><Relationship Id="rId32" Type="http://schemas.openxmlformats.org/officeDocument/2006/relationships/image" Target="media/image24.jpeg"/><Relationship Id="rId53" Type="http://schemas.openxmlformats.org/officeDocument/2006/relationships/image" Target="media/image45.jpeg"/><Relationship Id="rId74" Type="http://schemas.openxmlformats.org/officeDocument/2006/relationships/image" Target="media/image62.jpeg"/><Relationship Id="rId128" Type="http://schemas.openxmlformats.org/officeDocument/2006/relationships/image" Target="media/image116.jpeg"/><Relationship Id="rId149" Type="http://schemas.openxmlformats.org/officeDocument/2006/relationships/image" Target="media/image137.jpeg"/><Relationship Id="rId5" Type="http://schemas.openxmlformats.org/officeDocument/2006/relationships/webSettings" Target="webSettings.xml"/><Relationship Id="rId95" Type="http://schemas.openxmlformats.org/officeDocument/2006/relationships/image" Target="media/image83.jpeg"/><Relationship Id="rId160" Type="http://schemas.microsoft.com/office/2007/relationships/hdphoto" Target="media/hdphoto7.wdp"/><Relationship Id="rId181" Type="http://schemas.openxmlformats.org/officeDocument/2006/relationships/image" Target="media/image166.jpeg"/><Relationship Id="rId216" Type="http://schemas.openxmlformats.org/officeDocument/2006/relationships/image" Target="media/image198.jpeg"/><Relationship Id="rId237" Type="http://schemas.openxmlformats.org/officeDocument/2006/relationships/image" Target="media/image219.png"/><Relationship Id="rId22" Type="http://schemas.openxmlformats.org/officeDocument/2006/relationships/image" Target="media/image14.jpeg"/><Relationship Id="rId43" Type="http://schemas.openxmlformats.org/officeDocument/2006/relationships/image" Target="media/image35.jpeg"/><Relationship Id="rId64" Type="http://schemas.microsoft.com/office/2007/relationships/hdphoto" Target="media/hdphoto3.wdp"/><Relationship Id="rId118" Type="http://schemas.openxmlformats.org/officeDocument/2006/relationships/image" Target="media/image106.png"/><Relationship Id="rId139" Type="http://schemas.openxmlformats.org/officeDocument/2006/relationships/image" Target="media/image127.jpeg"/><Relationship Id="rId85" Type="http://schemas.openxmlformats.org/officeDocument/2006/relationships/image" Target="media/image73.png"/><Relationship Id="rId150" Type="http://schemas.openxmlformats.org/officeDocument/2006/relationships/image" Target="media/image138.jpe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89.jpeg"/><Relationship Id="rId227" Type="http://schemas.openxmlformats.org/officeDocument/2006/relationships/image" Target="media/image209.jpeg"/><Relationship Id="rId201" Type="http://schemas.openxmlformats.org/officeDocument/2006/relationships/image" Target="media/image185.jpeg"/><Relationship Id="rId222" Type="http://schemas.openxmlformats.org/officeDocument/2006/relationships/image" Target="media/image204.jpeg"/><Relationship Id="rId243" Type="http://schemas.openxmlformats.org/officeDocument/2006/relationships/theme" Target="theme/theme1.xml"/><Relationship Id="rId12" Type="http://schemas.openxmlformats.org/officeDocument/2006/relationships/image" Target="media/image5.png"/><Relationship Id="rId17" Type="http://schemas.openxmlformats.org/officeDocument/2006/relationships/image" Target="media/image9.jpe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1.jpe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jpeg"/><Relationship Id="rId129" Type="http://schemas.openxmlformats.org/officeDocument/2006/relationships/image" Target="media/image117.jpeg"/><Relationship Id="rId54" Type="http://schemas.openxmlformats.org/officeDocument/2006/relationships/image" Target="media/image46.jpeg"/><Relationship Id="rId70" Type="http://schemas.openxmlformats.org/officeDocument/2006/relationships/image" Target="media/image58.jpeg"/><Relationship Id="rId75" Type="http://schemas.openxmlformats.org/officeDocument/2006/relationships/image" Target="media/image63.jpeg"/><Relationship Id="rId91" Type="http://schemas.openxmlformats.org/officeDocument/2006/relationships/image" Target="media/image79.png"/><Relationship Id="rId96" Type="http://schemas.openxmlformats.org/officeDocument/2006/relationships/image" Target="media/image84.jpeg"/><Relationship Id="rId140" Type="http://schemas.openxmlformats.org/officeDocument/2006/relationships/image" Target="media/image128.jpeg"/><Relationship Id="rId145" Type="http://schemas.openxmlformats.org/officeDocument/2006/relationships/image" Target="media/image133.jpeg"/><Relationship Id="rId161" Type="http://schemas.openxmlformats.org/officeDocument/2006/relationships/image" Target="media/image147.jpeg"/><Relationship Id="rId166" Type="http://schemas.openxmlformats.org/officeDocument/2006/relationships/image" Target="media/image151.png"/><Relationship Id="rId182" Type="http://schemas.openxmlformats.org/officeDocument/2006/relationships/image" Target="media/image167.jpeg"/><Relationship Id="rId187" Type="http://schemas.openxmlformats.org/officeDocument/2006/relationships/image" Target="media/image172.jpeg"/><Relationship Id="rId217" Type="http://schemas.openxmlformats.org/officeDocument/2006/relationships/image" Target="media/image199.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5.jpeg"/><Relationship Id="rId233" Type="http://schemas.openxmlformats.org/officeDocument/2006/relationships/image" Target="media/image215.jpeg"/><Relationship Id="rId238" Type="http://schemas.openxmlformats.org/officeDocument/2006/relationships/image" Target="media/image220.jpeg"/><Relationship Id="rId23" Type="http://schemas.openxmlformats.org/officeDocument/2006/relationships/image" Target="media/image15.jpeg"/><Relationship Id="rId28" Type="http://schemas.openxmlformats.org/officeDocument/2006/relationships/image" Target="media/image20.jpeg"/><Relationship Id="rId49" Type="http://schemas.openxmlformats.org/officeDocument/2006/relationships/image" Target="media/image41.jpeg"/><Relationship Id="rId114" Type="http://schemas.openxmlformats.org/officeDocument/2006/relationships/image" Target="media/image102.png"/><Relationship Id="rId119" Type="http://schemas.openxmlformats.org/officeDocument/2006/relationships/image" Target="media/image107.jpeg"/><Relationship Id="rId44" Type="http://schemas.openxmlformats.org/officeDocument/2006/relationships/image" Target="media/image36.jpeg"/><Relationship Id="rId60" Type="http://schemas.openxmlformats.org/officeDocument/2006/relationships/image" Target="media/image52.jpeg"/><Relationship Id="rId65" Type="http://schemas.openxmlformats.org/officeDocument/2006/relationships/image" Target="media/image55.png"/><Relationship Id="rId81" Type="http://schemas.openxmlformats.org/officeDocument/2006/relationships/image" Target="media/image69.jpeg"/><Relationship Id="rId86" Type="http://schemas.openxmlformats.org/officeDocument/2006/relationships/image" Target="media/image74.png"/><Relationship Id="rId130" Type="http://schemas.openxmlformats.org/officeDocument/2006/relationships/image" Target="media/image118.jpeg"/><Relationship Id="rId135" Type="http://schemas.openxmlformats.org/officeDocument/2006/relationships/image" Target="media/image123.jpeg"/><Relationship Id="rId151" Type="http://schemas.openxmlformats.org/officeDocument/2006/relationships/image" Target="media/image139.jpeg"/><Relationship Id="rId156" Type="http://schemas.openxmlformats.org/officeDocument/2006/relationships/image" Target="media/image144.png"/><Relationship Id="rId177" Type="http://schemas.openxmlformats.org/officeDocument/2006/relationships/image" Target="media/image162.jpeg"/><Relationship Id="rId198" Type="http://schemas.microsoft.com/office/2007/relationships/hdphoto" Target="media/hdphoto9.wdp"/><Relationship Id="rId172" Type="http://schemas.openxmlformats.org/officeDocument/2006/relationships/image" Target="media/image157.jpeg"/><Relationship Id="rId193" Type="http://schemas.openxmlformats.org/officeDocument/2006/relationships/image" Target="media/image178.jpeg"/><Relationship Id="rId202" Type="http://schemas.openxmlformats.org/officeDocument/2006/relationships/image" Target="media/image186.png"/><Relationship Id="rId207" Type="http://schemas.openxmlformats.org/officeDocument/2006/relationships/image" Target="media/image190.jpeg"/><Relationship Id="rId223" Type="http://schemas.openxmlformats.org/officeDocument/2006/relationships/image" Target="media/image205.jpeg"/><Relationship Id="rId228" Type="http://schemas.openxmlformats.org/officeDocument/2006/relationships/image" Target="media/image210.jpeg"/><Relationship Id="rId13" Type="http://schemas.openxmlformats.org/officeDocument/2006/relationships/image" Target="media/image6.pn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97.pn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4.jpeg"/><Relationship Id="rId97" Type="http://schemas.openxmlformats.org/officeDocument/2006/relationships/image" Target="media/image85.jpeg"/><Relationship Id="rId104" Type="http://schemas.openxmlformats.org/officeDocument/2006/relationships/image" Target="media/image92.png"/><Relationship Id="rId120" Type="http://schemas.openxmlformats.org/officeDocument/2006/relationships/image" Target="media/image108.jpeg"/><Relationship Id="rId125" Type="http://schemas.openxmlformats.org/officeDocument/2006/relationships/image" Target="media/image113.jpeg"/><Relationship Id="rId141" Type="http://schemas.openxmlformats.org/officeDocument/2006/relationships/image" Target="media/image129.jpeg"/><Relationship Id="rId146" Type="http://schemas.openxmlformats.org/officeDocument/2006/relationships/image" Target="media/image134.jpeg"/><Relationship Id="rId167" Type="http://schemas.openxmlformats.org/officeDocument/2006/relationships/image" Target="media/image152.png"/><Relationship Id="rId188" Type="http://schemas.openxmlformats.org/officeDocument/2006/relationships/image" Target="media/image173.jpe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80.jpeg"/><Relationship Id="rId162" Type="http://schemas.openxmlformats.org/officeDocument/2006/relationships/image" Target="media/image148.png"/><Relationship Id="rId183" Type="http://schemas.openxmlformats.org/officeDocument/2006/relationships/image" Target="media/image168.jpeg"/><Relationship Id="rId213" Type="http://schemas.openxmlformats.org/officeDocument/2006/relationships/image" Target="media/image196.jpeg"/><Relationship Id="rId218" Type="http://schemas.openxmlformats.org/officeDocument/2006/relationships/image" Target="media/image200.jpeg"/><Relationship Id="rId234" Type="http://schemas.openxmlformats.org/officeDocument/2006/relationships/image" Target="media/image216.jpeg"/><Relationship Id="rId239"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jpeg"/><Relationship Id="rId66" Type="http://schemas.microsoft.com/office/2007/relationships/hdphoto" Target="media/hdphoto4.wdp"/><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jpeg"/><Relationship Id="rId136" Type="http://schemas.openxmlformats.org/officeDocument/2006/relationships/image" Target="media/image124.jpeg"/><Relationship Id="rId157" Type="http://schemas.microsoft.com/office/2007/relationships/hdphoto" Target="media/hdphoto6.wdp"/><Relationship Id="rId178" Type="http://schemas.openxmlformats.org/officeDocument/2006/relationships/image" Target="media/image163.jpeg"/><Relationship Id="rId61" Type="http://schemas.openxmlformats.org/officeDocument/2006/relationships/image" Target="media/image53.png"/><Relationship Id="rId82" Type="http://schemas.openxmlformats.org/officeDocument/2006/relationships/image" Target="media/image70.png"/><Relationship Id="rId152" Type="http://schemas.openxmlformats.org/officeDocument/2006/relationships/image" Target="media/image140.jpeg"/><Relationship Id="rId173" Type="http://schemas.openxmlformats.org/officeDocument/2006/relationships/image" Target="media/image158.jpeg"/><Relationship Id="rId194" Type="http://schemas.openxmlformats.org/officeDocument/2006/relationships/image" Target="media/image179.jpeg"/><Relationship Id="rId199" Type="http://schemas.openxmlformats.org/officeDocument/2006/relationships/image" Target="media/image183.jpeg"/><Relationship Id="rId203" Type="http://schemas.microsoft.com/office/2007/relationships/hdphoto" Target="media/hdphoto10.wdp"/><Relationship Id="rId208" Type="http://schemas.openxmlformats.org/officeDocument/2006/relationships/image" Target="media/image191.jpeg"/><Relationship Id="rId229" Type="http://schemas.openxmlformats.org/officeDocument/2006/relationships/image" Target="media/image211.jpeg"/><Relationship Id="rId19" Type="http://schemas.openxmlformats.org/officeDocument/2006/relationships/image" Target="media/image11.jpeg"/><Relationship Id="rId224" Type="http://schemas.openxmlformats.org/officeDocument/2006/relationships/image" Target="media/image206.jpeg"/><Relationship Id="rId240" Type="http://schemas.openxmlformats.org/officeDocument/2006/relationships/footer" Target="footer1.xml"/><Relationship Id="rId14" Type="http://schemas.openxmlformats.org/officeDocument/2006/relationships/image" Target="media/image7.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jpeg"/><Relationship Id="rId77" Type="http://schemas.openxmlformats.org/officeDocument/2006/relationships/image" Target="media/image65.jpe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jpeg"/><Relationship Id="rId147" Type="http://schemas.openxmlformats.org/officeDocument/2006/relationships/image" Target="media/image135.jpeg"/><Relationship Id="rId168" Type="http://schemas.openxmlformats.org/officeDocument/2006/relationships/image" Target="media/image153.png"/><Relationship Id="rId8" Type="http://schemas.openxmlformats.org/officeDocument/2006/relationships/image" Target="media/image1.jpeg"/><Relationship Id="rId51" Type="http://schemas.openxmlformats.org/officeDocument/2006/relationships/image" Target="media/image43.jpeg"/><Relationship Id="rId72" Type="http://schemas.openxmlformats.org/officeDocument/2006/relationships/image" Target="media/image60.jpeg"/><Relationship Id="rId93" Type="http://schemas.openxmlformats.org/officeDocument/2006/relationships/image" Target="media/image81.jpeg"/><Relationship Id="rId98" Type="http://schemas.openxmlformats.org/officeDocument/2006/relationships/image" Target="media/image86.jpeg"/><Relationship Id="rId121" Type="http://schemas.openxmlformats.org/officeDocument/2006/relationships/image" Target="media/image109.jpeg"/><Relationship Id="rId142" Type="http://schemas.openxmlformats.org/officeDocument/2006/relationships/image" Target="media/image130.jpeg"/><Relationship Id="rId163" Type="http://schemas.microsoft.com/office/2007/relationships/hdphoto" Target="media/hdphoto8.wdp"/><Relationship Id="rId184" Type="http://schemas.openxmlformats.org/officeDocument/2006/relationships/image" Target="media/image169.jpeg"/><Relationship Id="rId189" Type="http://schemas.openxmlformats.org/officeDocument/2006/relationships/image" Target="media/image174.jpeg"/><Relationship Id="rId219" Type="http://schemas.openxmlformats.org/officeDocument/2006/relationships/image" Target="media/image201.jpeg"/><Relationship Id="rId3" Type="http://schemas.openxmlformats.org/officeDocument/2006/relationships/styles" Target="styles.xml"/><Relationship Id="rId214" Type="http://schemas.openxmlformats.org/officeDocument/2006/relationships/image" Target="media/image197.png"/><Relationship Id="rId230" Type="http://schemas.openxmlformats.org/officeDocument/2006/relationships/image" Target="media/image212.jpeg"/><Relationship Id="rId235" Type="http://schemas.openxmlformats.org/officeDocument/2006/relationships/image" Target="media/image217.jpeg"/><Relationship Id="rId25" Type="http://schemas.openxmlformats.org/officeDocument/2006/relationships/image" Target="media/image17.png"/><Relationship Id="rId46" Type="http://schemas.openxmlformats.org/officeDocument/2006/relationships/image" Target="media/image38.jpeg"/><Relationship Id="rId67" Type="http://schemas.openxmlformats.org/officeDocument/2006/relationships/image" Target="media/image56.png"/><Relationship Id="rId116" Type="http://schemas.openxmlformats.org/officeDocument/2006/relationships/image" Target="media/image104.png"/><Relationship Id="rId137" Type="http://schemas.openxmlformats.org/officeDocument/2006/relationships/image" Target="media/image125.jpeg"/><Relationship Id="rId158" Type="http://schemas.openxmlformats.org/officeDocument/2006/relationships/image" Target="media/image145.jpeg"/><Relationship Id="rId20" Type="http://schemas.openxmlformats.org/officeDocument/2006/relationships/image" Target="media/image12.jpeg"/><Relationship Id="rId41" Type="http://schemas.openxmlformats.org/officeDocument/2006/relationships/image" Target="media/image33.jpeg"/><Relationship Id="rId62" Type="http://schemas.microsoft.com/office/2007/relationships/hdphoto" Target="media/hdphoto2.wdp"/><Relationship Id="rId83" Type="http://schemas.openxmlformats.org/officeDocument/2006/relationships/image" Target="media/image71.jpe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jpeg"/><Relationship Id="rId153" Type="http://schemas.openxmlformats.org/officeDocument/2006/relationships/image" Target="media/image141.jpeg"/><Relationship Id="rId174" Type="http://schemas.openxmlformats.org/officeDocument/2006/relationships/image" Target="media/image159.jpeg"/><Relationship Id="rId179" Type="http://schemas.openxmlformats.org/officeDocument/2006/relationships/image" Target="media/image164.jpeg"/><Relationship Id="rId195" Type="http://schemas.openxmlformats.org/officeDocument/2006/relationships/image" Target="media/image180.jpeg"/><Relationship Id="rId209" Type="http://schemas.openxmlformats.org/officeDocument/2006/relationships/image" Target="media/image192.jpeg"/><Relationship Id="rId190" Type="http://schemas.openxmlformats.org/officeDocument/2006/relationships/image" Target="media/image175.jpeg"/><Relationship Id="rId204" Type="http://schemas.openxmlformats.org/officeDocument/2006/relationships/image" Target="media/image187.jpeg"/><Relationship Id="rId220" Type="http://schemas.openxmlformats.org/officeDocument/2006/relationships/image" Target="media/image202.jpeg"/><Relationship Id="rId225" Type="http://schemas.openxmlformats.org/officeDocument/2006/relationships/image" Target="media/image207.jpeg"/><Relationship Id="rId241" Type="http://schemas.openxmlformats.org/officeDocument/2006/relationships/footer" Target="footer2.xml"/><Relationship Id="rId15" Type="http://schemas.openxmlformats.org/officeDocument/2006/relationships/image" Target="media/image8.png"/><Relationship Id="rId36" Type="http://schemas.openxmlformats.org/officeDocument/2006/relationships/image" Target="media/image28.jpeg"/><Relationship Id="rId57" Type="http://schemas.openxmlformats.org/officeDocument/2006/relationships/image" Target="media/image49.jpeg"/><Relationship Id="rId106" Type="http://schemas.openxmlformats.org/officeDocument/2006/relationships/image" Target="media/image94.png"/><Relationship Id="rId127" Type="http://schemas.openxmlformats.org/officeDocument/2006/relationships/image" Target="media/image115.jpeg"/><Relationship Id="rId10" Type="http://schemas.openxmlformats.org/officeDocument/2006/relationships/image" Target="media/image3.png"/><Relationship Id="rId31" Type="http://schemas.openxmlformats.org/officeDocument/2006/relationships/image" Target="media/image23.jpeg"/><Relationship Id="rId52" Type="http://schemas.openxmlformats.org/officeDocument/2006/relationships/image" Target="media/image44.jpeg"/><Relationship Id="rId73" Type="http://schemas.openxmlformats.org/officeDocument/2006/relationships/image" Target="media/image61.jpeg"/><Relationship Id="rId78" Type="http://schemas.openxmlformats.org/officeDocument/2006/relationships/image" Target="media/image66.jpeg"/><Relationship Id="rId94" Type="http://schemas.openxmlformats.org/officeDocument/2006/relationships/image" Target="media/image82.jpeg"/><Relationship Id="rId99" Type="http://schemas.openxmlformats.org/officeDocument/2006/relationships/image" Target="media/image87.jpeg"/><Relationship Id="rId101" Type="http://schemas.openxmlformats.org/officeDocument/2006/relationships/image" Target="media/image89.png"/><Relationship Id="rId122" Type="http://schemas.openxmlformats.org/officeDocument/2006/relationships/image" Target="media/image110.jpeg"/><Relationship Id="rId143" Type="http://schemas.openxmlformats.org/officeDocument/2006/relationships/image" Target="media/image131.jpeg"/><Relationship Id="rId148" Type="http://schemas.openxmlformats.org/officeDocument/2006/relationships/image" Target="media/image136.jpe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5.jpeg"/><Relationship Id="rId210" Type="http://schemas.openxmlformats.org/officeDocument/2006/relationships/image" Target="media/image193.jpeg"/><Relationship Id="rId215" Type="http://schemas.microsoft.com/office/2007/relationships/hdphoto" Target="media/hdphoto11.wdp"/><Relationship Id="rId236" Type="http://schemas.openxmlformats.org/officeDocument/2006/relationships/image" Target="media/image218.jpeg"/><Relationship Id="rId26" Type="http://schemas.openxmlformats.org/officeDocument/2006/relationships/image" Target="media/image18.jpeg"/><Relationship Id="rId231" Type="http://schemas.openxmlformats.org/officeDocument/2006/relationships/image" Target="media/image213.jpeg"/><Relationship Id="rId47" Type="http://schemas.openxmlformats.org/officeDocument/2006/relationships/image" Target="media/image39.jpeg"/><Relationship Id="rId68" Type="http://schemas.microsoft.com/office/2007/relationships/hdphoto" Target="media/hdphoto5.wdp"/><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jpeg"/><Relationship Id="rId154" Type="http://schemas.openxmlformats.org/officeDocument/2006/relationships/image" Target="media/image142.jpeg"/><Relationship Id="rId175" Type="http://schemas.openxmlformats.org/officeDocument/2006/relationships/image" Target="media/image160.jpeg"/><Relationship Id="rId196" Type="http://schemas.openxmlformats.org/officeDocument/2006/relationships/image" Target="media/image181.jpeg"/><Relationship Id="rId200" Type="http://schemas.openxmlformats.org/officeDocument/2006/relationships/image" Target="media/image184.jpeg"/><Relationship Id="rId16" Type="http://schemas.microsoft.com/office/2007/relationships/hdphoto" Target="media/hdphoto1.wdp"/><Relationship Id="rId221" Type="http://schemas.openxmlformats.org/officeDocument/2006/relationships/image" Target="media/image203.jpeg"/><Relationship Id="rId242" Type="http://schemas.openxmlformats.org/officeDocument/2006/relationships/fontTable" Target="fontTable.xml"/><Relationship Id="rId37" Type="http://schemas.openxmlformats.org/officeDocument/2006/relationships/image" Target="media/image29.jpeg"/><Relationship Id="rId58" Type="http://schemas.openxmlformats.org/officeDocument/2006/relationships/image" Target="media/image50.jpeg"/><Relationship Id="rId79" Type="http://schemas.openxmlformats.org/officeDocument/2006/relationships/image" Target="media/image67.jpeg"/><Relationship Id="rId102" Type="http://schemas.openxmlformats.org/officeDocument/2006/relationships/image" Target="media/image90.jpeg"/><Relationship Id="rId123" Type="http://schemas.openxmlformats.org/officeDocument/2006/relationships/image" Target="media/image111.jpeg"/><Relationship Id="rId144" Type="http://schemas.openxmlformats.org/officeDocument/2006/relationships/image" Target="media/image132.jpeg"/><Relationship Id="rId90" Type="http://schemas.openxmlformats.org/officeDocument/2006/relationships/image" Target="media/image78.png"/><Relationship Id="rId165" Type="http://schemas.openxmlformats.org/officeDocument/2006/relationships/image" Target="media/image150.png"/><Relationship Id="rId186" Type="http://schemas.openxmlformats.org/officeDocument/2006/relationships/image" Target="media/image171.jpeg"/><Relationship Id="rId211" Type="http://schemas.openxmlformats.org/officeDocument/2006/relationships/image" Target="media/image194.jpeg"/><Relationship Id="rId232" Type="http://schemas.openxmlformats.org/officeDocument/2006/relationships/image" Target="media/image214.jpeg"/><Relationship Id="rId27" Type="http://schemas.openxmlformats.org/officeDocument/2006/relationships/image" Target="media/image19.jpeg"/><Relationship Id="rId48" Type="http://schemas.openxmlformats.org/officeDocument/2006/relationships/image" Target="media/image40.jpeg"/><Relationship Id="rId69" Type="http://schemas.openxmlformats.org/officeDocument/2006/relationships/image" Target="media/image57.jpeg"/><Relationship Id="rId113" Type="http://schemas.openxmlformats.org/officeDocument/2006/relationships/image" Target="media/image101.png"/><Relationship Id="rId134" Type="http://schemas.openxmlformats.org/officeDocument/2006/relationships/image" Target="media/image122.jpeg"/><Relationship Id="rId80" Type="http://schemas.openxmlformats.org/officeDocument/2006/relationships/image" Target="media/image68.jpeg"/><Relationship Id="rId155" Type="http://schemas.openxmlformats.org/officeDocument/2006/relationships/image" Target="media/image143.jpeg"/><Relationship Id="rId176" Type="http://schemas.openxmlformats.org/officeDocument/2006/relationships/image" Target="media/image161.jpeg"/><Relationship Id="rId197" Type="http://schemas.openxmlformats.org/officeDocument/2006/relationships/image" Target="media/image1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480E6B-E232-4988-8658-67942F8BF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81</TotalTime>
  <Pages>115</Pages>
  <Words>8850</Words>
  <Characters>83127</Characters>
  <Application>Microsoft Office Word</Application>
  <DocSecurity>0</DocSecurity>
  <Lines>692</Lines>
  <Paragraphs>183</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91794</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00</cp:revision>
  <cp:lastPrinted>2016-10-10T20:01:00Z</cp:lastPrinted>
  <dcterms:created xsi:type="dcterms:W3CDTF">2021-01-10T05:37:00Z</dcterms:created>
  <dcterms:modified xsi:type="dcterms:W3CDTF">2021-11-12T03:53:00Z</dcterms:modified>
</cp:coreProperties>
</file>